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5EDEA" w14:textId="13044CAC" w:rsidR="0012610C" w:rsidRPr="007E232B" w:rsidRDefault="004D7CE4" w:rsidP="00E45CD2">
      <w:pPr>
        <w:jc w:val="center"/>
        <w:rPr>
          <w:rFonts w:ascii="Arial" w:hAnsi="Arial" w:cs="Arial"/>
          <w:b/>
          <w:bCs/>
        </w:rPr>
      </w:pPr>
      <w:r>
        <w:rPr>
          <w:rFonts w:ascii="Arial" w:hAnsi="Arial" w:cs="Arial"/>
          <w:b/>
          <w:bCs/>
        </w:rPr>
        <w:t xml:space="preserve">Status </w:t>
      </w:r>
      <w:r w:rsidR="001E5771">
        <w:rPr>
          <w:rFonts w:ascii="Arial" w:hAnsi="Arial" w:cs="Arial"/>
          <w:b/>
          <w:bCs/>
        </w:rPr>
        <w:t>Inv</w:t>
      </w:r>
      <w:r w:rsidR="00CB2102">
        <w:rPr>
          <w:rFonts w:ascii="Arial" w:hAnsi="Arial" w:cs="Arial"/>
          <w:b/>
          <w:bCs/>
        </w:rPr>
        <w:t xml:space="preserve">isibility </w:t>
      </w:r>
      <w:r w:rsidR="001E5771">
        <w:rPr>
          <w:rFonts w:ascii="Arial" w:hAnsi="Arial" w:cs="Arial"/>
          <w:b/>
          <w:bCs/>
        </w:rPr>
        <w:t>I</w:t>
      </w:r>
      <w:r w:rsidR="00AE53E6">
        <w:rPr>
          <w:rFonts w:ascii="Arial" w:hAnsi="Arial" w:cs="Arial"/>
          <w:b/>
          <w:bCs/>
        </w:rPr>
        <w:t>mproves</w:t>
      </w:r>
      <w:r w:rsidR="00457E43">
        <w:rPr>
          <w:rFonts w:ascii="Arial" w:hAnsi="Arial" w:cs="Arial"/>
          <w:b/>
          <w:bCs/>
        </w:rPr>
        <w:t xml:space="preserve"> </w:t>
      </w:r>
      <w:r w:rsidR="00CB7016">
        <w:rPr>
          <w:rFonts w:ascii="Arial" w:hAnsi="Arial" w:cs="Arial"/>
          <w:b/>
          <w:bCs/>
        </w:rPr>
        <w:t xml:space="preserve">Emotional </w:t>
      </w:r>
      <w:r w:rsidR="00E64D19">
        <w:rPr>
          <w:rFonts w:ascii="Arial" w:hAnsi="Arial" w:cs="Arial"/>
          <w:b/>
          <w:bCs/>
        </w:rPr>
        <w:t>Well-being</w:t>
      </w:r>
      <w:r w:rsidR="00745EC4">
        <w:rPr>
          <w:rFonts w:ascii="Arial" w:hAnsi="Arial" w:cs="Arial"/>
          <w:b/>
          <w:bCs/>
        </w:rPr>
        <w:t xml:space="preserve"> and </w:t>
      </w:r>
      <w:r w:rsidR="001E5771">
        <w:rPr>
          <w:rFonts w:ascii="Arial" w:hAnsi="Arial" w:cs="Arial"/>
          <w:b/>
          <w:bCs/>
        </w:rPr>
        <w:t>Alleviates</w:t>
      </w:r>
      <w:r w:rsidR="007E232B">
        <w:rPr>
          <w:rFonts w:ascii="Arial" w:hAnsi="Arial" w:cs="Arial"/>
          <w:b/>
          <w:bCs/>
        </w:rPr>
        <w:t xml:space="preserve"> </w:t>
      </w:r>
      <w:r w:rsidR="00043F79">
        <w:rPr>
          <w:rFonts w:ascii="Arial" w:hAnsi="Arial" w:cs="Arial"/>
          <w:b/>
          <w:bCs/>
        </w:rPr>
        <w:t xml:space="preserve">its </w:t>
      </w:r>
      <w:r w:rsidR="00BA0A1D">
        <w:rPr>
          <w:rFonts w:ascii="Arial" w:hAnsi="Arial" w:cs="Arial"/>
          <w:b/>
          <w:bCs/>
        </w:rPr>
        <w:t>Economic</w:t>
      </w:r>
      <w:r w:rsidR="00C6473F">
        <w:rPr>
          <w:rFonts w:ascii="Arial" w:hAnsi="Arial" w:cs="Arial"/>
          <w:b/>
          <w:bCs/>
        </w:rPr>
        <w:t xml:space="preserve"> </w:t>
      </w:r>
      <w:r w:rsidR="00C9763C">
        <w:rPr>
          <w:rFonts w:ascii="Arial" w:hAnsi="Arial" w:cs="Arial"/>
          <w:b/>
          <w:bCs/>
        </w:rPr>
        <w:t>Gradient</w:t>
      </w:r>
      <w:r w:rsidR="00B54B1D">
        <w:rPr>
          <w:rFonts w:ascii="Arial" w:hAnsi="Arial" w:cs="Arial"/>
          <w:b/>
          <w:bCs/>
        </w:rPr>
        <w:t xml:space="preserve"> </w:t>
      </w:r>
      <w:r w:rsidR="0012610C" w:rsidRPr="007E232B">
        <w:rPr>
          <w:rFonts w:ascii="Arial" w:hAnsi="Arial" w:cs="Arial"/>
          <w:b/>
          <w:bCs/>
        </w:rPr>
        <w:t xml:space="preserve">in </w:t>
      </w:r>
      <w:r w:rsidR="00D35725">
        <w:rPr>
          <w:rFonts w:ascii="Arial" w:hAnsi="Arial" w:cs="Arial"/>
          <w:b/>
          <w:bCs/>
        </w:rPr>
        <w:t xml:space="preserve">Social Network </w:t>
      </w:r>
      <w:r w:rsidR="0012610C" w:rsidRPr="007E232B">
        <w:rPr>
          <w:rFonts w:ascii="Arial" w:hAnsi="Arial" w:cs="Arial"/>
          <w:b/>
          <w:bCs/>
        </w:rPr>
        <w:t>Experiments</w:t>
      </w:r>
    </w:p>
    <w:p w14:paraId="2E37107B" w14:textId="77777777" w:rsidR="007E232B" w:rsidRPr="00620741" w:rsidRDefault="007E232B" w:rsidP="0077481A">
      <w:pPr>
        <w:jc w:val="both"/>
        <w:rPr>
          <w:b/>
        </w:rPr>
      </w:pPr>
    </w:p>
    <w:p w14:paraId="11800D83" w14:textId="68D1556D" w:rsidR="007E232B" w:rsidRPr="00227F96" w:rsidRDefault="007E232B" w:rsidP="0077481A">
      <w:pPr>
        <w:pStyle w:val="RSBodyText"/>
        <w:jc w:val="both"/>
        <w:rPr>
          <w:sz w:val="20"/>
          <w:szCs w:val="20"/>
          <w:vertAlign w:val="superscript"/>
          <w:lang w:eastAsia="ja-JP"/>
        </w:rPr>
      </w:pPr>
      <w:r w:rsidRPr="00227F96">
        <w:rPr>
          <w:b/>
          <w:sz w:val="20"/>
          <w:szCs w:val="20"/>
        </w:rPr>
        <w:t>Authors:</w:t>
      </w:r>
      <w:r w:rsidRPr="00227F96">
        <w:rPr>
          <w:sz w:val="20"/>
          <w:szCs w:val="20"/>
        </w:rPr>
        <w:t xml:space="preserve"> Akihiro Nishi</w:t>
      </w:r>
      <w:r w:rsidR="003533F0" w:rsidRPr="00227F96">
        <w:rPr>
          <w:sz w:val="20"/>
          <w:szCs w:val="20"/>
          <w:vertAlign w:val="superscript"/>
          <w:lang w:eastAsia="ja-JP"/>
        </w:rPr>
        <w:t>1</w:t>
      </w:r>
      <w:r w:rsidR="00953F70">
        <w:rPr>
          <w:sz w:val="20"/>
          <w:szCs w:val="20"/>
          <w:vertAlign w:val="superscript"/>
          <w:lang w:eastAsia="ja-JP"/>
        </w:rPr>
        <w:t>,2</w:t>
      </w:r>
      <w:r w:rsidR="003533F0" w:rsidRPr="00227F96">
        <w:rPr>
          <w:sz w:val="20"/>
          <w:szCs w:val="20"/>
          <w:vertAlign w:val="superscript"/>
          <w:lang w:eastAsia="ja-JP"/>
        </w:rPr>
        <w:t>*</w:t>
      </w:r>
      <w:r w:rsidRPr="00227F96">
        <w:rPr>
          <w:sz w:val="20"/>
          <w:szCs w:val="20"/>
        </w:rPr>
        <w:t>, Christopher A. German</w:t>
      </w:r>
      <w:r w:rsidR="00953F70">
        <w:rPr>
          <w:sz w:val="20"/>
          <w:szCs w:val="20"/>
          <w:vertAlign w:val="superscript"/>
          <w:lang w:eastAsia="ja-JP"/>
        </w:rPr>
        <w:t>3</w:t>
      </w:r>
      <w:r w:rsidRPr="00227F96">
        <w:rPr>
          <w:sz w:val="20"/>
          <w:szCs w:val="20"/>
        </w:rPr>
        <w:t xml:space="preserve">, </w:t>
      </w:r>
      <w:r w:rsidR="003F51B5" w:rsidRPr="00227F96">
        <w:rPr>
          <w:sz w:val="20"/>
          <w:szCs w:val="20"/>
        </w:rPr>
        <w:t xml:space="preserve">Sage </w:t>
      </w:r>
      <w:r w:rsidR="00C15518" w:rsidRPr="00227F96">
        <w:rPr>
          <w:sz w:val="20"/>
          <w:szCs w:val="20"/>
        </w:rPr>
        <w:t xml:space="preserve">K. </w:t>
      </w:r>
      <w:r w:rsidR="003F51B5" w:rsidRPr="00227F96">
        <w:rPr>
          <w:sz w:val="20"/>
          <w:szCs w:val="20"/>
        </w:rPr>
        <w:t>Iwamoto</w:t>
      </w:r>
      <w:r w:rsidR="00953F70">
        <w:rPr>
          <w:sz w:val="20"/>
          <w:szCs w:val="20"/>
          <w:vertAlign w:val="superscript"/>
        </w:rPr>
        <w:t>4</w:t>
      </w:r>
      <w:r w:rsidR="004879B7" w:rsidRPr="00227F96">
        <w:rPr>
          <w:sz w:val="20"/>
          <w:szCs w:val="20"/>
        </w:rPr>
        <w:t>,</w:t>
      </w:r>
      <w:r w:rsidRPr="00227F96">
        <w:rPr>
          <w:sz w:val="20"/>
          <w:szCs w:val="20"/>
        </w:rPr>
        <w:t xml:space="preserve"> </w:t>
      </w:r>
      <w:r w:rsidRPr="00227F96">
        <w:rPr>
          <w:sz w:val="20"/>
          <w:szCs w:val="20"/>
          <w:lang w:eastAsia="ja-JP"/>
        </w:rPr>
        <w:t>and</w:t>
      </w:r>
      <w:r w:rsidRPr="00227F96">
        <w:rPr>
          <w:sz w:val="20"/>
          <w:szCs w:val="20"/>
        </w:rPr>
        <w:t xml:space="preserve"> Nicholas A. Christakis</w:t>
      </w:r>
      <w:r w:rsidRPr="00227F96">
        <w:rPr>
          <w:sz w:val="20"/>
          <w:szCs w:val="20"/>
          <w:vertAlign w:val="superscript"/>
          <w:lang w:eastAsia="ja-JP"/>
        </w:rPr>
        <w:t>5</w:t>
      </w:r>
      <w:r w:rsidRPr="00227F96">
        <w:rPr>
          <w:sz w:val="20"/>
          <w:szCs w:val="20"/>
          <w:vertAlign w:val="superscript"/>
        </w:rPr>
        <w:t>,</w:t>
      </w:r>
      <w:r w:rsidRPr="00227F96">
        <w:rPr>
          <w:sz w:val="20"/>
          <w:szCs w:val="20"/>
          <w:vertAlign w:val="superscript"/>
          <w:lang w:eastAsia="ja-JP"/>
        </w:rPr>
        <w:t>6</w:t>
      </w:r>
      <w:r w:rsidR="00953F70">
        <w:rPr>
          <w:sz w:val="20"/>
          <w:szCs w:val="20"/>
          <w:vertAlign w:val="superscript"/>
          <w:lang w:eastAsia="ja-JP"/>
        </w:rPr>
        <w:t>,7</w:t>
      </w:r>
    </w:p>
    <w:p w14:paraId="7893115C" w14:textId="77777777" w:rsidR="007E232B" w:rsidRPr="00227F96" w:rsidRDefault="007E232B" w:rsidP="0077481A">
      <w:pPr>
        <w:pStyle w:val="RSBodyText"/>
        <w:jc w:val="both"/>
        <w:rPr>
          <w:sz w:val="20"/>
          <w:szCs w:val="20"/>
          <w:vertAlign w:val="superscript"/>
          <w:lang w:eastAsia="ja-JP"/>
        </w:rPr>
      </w:pPr>
    </w:p>
    <w:p w14:paraId="3D0DEE28" w14:textId="77777777" w:rsidR="007E232B" w:rsidRPr="00227F96" w:rsidRDefault="007E232B" w:rsidP="0077481A">
      <w:pPr>
        <w:pStyle w:val="RSBodyText"/>
        <w:jc w:val="both"/>
        <w:rPr>
          <w:b/>
          <w:sz w:val="20"/>
          <w:szCs w:val="20"/>
          <w:lang w:eastAsia="ja-JP"/>
        </w:rPr>
      </w:pPr>
      <w:r w:rsidRPr="00227F96">
        <w:rPr>
          <w:b/>
          <w:sz w:val="20"/>
          <w:szCs w:val="20"/>
          <w:lang w:eastAsia="ja-JP"/>
        </w:rPr>
        <w:t xml:space="preserve">Affiliations: </w:t>
      </w:r>
    </w:p>
    <w:p w14:paraId="5A76588F" w14:textId="285060AC" w:rsidR="007E232B" w:rsidRDefault="007E232B" w:rsidP="0077481A">
      <w:pPr>
        <w:jc w:val="both"/>
        <w:rPr>
          <w:i/>
          <w:sz w:val="20"/>
          <w:szCs w:val="20"/>
        </w:rPr>
      </w:pPr>
      <w:r w:rsidRPr="00227F96">
        <w:rPr>
          <w:i/>
          <w:sz w:val="20"/>
          <w:szCs w:val="20"/>
          <w:vertAlign w:val="superscript"/>
        </w:rPr>
        <w:t>1</w:t>
      </w:r>
      <w:r w:rsidR="00F14887">
        <w:rPr>
          <w:i/>
          <w:sz w:val="20"/>
          <w:szCs w:val="20"/>
          <w:vertAlign w:val="superscript"/>
        </w:rPr>
        <w:t xml:space="preserve"> </w:t>
      </w:r>
      <w:r w:rsidRPr="00227F96">
        <w:rPr>
          <w:i/>
          <w:sz w:val="20"/>
          <w:szCs w:val="20"/>
        </w:rPr>
        <w:t>Department of Epidemiology, U</w:t>
      </w:r>
      <w:r w:rsidR="00502D51" w:rsidRPr="00227F96">
        <w:rPr>
          <w:i/>
          <w:sz w:val="20"/>
          <w:szCs w:val="20"/>
        </w:rPr>
        <w:t xml:space="preserve">niversity of California, Los Angeles, </w:t>
      </w:r>
      <w:r w:rsidRPr="00227F96">
        <w:rPr>
          <w:i/>
          <w:sz w:val="20"/>
          <w:szCs w:val="20"/>
        </w:rPr>
        <w:t>Los Angeles, CA 90095 USA</w:t>
      </w:r>
      <w:r w:rsidR="00372CC8" w:rsidRPr="00227F96">
        <w:rPr>
          <w:i/>
          <w:sz w:val="20"/>
          <w:szCs w:val="20"/>
        </w:rPr>
        <w:t>;</w:t>
      </w:r>
    </w:p>
    <w:p w14:paraId="6B029B97" w14:textId="0F5F2087" w:rsidR="00953F70" w:rsidRDefault="00953F70" w:rsidP="00953F70">
      <w:pPr>
        <w:jc w:val="both"/>
        <w:rPr>
          <w:i/>
          <w:sz w:val="20"/>
          <w:szCs w:val="20"/>
        </w:rPr>
      </w:pPr>
      <w:r>
        <w:rPr>
          <w:i/>
          <w:sz w:val="20"/>
          <w:szCs w:val="20"/>
          <w:vertAlign w:val="superscript"/>
        </w:rPr>
        <w:t>2</w:t>
      </w:r>
      <w:r w:rsidR="00F14887">
        <w:rPr>
          <w:i/>
          <w:sz w:val="20"/>
          <w:szCs w:val="20"/>
          <w:vertAlign w:val="superscript"/>
        </w:rPr>
        <w:t xml:space="preserve"> </w:t>
      </w:r>
      <w:r>
        <w:rPr>
          <w:rFonts w:hint="eastAsia"/>
          <w:i/>
          <w:sz w:val="20"/>
          <w:szCs w:val="20"/>
        </w:rPr>
        <w:t>Ca</w:t>
      </w:r>
      <w:r>
        <w:rPr>
          <w:i/>
          <w:sz w:val="20"/>
          <w:szCs w:val="20"/>
        </w:rPr>
        <w:t>lifornia Center for Population Research</w:t>
      </w:r>
      <w:r w:rsidRPr="00227F96">
        <w:rPr>
          <w:i/>
          <w:sz w:val="20"/>
          <w:szCs w:val="20"/>
        </w:rPr>
        <w:t>, University of California, Los Angeles, Los Angeles, CA 90095 USA;</w:t>
      </w:r>
    </w:p>
    <w:p w14:paraId="778CFD28" w14:textId="55A3A609" w:rsidR="007E232B" w:rsidRPr="00227F96" w:rsidRDefault="00953F70" w:rsidP="0077481A">
      <w:pPr>
        <w:jc w:val="both"/>
        <w:rPr>
          <w:i/>
          <w:sz w:val="20"/>
          <w:szCs w:val="20"/>
        </w:rPr>
      </w:pPr>
      <w:r>
        <w:rPr>
          <w:i/>
          <w:sz w:val="20"/>
          <w:szCs w:val="20"/>
          <w:vertAlign w:val="superscript"/>
        </w:rPr>
        <w:t>3</w:t>
      </w:r>
      <w:r w:rsidR="00F14887">
        <w:rPr>
          <w:i/>
          <w:sz w:val="20"/>
          <w:szCs w:val="20"/>
          <w:vertAlign w:val="superscript"/>
        </w:rPr>
        <w:t xml:space="preserve"> </w:t>
      </w:r>
      <w:r w:rsidR="007E232B" w:rsidRPr="00227F96">
        <w:rPr>
          <w:i/>
          <w:sz w:val="20"/>
          <w:szCs w:val="20"/>
        </w:rPr>
        <w:t xml:space="preserve">Department of Biostatistics, </w:t>
      </w:r>
      <w:r w:rsidR="00502D51" w:rsidRPr="00227F96">
        <w:rPr>
          <w:i/>
          <w:sz w:val="20"/>
          <w:szCs w:val="20"/>
        </w:rPr>
        <w:t xml:space="preserve">University of California, Los Angeles, </w:t>
      </w:r>
      <w:r w:rsidR="007E232B" w:rsidRPr="00227F96">
        <w:rPr>
          <w:i/>
          <w:sz w:val="20"/>
          <w:szCs w:val="20"/>
        </w:rPr>
        <w:t>Los Angeles, CA 90095 USA</w:t>
      </w:r>
      <w:r w:rsidR="00372CC8" w:rsidRPr="00227F96">
        <w:rPr>
          <w:i/>
          <w:sz w:val="20"/>
          <w:szCs w:val="20"/>
        </w:rPr>
        <w:t>;</w:t>
      </w:r>
    </w:p>
    <w:p w14:paraId="3BCB3863" w14:textId="570E544F" w:rsidR="00372CC8" w:rsidRPr="00227F96" w:rsidRDefault="00953F70" w:rsidP="0077481A">
      <w:pPr>
        <w:jc w:val="both"/>
        <w:rPr>
          <w:i/>
          <w:sz w:val="20"/>
          <w:szCs w:val="20"/>
        </w:rPr>
      </w:pPr>
      <w:r>
        <w:rPr>
          <w:i/>
          <w:sz w:val="20"/>
          <w:szCs w:val="20"/>
          <w:vertAlign w:val="superscript"/>
        </w:rPr>
        <w:t>4</w:t>
      </w:r>
      <w:r w:rsidR="00F14887">
        <w:rPr>
          <w:i/>
          <w:sz w:val="20"/>
          <w:szCs w:val="20"/>
          <w:vertAlign w:val="superscript"/>
        </w:rPr>
        <w:t xml:space="preserve"> </w:t>
      </w:r>
      <w:r w:rsidR="00372CC8" w:rsidRPr="00227F96">
        <w:rPr>
          <w:i/>
          <w:sz w:val="20"/>
          <w:szCs w:val="20"/>
        </w:rPr>
        <w:t>College of Letters and Science, University of California, Berkeley, Berkeley, CA 94720 USA;</w:t>
      </w:r>
    </w:p>
    <w:p w14:paraId="28AC64EC" w14:textId="3720A923" w:rsidR="007E232B" w:rsidRPr="00227F96" w:rsidRDefault="00953F70" w:rsidP="0077481A">
      <w:pPr>
        <w:jc w:val="both"/>
        <w:rPr>
          <w:i/>
          <w:sz w:val="20"/>
          <w:szCs w:val="20"/>
        </w:rPr>
      </w:pPr>
      <w:r>
        <w:rPr>
          <w:i/>
          <w:sz w:val="20"/>
          <w:szCs w:val="20"/>
          <w:vertAlign w:val="superscript"/>
        </w:rPr>
        <w:t>5</w:t>
      </w:r>
      <w:r w:rsidR="00F14887">
        <w:rPr>
          <w:i/>
          <w:sz w:val="20"/>
          <w:szCs w:val="20"/>
          <w:vertAlign w:val="superscript"/>
        </w:rPr>
        <w:t xml:space="preserve"> </w:t>
      </w:r>
      <w:r w:rsidR="007E232B" w:rsidRPr="00227F96">
        <w:rPr>
          <w:i/>
          <w:sz w:val="20"/>
          <w:szCs w:val="20"/>
        </w:rPr>
        <w:t>Yale Institute for Network Science, Yale University, New Haven, CT 06520 USA</w:t>
      </w:r>
      <w:r w:rsidR="00372CC8" w:rsidRPr="00227F96">
        <w:rPr>
          <w:i/>
          <w:sz w:val="20"/>
          <w:szCs w:val="20"/>
        </w:rPr>
        <w:t>;</w:t>
      </w:r>
    </w:p>
    <w:p w14:paraId="09305299" w14:textId="6F50FD6C" w:rsidR="007E232B" w:rsidRPr="00227F96" w:rsidRDefault="00953F70" w:rsidP="0077481A">
      <w:pPr>
        <w:jc w:val="both"/>
        <w:rPr>
          <w:rFonts w:eastAsia="MS Mincho"/>
          <w:i/>
          <w:sz w:val="20"/>
          <w:szCs w:val="20"/>
        </w:rPr>
      </w:pPr>
      <w:r>
        <w:rPr>
          <w:i/>
          <w:sz w:val="20"/>
          <w:szCs w:val="20"/>
          <w:vertAlign w:val="superscript"/>
        </w:rPr>
        <w:t>6</w:t>
      </w:r>
      <w:r w:rsidR="00F14887">
        <w:rPr>
          <w:i/>
          <w:sz w:val="20"/>
          <w:szCs w:val="20"/>
          <w:vertAlign w:val="superscript"/>
        </w:rPr>
        <w:t xml:space="preserve"> </w:t>
      </w:r>
      <w:r w:rsidR="007E232B" w:rsidRPr="00227F96">
        <w:rPr>
          <w:i/>
          <w:sz w:val="20"/>
          <w:szCs w:val="20"/>
        </w:rPr>
        <w:t>Department of Sociology, Yale University, New Haven, CT 06520 USA</w:t>
      </w:r>
      <w:r w:rsidR="00372CC8" w:rsidRPr="00227F96">
        <w:rPr>
          <w:i/>
          <w:sz w:val="20"/>
          <w:szCs w:val="20"/>
        </w:rPr>
        <w:t>;</w:t>
      </w:r>
    </w:p>
    <w:p w14:paraId="5855D23B" w14:textId="3CEFCCE2" w:rsidR="007E232B" w:rsidRPr="00227F96" w:rsidRDefault="00953F70" w:rsidP="00745EC4">
      <w:pPr>
        <w:jc w:val="both"/>
        <w:rPr>
          <w:i/>
          <w:sz w:val="20"/>
          <w:szCs w:val="20"/>
        </w:rPr>
      </w:pPr>
      <w:r>
        <w:rPr>
          <w:i/>
          <w:sz w:val="20"/>
          <w:szCs w:val="20"/>
          <w:vertAlign w:val="superscript"/>
        </w:rPr>
        <w:t>7</w:t>
      </w:r>
      <w:r w:rsidR="00F14887">
        <w:rPr>
          <w:i/>
          <w:sz w:val="20"/>
          <w:szCs w:val="20"/>
          <w:vertAlign w:val="superscript"/>
        </w:rPr>
        <w:t xml:space="preserve"> </w:t>
      </w:r>
      <w:r w:rsidR="007E232B" w:rsidRPr="00227F96">
        <w:rPr>
          <w:i/>
          <w:sz w:val="20"/>
          <w:szCs w:val="20"/>
        </w:rPr>
        <w:t>Department of Medicine, Yale University, New Haven, CT 06520 USA.</w:t>
      </w:r>
    </w:p>
    <w:p w14:paraId="6F6EF4AD" w14:textId="77777777" w:rsidR="007E232B" w:rsidRPr="00227F96" w:rsidRDefault="007E232B" w:rsidP="0077481A">
      <w:pPr>
        <w:jc w:val="both"/>
        <w:rPr>
          <w:b/>
          <w:sz w:val="20"/>
          <w:szCs w:val="20"/>
        </w:rPr>
      </w:pPr>
    </w:p>
    <w:p w14:paraId="0EAD897C" w14:textId="7AD82324" w:rsidR="007E232B" w:rsidRPr="00227F96" w:rsidRDefault="007E232B" w:rsidP="0077481A">
      <w:pPr>
        <w:jc w:val="both"/>
        <w:rPr>
          <w:sz w:val="20"/>
          <w:szCs w:val="20"/>
        </w:rPr>
      </w:pPr>
      <w:r w:rsidRPr="00227F96">
        <w:rPr>
          <w:b/>
          <w:sz w:val="20"/>
          <w:szCs w:val="20"/>
        </w:rPr>
        <w:t>*Corresponding Author:</w:t>
      </w:r>
      <w:r w:rsidRPr="00227F96">
        <w:rPr>
          <w:sz w:val="20"/>
          <w:szCs w:val="20"/>
        </w:rPr>
        <w:t xml:space="preserve"> Akihiro Nishi, M.D., </w:t>
      </w:r>
      <w:proofErr w:type="spellStart"/>
      <w:r w:rsidRPr="00227F96">
        <w:rPr>
          <w:sz w:val="20"/>
          <w:szCs w:val="20"/>
        </w:rPr>
        <w:t>Dr.P.H</w:t>
      </w:r>
      <w:proofErr w:type="spellEnd"/>
      <w:r w:rsidRPr="00227F96">
        <w:rPr>
          <w:sz w:val="20"/>
          <w:szCs w:val="20"/>
        </w:rPr>
        <w:t>., Department of Epidemiology, Fielding School of Public Health, 650 Charles E Young Dr S, Los Angeles, CA 90095; Tel.: +1-310-26-7140. akihironishi@ucla.edu.</w:t>
      </w:r>
    </w:p>
    <w:p w14:paraId="32801E9B" w14:textId="77777777" w:rsidR="007E232B" w:rsidRPr="00227F96" w:rsidRDefault="007E232B" w:rsidP="0077481A">
      <w:pPr>
        <w:jc w:val="both"/>
        <w:rPr>
          <w:sz w:val="20"/>
          <w:szCs w:val="20"/>
        </w:rPr>
      </w:pPr>
    </w:p>
    <w:p w14:paraId="782301DD" w14:textId="346C9301" w:rsidR="007E232B" w:rsidRPr="00227F96" w:rsidRDefault="007E232B" w:rsidP="00C15518">
      <w:pPr>
        <w:rPr>
          <w:sz w:val="20"/>
          <w:szCs w:val="20"/>
        </w:rPr>
      </w:pPr>
      <w:r w:rsidRPr="00227F96">
        <w:rPr>
          <w:b/>
          <w:sz w:val="20"/>
          <w:szCs w:val="20"/>
        </w:rPr>
        <w:t>E-mail:</w:t>
      </w:r>
      <w:r w:rsidRPr="00227F96">
        <w:rPr>
          <w:sz w:val="20"/>
          <w:szCs w:val="20"/>
        </w:rPr>
        <w:t xml:space="preserve"> akihironishi@ucla.edu (AN),</w:t>
      </w:r>
      <w:r w:rsidR="00C15518" w:rsidRPr="00227F96">
        <w:rPr>
          <w:sz w:val="20"/>
          <w:szCs w:val="20"/>
        </w:rPr>
        <w:t xml:space="preserve"> chrisagerman@gmail.com </w:t>
      </w:r>
      <w:r w:rsidRPr="00227F96">
        <w:rPr>
          <w:sz w:val="20"/>
          <w:szCs w:val="20"/>
        </w:rPr>
        <w:t>(CAG),</w:t>
      </w:r>
      <w:r w:rsidR="00A97D7F" w:rsidRPr="00227F96">
        <w:rPr>
          <w:sz w:val="20"/>
          <w:szCs w:val="20"/>
        </w:rPr>
        <w:t xml:space="preserve"> </w:t>
      </w:r>
      <w:r w:rsidR="0019441C">
        <w:rPr>
          <w:sz w:val="20"/>
          <w:szCs w:val="20"/>
        </w:rPr>
        <w:t>iwamoto.sage</w:t>
      </w:r>
      <w:r w:rsidR="00372CC8" w:rsidRPr="00227F96">
        <w:rPr>
          <w:sz w:val="20"/>
          <w:szCs w:val="20"/>
        </w:rPr>
        <w:t>@berkeley.edu</w:t>
      </w:r>
      <w:r w:rsidR="00A97D7F" w:rsidRPr="00227F96">
        <w:rPr>
          <w:sz w:val="20"/>
          <w:szCs w:val="20"/>
        </w:rPr>
        <w:t xml:space="preserve"> (</w:t>
      </w:r>
      <w:r w:rsidR="003F51B5" w:rsidRPr="00227F96">
        <w:rPr>
          <w:sz w:val="20"/>
          <w:szCs w:val="20"/>
        </w:rPr>
        <w:t>S</w:t>
      </w:r>
      <w:r w:rsidR="00C15518" w:rsidRPr="00227F96">
        <w:rPr>
          <w:sz w:val="20"/>
          <w:szCs w:val="20"/>
        </w:rPr>
        <w:t>K</w:t>
      </w:r>
      <w:r w:rsidR="003F51B5" w:rsidRPr="00227F96">
        <w:rPr>
          <w:sz w:val="20"/>
          <w:szCs w:val="20"/>
        </w:rPr>
        <w:t>I</w:t>
      </w:r>
      <w:r w:rsidR="00A97D7F" w:rsidRPr="00227F96">
        <w:rPr>
          <w:sz w:val="20"/>
          <w:szCs w:val="20"/>
        </w:rPr>
        <w:t>)</w:t>
      </w:r>
      <w:r w:rsidR="006408CD">
        <w:rPr>
          <w:sz w:val="20"/>
          <w:szCs w:val="20"/>
        </w:rPr>
        <w:t>,</w:t>
      </w:r>
      <w:r w:rsidRPr="00227F96">
        <w:rPr>
          <w:sz w:val="20"/>
          <w:szCs w:val="20"/>
        </w:rPr>
        <w:t xml:space="preserve"> and nicholas.christakis@yale.edu (NAC).</w:t>
      </w:r>
    </w:p>
    <w:p w14:paraId="720B6827" w14:textId="77777777" w:rsidR="007E232B" w:rsidRPr="00227F96" w:rsidRDefault="007E232B" w:rsidP="0077481A">
      <w:pPr>
        <w:jc w:val="both"/>
        <w:rPr>
          <w:sz w:val="20"/>
          <w:szCs w:val="20"/>
        </w:rPr>
      </w:pPr>
    </w:p>
    <w:p w14:paraId="3AA79D86" w14:textId="5FDAAB8D" w:rsidR="007E232B" w:rsidRPr="00227F96" w:rsidRDefault="007E232B" w:rsidP="0077481A">
      <w:pPr>
        <w:jc w:val="both"/>
        <w:rPr>
          <w:sz w:val="20"/>
          <w:szCs w:val="20"/>
        </w:rPr>
      </w:pPr>
      <w:r w:rsidRPr="00227F96">
        <w:rPr>
          <w:b/>
          <w:sz w:val="20"/>
          <w:szCs w:val="20"/>
        </w:rPr>
        <w:t xml:space="preserve">Keywords: </w:t>
      </w:r>
      <w:r w:rsidRPr="00227F96">
        <w:rPr>
          <w:sz w:val="20"/>
          <w:szCs w:val="20"/>
        </w:rPr>
        <w:t xml:space="preserve">economic inequality, emotional well-being, egalitarianism, </w:t>
      </w:r>
      <w:r w:rsidR="006408CD">
        <w:rPr>
          <w:sz w:val="20"/>
          <w:szCs w:val="20"/>
        </w:rPr>
        <w:t xml:space="preserve">the </w:t>
      </w:r>
      <w:r w:rsidRPr="00227F96">
        <w:rPr>
          <w:sz w:val="20"/>
          <w:szCs w:val="20"/>
        </w:rPr>
        <w:t>evolution of cooperation, and social networks</w:t>
      </w:r>
      <w:r w:rsidR="00275E43">
        <w:rPr>
          <w:sz w:val="20"/>
          <w:szCs w:val="20"/>
        </w:rPr>
        <w:t>.</w:t>
      </w:r>
    </w:p>
    <w:p w14:paraId="736CC477" w14:textId="39FBFAD2" w:rsidR="00DD6CDA" w:rsidRPr="00227F96" w:rsidRDefault="00DD6CDA" w:rsidP="0077481A">
      <w:pPr>
        <w:jc w:val="both"/>
        <w:rPr>
          <w:sz w:val="20"/>
          <w:szCs w:val="20"/>
        </w:rPr>
      </w:pPr>
      <w:r w:rsidRPr="00227F96">
        <w:rPr>
          <w:b/>
          <w:bCs/>
          <w:sz w:val="20"/>
          <w:szCs w:val="20"/>
        </w:rPr>
        <w:t xml:space="preserve">Word count: </w:t>
      </w:r>
      <w:r w:rsidR="00DB7332">
        <w:rPr>
          <w:sz w:val="20"/>
          <w:szCs w:val="20"/>
        </w:rPr>
        <w:t>2,934</w:t>
      </w:r>
      <w:r w:rsidR="00E45F9B">
        <w:rPr>
          <w:sz w:val="20"/>
          <w:szCs w:val="20"/>
        </w:rPr>
        <w:t xml:space="preserve"> </w:t>
      </w:r>
      <w:r w:rsidRPr="00EB7462">
        <w:rPr>
          <w:sz w:val="20"/>
          <w:szCs w:val="20"/>
        </w:rPr>
        <w:t>words</w:t>
      </w:r>
      <w:r w:rsidR="00080F9A">
        <w:rPr>
          <w:sz w:val="20"/>
          <w:szCs w:val="20"/>
        </w:rPr>
        <w:t xml:space="preserve"> + </w:t>
      </w:r>
      <w:r w:rsidR="00421452">
        <w:rPr>
          <w:sz w:val="20"/>
          <w:szCs w:val="20"/>
        </w:rPr>
        <w:t>1,</w:t>
      </w:r>
      <w:r w:rsidR="00E45F9B">
        <w:rPr>
          <w:sz w:val="20"/>
          <w:szCs w:val="20"/>
        </w:rPr>
        <w:t>2</w:t>
      </w:r>
      <w:r w:rsidR="00DB7332">
        <w:rPr>
          <w:sz w:val="20"/>
          <w:szCs w:val="20"/>
        </w:rPr>
        <w:t>21</w:t>
      </w:r>
      <w:r w:rsidR="00080F9A">
        <w:rPr>
          <w:sz w:val="20"/>
          <w:szCs w:val="20"/>
        </w:rPr>
        <w:t xml:space="preserve"> words in Material and Methods</w:t>
      </w:r>
      <w:r w:rsidR="005B2A8F" w:rsidRPr="00227F96">
        <w:rPr>
          <w:sz w:val="20"/>
          <w:szCs w:val="20"/>
        </w:rPr>
        <w:t xml:space="preserve">, </w:t>
      </w:r>
      <w:r w:rsidR="00531F73">
        <w:rPr>
          <w:sz w:val="20"/>
          <w:szCs w:val="20"/>
        </w:rPr>
        <w:t>4</w:t>
      </w:r>
      <w:r w:rsidR="005B2A8F" w:rsidRPr="00227F96">
        <w:rPr>
          <w:sz w:val="20"/>
          <w:szCs w:val="20"/>
        </w:rPr>
        <w:t xml:space="preserve"> figure</w:t>
      </w:r>
      <w:r w:rsidR="00B3272D">
        <w:rPr>
          <w:sz w:val="20"/>
          <w:szCs w:val="20"/>
        </w:rPr>
        <w:t>s</w:t>
      </w:r>
      <w:r w:rsidR="005B2A8F" w:rsidRPr="00227F96">
        <w:rPr>
          <w:sz w:val="20"/>
          <w:szCs w:val="20"/>
        </w:rPr>
        <w:t xml:space="preserve">, and </w:t>
      </w:r>
      <w:r w:rsidR="00720696">
        <w:rPr>
          <w:sz w:val="20"/>
          <w:szCs w:val="20"/>
        </w:rPr>
        <w:t>11</w:t>
      </w:r>
      <w:r w:rsidR="000F7451">
        <w:rPr>
          <w:sz w:val="20"/>
          <w:szCs w:val="20"/>
        </w:rPr>
        <w:t>4</w:t>
      </w:r>
      <w:r w:rsidR="005B2A8F" w:rsidRPr="00227F96">
        <w:rPr>
          <w:sz w:val="20"/>
          <w:szCs w:val="20"/>
        </w:rPr>
        <w:t xml:space="preserve"> references</w:t>
      </w:r>
      <w:r w:rsidR="00275E43">
        <w:rPr>
          <w:sz w:val="20"/>
          <w:szCs w:val="20"/>
        </w:rPr>
        <w:t>.</w:t>
      </w:r>
    </w:p>
    <w:p w14:paraId="43E8E69F" w14:textId="58E436F4" w:rsidR="00C22487" w:rsidRPr="00227F96" w:rsidRDefault="00C22487" w:rsidP="0077481A">
      <w:pPr>
        <w:jc w:val="both"/>
        <w:rPr>
          <w:sz w:val="20"/>
          <w:szCs w:val="20"/>
        </w:rPr>
      </w:pPr>
    </w:p>
    <w:p w14:paraId="461D1CA3" w14:textId="5D5F6192" w:rsidR="00C22487" w:rsidRDefault="006408CD" w:rsidP="0077481A">
      <w:pPr>
        <w:jc w:val="both"/>
        <w:rPr>
          <w:sz w:val="20"/>
          <w:szCs w:val="20"/>
        </w:rPr>
      </w:pPr>
      <w:r>
        <w:rPr>
          <w:b/>
          <w:bCs/>
          <w:sz w:val="20"/>
          <w:szCs w:val="20"/>
        </w:rPr>
        <w:t>Acknowledgment</w:t>
      </w:r>
      <w:r w:rsidR="00C22487" w:rsidRPr="00227F96">
        <w:rPr>
          <w:b/>
          <w:bCs/>
          <w:sz w:val="20"/>
          <w:szCs w:val="20"/>
        </w:rPr>
        <w:t xml:space="preserve">: </w:t>
      </w:r>
      <w:r w:rsidR="000E0333" w:rsidRPr="00227F96">
        <w:rPr>
          <w:sz w:val="20"/>
          <w:szCs w:val="20"/>
        </w:rPr>
        <w:t>We gratefully acknowledge support from UCLA</w:t>
      </w:r>
      <w:r w:rsidR="00A07EBB">
        <w:rPr>
          <w:sz w:val="20"/>
          <w:szCs w:val="20"/>
        </w:rPr>
        <w:t xml:space="preserve"> Fielding School of Public Health</w:t>
      </w:r>
      <w:r w:rsidR="000E0333" w:rsidRPr="00227F96">
        <w:rPr>
          <w:sz w:val="20"/>
          <w:szCs w:val="20"/>
        </w:rPr>
        <w:t xml:space="preserve">, </w:t>
      </w:r>
      <w:r w:rsidR="00531DF3">
        <w:rPr>
          <w:sz w:val="20"/>
          <w:szCs w:val="20"/>
        </w:rPr>
        <w:t xml:space="preserve">the </w:t>
      </w:r>
      <w:r w:rsidR="000E0333" w:rsidRPr="00227F96">
        <w:rPr>
          <w:sz w:val="20"/>
          <w:szCs w:val="20"/>
        </w:rPr>
        <w:t xml:space="preserve">SEI </w:t>
      </w:r>
      <w:r w:rsidR="00531DF3">
        <w:rPr>
          <w:sz w:val="20"/>
          <w:szCs w:val="20"/>
        </w:rPr>
        <w:t xml:space="preserve">Group </w:t>
      </w:r>
      <w:r w:rsidR="000E0333" w:rsidRPr="00227F96">
        <w:rPr>
          <w:sz w:val="20"/>
          <w:szCs w:val="20"/>
        </w:rPr>
        <w:t xml:space="preserve">CSR Foundation and </w:t>
      </w:r>
      <w:r w:rsidR="00531DF3">
        <w:rPr>
          <w:sz w:val="20"/>
          <w:szCs w:val="20"/>
        </w:rPr>
        <w:t xml:space="preserve">the </w:t>
      </w:r>
      <w:r w:rsidR="000E0333" w:rsidRPr="00227F96">
        <w:rPr>
          <w:sz w:val="20"/>
          <w:szCs w:val="20"/>
        </w:rPr>
        <w:t xml:space="preserve">Murata </w:t>
      </w:r>
      <w:r w:rsidR="00871DAB">
        <w:rPr>
          <w:sz w:val="20"/>
          <w:szCs w:val="20"/>
        </w:rPr>
        <w:t xml:space="preserve">Science </w:t>
      </w:r>
      <w:r w:rsidR="000E0333" w:rsidRPr="00227F96">
        <w:rPr>
          <w:sz w:val="20"/>
          <w:szCs w:val="20"/>
        </w:rPr>
        <w:t>Foundation (AN)</w:t>
      </w:r>
      <w:r w:rsidR="00531DF3">
        <w:rPr>
          <w:sz w:val="20"/>
          <w:szCs w:val="20"/>
        </w:rPr>
        <w:t>,</w:t>
      </w:r>
      <w:r w:rsidR="000E0333" w:rsidRPr="00227F96">
        <w:rPr>
          <w:sz w:val="20"/>
          <w:szCs w:val="20"/>
        </w:rPr>
        <w:t xml:space="preserve"> and </w:t>
      </w:r>
      <w:r w:rsidR="00531DF3">
        <w:rPr>
          <w:sz w:val="20"/>
          <w:szCs w:val="20"/>
        </w:rPr>
        <w:t xml:space="preserve">the </w:t>
      </w:r>
      <w:r w:rsidR="000E0333" w:rsidRPr="00227F96">
        <w:rPr>
          <w:sz w:val="20"/>
          <w:szCs w:val="20"/>
        </w:rPr>
        <w:t>Robert Wood Johnson Foundation (NAC).</w:t>
      </w:r>
      <w:r w:rsidR="008609EF">
        <w:rPr>
          <w:sz w:val="20"/>
          <w:szCs w:val="20"/>
        </w:rPr>
        <w:t xml:space="preserve"> </w:t>
      </w:r>
      <w:r w:rsidR="00C200E8" w:rsidRPr="00C200E8">
        <w:rPr>
          <w:bCs/>
          <w:spacing w:val="-3"/>
          <w:sz w:val="20"/>
          <w:szCs w:val="20"/>
        </w:rPr>
        <w:t xml:space="preserve">Chidambaram </w:t>
      </w:r>
      <w:proofErr w:type="spellStart"/>
      <w:r w:rsidR="00C200E8" w:rsidRPr="00C200E8">
        <w:rPr>
          <w:bCs/>
          <w:spacing w:val="-3"/>
          <w:sz w:val="20"/>
          <w:szCs w:val="20"/>
        </w:rPr>
        <w:t>Muthappan</w:t>
      </w:r>
      <w:proofErr w:type="spellEnd"/>
      <w:r w:rsidR="003D5E10">
        <w:rPr>
          <w:bCs/>
          <w:spacing w:val="-3"/>
          <w:sz w:val="20"/>
          <w:szCs w:val="20"/>
        </w:rPr>
        <w:t xml:space="preserve"> and Mark McKnight</w:t>
      </w:r>
      <w:r w:rsidR="003D5E10">
        <w:rPr>
          <w:rFonts w:ascii="Product Sans" w:hAnsi="Product Sans"/>
          <w:bCs/>
          <w:spacing w:val="-3"/>
          <w:sz w:val="20"/>
          <w:szCs w:val="20"/>
        </w:rPr>
        <w:t xml:space="preserve"> </w:t>
      </w:r>
      <w:r w:rsidR="00531DF3">
        <w:rPr>
          <w:sz w:val="20"/>
          <w:szCs w:val="20"/>
        </w:rPr>
        <w:t xml:space="preserve">provided expert programming assistance and technical support. </w:t>
      </w:r>
    </w:p>
    <w:p w14:paraId="3E4C8776" w14:textId="78E59626" w:rsidR="00C200E8" w:rsidRPr="00227F96" w:rsidRDefault="00C200E8" w:rsidP="0077481A">
      <w:pPr>
        <w:jc w:val="both"/>
        <w:rPr>
          <w:b/>
          <w:bCs/>
          <w:sz w:val="20"/>
          <w:szCs w:val="20"/>
        </w:rPr>
      </w:pPr>
      <w:r w:rsidRPr="00507DC9">
        <w:rPr>
          <w:b/>
          <w:bCs/>
          <w:sz w:val="20"/>
          <w:szCs w:val="20"/>
        </w:rPr>
        <w:t>Conflict of interest:</w:t>
      </w:r>
      <w:r>
        <w:rPr>
          <w:sz w:val="20"/>
          <w:szCs w:val="20"/>
        </w:rPr>
        <w:t xml:space="preserve"> </w:t>
      </w:r>
      <w:r w:rsidR="00FE6CD2">
        <w:rPr>
          <w:sz w:val="20"/>
          <w:szCs w:val="20"/>
        </w:rPr>
        <w:t xml:space="preserve">AN is a consultant to </w:t>
      </w:r>
      <w:proofErr w:type="spellStart"/>
      <w:r w:rsidR="00FE6CD2">
        <w:rPr>
          <w:sz w:val="20"/>
          <w:szCs w:val="20"/>
        </w:rPr>
        <w:t>Vacan</w:t>
      </w:r>
      <w:proofErr w:type="spellEnd"/>
      <w:r w:rsidR="00FE6CD2">
        <w:rPr>
          <w:sz w:val="20"/>
          <w:szCs w:val="20"/>
        </w:rPr>
        <w:t xml:space="preserve">, Inc. </w:t>
      </w:r>
      <w:r>
        <w:rPr>
          <w:sz w:val="20"/>
          <w:szCs w:val="20"/>
        </w:rPr>
        <w:t>CAG is an employee of 23andMe</w:t>
      </w:r>
      <w:r w:rsidR="00507DC9">
        <w:rPr>
          <w:sz w:val="20"/>
          <w:szCs w:val="20"/>
        </w:rPr>
        <w:t>, which had no role in the project.</w:t>
      </w:r>
      <w:r>
        <w:rPr>
          <w:sz w:val="20"/>
          <w:szCs w:val="20"/>
        </w:rPr>
        <w:t xml:space="preserve"> </w:t>
      </w:r>
    </w:p>
    <w:p w14:paraId="4191BA3F" w14:textId="085F6722" w:rsidR="00531DF3" w:rsidRDefault="00531DF3" w:rsidP="00531DF3">
      <w:pPr>
        <w:rPr>
          <w:bCs/>
          <w:sz w:val="20"/>
          <w:szCs w:val="20"/>
        </w:rPr>
      </w:pPr>
      <w:r w:rsidRPr="00531DF3">
        <w:rPr>
          <w:b/>
          <w:sz w:val="20"/>
          <w:szCs w:val="20"/>
        </w:rPr>
        <w:t xml:space="preserve">Author Contributions: </w:t>
      </w:r>
      <w:r w:rsidRPr="00531DF3">
        <w:rPr>
          <w:bCs/>
          <w:sz w:val="20"/>
          <w:szCs w:val="20"/>
        </w:rPr>
        <w:t xml:space="preserve">AN designed the project. </w:t>
      </w:r>
      <w:r w:rsidR="00443969">
        <w:rPr>
          <w:bCs/>
          <w:sz w:val="20"/>
          <w:szCs w:val="20"/>
        </w:rPr>
        <w:t xml:space="preserve">AN and NAC secured funding. </w:t>
      </w:r>
      <w:r w:rsidRPr="00531DF3">
        <w:rPr>
          <w:bCs/>
          <w:sz w:val="20"/>
          <w:szCs w:val="20"/>
        </w:rPr>
        <w:t>AN and CAG conducted the experiment. AN</w:t>
      </w:r>
      <w:r w:rsidR="00443969">
        <w:rPr>
          <w:bCs/>
          <w:sz w:val="20"/>
          <w:szCs w:val="20"/>
        </w:rPr>
        <w:t>,</w:t>
      </w:r>
      <w:r w:rsidRPr="00531DF3">
        <w:rPr>
          <w:bCs/>
          <w:sz w:val="20"/>
          <w:szCs w:val="20"/>
        </w:rPr>
        <w:t xml:space="preserve"> </w:t>
      </w:r>
      <w:r w:rsidR="00443969">
        <w:rPr>
          <w:bCs/>
          <w:sz w:val="20"/>
          <w:szCs w:val="20"/>
        </w:rPr>
        <w:t>SKI</w:t>
      </w:r>
      <w:r w:rsidR="006408CD">
        <w:rPr>
          <w:bCs/>
          <w:sz w:val="20"/>
          <w:szCs w:val="20"/>
        </w:rPr>
        <w:t>,</w:t>
      </w:r>
      <w:r w:rsidR="00443969">
        <w:rPr>
          <w:bCs/>
          <w:sz w:val="20"/>
          <w:szCs w:val="20"/>
        </w:rPr>
        <w:t xml:space="preserve"> </w:t>
      </w:r>
      <w:r w:rsidRPr="00531DF3">
        <w:rPr>
          <w:bCs/>
          <w:sz w:val="20"/>
          <w:szCs w:val="20"/>
        </w:rPr>
        <w:t xml:space="preserve">and CAG conducted the statistical analyses. AN, CAG, SKI, and NAC analyzed the findings and wrote the manuscript. </w:t>
      </w:r>
    </w:p>
    <w:p w14:paraId="61FB6051" w14:textId="77777777" w:rsidR="00227F96" w:rsidRDefault="00227F96" w:rsidP="0077481A">
      <w:pPr>
        <w:jc w:val="both"/>
        <w:rPr>
          <w:b/>
          <w:bCs/>
        </w:rPr>
      </w:pPr>
    </w:p>
    <w:p w14:paraId="102A9FDA" w14:textId="41253A7F" w:rsidR="00681260" w:rsidRDefault="001D5666" w:rsidP="0077481A">
      <w:pPr>
        <w:jc w:val="both"/>
        <w:rPr>
          <w:b/>
          <w:bCs/>
        </w:rPr>
      </w:pPr>
      <w:r>
        <w:rPr>
          <w:b/>
          <w:bCs/>
        </w:rPr>
        <w:t>E</w:t>
      </w:r>
      <w:r w:rsidR="00DF0EF6" w:rsidRPr="00083AE8">
        <w:rPr>
          <w:b/>
          <w:bCs/>
        </w:rPr>
        <w:t xml:space="preserve">conomic </w:t>
      </w:r>
      <w:r w:rsidR="001E7D30">
        <w:rPr>
          <w:b/>
          <w:bCs/>
        </w:rPr>
        <w:t>status</w:t>
      </w:r>
      <w:r w:rsidR="00DF0EF6" w:rsidRPr="00083AE8">
        <w:rPr>
          <w:b/>
          <w:bCs/>
        </w:rPr>
        <w:t xml:space="preserve"> </w:t>
      </w:r>
      <w:r>
        <w:rPr>
          <w:b/>
          <w:bCs/>
        </w:rPr>
        <w:t>(</w:t>
      </w:r>
      <w:r w:rsidR="00DF0EF6" w:rsidRPr="00083AE8">
        <w:rPr>
          <w:b/>
          <w:bCs/>
        </w:rPr>
        <w:t xml:space="preserve">such as </w:t>
      </w:r>
      <w:r w:rsidR="004F2D5C">
        <w:rPr>
          <w:b/>
          <w:bCs/>
        </w:rPr>
        <w:t xml:space="preserve">wealth and </w:t>
      </w:r>
      <w:r w:rsidR="00DF0EF6" w:rsidRPr="00083AE8">
        <w:rPr>
          <w:b/>
          <w:bCs/>
        </w:rPr>
        <w:t>income</w:t>
      </w:r>
      <w:r>
        <w:rPr>
          <w:b/>
          <w:bCs/>
        </w:rPr>
        <w:t>)</w:t>
      </w:r>
      <w:r w:rsidR="00DF0EF6" w:rsidRPr="00083AE8">
        <w:rPr>
          <w:b/>
          <w:bCs/>
        </w:rPr>
        <w:t xml:space="preserve"> is </w:t>
      </w:r>
      <w:r w:rsidR="003B531A">
        <w:rPr>
          <w:b/>
          <w:bCs/>
        </w:rPr>
        <w:t xml:space="preserve">positively </w:t>
      </w:r>
      <w:r w:rsidR="00DF0EF6" w:rsidRPr="00083AE8">
        <w:rPr>
          <w:b/>
          <w:bCs/>
        </w:rPr>
        <w:t xml:space="preserve">associated with </w:t>
      </w:r>
      <w:r>
        <w:rPr>
          <w:b/>
          <w:bCs/>
        </w:rPr>
        <w:t>subjective</w:t>
      </w:r>
      <w:r w:rsidR="00E64D19">
        <w:rPr>
          <w:b/>
          <w:bCs/>
        </w:rPr>
        <w:t xml:space="preserve"> well-being</w:t>
      </w:r>
      <w:r>
        <w:rPr>
          <w:b/>
          <w:bCs/>
        </w:rPr>
        <w:t xml:space="preserve"> (SWB)</w:t>
      </w:r>
      <w:r w:rsidR="00DF0EF6" w:rsidRPr="00083AE8">
        <w:rPr>
          <w:b/>
          <w:bCs/>
        </w:rPr>
        <w:t xml:space="preserve">, </w:t>
      </w:r>
      <w:r w:rsidR="008176C9">
        <w:rPr>
          <w:b/>
          <w:bCs/>
        </w:rPr>
        <w:t xml:space="preserve">happiness, </w:t>
      </w:r>
      <w:r w:rsidR="00411C61">
        <w:rPr>
          <w:b/>
          <w:bCs/>
        </w:rPr>
        <w:t>and</w:t>
      </w:r>
      <w:r w:rsidR="008176C9">
        <w:rPr>
          <w:b/>
          <w:bCs/>
        </w:rPr>
        <w:t xml:space="preserve"> mental health</w:t>
      </w:r>
      <w:r w:rsidR="00683D2F">
        <w:rPr>
          <w:b/>
          <w:bCs/>
        </w:rPr>
        <w:t>,</w:t>
      </w:r>
      <w:r w:rsidR="008176C9">
        <w:rPr>
          <w:b/>
          <w:bCs/>
        </w:rPr>
        <w:t xml:space="preserve"> </w:t>
      </w:r>
      <w:r>
        <w:rPr>
          <w:b/>
          <w:bCs/>
        </w:rPr>
        <w:t>but</w:t>
      </w:r>
      <w:r w:rsidR="00CF2A77" w:rsidRPr="00083AE8">
        <w:rPr>
          <w:b/>
          <w:bCs/>
        </w:rPr>
        <w:t xml:space="preserve"> </w:t>
      </w:r>
      <w:r w:rsidR="00DF0EF6" w:rsidRPr="00083AE8">
        <w:rPr>
          <w:b/>
          <w:bCs/>
        </w:rPr>
        <w:t>debate persist</w:t>
      </w:r>
      <w:r>
        <w:rPr>
          <w:b/>
          <w:bCs/>
        </w:rPr>
        <w:t>s</w:t>
      </w:r>
      <w:r w:rsidR="00DF0EF6" w:rsidRPr="00083AE8">
        <w:rPr>
          <w:b/>
          <w:bCs/>
        </w:rPr>
        <w:t xml:space="preserve"> about </w:t>
      </w:r>
      <w:r w:rsidR="00D35725">
        <w:rPr>
          <w:b/>
          <w:bCs/>
        </w:rPr>
        <w:t>the determinants</w:t>
      </w:r>
      <w:r w:rsidR="003944A6" w:rsidRPr="00083AE8">
        <w:rPr>
          <w:b/>
          <w:bCs/>
        </w:rPr>
        <w:t xml:space="preserve"> of </w:t>
      </w:r>
      <w:r w:rsidR="00D35725">
        <w:rPr>
          <w:b/>
          <w:bCs/>
        </w:rPr>
        <w:t>SWB</w:t>
      </w:r>
      <w:r w:rsidR="00D35725" w:rsidRPr="00083AE8">
        <w:rPr>
          <w:b/>
          <w:bCs/>
        </w:rPr>
        <w:t xml:space="preserve"> </w:t>
      </w:r>
      <w:r w:rsidR="00D35725">
        <w:rPr>
          <w:b/>
          <w:bCs/>
        </w:rPr>
        <w:t xml:space="preserve">in circumstances involving </w:t>
      </w:r>
      <w:r w:rsidR="00026FEE">
        <w:rPr>
          <w:b/>
          <w:bCs/>
        </w:rPr>
        <w:t xml:space="preserve">limited </w:t>
      </w:r>
      <w:r w:rsidR="006408CD">
        <w:rPr>
          <w:b/>
          <w:bCs/>
        </w:rPr>
        <w:t>resources</w:t>
      </w:r>
      <w:r w:rsidR="00026FEE">
        <w:rPr>
          <w:b/>
          <w:bCs/>
        </w:rPr>
        <w:t xml:space="preserve"> and </w:t>
      </w:r>
      <w:r w:rsidR="00DF4BE0">
        <w:rPr>
          <w:b/>
          <w:bCs/>
        </w:rPr>
        <w:t xml:space="preserve">economic </w:t>
      </w:r>
      <w:r w:rsidR="00D35725">
        <w:rPr>
          <w:b/>
          <w:bCs/>
        </w:rPr>
        <w:t>inequality</w:t>
      </w:r>
      <w:r w:rsidR="00BF1CE4">
        <w:rPr>
          <w:b/>
          <w:bCs/>
        </w:rPr>
        <w:t>.</w:t>
      </w:r>
      <w:r w:rsidR="00CF2A77" w:rsidRPr="00083AE8">
        <w:rPr>
          <w:b/>
          <w:bCs/>
        </w:rPr>
        <w:t xml:space="preserve"> </w:t>
      </w:r>
      <w:r>
        <w:rPr>
          <w:b/>
          <w:bCs/>
        </w:rPr>
        <w:t>W</w:t>
      </w:r>
      <w:r w:rsidR="00CF2A77" w:rsidRPr="00083AE8">
        <w:rPr>
          <w:b/>
          <w:bCs/>
        </w:rPr>
        <w:t xml:space="preserve">e implemented </w:t>
      </w:r>
      <w:r w:rsidR="00683D2F">
        <w:rPr>
          <w:b/>
          <w:bCs/>
        </w:rPr>
        <w:t>two</w:t>
      </w:r>
      <w:r w:rsidR="00CF2A77" w:rsidRPr="00083AE8">
        <w:rPr>
          <w:b/>
          <w:bCs/>
        </w:rPr>
        <w:t xml:space="preserve"> series of online experiments</w:t>
      </w:r>
      <w:r w:rsidR="003870D3">
        <w:rPr>
          <w:b/>
          <w:bCs/>
        </w:rPr>
        <w:t xml:space="preserve"> </w:t>
      </w:r>
      <w:r w:rsidR="00CF2A77" w:rsidRPr="00083AE8">
        <w:rPr>
          <w:b/>
          <w:bCs/>
        </w:rPr>
        <w:t>involving a public goods game where subjects cooperate or defect financially, gain or lose wealth, and report the</w:t>
      </w:r>
      <w:r w:rsidR="00F73CA5">
        <w:rPr>
          <w:b/>
          <w:bCs/>
        </w:rPr>
        <w:t>ir</w:t>
      </w:r>
      <w:r w:rsidR="00CF2A77" w:rsidRPr="00083AE8">
        <w:rPr>
          <w:b/>
          <w:bCs/>
        </w:rPr>
        <w:t xml:space="preserve"> level of </w:t>
      </w:r>
      <w:r w:rsidR="0005642D">
        <w:rPr>
          <w:b/>
          <w:bCs/>
        </w:rPr>
        <w:t>SWB</w:t>
      </w:r>
      <w:r w:rsidR="00683D2F">
        <w:rPr>
          <w:b/>
          <w:bCs/>
        </w:rPr>
        <w:t xml:space="preserve"> across time</w:t>
      </w:r>
      <w:r w:rsidR="00CF2A77" w:rsidRPr="00083AE8">
        <w:rPr>
          <w:b/>
          <w:bCs/>
        </w:rPr>
        <w:t>.</w:t>
      </w:r>
      <w:r w:rsidR="00683D2F">
        <w:rPr>
          <w:b/>
          <w:bCs/>
        </w:rPr>
        <w:t xml:space="preserve"> </w:t>
      </w:r>
      <w:r w:rsidR="008E37D2">
        <w:rPr>
          <w:b/>
          <w:bCs/>
        </w:rPr>
        <w:t>In one series of experiments, a</w:t>
      </w:r>
      <w:r w:rsidR="00683D2F">
        <w:rPr>
          <w:b/>
          <w:bCs/>
        </w:rPr>
        <w:t xml:space="preserve"> total of</w:t>
      </w:r>
      <w:r w:rsidR="00CF2A77" w:rsidRPr="00083AE8">
        <w:rPr>
          <w:b/>
          <w:bCs/>
        </w:rPr>
        <w:t xml:space="preserve"> </w:t>
      </w:r>
      <w:r w:rsidR="009448FC">
        <w:rPr>
          <w:b/>
          <w:bCs/>
        </w:rPr>
        <w:t>568 s</w:t>
      </w:r>
      <w:r w:rsidR="00CF2A77" w:rsidRPr="00083AE8">
        <w:rPr>
          <w:b/>
          <w:bCs/>
        </w:rPr>
        <w:t xml:space="preserve">ubjects were </w:t>
      </w:r>
      <w:r w:rsidR="00F73CA5">
        <w:rPr>
          <w:b/>
          <w:bCs/>
        </w:rPr>
        <w:t>assigned to</w:t>
      </w:r>
      <w:r w:rsidR="00CF2A77" w:rsidRPr="00083AE8">
        <w:rPr>
          <w:b/>
          <w:bCs/>
        </w:rPr>
        <w:t xml:space="preserve"> </w:t>
      </w:r>
      <w:r w:rsidR="002453C5">
        <w:rPr>
          <w:b/>
          <w:bCs/>
        </w:rPr>
        <w:t>5</w:t>
      </w:r>
      <w:r w:rsidR="0016606E">
        <w:rPr>
          <w:b/>
          <w:bCs/>
        </w:rPr>
        <w:t>0</w:t>
      </w:r>
      <w:r w:rsidR="002453C5" w:rsidRPr="00083AE8">
        <w:rPr>
          <w:b/>
          <w:bCs/>
        </w:rPr>
        <w:t xml:space="preserve"> </w:t>
      </w:r>
      <w:r w:rsidR="00CF2A77" w:rsidRPr="00083AE8">
        <w:rPr>
          <w:b/>
          <w:bCs/>
        </w:rPr>
        <w:t>network</w:t>
      </w:r>
      <w:r w:rsidR="00683D2F">
        <w:rPr>
          <w:b/>
          <w:bCs/>
        </w:rPr>
        <w:t>ed groups</w:t>
      </w:r>
      <w:r w:rsidR="00CF2A77" w:rsidRPr="00083AE8">
        <w:rPr>
          <w:b/>
          <w:bCs/>
        </w:rPr>
        <w:t xml:space="preserve"> with a </w:t>
      </w:r>
      <w:r>
        <w:rPr>
          <w:b/>
          <w:bCs/>
        </w:rPr>
        <w:t>high</w:t>
      </w:r>
      <w:r w:rsidR="00CF2A77" w:rsidRPr="00083AE8">
        <w:rPr>
          <w:b/>
          <w:bCs/>
        </w:rPr>
        <w:t xml:space="preserve"> level of </w:t>
      </w:r>
      <w:r w:rsidR="00DF4BE0">
        <w:rPr>
          <w:b/>
          <w:bCs/>
        </w:rPr>
        <w:t xml:space="preserve">initial </w:t>
      </w:r>
      <w:r w:rsidR="00413DF2">
        <w:rPr>
          <w:b/>
          <w:bCs/>
        </w:rPr>
        <w:t xml:space="preserve">in-game </w:t>
      </w:r>
      <w:r w:rsidR="00CF2A77" w:rsidRPr="00083AE8">
        <w:rPr>
          <w:b/>
          <w:bCs/>
        </w:rPr>
        <w:t>economic inequality (Gini coefficient = 0.4)</w:t>
      </w:r>
      <w:r w:rsidR="008E37D2">
        <w:rPr>
          <w:b/>
          <w:bCs/>
        </w:rPr>
        <w:t xml:space="preserve"> and</w:t>
      </w:r>
      <w:r w:rsidR="00CF2A77" w:rsidRPr="00083AE8">
        <w:rPr>
          <w:b/>
          <w:bCs/>
        </w:rPr>
        <w:t xml:space="preserve"> </w:t>
      </w:r>
      <w:r w:rsidR="00683D2F">
        <w:rPr>
          <w:b/>
          <w:bCs/>
        </w:rPr>
        <w:t>w</w:t>
      </w:r>
      <w:r w:rsidR="00CF2A77" w:rsidRPr="00083AE8">
        <w:rPr>
          <w:b/>
          <w:bCs/>
        </w:rPr>
        <w:t xml:space="preserve">e manipulated </w:t>
      </w:r>
      <w:r w:rsidR="00F73CA5">
        <w:rPr>
          <w:b/>
          <w:bCs/>
        </w:rPr>
        <w:t xml:space="preserve">wealth </w:t>
      </w:r>
      <w:r w:rsidR="00CF2A77" w:rsidRPr="00083AE8">
        <w:rPr>
          <w:b/>
          <w:bCs/>
        </w:rPr>
        <w:t>visibility</w:t>
      </w:r>
      <w:r w:rsidR="00683D2F">
        <w:rPr>
          <w:b/>
          <w:bCs/>
        </w:rPr>
        <w:t xml:space="preserve"> in the groups</w:t>
      </w:r>
      <w:r>
        <w:rPr>
          <w:b/>
          <w:bCs/>
        </w:rPr>
        <w:t>. I</w:t>
      </w:r>
      <w:r w:rsidR="00F73CA5">
        <w:rPr>
          <w:b/>
          <w:bCs/>
        </w:rPr>
        <w:t>n the visible wealth condition, we showed subjects the wealth of their immediate neighbors</w:t>
      </w:r>
      <w:r w:rsidR="00683D2F">
        <w:rPr>
          <w:b/>
          <w:bCs/>
        </w:rPr>
        <w:t>,</w:t>
      </w:r>
      <w:r w:rsidR="00F73CA5">
        <w:rPr>
          <w:b/>
          <w:bCs/>
        </w:rPr>
        <w:t xml:space="preserve"> </w:t>
      </w:r>
      <w:r w:rsidR="0005642D">
        <w:rPr>
          <w:b/>
          <w:bCs/>
        </w:rPr>
        <w:t>thereby allowing</w:t>
      </w:r>
      <w:r w:rsidR="006857BD">
        <w:rPr>
          <w:b/>
          <w:bCs/>
        </w:rPr>
        <w:t xml:space="preserve"> social comparison</w:t>
      </w:r>
      <w:r w:rsidR="0005642D">
        <w:rPr>
          <w:b/>
          <w:bCs/>
        </w:rPr>
        <w:t>s</w:t>
      </w:r>
      <w:r w:rsidR="006857BD">
        <w:rPr>
          <w:b/>
          <w:bCs/>
        </w:rPr>
        <w:t>, while in the invisible wealth condition</w:t>
      </w:r>
      <w:r w:rsidR="00F73CA5">
        <w:rPr>
          <w:b/>
          <w:bCs/>
        </w:rPr>
        <w:t>, we kept such information hidden</w:t>
      </w:r>
      <w:r w:rsidR="006857BD">
        <w:rPr>
          <w:b/>
          <w:bCs/>
        </w:rPr>
        <w:t xml:space="preserve">. </w:t>
      </w:r>
      <w:r w:rsidR="000A2890">
        <w:rPr>
          <w:b/>
          <w:bCs/>
        </w:rPr>
        <w:t>Results show that t</w:t>
      </w:r>
      <w:r w:rsidR="006857BD">
        <w:rPr>
          <w:b/>
          <w:bCs/>
        </w:rPr>
        <w:t xml:space="preserve">he invisible wealth condition </w:t>
      </w:r>
      <w:r w:rsidR="000A2890">
        <w:rPr>
          <w:b/>
          <w:bCs/>
        </w:rPr>
        <w:t xml:space="preserve">achieved </w:t>
      </w:r>
      <w:r w:rsidR="006857BD">
        <w:rPr>
          <w:b/>
          <w:bCs/>
        </w:rPr>
        <w:t xml:space="preserve">higher </w:t>
      </w:r>
      <w:r>
        <w:rPr>
          <w:b/>
          <w:bCs/>
        </w:rPr>
        <w:t>overall</w:t>
      </w:r>
      <w:r w:rsidRPr="00083AE8">
        <w:rPr>
          <w:b/>
          <w:bCs/>
        </w:rPr>
        <w:t xml:space="preserve"> </w:t>
      </w:r>
      <w:r>
        <w:rPr>
          <w:b/>
          <w:bCs/>
        </w:rPr>
        <w:t>SWB</w:t>
      </w:r>
      <w:r w:rsidR="00683D2F">
        <w:rPr>
          <w:b/>
          <w:bCs/>
        </w:rPr>
        <w:t>. F</w:t>
      </w:r>
      <w:r w:rsidR="0005642D">
        <w:rPr>
          <w:b/>
          <w:bCs/>
        </w:rPr>
        <w:t xml:space="preserve">urthermore, </w:t>
      </w:r>
      <w:r w:rsidR="00683D2F">
        <w:rPr>
          <w:b/>
          <w:bCs/>
        </w:rPr>
        <w:t>this condition</w:t>
      </w:r>
      <w:r w:rsidR="006857BD">
        <w:rPr>
          <w:b/>
          <w:bCs/>
        </w:rPr>
        <w:t xml:space="preserve"> disproportionally improve</w:t>
      </w:r>
      <w:r w:rsidR="0005642D">
        <w:rPr>
          <w:b/>
          <w:bCs/>
        </w:rPr>
        <w:t>s</w:t>
      </w:r>
      <w:r w:rsidR="006857BD">
        <w:rPr>
          <w:b/>
          <w:bCs/>
        </w:rPr>
        <w:t xml:space="preserve"> the </w:t>
      </w:r>
      <w:r>
        <w:rPr>
          <w:b/>
          <w:bCs/>
        </w:rPr>
        <w:t>SWB</w:t>
      </w:r>
      <w:r w:rsidRPr="00083AE8">
        <w:rPr>
          <w:b/>
          <w:bCs/>
        </w:rPr>
        <w:t xml:space="preserve"> </w:t>
      </w:r>
      <w:r w:rsidR="00C826D1" w:rsidRPr="00083AE8">
        <w:rPr>
          <w:b/>
          <w:bCs/>
        </w:rPr>
        <w:t xml:space="preserve">among poorer </w:t>
      </w:r>
      <w:r w:rsidR="00C826D1" w:rsidRPr="003A47F2">
        <w:rPr>
          <w:b/>
          <w:bCs/>
        </w:rPr>
        <w:t>subjects</w:t>
      </w:r>
      <w:r w:rsidR="00DE409B">
        <w:rPr>
          <w:b/>
          <w:bCs/>
        </w:rPr>
        <w:t xml:space="preserve"> and thus alleviate</w:t>
      </w:r>
      <w:r w:rsidR="00683D2F">
        <w:rPr>
          <w:b/>
          <w:bCs/>
        </w:rPr>
        <w:t>d</w:t>
      </w:r>
      <w:r w:rsidR="00DE409B">
        <w:rPr>
          <w:b/>
          <w:bCs/>
        </w:rPr>
        <w:t xml:space="preserve"> </w:t>
      </w:r>
      <w:r w:rsidR="00BA4586">
        <w:rPr>
          <w:b/>
          <w:bCs/>
        </w:rPr>
        <w:t>the economic gradient in happiness</w:t>
      </w:r>
      <w:r w:rsidR="002619A7" w:rsidRPr="003A47F2">
        <w:rPr>
          <w:b/>
          <w:bCs/>
        </w:rPr>
        <w:t xml:space="preserve">. </w:t>
      </w:r>
      <w:r w:rsidR="00683D2F">
        <w:rPr>
          <w:b/>
          <w:bCs/>
        </w:rPr>
        <w:t>T</w:t>
      </w:r>
      <w:r w:rsidR="005A15A2">
        <w:rPr>
          <w:b/>
          <w:bCs/>
        </w:rPr>
        <w:t>he</w:t>
      </w:r>
      <w:r w:rsidR="00683D2F">
        <w:rPr>
          <w:b/>
          <w:bCs/>
        </w:rPr>
        <w:t>se</w:t>
      </w:r>
      <w:r w:rsidR="005A15A2">
        <w:rPr>
          <w:b/>
          <w:bCs/>
        </w:rPr>
        <w:t xml:space="preserve"> </w:t>
      </w:r>
      <w:r w:rsidR="00146F99">
        <w:rPr>
          <w:b/>
          <w:bCs/>
        </w:rPr>
        <w:t xml:space="preserve">benefits </w:t>
      </w:r>
      <w:r w:rsidR="00683D2F">
        <w:rPr>
          <w:b/>
          <w:bCs/>
        </w:rPr>
        <w:t>can</w:t>
      </w:r>
      <w:r w:rsidR="00DE409B">
        <w:rPr>
          <w:b/>
          <w:bCs/>
        </w:rPr>
        <w:t xml:space="preserve"> be</w:t>
      </w:r>
      <w:r w:rsidR="005A15A2">
        <w:rPr>
          <w:b/>
          <w:bCs/>
        </w:rPr>
        <w:t xml:space="preserve"> explained by </w:t>
      </w:r>
      <w:r w:rsidR="005A15A2" w:rsidRPr="00490B4F">
        <w:rPr>
          <w:b/>
          <w:bCs/>
        </w:rPr>
        <w:t>the</w:t>
      </w:r>
      <w:r w:rsidR="00683D2F">
        <w:rPr>
          <w:b/>
          <w:bCs/>
        </w:rPr>
        <w:t xml:space="preserve"> increased</w:t>
      </w:r>
      <w:r w:rsidR="005A15A2" w:rsidRPr="00490B4F">
        <w:rPr>
          <w:b/>
          <w:bCs/>
        </w:rPr>
        <w:t xml:space="preserve"> magnitude of cooperativeness </w:t>
      </w:r>
      <w:r w:rsidR="00683D2F">
        <w:rPr>
          <w:b/>
          <w:bCs/>
        </w:rPr>
        <w:t xml:space="preserve">seen in the group. In </w:t>
      </w:r>
      <w:r w:rsidR="00A779D4">
        <w:rPr>
          <w:b/>
          <w:bCs/>
        </w:rPr>
        <w:t>the</w:t>
      </w:r>
      <w:r w:rsidR="00683D2F">
        <w:rPr>
          <w:b/>
          <w:bCs/>
        </w:rPr>
        <w:t xml:space="preserve"> second</w:t>
      </w:r>
      <w:r w:rsidR="00C826D1" w:rsidRPr="00266E3C">
        <w:rPr>
          <w:b/>
          <w:bCs/>
        </w:rPr>
        <w:t xml:space="preserve"> series of experiments with </w:t>
      </w:r>
      <w:r w:rsidRPr="00266E3C">
        <w:rPr>
          <w:b/>
          <w:bCs/>
        </w:rPr>
        <w:t>modified cooperation conditions</w:t>
      </w:r>
      <w:r w:rsidR="0005642D" w:rsidRPr="00266E3C">
        <w:rPr>
          <w:b/>
          <w:bCs/>
        </w:rPr>
        <w:t xml:space="preserve"> that allow subjects to punish each other</w:t>
      </w:r>
      <w:r w:rsidR="00C826D1" w:rsidRPr="00266E3C">
        <w:rPr>
          <w:b/>
          <w:bCs/>
        </w:rPr>
        <w:t xml:space="preserve"> (N = </w:t>
      </w:r>
      <w:r w:rsidR="00BA3A2D" w:rsidRPr="00266E3C">
        <w:rPr>
          <w:b/>
          <w:bCs/>
        </w:rPr>
        <w:t>719</w:t>
      </w:r>
      <w:r w:rsidRPr="00266E3C">
        <w:rPr>
          <w:b/>
          <w:bCs/>
        </w:rPr>
        <w:t xml:space="preserve"> in</w:t>
      </w:r>
      <w:r w:rsidR="00043F79" w:rsidRPr="00266E3C">
        <w:rPr>
          <w:b/>
          <w:bCs/>
        </w:rPr>
        <w:t xml:space="preserve"> another</w:t>
      </w:r>
      <w:r w:rsidRPr="00266E3C">
        <w:rPr>
          <w:b/>
          <w:bCs/>
        </w:rPr>
        <w:t xml:space="preserve"> 50 </w:t>
      </w:r>
      <w:r w:rsidR="00683D2F">
        <w:rPr>
          <w:b/>
          <w:bCs/>
        </w:rPr>
        <w:t>groups</w:t>
      </w:r>
      <w:r w:rsidR="00C826D1" w:rsidRPr="003A47F2">
        <w:rPr>
          <w:b/>
          <w:bCs/>
        </w:rPr>
        <w:t>)</w:t>
      </w:r>
      <w:r w:rsidR="00683D2F">
        <w:rPr>
          <w:b/>
          <w:bCs/>
        </w:rPr>
        <w:t>, we find</w:t>
      </w:r>
      <w:r w:rsidR="00146F99">
        <w:rPr>
          <w:b/>
          <w:bCs/>
        </w:rPr>
        <w:t xml:space="preserve"> similar results</w:t>
      </w:r>
      <w:r w:rsidR="00C826D1" w:rsidRPr="003A47F2">
        <w:rPr>
          <w:b/>
          <w:bCs/>
        </w:rPr>
        <w:t>.</w:t>
      </w:r>
      <w:r w:rsidR="001E5771">
        <w:rPr>
          <w:b/>
          <w:bCs/>
        </w:rPr>
        <w:t xml:space="preserve"> </w:t>
      </w:r>
      <w:r w:rsidR="00683D2F">
        <w:rPr>
          <w:b/>
          <w:bCs/>
        </w:rPr>
        <w:t>We conclude that the visibility of wealth in conditions of wealth inequality is an important driver not only of SWB itself, but also of the economic gradient in SWB.</w:t>
      </w:r>
    </w:p>
    <w:p w14:paraId="2B126713" w14:textId="787F87EB" w:rsidR="005C06E3" w:rsidRDefault="00794D33" w:rsidP="00154002">
      <w:pPr>
        <w:jc w:val="both"/>
      </w:pPr>
      <w:r>
        <w:lastRenderedPageBreak/>
        <w:t>I</w:t>
      </w:r>
      <w:r w:rsidR="00C45B59">
        <w:t>ncome and wealth are positively associated with subjective well-being (SWB</w:t>
      </w:r>
      <w:r w:rsidR="00C45B59" w:rsidRPr="0012256F">
        <w:t>)</w:t>
      </w:r>
      <w:r w:rsidR="000D5109">
        <w:t xml:space="preserve"> across cultures and countries</w:t>
      </w:r>
      <w:r w:rsidR="00C45B59" w:rsidRPr="0012256F">
        <w:t xml:space="preserve"> </w:t>
      </w:r>
      <w:r w:rsidR="009E6BFB" w:rsidRPr="0012256F">
        <w:fldChar w:fldCharType="begin">
          <w:fldData xml:space="preserve">PEVuZE5vdGU+PENpdGU+PEF1dGhvcj5CdXR0cmljazwvQXV0aG9yPjxZZWFyPjIwMTc8L1llYXI+
PFJlY051bT43ODg2PC9SZWNOdW0+PERpc3BsYXlUZXh0PjxzdHlsZSBmYWNlPSJzdXBlcnNjcmlw
dCI+WzEtOF08L3N0eWxlPjwvRGlzcGxheVRleHQ+PHJlY29yZD48cmVjLW51bWJlcj43ODg2PC9y
ZWMtbnVtYmVyPjxmb3JlaWduLWtleXM+PGtleSBhcHA9IkVOIiBkYi1pZD0iZWR6NXI5ZGFhYXdy
c3dldnN2anh6cHRseDVzYXM1ZHd4ZnZkIiB0aW1lc3RhbXA9IjE0OTI4MTA2NjIiIGd1aWQ9IjFm
NjZhZWI1LTM0MDQtNGZmYi1iYTNjLTNkNmYyN2JlYjRlNiI+Nzg4Njwva2V5PjwvZm9yZWlnbi1r
ZXlzPjxyZWYtdHlwZSBuYW1lPSJKb3VybmFsIEFydGljbGUiPjE3PC9yZWYtdHlwZT48Y29udHJp
YnV0b3JzPjxhdXRob3JzPjxhdXRob3I+QnV0dHJpY2ssIE4uIFIuPC9hdXRob3I+PGF1dGhvcj5P
aXNoaSwgUy48L2F1dGhvcj48L2F1dGhvcnM+PC9jb250cmlidXRvcnM+PGF1dGgtYWRkcmVzcz5V
bml2IFZpcmdpbmlhLCBDaGFybG90dGVzdmlsbGUsIFZBIFVTQTwvYXV0aC1hZGRyZXNzPjx0aXRs
ZXM+PHRpdGxlPlRoZSBwc3ljaG9sb2dpY2FsIGNvbnNlcXVlbmNlcyBvZiBpbmNvbWUgaW5lcXVh
bGl0eTwvdGl0bGU+PHNlY29uZGFyeS10aXRsZT5Tb2NpYWwgYW5kIFBlcnNvbmFsaXR5IFBzeWNo
b2xvZ3kgQ29tcGFzczwvc2Vjb25kYXJ5LXRpdGxlPjxhbHQtdGl0bGU+U29jIFBlcnNvbmFsIFBz
eWNob2w8L2FsdC10aXRsZT48L3RpdGxlcz48cGVyaW9kaWNhbD48ZnVsbC10aXRsZT5Tb2NpYWwg
YW5kIFBlcnNvbmFsaXR5IFBzeWNob2xvZ3kgQ29tcGFzczwvZnVsbC10aXRsZT48YWJici0xPlNv
YyBQZXJzb25hbCBQc3ljaG9sPC9hYmJyLTE+PC9wZXJpb2RpY2FsPjxhbHQtcGVyaW9kaWNhbD48
ZnVsbC10aXRsZT5Tb2NpYWwgYW5kIFBlcnNvbmFsaXR5IFBzeWNob2xvZ3kgQ29tcGFzczwvZnVs
bC10aXRsZT48YWJici0xPlNvYyBQZXJzb25hbCBQc3ljaG9sPC9hYmJyLTE+PC9hbHQtcGVyaW9k
aWNhbD48dm9sdW1lPjExPC92b2x1bWU+PG51bWJlcj4zPC9udW1iZXI+PGtleXdvcmRzPjxrZXl3
b3JkPmVjb25vbWljLWluZXF1YWxpdHk8L2tleXdvcmQ+PGtleXdvcmQ+c29jaWFsLWNsYXNzPC9r
ZXl3b3JkPjxrZXl3b3JkPnJlZGlzdHJpYnV0aW9uIGV2aWRlbmNlPC9rZXl3b3JkPjxrZXl3b3Jk
PnN5c3RlbSBqdXN0aWZpY2F0aW9uPC9rZXl3b3JkPjxrZXl3b3JkPmxpZmUgc2F0aXNmYWN0aW9u
PC9rZXl3b3JkPjxrZXl3b3JkPnBvcHVsYXRpb24gaGVhbHRoPC9rZXl3b3JkPjxrZXl3b3JkPnN0
YXR1cyBhbnhpZXR5PC9rZXl3b3JkPjxrZXl3b3JkPnVuaXRlZC1zdGF0ZXM8L2tleXdvcmQ+PGtl
eXdvcmQ+MzMgY291bnRyaWVzPC9rZXl3b3JkPjxrZXl3b3JkPnVzIHN0YXRlczwva2V5d29yZD48
L2tleXdvcmRzPjxkYXRlcz48eWVhcj4yMDE3PC95ZWFyPjxwdWItZGF0ZXM+PGRhdGU+TWFyPC9k
YXRlPjwvcHViLWRhdGVzPjwvZGF0ZXM+PGlzYm4+MTc1MS05MDA0PC9pc2JuPjxhY2Nlc3Npb24t
bnVtPldPUzowMDAzOTU3MTg5MDAwMDI8L2FjY2Vzc2lvbi1udW0+PHVybHM+PHJlbGF0ZWQtdXJs
cz48dXJsPiZsdDtHbyB0byBJU0kmZ3Q7Oi8vV09TOjAwMDM5NTcxODkwMDAwMjwvdXJsPjwvcmVs
YXRlZC11cmxzPjwvdXJscz48ZWxlY3Ryb25pYy1yZXNvdXJjZS1udW0+MTAuMTExMS9zcGMzLjEy
MzA0PC9lbGVjdHJvbmljLXJlc291cmNlLW51bT48bGFuZ3VhZ2U+RW5nbGlzaDwvbGFuZ3VhZ2U+
PC9yZWNvcmQ+PC9DaXRlPjxDaXRlPjxBdXRob3I+SmViYjwvQXV0aG9yPjxZZWFyPjIwMTg8L1ll
YXI+PFJlY051bT44MjM0PC9SZWNOdW0+PHJlY29yZD48cmVjLW51bWJlcj44MjM0PC9yZWMtbnVt
YmVyPjxmb3JlaWduLWtleXM+PGtleSBhcHA9IkVOIiBkYi1pZD0iZWR6NXI5ZGFhYXdyc3dldnN2
anh6cHRseDVzYXM1ZHd4ZnZkIiB0aW1lc3RhbXA9IjE1NzIxOTQwMjUiIGd1aWQ9ImNkY2NhMDE3
LTg2ODEtNGIwNi1hYjYxLWMyMTc2MDQzMDdhMiI+ODIzNDwva2V5PjwvZm9yZWlnbi1rZXlzPjxy
ZWYtdHlwZSBuYW1lPSJKb3VybmFsIEFydGljbGUiPjE3PC9yZWYtdHlwZT48Y29udHJpYnV0b3Jz
PjxhdXRob3JzPjxhdXRob3I+SmViYiwgQS4gVC48L2F1dGhvcj48YXV0aG9yPlRheSwgTC48L2F1
dGhvcj48YXV0aG9yPkRpZW5lciwgRS48L2F1dGhvcj48YXV0aG9yPk9pc2hpLCBTLjwvYXV0aG9y
PjwvYXV0aG9ycz48L2NvbnRyaWJ1dG9ycz48YXV0aC1hZGRyZXNzPkRlcGFydG1lbnQgb2YgUHN5
Y2hvbG9naWNhbCBTY2llbmNlcywgUHVyZHVlIFVuaXZlcnNpdHksIFdlc3QgTGFmYXlldHRlLCBJ
TiwgVVNBLiBhamViYkBwdXJkdWUuZWR1LiYjeEQ7RGVwYXJ0bWVudCBvZiBQc3ljaG9sb2dpY2Fs
IFNjaWVuY2VzLCBQdXJkdWUgVW5pdmVyc2l0eSwgV2VzdCBMYWZheWV0dGUsIElOLCBVU0EuJiN4
RDtEZXBhcnRtZW50IG9mIFBzeWNob2xvZ3ksIFVuaXZlcnNpdHkgb2YgVmlyZ2luaWEsIENoYXJs
b3R0ZXN2aWxsZSwgVkEsIFVTQS48L2F1dGgtYWRkcmVzcz48dGl0bGVzPjx0aXRsZT5IYXBwaW5l
c3MsIGluY29tZSBzYXRpYXRpb24gYW5kIHR1cm5pbmcgcG9pbnRzIGFyb3VuZCB0aGUgd29ybGQ8
L3RpdGxlPjxzZWNvbmRhcnktdGl0bGU+TmF0IEh1bSBCZWhhdjwvc2Vjb25kYXJ5LXRpdGxlPjwv
dGl0bGVzPjxwZXJpb2RpY2FsPjxmdWxsLXRpdGxlPk5hdCBIdW0gQmVoYXY8L2Z1bGwtdGl0bGU+
PC9wZXJpb2RpY2FsPjxwYWdlcz4zMy0zODwvcGFnZXM+PHZvbHVtZT4yPC92b2x1bWU+PG51bWJl
cj4xPC9udW1iZXI+PGVkaXRpb24+MjAxOC8wMS8wMTwvZWRpdGlvbj48a2V5d29yZHM+PGtleXdv
cmQ+QWZmZWN0PC9rZXl3b3JkPjxrZXl3b3JkPkVkdWNhdGlvbmFsIFN0YXR1czwva2V5d29yZD48
a2V5d29yZD5GZW1hbGU8L2tleXdvcmQ+PGtleXdvcmQ+KkhhcHBpbmVzczwva2V5d29yZD48a2V5
d29yZD5IdW1hbnM8L2tleXdvcmQ+PGtleXdvcmQ+KkluY29tZTwva2V5d29yZD48a2V5d29yZD5J
bnRlcm5hdGlvbmFsaXR5PC9rZXl3b3JkPjxrZXl3b3JkPk1hbGU8L2tleXdvcmQ+PGtleXdvcmQ+
KlBlcnNvbmFsIFNhdGlzZmFjdGlvbjwva2V5d29yZD48a2V5d29yZD5SZWdyZXNzaW9uIEFuYWx5
c2lzPC9rZXl3b3JkPjwva2V5d29yZHM+PGRhdGVzPjx5ZWFyPjIwMTg8L3llYXI+PHB1Yi1kYXRl
cz48ZGF0ZT5KYW48L2RhdGU+PC9wdWItZGF0ZXM+PC9kYXRlcz48aXNibj4yMzk3LTMzNzQgKEVs
ZWN0cm9uaWMpJiN4RDsyMzk3LTMzNzQgKExpbmtpbmcpPC9pc2JuPjxhY2Nlc3Npb24tbnVtPjMw
OTgwMDU5PC9hY2Nlc3Npb24tbnVtPjx1cmxzPjxyZWxhdGVkLXVybHM+PHVybD5odHRwczovL3d3
dy5uY2JpLm5sbS5uaWguZ292L3B1Ym1lZC8zMDk4MDA1OTwvdXJsPjwvcmVsYXRlZC11cmxzPjwv
dXJscz48ZWxlY3Ryb25pYy1yZXNvdXJjZS1udW0+MTAuMTAzOC9zNDE1NjItMDE3LTAyNzctMDwv
ZWxlY3Ryb25pYy1yZXNvdXJjZS1udW0+PC9yZWNvcmQ+PC9DaXRlPjxDaXRlPjxBdXRob3I+SG93
ZWxsPC9BdXRob3I+PFllYXI+MjAwODwvWWVhcj48UmVjTnVtPjgyMzU8L1JlY051bT48cmVjb3Jk
PjxyZWMtbnVtYmVyPjgyMzU8L3JlYy1udW1iZXI+PGZvcmVpZ24ta2V5cz48a2V5IGFwcD0iRU4i
IGRiLWlkPSJlZHo1cjlkYWFhd3Jzd2V2c3ZqeHpwdGx4NXNhczVkd3hmdmQiIHRpbWVzdGFtcD0i
MTU3MjE5NDIzNiIgZ3VpZD0iM2Q1ODRmZTktMDYyMy00ODc3LWE1MGUtMmEyOGEyNjk5OGYwIj44
MjM1PC9rZXk+PC9mb3JlaWduLWtleXM+PHJlZi10eXBlIG5hbWU9IkpvdXJuYWwgQXJ0aWNsZSI+
MTc8L3JlZi10eXBlPjxjb250cmlidXRvcnM+PGF1dGhvcnM+PGF1dGhvcj5Ib3dlbGwsIFIuIFQu
PC9hdXRob3I+PGF1dGhvcj5Ib3dlbGwsIEMuIEouPC9hdXRob3I+PC9hdXRob3JzPjwvY29udHJp
YnV0b3JzPjxhdXRoLWFkZHJlc3M+RGVwYXJ0bWVudCBvZiBQc3ljaG9sb2d5LCBTYW4gRnJhbmNp
c2NvIFN0YXRlIFVuaXZlcnNpdHksIFNhbiBGcmFuY2lzY28sIENBIDk0MTMyLCBVU0EuIHJob3dl
bGxAc2ZzdS5lZHU8L2F1dGgtYWRkcmVzcz48dGl0bGVzPjx0aXRsZT5UaGUgcmVsYXRpb24gb2Yg
ZWNvbm9taWMgc3RhdHVzIHRvIHN1YmplY3RpdmUgd2VsbC1iZWluZyBpbiBkZXZlbG9waW5nIGNv
dW50cmllczogYSBtZXRhLWFuYWx5c2lzPC90aXRsZT48c2Vjb25kYXJ5LXRpdGxlPlBzeWNob2wg
QnVsbDwvc2Vjb25kYXJ5LXRpdGxlPjwvdGl0bGVzPjxwZXJpb2RpY2FsPjxmdWxsLXRpdGxlPlBz
eWNob2wgQnVsbDwvZnVsbC10aXRsZT48YWJici0xPlBzeWNob2xvZ2ljYWwgYnVsbGV0aW48L2Fi
YnItMT48L3BlcmlvZGljYWw+PHBhZ2VzPjUzNi02MDwvcGFnZXM+PHZvbHVtZT4xMzQ8L3ZvbHVt
ZT48bnVtYmVyPjQ8L251bWJlcj48ZWRpdGlvbj4yMDA4LzA3LzA5PC9lZGl0aW9uPjxrZXl3b3Jk
cz48a2V5d29yZD5BZGFwdGF0aW9uLCBQc3ljaG9sb2dpY2FsLypwaHlzaW9sb2d5PC9rZXl3b3Jk
PjxrZXl3b3JkPipEZXZlbG9waW5nIENvdW50cmllczwva2V5d29yZD48a2V5d29yZD5FZHVjYXRp
b25hbCBTdGF0dXM8L2tleXdvcmQ+PGtleXdvcmQ+KkhhcHBpbmVzczwva2V5d29yZD48a2V5d29y
ZD5IdW1hbnM8L2tleXdvcmQ+PGtleXdvcmQ+KlBlcnNvbmFsIFNhdGlzZmFjdGlvbjwva2V5d29y
ZD48a2V5d29yZD4qU29jaWFsIENsYXNzPC9rZXl3b3JkPjxrZXl3b3JkPlNvY2lvZWNvbm9taWMg
RmFjdG9yczwva2V5d29yZD48L2tleXdvcmRzPjxkYXRlcz48eWVhcj4yMDA4PC95ZWFyPjxwdWIt
ZGF0ZXM+PGRhdGU+SnVsPC9kYXRlPjwvcHViLWRhdGVzPjwvZGF0ZXM+PGlzYm4+MDAzMy0yOTA5
IChQcmludCkmI3hEOzAwMzMtMjkwOSAoTGlua2luZyk8L2lzYm4+PGFjY2Vzc2lvbi1udW0+MTg2
MDU4MTk8L2FjY2Vzc2lvbi1udW0+PHVybHM+PHJlbGF0ZWQtdXJscz48dXJsPmh0dHBzOi8vd3d3
Lm5jYmkubmxtLm5paC5nb3YvcHVibWVkLzE4NjA1ODE5PC91cmw+PC9yZWxhdGVkLXVybHM+PC91
cmxzPjxlbGVjdHJvbmljLXJlc291cmNlLW51bT4xMC4xMDM3LzAwMzMtMjkwOS4xMzQuNC41MzY8
L2VsZWN0cm9uaWMtcmVzb3VyY2UtbnVtPjwvcmVjb3JkPjwvQ2l0ZT48Q2l0ZT48QXV0aG9yPkx1
Y2FzPC9BdXRob3I+PFllYXI+MjAwOTwvWWVhcj48UmVjTnVtPjgyMzY8L1JlY051bT48cmVjb3Jk
PjxyZWMtbnVtYmVyPjgyMzY8L3JlYy1udW1iZXI+PGZvcmVpZ24ta2V5cz48a2V5IGFwcD0iRU4i
IGRiLWlkPSJlZHo1cjlkYWFhd3Jzd2V2c3ZqeHpwdGx4NXNhczVkd3hmdmQiIHRpbWVzdGFtcD0i
MTU3MjE5NDMwMiIgZ3VpZD0iOTMyZjdmODEtN2ZiMC00MDRhLWFmMTAtMTEzOGQ4NGMyY2JmIj44
MjM2PC9rZXk+PC9mb3JlaWduLWtleXM+PHJlZi10eXBlIG5hbWU9IkpvdXJuYWwgQXJ0aWNsZSI+
MTc8L3JlZi10eXBlPjxjb250cmlidXRvcnM+PGF1dGhvcnM+PGF1dGhvcj5MdWNhcywgUi4gRS48
L2F1dGhvcj48YXV0aG9yPlNjaGltbWFjaywgVS48L2F1dGhvcj48L2F1dGhvcnM+PC9jb250cmli
dXRvcnM+PGF1dGgtYWRkcmVzcz5NaWNoaWdhbiBTdGF0ZSBVbml2LCBEZXB0IFBzeWNob2wsIEUg
TGFuc2luZywgTUkgNDg4MjQgVVNBJiN4RDtVVE0sIERlcHQgUHN5Y2hvbCwgTWlzc2lzc2F1Z2Es
IE9OIEw1TCAxQzYsIENhbmFkYTwvYXV0aC1hZGRyZXNzPjx0aXRsZXM+PHRpdGxlPkluY29tZSBh
bmQgd2VsbC1iZWluZzogSG93IGJpZyBpcyB0aGUgZ2FwIGJldHdlZW4gdGhlIHJpY2ggYW5kIHRo
ZSBwb29yPzwvdGl0bGU+PHNlY29uZGFyeS10aXRsZT5Kb3VybmFsIG9mIFJlc2VhcmNoIGluIFBl
cnNvbmFsaXR5PC9zZWNvbmRhcnktdGl0bGU+PGFsdC10aXRsZT5KIFJlcyBQZXJzPC9hbHQtdGl0
bGU+PC90aXRsZXM+PHBlcmlvZGljYWw+PGZ1bGwtdGl0bGU+Sm91cm5hbCBvZiBSZXNlYXJjaCBp
biBQZXJzb25hbGl0eTwvZnVsbC10aXRsZT48L3BlcmlvZGljYWw+PHBhZ2VzPjc1LTc4PC9wYWdl
cz48dm9sdW1lPjQzPC92b2x1bWU+PG51bWJlcj4xPC9udW1iZXI+PGtleXdvcmRzPjxrZXl3b3Jk
PmhhcHBpbmVzczwva2V5d29yZD48a2V5d29yZD5zdWJqZWN0aXZlIHdlbGwtYmVpbmc8L2tleXdv
cmQ+PGtleXdvcmQ+aW5jb21lPC9rZXl3b3JkPjxrZXl3b3JkPmVmZmVjdCBzaXplczwva2V5d29y
ZD48a2V5d29yZD5oYXBwaW5lc3M8L2tleXdvcmQ+PC9rZXl3b3Jkcz48ZGF0ZXM+PHllYXI+MjAw
OTwveWVhcj48cHViLWRhdGVzPjxkYXRlPkZlYjwvZGF0ZT48L3B1Yi1kYXRlcz48L2RhdGVzPjxp
c2JuPjAwOTItNjU2NjwvaXNibj48YWNjZXNzaW9uLW51bT5XT1M6MDAwMjYzNjkzMTAwMDEwPC9h
Y2Nlc3Npb24tbnVtPjx1cmxzPjxyZWxhdGVkLXVybHM+PHVybD4mbHQ7R28gdG8gSVNJJmd0Ozov
L1dPUzowMDAyNjM2OTMxMDAwMTA8L3VybD48L3JlbGF0ZWQtdXJscz48L3VybHM+PGVsZWN0cm9u
aWMtcmVzb3VyY2UtbnVtPjEwLjEwMTYvai5qcnAuMjAwOC4wOS4wMDQ8L2VsZWN0cm9uaWMtcmVz
b3VyY2UtbnVtPjxsYW5ndWFnZT5FbmdsaXNoPC9sYW5ndWFnZT48L3JlY29yZD48L0NpdGU+PENp
dGU+PEF1dGhvcj5EaWVuZXI8L0F1dGhvcj48WWVhcj4yMDAyPC9ZZWFyPjxSZWNOdW0+ODIzODwv
UmVjTnVtPjxyZWNvcmQ+PHJlYy1udW1iZXI+ODIzODwvcmVjLW51bWJlcj48Zm9yZWlnbi1rZXlz
PjxrZXkgYXBwPSJFTiIgZGItaWQ9ImVkejVyOWRhYWF3cnN3ZXZzdmp4enB0bHg1c2FzNWR3eGZ2
ZCIgdGltZXN0YW1wPSIxNTcyMTk0MzYxIiBndWlkPSIwMjRlNDExZi04NjAzLTRkM2YtOGMzNy0y
NTg3OWE2MWQ4MDMiPjgyMzg8L2tleT48L2ZvcmVpZ24ta2V5cz48cmVmLXR5cGUgbmFtZT0iSm91
cm5hbCBBcnRpY2xlIj4xNzwvcmVmLXR5cGU+PGNvbnRyaWJ1dG9ycz48YXV0aG9ycz48YXV0aG9y
PkRpZW5lciwgRS48L2F1dGhvcj48YXV0aG9yPkJpc3dhcy1EaWVuZXIsIFIuPC9hdXRob3I+PC9h
dXRob3JzPjwvY29udHJpYnV0b3JzPjxhdXRoLWFkZHJlc3M+VW5pdiBJbGxpbm9pcywgRGVwdCBQ
c3ljaG9sLCBDaGFtcGFpZ24sIElMIDYxODIwIFVTQTwvYXV0aC1hZGRyZXNzPjx0aXRsZXM+PHRp
dGxlPldpbGwgbW9uZXkgaW5jcmVhc2Ugc3ViamVjdGl2ZSB3ZWxsLWJlaW5nPzwvdGl0bGU+PHNl
Y29uZGFyeS10aXRsZT5Tb2NpYWwgSW5kaWNhdG9ycyBSZXNlYXJjaDwvc2Vjb25kYXJ5LXRpdGxl
PjxhbHQtdGl0bGU+U29jIEluZGljIFJlczwvYWx0LXRpdGxlPjwvdGl0bGVzPjxwZXJpb2RpY2Fs
PjxmdWxsLXRpdGxlPlNvYyBJbmRpYyBSZXM8L2Z1bGwtdGl0bGU+PGFiYnItMT5Tb2NpYWwgaW5k
aWNhdG9ycyByZXNlYXJjaDwvYWJici0xPjwvcGVyaW9kaWNhbD48YWx0LXBlcmlvZGljYWw+PGZ1
bGwtdGl0bGU+U29jIEluZGljIFJlczwvZnVsbC10aXRsZT48YWJici0xPlNvY2lhbCBpbmRpY2F0
b3JzIHJlc2VhcmNoPC9hYmJyLTE+PC9hbHQtcGVyaW9kaWNhbD48cGFnZXM+MTE5LTE2OTwvcGFn
ZXM+PHZvbHVtZT41Nzwvdm9sdW1lPjxudW1iZXI+MjwvbnVtYmVyPjxrZXl3b3Jkcz48a2V5d29y
ZD5xdWFsaXR5LW9mLWxpZmU8L2tleXdvcmQ+PGtleXdvcmQ+ZWNvbm9taWMtc3RyZXNzPC9rZXl3
b3JkPjxrZXl3b3JkPmluY29tZTwva2V5d29yZD48a2V5d29yZD5oYXBwaW5lc3M8L2tleXdvcmQ+
PGtleXdvcmQ+c2F0aXNmYWN0aW9uPC9rZXl3b3JkPjxrZXl3b3JkPmRlcHJlc3Npb248L2tleXdv
cmQ+PGtleXdvcmQ+bmF0aW9uczwva2V5d29yZD48a2V5d29yZD5tZW48L2tleXdvcmQ+PGtleXdv
cmQ+cHJvZ3Jlc3M8L2tleXdvcmQ+PGtleXdvcmQ+aGFyZHNoaXA8L2tleXdvcmQ+PC9rZXl3b3Jk
cz48ZGF0ZXM+PHllYXI+MjAwMjwveWVhcj48cHViLWRhdGVzPjxkYXRlPkZlYjwvZGF0ZT48L3B1
Yi1kYXRlcz48L2RhdGVzPjxpc2JuPjAzMDMtODMwMDwvaXNibj48YWNjZXNzaW9uLW51bT5XT1M6
MDAwMTc0MTg3MDAwMDAxPC9hY2Nlc3Npb24tbnVtPjx1cmxzPjxyZWxhdGVkLXVybHM+PHVybD4m
bHQ7R28gdG8gSVNJJmd0OzovL1dPUzowMDAxNzQxODcwMDAwMDE8L3VybD48L3JlbGF0ZWQtdXJs
cz48L3VybHM+PGVsZWN0cm9uaWMtcmVzb3VyY2UtbnVtPjEwLjEwMjMvQToxMDE0NDExMzE5MTE5
PC9lbGVjdHJvbmljLXJlc291cmNlLW51bT48bGFuZ3VhZ2U+RW5nbGlzaDwvbGFuZ3VhZ2U+PC9y
ZWNvcmQ+PC9DaXRlPjxDaXRlPjxBdXRob3I+S2FobmVtYW48L0F1dGhvcj48WWVhcj4yMDEwPC9Z
ZWFyPjxSZWNOdW0+NzA4NTwvUmVjTnVtPjxyZWNvcmQ+PHJlYy1udW1iZXI+NzA4NTwvcmVjLW51
bWJlcj48Zm9yZWlnbi1rZXlzPjxrZXkgYXBwPSJFTiIgZGItaWQ9ImVkejVyOWRhYWF3cnN3ZXZz
dmp4enB0bHg1c2FzNWR3eGZ2ZCIgdGltZXN0YW1wPSIxNDE1NTAyNTE3IiBndWlkPSIyYTg2ZGFk
Ni0wYzVmLTRlYWMtODY3Yi0wZWY1NjUzYjFjNzEiPjcwODU8L2tleT48L2ZvcmVpZ24ta2V5cz48
cmVmLXR5cGUgbmFtZT0iSm91cm5hbCBBcnRpY2xlIj4xNzwvcmVmLXR5cGU+PGNvbnRyaWJ1dG9y
cz48YXV0aG9ycz48YXV0aG9yPkthaG5lbWFuLCBELjwvYXV0aG9yPjxhdXRob3I+RGVhdG9uLCBB
LjwvYXV0aG9yPjwvYXV0aG9ycz48L2NvbnRyaWJ1dG9ycz48YXV0aC1hZGRyZXNzPkthaG5lbWFu
LCBEJiN4RDtQcmluY2V0b24gVW5pdiwgQ3RyIEhsdGggJmFtcDsgV2VsbCBCZWluZywgUHJpbmNl
dG9uLCBOSiAwODU0NCBVU0EmI3hEO1ByaW5jZXRvbiBVbml2LCBDdHIgSGx0aCAmYW1wOyBXZWxs
IEJlaW5nLCBQcmluY2V0b24sIE5KIDA4NTQ0IFVTQSYjeEQ7UHJpbmNldG9uIFVuaXYsIEN0ciBI
bHRoICZhbXA7IFdlbGwgQmVpbmcsIFByaW5jZXRvbiwgTkogMDg1NDQgVVNBPC9hdXRoLWFkZHJl
c3M+PHRpdGxlcz48dGl0bGU+SGlnaCBpbmNvbWUgaW1wcm92ZXMgZXZhbHVhdGlvbiBvZiBsaWZl
IGJ1dCBub3QgZW1vdGlvbmFsIHdlbGwtYmVpbmc8L3RpdGxlPjxzZWNvbmRhcnktdGl0bGU+UHJv
YyBOYXRsIEFjYWQgU2NpIFUgUyBBPC9zZWNvbmRhcnktdGl0bGU+PGFsdC10aXRsZT5QIE5hdGwg
QWNhZCBTY2kgVVNBPC9hbHQtdGl0bGU+PC90aXRsZXM+PHBlcmlvZGljYWw+PGZ1bGwtdGl0bGU+
UHJvYyBOYXRsIEFjYWQgU2NpIFUgUyBBPC9mdWxsLXRpdGxlPjwvcGVyaW9kaWNhbD48YWx0LXBl
cmlvZGljYWw+PGZ1bGwtdGl0bGU+UCBOYXRsIEFjYWQgU2NpIFVTQTwvZnVsbC10aXRsZT48YWJi
ci0xPlAgTmF0bCBBY2FkIFNjaSBVU0E8L2FiYnItMT48L2FsdC1wZXJpb2RpY2FsPjxwYWdlcz4x
NjQ4OS0xNjQ5MzwvcGFnZXM+PHZvbHVtZT4xMDc8L3ZvbHVtZT48bnVtYmVyPjM4PC9udW1iZXI+
PGtleXdvcmRzPjxrZXl3b3JkPmxpZmUgZXZhbHVhdGlvbjwva2V5d29yZD48a2V5d29yZD5lbW90
aW9uYWwgZXhwZXJpZW5jZTwva2V5d29yZD48a2V5d29yZD5ob3VzZWhvbGQgaW5jb21lPC9rZXl3
b3JkPjxrZXl3b3JkPnNhdGlhdGlvbjwva2V5d29yZD48a2V5d29yZD5oYXBwaW5lc3M8L2tleXdv
cmQ+PGtleXdvcmQ+aGFwcGluZXNzPC9rZXl3b3JkPjxrZXl3b3JkPnNtb2tpbmc8L2tleXdvcmQ+
PGtleXdvcmQ+d2VhbHRoPC9rZXl3b3JkPjxrZXl3b3JkPm1vbmV5PC9rZXl3b3JkPjxrZXl3b3Jk
Pm1ldGFhbmFseXNpczwva2V5d29yZD48a2V5d29yZD5wZXJzb25hbGl0eTwva2V5d29yZD48a2V5
d29yZD5lYXN0ZXJsaW48L2tleXdvcmQ+PGtleXdvcmQ+d29ybGQ8L2tleXdvcmQ+PC9rZXl3b3Jk
cz48ZGF0ZXM+PHllYXI+MjAxMDwveWVhcj48L2RhdGVzPjxpc2JuPjAwMjctODQyNDwvaXNibj48
YWNjZXNzaW9uLW51bT4yMDgyMzIyMzwvYWNjZXNzaW9uLW51bT48dXJscz48cmVsYXRlZC11cmxz
Pjx1cmw+Jmx0O0dvIHRvIElTSSZndDs6Ly9XT1M6MDAwMjgyMDAzNzAwMDIyPC91cmw+PC9yZWxh
dGVkLXVybHM+PC91cmxzPjxjdXN0b20yPlBNQzI5NDQ3NjI8L2N1c3RvbTI+PGVsZWN0cm9uaWMt
cmVzb3VyY2UtbnVtPjEwLjEwNzMvUG5hcy4xMDExNDkyMTA3PC9lbGVjdHJvbmljLXJlc291cmNl
LW51bT48bGFuZ3VhZ2U+RW5nbGlzaDwvbGFuZ3VhZ2U+PC9yZWNvcmQ+PC9DaXRlPjxDaXRlPjxB
dXRob3I+RGllbmVyPC9BdXRob3I+PFllYXI+MjAxODwvWWVhcj48UmVjTnVtPjg2MzQ8L1JlY051
bT48cmVjb3JkPjxyZWMtbnVtYmVyPjg2MzQ8L3JlYy1udW1iZXI+PGZvcmVpZ24ta2V5cz48a2V5
IGFwcD0iRU4iIGRiLWlkPSJlZHo1cjlkYWFhd3Jzd2V2c3ZqeHpwdGx4NXNhczVkd3hmdmQiIHRp
bWVzdGFtcD0iMTYzNjk0MDg0MSIgZ3VpZD0iNTY2MGMxNTUtYzdkZC00NGVkLWI0ZTktNjYwNThj
NjY2MDMyIj44NjM0PC9rZXk+PC9mb3JlaWduLWtleXM+PHJlZi10eXBlIG5hbWU9IkpvdXJuYWwg
QXJ0aWNsZSI+MTc8L3JlZi10eXBlPjxjb250cmlidXRvcnM+PGF1dGhvcnM+PGF1dGhvcj5EaWVu
ZXIsIEUuPC9hdXRob3I+PGF1dGhvcj5PaXNoaSwgUy48L2F1dGhvcj48YXV0aG9yPlRheSwgTC48
L2F1dGhvcj48L2F1dGhvcnM+PC9jb250cmlidXRvcnM+PGF1dGgtYWRkcmVzcz5Vbml2ZXJzaXR5
IG9mIFZpcmdpbmlhLCBDaGFybG90dGVzdmlsbGUsIFZBLCBVU0EuIGVkaWVuZXJAaWxsaW5vaXMu
ZWR1LiYjeEQ7VW5pdmVyc2l0eSBvZiBVdGFoLCBTYWx0IExha2UgQ2l0eSwgVVQsIFVTQS4gZWRp
ZW5lckBpbGxpbm9pcy5lZHUuJiN4RDtUaGUgR2FsbHVwIE9yZ2FuaXphdGlvbiwgV2FzaGluZ3Rv
biBEQywgVVNBLiBlZGllbmVyQGlsbGlub2lzLmVkdS4mI3hEO1VuaXZlcnNpdHkgb2YgVmlyZ2lu
aWEsIENoYXJsb3R0ZXN2aWxsZSwgVkEsIFVTQS4mI3hEO1B1cmR1ZSBVbml2ZXJzaXR5LCBXZXN0
IExhZmF5ZXR0ZSwgSU4sIFVTQS48L2F1dGgtYWRkcmVzcz48dGl0bGVzPjx0aXRsZT5BZHZhbmNl
cyBpbiBzdWJqZWN0aXZlIHdlbGwtYmVpbmcgcmVzZWFyY2g8L3RpdGxlPjxzZWNvbmRhcnktdGl0
bGU+TmF0IEh1bSBCZWhhdjwvc2Vjb25kYXJ5LXRpdGxlPjwvdGl0bGVzPjxwZXJpb2RpY2FsPjxm
dWxsLXRpdGxlPk5hdCBIdW0gQmVoYXY8L2Z1bGwtdGl0bGU+PC9wZXJpb2RpY2FsPjxwYWdlcz4y
NTMtMjYwPC9wYWdlcz48dm9sdW1lPjI8L3ZvbHVtZT48bnVtYmVyPjQ8L251bWJlcj48ZWRpdGlv
bj4yMDE5LzA0LzAzPC9lZGl0aW9uPjxrZXl3b3Jkcz48a2V5d29yZD5DdWx0dXJlPC9rZXl3b3Jk
PjxrZXl3b3JkPipIYXBwaW5lc3M8L2tleXdvcmQ+PGtleXdvcmQ+SHVtYW5zPC9rZXl3b3JkPjxr
ZXl3b3JkPipQZXJzb25hbCBTYXRpc2ZhY3Rpb248L2tleXdvcmQ+PGtleXdvcmQ+UG9saWN5PC9r
ZXl3b3JkPjxrZXl3b3JkPlJlc2VhcmNoIERlc2lnbjwva2V5d29yZD48L2tleXdvcmRzPjxkYXRl
cz48eWVhcj4yMDE4PC95ZWFyPjxwdWItZGF0ZXM+PGRhdGU+QXByPC9kYXRlPjwvcHViLWRhdGVz
PjwvZGF0ZXM+PGlzYm4+MjM5Ny0zMzc0IChFbGVjdHJvbmljKSYjeEQ7MjM5Ny0zMzc0IChMaW5r
aW5nKTwvaXNibj48YWNjZXNzaW9uLW51bT4zMDkzNjUzMzwvYWNjZXNzaW9uLW51bT48dXJscz48
cmVsYXRlZC11cmxzPjx1cmw+aHR0cHM6Ly93d3cubmNiaS5ubG0ubmloLmdvdi9wdWJtZWQvMzA5
MzY1MzM8L3VybD48L3JlbGF0ZWQtdXJscz48L3VybHM+PGVsZWN0cm9uaWMtcmVzb3VyY2UtbnVt
PjEwLjEwMzgvczQxNTYyLTAxOC0wMzA3LTY8L2VsZWN0cm9uaWMtcmVzb3VyY2UtbnVtPjwvcmVj
b3JkPjwvQ2l0ZT48Q2l0ZT48QXV0aG9yPktlbGxleTwvQXV0aG9yPjxZZWFyPjIwMTc8L1llYXI+
PFJlY051bT44NjQ3PC9SZWNOdW0+PHJlY29yZD48cmVjLW51bWJlcj44NjQ3PC9yZWMtbnVtYmVy
Pjxmb3JlaWduLWtleXM+PGtleSBhcHA9IkVOIiBkYi1pZD0iZWR6NXI5ZGFhYXdyc3dldnN2anh6
cHRseDVzYXM1ZHd4ZnZkIiB0aW1lc3RhbXA9IjE2NTY5MDA5ODAiIGd1aWQ9ImFlMmEwYWFiLTUy
YTgtNDNkNS1iMWEwLTUxYTUxYWFmYTI1YSI+ODY0Nzwva2V5PjwvZm9yZWlnbi1rZXlzPjxyZWYt
dHlwZSBuYW1lPSJKb3VybmFsIEFydGljbGUiPjE3PC9yZWYtdHlwZT48Y29udHJpYnV0b3JzPjxh
dXRob3JzPjxhdXRob3I+S2VsbGV5LCBKLjwvYXV0aG9yPjxhdXRob3I+RXZhbnMsIE0uIEQuIFIu
PC9hdXRob3I+PC9hdXRob3JzPjwvY29udHJpYnV0b3JzPjxhdXRoLWFkZHJlc3M+SW50IFN1cnZl
eSBDdHIsIFJlbm8sIE5WIDg5NTExIFVTQSYjeEQ7VW5pdiBOZXZhZGEsIFJlbm8sIE5WIDg5NTU3
IFVTQTwvYXV0aC1hZGRyZXNzPjx0aXRsZXM+PHRpdGxlPlNvY2lldGFsIEluZXF1YWxpdHkgYW5k
IGluZGl2aWR1YWwgc3ViamVjdGl2ZSB3ZWxsLWJlaW5nOiBSZXN1bHRzIGZyb20gNjggc29jaWV0
aWVzIGFuZCBvdmVyIDIwMCwwMDAgaW5kaXZpZHVhbHMsIDE5ODEtMjAwODwvdGl0bGU+PHNlY29u
ZGFyeS10aXRsZT5Tb2NpYWwgU2NpZW5jZSBSZXNlYXJjaDwvc2Vjb25kYXJ5LXRpdGxlPjxhbHQt
dGl0bGU+U29jIFNjaSBSZXM8L2FsdC10aXRsZT48L3RpdGxlcz48cGVyaW9kaWNhbD48ZnVsbC10
aXRsZT5Tb2NpYWwgU2NpZW5jZSBSZXNlYXJjaDwvZnVsbC10aXRsZT48YWJici0xPlNvYyBTY2kg
UmVzPC9hYmJyLTE+PC9wZXJpb2RpY2FsPjxhbHQtcGVyaW9kaWNhbD48ZnVsbC10aXRsZT5Tb2Np
YWwgU2NpZW5jZSBSZXNlYXJjaDwvZnVsbC10aXRsZT48YWJici0xPlNvYyBTY2kgUmVzPC9hYmJy
LTE+PC9hbHQtcGVyaW9kaWNhbD48cGFnZXM+MS0yMzwvcGFnZXM+PHZvbHVtZT42Mjwvdm9sdW1l
PjxrZXl3b3Jkcz48a2V5d29yZD5pbmNvbWUgaW5lcXVhbGl0eTwva2V5d29yZD48a2V5d29yZD5z
dWJqZWN0aXZlIHdlbGwtYmVpbmc8L2tleXdvcmQ+PGtleXdvcmQ+aGFwcGluZXNzPC9rZXl3b3Jk
PjxrZXl3b3JkPmxpZmUgc2F0aXNmYWN0aW9uPC9rZXl3b3JkPjxrZXl3b3JkPm11bHRpLWxldmVs
PC9rZXl3b3JkPjxrZXl3b3JkPnNvY2lvZWNvbm9taWMgZGV2ZWxvcG1lbnQ8L2tleXdvcmQ+PGtl
eXdvcmQ+Z2RwPC9rZXl3b3JkPjxrZXl3b3JkPmdpbmk8L2tleXdvcmQ+PGtleXdvcmQ+d29ybGQg
aW5jb21lIGluZXF1YWxpdHk8L2tleXdvcmQ+PGtleXdvcmQ+cXVhbGl0eS1vZi1saWZlPC9rZXl3
b3JkPjxrZXl3b3JkPmVjb25vbWljLWRldmVsb3BtZW50PC9rZXl3b3JkPjxrZXl3b3JkPnN0YXR1
cyBhbnhpZXR5PC9rZXl3b3JkPjxrZXl3b3JkPm1lbnRhbC1oZWFsdGg8L2tleXdvcmQ+PGtleXdv
cmQ+aGFwcGluZXNzPC9rZXl3b3JkPjxrZXl3b3JkPnNhdGlzZmFjdGlvbjwva2V5d29yZD48a2V5
d29yZD5uYXRpb25zPC9rZXl3b3JkPjxrZXl3b3JkPmxlZ2l0aW1hdGlvbjwva2V5d29yZD48a2V5
d29yZD5hZ2U8L2tleXdvcmQ+PC9rZXl3b3Jkcz48ZGF0ZXM+PHllYXI+MjAxNzwveWVhcj48cHVi
LWRhdGVzPjxkYXRlPkZlYjwvZGF0ZT48L3B1Yi1kYXRlcz48L2RhdGVzPjxpc2JuPjAwNDktMDg5
eDwvaXNibj48YWNjZXNzaW9uLW51bT5XT1M6MDAwMzkzMzU5NjAwMDAxPC9hY2Nlc3Npb24tbnVt
Pjx1cmxzPjxyZWxhdGVkLXVybHM+PHVybD4mbHQ7R28gdG8gSVNJJmd0OzovL1dPUzowMDAzOTMz
NTk2MDAwMDE8L3VybD48L3JlbGF0ZWQtdXJscz48L3VybHM+PGVsZWN0cm9uaWMtcmVzb3VyY2Ut
bnVtPjEwLjEwMTYvai5zc3Jlc2VhcmNoLjIwMTYuMDQuMDIwPC9lbGVjdHJvbmljLXJlc291cmNl
LW51bT48bGFuZ3VhZ2U+RW5nbGlzaDwvbGFuZ3VhZ2U+PC9yZWNvcmQ+PC9DaXRlPjwvRW5kTm90
ZT4A
</w:fldData>
        </w:fldChar>
      </w:r>
      <w:r w:rsidR="008840B4">
        <w:instrText xml:space="preserve"> ADDIN EN.CITE </w:instrText>
      </w:r>
      <w:r w:rsidR="008840B4">
        <w:fldChar w:fldCharType="begin">
          <w:fldData xml:space="preserve">PEVuZE5vdGU+PENpdGU+PEF1dGhvcj5CdXR0cmljazwvQXV0aG9yPjxZZWFyPjIwMTc8L1llYXI+
PFJlY051bT43ODg2PC9SZWNOdW0+PERpc3BsYXlUZXh0PjxzdHlsZSBmYWNlPSJzdXBlcnNjcmlw
dCI+WzEtOF08L3N0eWxlPjwvRGlzcGxheVRleHQ+PHJlY29yZD48cmVjLW51bWJlcj43ODg2PC9y
ZWMtbnVtYmVyPjxmb3JlaWduLWtleXM+PGtleSBhcHA9IkVOIiBkYi1pZD0iZWR6NXI5ZGFhYXdy
c3dldnN2anh6cHRseDVzYXM1ZHd4ZnZkIiB0aW1lc3RhbXA9IjE0OTI4MTA2NjIiIGd1aWQ9IjFm
NjZhZWI1LTM0MDQtNGZmYi1iYTNjLTNkNmYyN2JlYjRlNiI+Nzg4Njwva2V5PjwvZm9yZWlnbi1r
ZXlzPjxyZWYtdHlwZSBuYW1lPSJKb3VybmFsIEFydGljbGUiPjE3PC9yZWYtdHlwZT48Y29udHJp
YnV0b3JzPjxhdXRob3JzPjxhdXRob3I+QnV0dHJpY2ssIE4uIFIuPC9hdXRob3I+PGF1dGhvcj5P
aXNoaSwgUy48L2F1dGhvcj48L2F1dGhvcnM+PC9jb250cmlidXRvcnM+PGF1dGgtYWRkcmVzcz5V
bml2IFZpcmdpbmlhLCBDaGFybG90dGVzdmlsbGUsIFZBIFVTQTwvYXV0aC1hZGRyZXNzPjx0aXRs
ZXM+PHRpdGxlPlRoZSBwc3ljaG9sb2dpY2FsIGNvbnNlcXVlbmNlcyBvZiBpbmNvbWUgaW5lcXVh
bGl0eTwvdGl0bGU+PHNlY29uZGFyeS10aXRsZT5Tb2NpYWwgYW5kIFBlcnNvbmFsaXR5IFBzeWNo
b2xvZ3kgQ29tcGFzczwvc2Vjb25kYXJ5LXRpdGxlPjxhbHQtdGl0bGU+U29jIFBlcnNvbmFsIFBz
eWNob2w8L2FsdC10aXRsZT48L3RpdGxlcz48cGVyaW9kaWNhbD48ZnVsbC10aXRsZT5Tb2NpYWwg
YW5kIFBlcnNvbmFsaXR5IFBzeWNob2xvZ3kgQ29tcGFzczwvZnVsbC10aXRsZT48YWJici0xPlNv
YyBQZXJzb25hbCBQc3ljaG9sPC9hYmJyLTE+PC9wZXJpb2RpY2FsPjxhbHQtcGVyaW9kaWNhbD48
ZnVsbC10aXRsZT5Tb2NpYWwgYW5kIFBlcnNvbmFsaXR5IFBzeWNob2xvZ3kgQ29tcGFzczwvZnVs
bC10aXRsZT48YWJici0xPlNvYyBQZXJzb25hbCBQc3ljaG9sPC9hYmJyLTE+PC9hbHQtcGVyaW9k
aWNhbD48dm9sdW1lPjExPC92b2x1bWU+PG51bWJlcj4zPC9udW1iZXI+PGtleXdvcmRzPjxrZXl3
b3JkPmVjb25vbWljLWluZXF1YWxpdHk8L2tleXdvcmQ+PGtleXdvcmQ+c29jaWFsLWNsYXNzPC9r
ZXl3b3JkPjxrZXl3b3JkPnJlZGlzdHJpYnV0aW9uIGV2aWRlbmNlPC9rZXl3b3JkPjxrZXl3b3Jk
PnN5c3RlbSBqdXN0aWZpY2F0aW9uPC9rZXl3b3JkPjxrZXl3b3JkPmxpZmUgc2F0aXNmYWN0aW9u
PC9rZXl3b3JkPjxrZXl3b3JkPnBvcHVsYXRpb24gaGVhbHRoPC9rZXl3b3JkPjxrZXl3b3JkPnN0
YXR1cyBhbnhpZXR5PC9rZXl3b3JkPjxrZXl3b3JkPnVuaXRlZC1zdGF0ZXM8L2tleXdvcmQ+PGtl
eXdvcmQ+MzMgY291bnRyaWVzPC9rZXl3b3JkPjxrZXl3b3JkPnVzIHN0YXRlczwva2V5d29yZD48
L2tleXdvcmRzPjxkYXRlcz48eWVhcj4yMDE3PC95ZWFyPjxwdWItZGF0ZXM+PGRhdGU+TWFyPC9k
YXRlPjwvcHViLWRhdGVzPjwvZGF0ZXM+PGlzYm4+MTc1MS05MDA0PC9pc2JuPjxhY2Nlc3Npb24t
bnVtPldPUzowMDAzOTU3MTg5MDAwMDI8L2FjY2Vzc2lvbi1udW0+PHVybHM+PHJlbGF0ZWQtdXJs
cz48dXJsPiZsdDtHbyB0byBJU0kmZ3Q7Oi8vV09TOjAwMDM5NTcxODkwMDAwMjwvdXJsPjwvcmVs
YXRlZC11cmxzPjwvdXJscz48ZWxlY3Ryb25pYy1yZXNvdXJjZS1udW0+MTAuMTExMS9zcGMzLjEy
MzA0PC9lbGVjdHJvbmljLXJlc291cmNlLW51bT48bGFuZ3VhZ2U+RW5nbGlzaDwvbGFuZ3VhZ2U+
PC9yZWNvcmQ+PC9DaXRlPjxDaXRlPjxBdXRob3I+SmViYjwvQXV0aG9yPjxZZWFyPjIwMTg8L1ll
YXI+PFJlY051bT44MjM0PC9SZWNOdW0+PHJlY29yZD48cmVjLW51bWJlcj44MjM0PC9yZWMtbnVt
YmVyPjxmb3JlaWduLWtleXM+PGtleSBhcHA9IkVOIiBkYi1pZD0iZWR6NXI5ZGFhYXdyc3dldnN2
anh6cHRseDVzYXM1ZHd4ZnZkIiB0aW1lc3RhbXA9IjE1NzIxOTQwMjUiIGd1aWQ9ImNkY2NhMDE3
LTg2ODEtNGIwNi1hYjYxLWMyMTc2MDQzMDdhMiI+ODIzNDwva2V5PjwvZm9yZWlnbi1rZXlzPjxy
ZWYtdHlwZSBuYW1lPSJKb3VybmFsIEFydGljbGUiPjE3PC9yZWYtdHlwZT48Y29udHJpYnV0b3Jz
PjxhdXRob3JzPjxhdXRob3I+SmViYiwgQS4gVC48L2F1dGhvcj48YXV0aG9yPlRheSwgTC48L2F1
dGhvcj48YXV0aG9yPkRpZW5lciwgRS48L2F1dGhvcj48YXV0aG9yPk9pc2hpLCBTLjwvYXV0aG9y
PjwvYXV0aG9ycz48L2NvbnRyaWJ1dG9ycz48YXV0aC1hZGRyZXNzPkRlcGFydG1lbnQgb2YgUHN5
Y2hvbG9naWNhbCBTY2llbmNlcywgUHVyZHVlIFVuaXZlcnNpdHksIFdlc3QgTGFmYXlldHRlLCBJ
TiwgVVNBLiBhamViYkBwdXJkdWUuZWR1LiYjeEQ7RGVwYXJ0bWVudCBvZiBQc3ljaG9sb2dpY2Fs
IFNjaWVuY2VzLCBQdXJkdWUgVW5pdmVyc2l0eSwgV2VzdCBMYWZheWV0dGUsIElOLCBVU0EuJiN4
RDtEZXBhcnRtZW50IG9mIFBzeWNob2xvZ3ksIFVuaXZlcnNpdHkgb2YgVmlyZ2luaWEsIENoYXJs
b3R0ZXN2aWxsZSwgVkEsIFVTQS48L2F1dGgtYWRkcmVzcz48dGl0bGVzPjx0aXRsZT5IYXBwaW5l
c3MsIGluY29tZSBzYXRpYXRpb24gYW5kIHR1cm5pbmcgcG9pbnRzIGFyb3VuZCB0aGUgd29ybGQ8
L3RpdGxlPjxzZWNvbmRhcnktdGl0bGU+TmF0IEh1bSBCZWhhdjwvc2Vjb25kYXJ5LXRpdGxlPjwv
dGl0bGVzPjxwZXJpb2RpY2FsPjxmdWxsLXRpdGxlPk5hdCBIdW0gQmVoYXY8L2Z1bGwtdGl0bGU+
PC9wZXJpb2RpY2FsPjxwYWdlcz4zMy0zODwvcGFnZXM+PHZvbHVtZT4yPC92b2x1bWU+PG51bWJl
cj4xPC9udW1iZXI+PGVkaXRpb24+MjAxOC8wMS8wMTwvZWRpdGlvbj48a2V5d29yZHM+PGtleXdv
cmQ+QWZmZWN0PC9rZXl3b3JkPjxrZXl3b3JkPkVkdWNhdGlvbmFsIFN0YXR1czwva2V5d29yZD48
a2V5d29yZD5GZW1hbGU8L2tleXdvcmQ+PGtleXdvcmQ+KkhhcHBpbmVzczwva2V5d29yZD48a2V5
d29yZD5IdW1hbnM8L2tleXdvcmQ+PGtleXdvcmQ+KkluY29tZTwva2V5d29yZD48a2V5d29yZD5J
bnRlcm5hdGlvbmFsaXR5PC9rZXl3b3JkPjxrZXl3b3JkPk1hbGU8L2tleXdvcmQ+PGtleXdvcmQ+
KlBlcnNvbmFsIFNhdGlzZmFjdGlvbjwva2V5d29yZD48a2V5d29yZD5SZWdyZXNzaW9uIEFuYWx5
c2lzPC9rZXl3b3JkPjwva2V5d29yZHM+PGRhdGVzPjx5ZWFyPjIwMTg8L3llYXI+PHB1Yi1kYXRl
cz48ZGF0ZT5KYW48L2RhdGU+PC9wdWItZGF0ZXM+PC9kYXRlcz48aXNibj4yMzk3LTMzNzQgKEVs
ZWN0cm9uaWMpJiN4RDsyMzk3LTMzNzQgKExpbmtpbmcpPC9pc2JuPjxhY2Nlc3Npb24tbnVtPjMw
OTgwMDU5PC9hY2Nlc3Npb24tbnVtPjx1cmxzPjxyZWxhdGVkLXVybHM+PHVybD5odHRwczovL3d3
dy5uY2JpLm5sbS5uaWguZ292L3B1Ym1lZC8zMDk4MDA1OTwvdXJsPjwvcmVsYXRlZC11cmxzPjwv
dXJscz48ZWxlY3Ryb25pYy1yZXNvdXJjZS1udW0+MTAuMTAzOC9zNDE1NjItMDE3LTAyNzctMDwv
ZWxlY3Ryb25pYy1yZXNvdXJjZS1udW0+PC9yZWNvcmQ+PC9DaXRlPjxDaXRlPjxBdXRob3I+SG93
ZWxsPC9BdXRob3I+PFllYXI+MjAwODwvWWVhcj48UmVjTnVtPjgyMzU8L1JlY051bT48cmVjb3Jk
PjxyZWMtbnVtYmVyPjgyMzU8L3JlYy1udW1iZXI+PGZvcmVpZ24ta2V5cz48a2V5IGFwcD0iRU4i
IGRiLWlkPSJlZHo1cjlkYWFhd3Jzd2V2c3ZqeHpwdGx4NXNhczVkd3hmdmQiIHRpbWVzdGFtcD0i
MTU3MjE5NDIzNiIgZ3VpZD0iM2Q1ODRmZTktMDYyMy00ODc3LWE1MGUtMmEyOGEyNjk5OGYwIj44
MjM1PC9rZXk+PC9mb3JlaWduLWtleXM+PHJlZi10eXBlIG5hbWU9IkpvdXJuYWwgQXJ0aWNsZSI+
MTc8L3JlZi10eXBlPjxjb250cmlidXRvcnM+PGF1dGhvcnM+PGF1dGhvcj5Ib3dlbGwsIFIuIFQu
PC9hdXRob3I+PGF1dGhvcj5Ib3dlbGwsIEMuIEouPC9hdXRob3I+PC9hdXRob3JzPjwvY29udHJp
YnV0b3JzPjxhdXRoLWFkZHJlc3M+RGVwYXJ0bWVudCBvZiBQc3ljaG9sb2d5LCBTYW4gRnJhbmNp
c2NvIFN0YXRlIFVuaXZlcnNpdHksIFNhbiBGcmFuY2lzY28sIENBIDk0MTMyLCBVU0EuIHJob3dl
bGxAc2ZzdS5lZHU8L2F1dGgtYWRkcmVzcz48dGl0bGVzPjx0aXRsZT5UaGUgcmVsYXRpb24gb2Yg
ZWNvbm9taWMgc3RhdHVzIHRvIHN1YmplY3RpdmUgd2VsbC1iZWluZyBpbiBkZXZlbG9waW5nIGNv
dW50cmllczogYSBtZXRhLWFuYWx5c2lzPC90aXRsZT48c2Vjb25kYXJ5LXRpdGxlPlBzeWNob2wg
QnVsbDwvc2Vjb25kYXJ5LXRpdGxlPjwvdGl0bGVzPjxwZXJpb2RpY2FsPjxmdWxsLXRpdGxlPlBz
eWNob2wgQnVsbDwvZnVsbC10aXRsZT48YWJici0xPlBzeWNob2xvZ2ljYWwgYnVsbGV0aW48L2Fi
YnItMT48L3BlcmlvZGljYWw+PHBhZ2VzPjUzNi02MDwvcGFnZXM+PHZvbHVtZT4xMzQ8L3ZvbHVt
ZT48bnVtYmVyPjQ8L251bWJlcj48ZWRpdGlvbj4yMDA4LzA3LzA5PC9lZGl0aW9uPjxrZXl3b3Jk
cz48a2V5d29yZD5BZGFwdGF0aW9uLCBQc3ljaG9sb2dpY2FsLypwaHlzaW9sb2d5PC9rZXl3b3Jk
PjxrZXl3b3JkPipEZXZlbG9waW5nIENvdW50cmllczwva2V5d29yZD48a2V5d29yZD5FZHVjYXRp
b25hbCBTdGF0dXM8L2tleXdvcmQ+PGtleXdvcmQ+KkhhcHBpbmVzczwva2V5d29yZD48a2V5d29y
ZD5IdW1hbnM8L2tleXdvcmQ+PGtleXdvcmQ+KlBlcnNvbmFsIFNhdGlzZmFjdGlvbjwva2V5d29y
ZD48a2V5d29yZD4qU29jaWFsIENsYXNzPC9rZXl3b3JkPjxrZXl3b3JkPlNvY2lvZWNvbm9taWMg
RmFjdG9yczwva2V5d29yZD48L2tleXdvcmRzPjxkYXRlcz48eWVhcj4yMDA4PC95ZWFyPjxwdWIt
ZGF0ZXM+PGRhdGU+SnVsPC9kYXRlPjwvcHViLWRhdGVzPjwvZGF0ZXM+PGlzYm4+MDAzMy0yOTA5
IChQcmludCkmI3hEOzAwMzMtMjkwOSAoTGlua2luZyk8L2lzYm4+PGFjY2Vzc2lvbi1udW0+MTg2
MDU4MTk8L2FjY2Vzc2lvbi1udW0+PHVybHM+PHJlbGF0ZWQtdXJscz48dXJsPmh0dHBzOi8vd3d3
Lm5jYmkubmxtLm5paC5nb3YvcHVibWVkLzE4NjA1ODE5PC91cmw+PC9yZWxhdGVkLXVybHM+PC91
cmxzPjxlbGVjdHJvbmljLXJlc291cmNlLW51bT4xMC4xMDM3LzAwMzMtMjkwOS4xMzQuNC41MzY8
L2VsZWN0cm9uaWMtcmVzb3VyY2UtbnVtPjwvcmVjb3JkPjwvQ2l0ZT48Q2l0ZT48QXV0aG9yPkx1
Y2FzPC9BdXRob3I+PFllYXI+MjAwOTwvWWVhcj48UmVjTnVtPjgyMzY8L1JlY051bT48cmVjb3Jk
PjxyZWMtbnVtYmVyPjgyMzY8L3JlYy1udW1iZXI+PGZvcmVpZ24ta2V5cz48a2V5IGFwcD0iRU4i
IGRiLWlkPSJlZHo1cjlkYWFhd3Jzd2V2c3ZqeHpwdGx4NXNhczVkd3hmdmQiIHRpbWVzdGFtcD0i
MTU3MjE5NDMwMiIgZ3VpZD0iOTMyZjdmODEtN2ZiMC00MDRhLWFmMTAtMTEzOGQ4NGMyY2JmIj44
MjM2PC9rZXk+PC9mb3JlaWduLWtleXM+PHJlZi10eXBlIG5hbWU9IkpvdXJuYWwgQXJ0aWNsZSI+
MTc8L3JlZi10eXBlPjxjb250cmlidXRvcnM+PGF1dGhvcnM+PGF1dGhvcj5MdWNhcywgUi4gRS48
L2F1dGhvcj48YXV0aG9yPlNjaGltbWFjaywgVS48L2F1dGhvcj48L2F1dGhvcnM+PC9jb250cmli
dXRvcnM+PGF1dGgtYWRkcmVzcz5NaWNoaWdhbiBTdGF0ZSBVbml2LCBEZXB0IFBzeWNob2wsIEUg
TGFuc2luZywgTUkgNDg4MjQgVVNBJiN4RDtVVE0sIERlcHQgUHN5Y2hvbCwgTWlzc2lzc2F1Z2Es
IE9OIEw1TCAxQzYsIENhbmFkYTwvYXV0aC1hZGRyZXNzPjx0aXRsZXM+PHRpdGxlPkluY29tZSBh
bmQgd2VsbC1iZWluZzogSG93IGJpZyBpcyB0aGUgZ2FwIGJldHdlZW4gdGhlIHJpY2ggYW5kIHRo
ZSBwb29yPzwvdGl0bGU+PHNlY29uZGFyeS10aXRsZT5Kb3VybmFsIG9mIFJlc2VhcmNoIGluIFBl
cnNvbmFsaXR5PC9zZWNvbmRhcnktdGl0bGU+PGFsdC10aXRsZT5KIFJlcyBQZXJzPC9hbHQtdGl0
bGU+PC90aXRsZXM+PHBlcmlvZGljYWw+PGZ1bGwtdGl0bGU+Sm91cm5hbCBvZiBSZXNlYXJjaCBp
biBQZXJzb25hbGl0eTwvZnVsbC10aXRsZT48L3BlcmlvZGljYWw+PHBhZ2VzPjc1LTc4PC9wYWdl
cz48dm9sdW1lPjQzPC92b2x1bWU+PG51bWJlcj4xPC9udW1iZXI+PGtleXdvcmRzPjxrZXl3b3Jk
PmhhcHBpbmVzczwva2V5d29yZD48a2V5d29yZD5zdWJqZWN0aXZlIHdlbGwtYmVpbmc8L2tleXdv
cmQ+PGtleXdvcmQ+aW5jb21lPC9rZXl3b3JkPjxrZXl3b3JkPmVmZmVjdCBzaXplczwva2V5d29y
ZD48a2V5d29yZD5oYXBwaW5lc3M8L2tleXdvcmQ+PC9rZXl3b3Jkcz48ZGF0ZXM+PHllYXI+MjAw
OTwveWVhcj48cHViLWRhdGVzPjxkYXRlPkZlYjwvZGF0ZT48L3B1Yi1kYXRlcz48L2RhdGVzPjxp
c2JuPjAwOTItNjU2NjwvaXNibj48YWNjZXNzaW9uLW51bT5XT1M6MDAwMjYzNjkzMTAwMDEwPC9h
Y2Nlc3Npb24tbnVtPjx1cmxzPjxyZWxhdGVkLXVybHM+PHVybD4mbHQ7R28gdG8gSVNJJmd0Ozov
L1dPUzowMDAyNjM2OTMxMDAwMTA8L3VybD48L3JlbGF0ZWQtdXJscz48L3VybHM+PGVsZWN0cm9u
aWMtcmVzb3VyY2UtbnVtPjEwLjEwMTYvai5qcnAuMjAwOC4wOS4wMDQ8L2VsZWN0cm9uaWMtcmVz
b3VyY2UtbnVtPjxsYW5ndWFnZT5FbmdsaXNoPC9sYW5ndWFnZT48L3JlY29yZD48L0NpdGU+PENp
dGU+PEF1dGhvcj5EaWVuZXI8L0F1dGhvcj48WWVhcj4yMDAyPC9ZZWFyPjxSZWNOdW0+ODIzODwv
UmVjTnVtPjxyZWNvcmQ+PHJlYy1udW1iZXI+ODIzODwvcmVjLW51bWJlcj48Zm9yZWlnbi1rZXlz
PjxrZXkgYXBwPSJFTiIgZGItaWQ9ImVkejVyOWRhYWF3cnN3ZXZzdmp4enB0bHg1c2FzNWR3eGZ2
ZCIgdGltZXN0YW1wPSIxNTcyMTk0MzYxIiBndWlkPSIwMjRlNDExZi04NjAzLTRkM2YtOGMzNy0y
NTg3OWE2MWQ4MDMiPjgyMzg8L2tleT48L2ZvcmVpZ24ta2V5cz48cmVmLXR5cGUgbmFtZT0iSm91
cm5hbCBBcnRpY2xlIj4xNzwvcmVmLXR5cGU+PGNvbnRyaWJ1dG9ycz48YXV0aG9ycz48YXV0aG9y
PkRpZW5lciwgRS48L2F1dGhvcj48YXV0aG9yPkJpc3dhcy1EaWVuZXIsIFIuPC9hdXRob3I+PC9h
dXRob3JzPjwvY29udHJpYnV0b3JzPjxhdXRoLWFkZHJlc3M+VW5pdiBJbGxpbm9pcywgRGVwdCBQ
c3ljaG9sLCBDaGFtcGFpZ24sIElMIDYxODIwIFVTQTwvYXV0aC1hZGRyZXNzPjx0aXRsZXM+PHRp
dGxlPldpbGwgbW9uZXkgaW5jcmVhc2Ugc3ViamVjdGl2ZSB3ZWxsLWJlaW5nPzwvdGl0bGU+PHNl
Y29uZGFyeS10aXRsZT5Tb2NpYWwgSW5kaWNhdG9ycyBSZXNlYXJjaDwvc2Vjb25kYXJ5LXRpdGxl
PjxhbHQtdGl0bGU+U29jIEluZGljIFJlczwvYWx0LXRpdGxlPjwvdGl0bGVzPjxwZXJpb2RpY2Fs
PjxmdWxsLXRpdGxlPlNvYyBJbmRpYyBSZXM8L2Z1bGwtdGl0bGU+PGFiYnItMT5Tb2NpYWwgaW5k
aWNhdG9ycyByZXNlYXJjaDwvYWJici0xPjwvcGVyaW9kaWNhbD48YWx0LXBlcmlvZGljYWw+PGZ1
bGwtdGl0bGU+U29jIEluZGljIFJlczwvZnVsbC10aXRsZT48YWJici0xPlNvY2lhbCBpbmRpY2F0
b3JzIHJlc2VhcmNoPC9hYmJyLTE+PC9hbHQtcGVyaW9kaWNhbD48cGFnZXM+MTE5LTE2OTwvcGFn
ZXM+PHZvbHVtZT41Nzwvdm9sdW1lPjxudW1iZXI+MjwvbnVtYmVyPjxrZXl3b3Jkcz48a2V5d29y
ZD5xdWFsaXR5LW9mLWxpZmU8L2tleXdvcmQ+PGtleXdvcmQ+ZWNvbm9taWMtc3RyZXNzPC9rZXl3
b3JkPjxrZXl3b3JkPmluY29tZTwva2V5d29yZD48a2V5d29yZD5oYXBwaW5lc3M8L2tleXdvcmQ+
PGtleXdvcmQ+c2F0aXNmYWN0aW9uPC9rZXl3b3JkPjxrZXl3b3JkPmRlcHJlc3Npb248L2tleXdv
cmQ+PGtleXdvcmQ+bmF0aW9uczwva2V5d29yZD48a2V5d29yZD5tZW48L2tleXdvcmQ+PGtleXdv
cmQ+cHJvZ3Jlc3M8L2tleXdvcmQ+PGtleXdvcmQ+aGFyZHNoaXA8L2tleXdvcmQ+PC9rZXl3b3Jk
cz48ZGF0ZXM+PHllYXI+MjAwMjwveWVhcj48cHViLWRhdGVzPjxkYXRlPkZlYjwvZGF0ZT48L3B1
Yi1kYXRlcz48L2RhdGVzPjxpc2JuPjAzMDMtODMwMDwvaXNibj48YWNjZXNzaW9uLW51bT5XT1M6
MDAwMTc0MTg3MDAwMDAxPC9hY2Nlc3Npb24tbnVtPjx1cmxzPjxyZWxhdGVkLXVybHM+PHVybD4m
bHQ7R28gdG8gSVNJJmd0OzovL1dPUzowMDAxNzQxODcwMDAwMDE8L3VybD48L3JlbGF0ZWQtdXJs
cz48L3VybHM+PGVsZWN0cm9uaWMtcmVzb3VyY2UtbnVtPjEwLjEwMjMvQToxMDE0NDExMzE5MTE5
PC9lbGVjdHJvbmljLXJlc291cmNlLW51bT48bGFuZ3VhZ2U+RW5nbGlzaDwvbGFuZ3VhZ2U+PC9y
ZWNvcmQ+PC9DaXRlPjxDaXRlPjxBdXRob3I+S2FobmVtYW48L0F1dGhvcj48WWVhcj4yMDEwPC9Z
ZWFyPjxSZWNOdW0+NzA4NTwvUmVjTnVtPjxyZWNvcmQ+PHJlYy1udW1iZXI+NzA4NTwvcmVjLW51
bWJlcj48Zm9yZWlnbi1rZXlzPjxrZXkgYXBwPSJFTiIgZGItaWQ9ImVkejVyOWRhYWF3cnN3ZXZz
dmp4enB0bHg1c2FzNWR3eGZ2ZCIgdGltZXN0YW1wPSIxNDE1NTAyNTE3IiBndWlkPSIyYTg2ZGFk
Ni0wYzVmLTRlYWMtODY3Yi0wZWY1NjUzYjFjNzEiPjcwODU8L2tleT48L2ZvcmVpZ24ta2V5cz48
cmVmLXR5cGUgbmFtZT0iSm91cm5hbCBBcnRpY2xlIj4xNzwvcmVmLXR5cGU+PGNvbnRyaWJ1dG9y
cz48YXV0aG9ycz48YXV0aG9yPkthaG5lbWFuLCBELjwvYXV0aG9yPjxhdXRob3I+RGVhdG9uLCBB
LjwvYXV0aG9yPjwvYXV0aG9ycz48L2NvbnRyaWJ1dG9ycz48YXV0aC1hZGRyZXNzPkthaG5lbWFu
LCBEJiN4RDtQcmluY2V0b24gVW5pdiwgQ3RyIEhsdGggJmFtcDsgV2VsbCBCZWluZywgUHJpbmNl
dG9uLCBOSiAwODU0NCBVU0EmI3hEO1ByaW5jZXRvbiBVbml2LCBDdHIgSGx0aCAmYW1wOyBXZWxs
IEJlaW5nLCBQcmluY2V0b24sIE5KIDA4NTQ0IFVTQSYjeEQ7UHJpbmNldG9uIFVuaXYsIEN0ciBI
bHRoICZhbXA7IFdlbGwgQmVpbmcsIFByaW5jZXRvbiwgTkogMDg1NDQgVVNBPC9hdXRoLWFkZHJl
c3M+PHRpdGxlcz48dGl0bGU+SGlnaCBpbmNvbWUgaW1wcm92ZXMgZXZhbHVhdGlvbiBvZiBsaWZl
IGJ1dCBub3QgZW1vdGlvbmFsIHdlbGwtYmVpbmc8L3RpdGxlPjxzZWNvbmRhcnktdGl0bGU+UHJv
YyBOYXRsIEFjYWQgU2NpIFUgUyBBPC9zZWNvbmRhcnktdGl0bGU+PGFsdC10aXRsZT5QIE5hdGwg
QWNhZCBTY2kgVVNBPC9hbHQtdGl0bGU+PC90aXRsZXM+PHBlcmlvZGljYWw+PGZ1bGwtdGl0bGU+
UHJvYyBOYXRsIEFjYWQgU2NpIFUgUyBBPC9mdWxsLXRpdGxlPjwvcGVyaW9kaWNhbD48YWx0LXBl
cmlvZGljYWw+PGZ1bGwtdGl0bGU+UCBOYXRsIEFjYWQgU2NpIFVTQTwvZnVsbC10aXRsZT48YWJi
ci0xPlAgTmF0bCBBY2FkIFNjaSBVU0E8L2FiYnItMT48L2FsdC1wZXJpb2RpY2FsPjxwYWdlcz4x
NjQ4OS0xNjQ5MzwvcGFnZXM+PHZvbHVtZT4xMDc8L3ZvbHVtZT48bnVtYmVyPjM4PC9udW1iZXI+
PGtleXdvcmRzPjxrZXl3b3JkPmxpZmUgZXZhbHVhdGlvbjwva2V5d29yZD48a2V5d29yZD5lbW90
aW9uYWwgZXhwZXJpZW5jZTwva2V5d29yZD48a2V5d29yZD5ob3VzZWhvbGQgaW5jb21lPC9rZXl3
b3JkPjxrZXl3b3JkPnNhdGlhdGlvbjwva2V5d29yZD48a2V5d29yZD5oYXBwaW5lc3M8L2tleXdv
cmQ+PGtleXdvcmQ+aGFwcGluZXNzPC9rZXl3b3JkPjxrZXl3b3JkPnNtb2tpbmc8L2tleXdvcmQ+
PGtleXdvcmQ+d2VhbHRoPC9rZXl3b3JkPjxrZXl3b3JkPm1vbmV5PC9rZXl3b3JkPjxrZXl3b3Jk
Pm1ldGFhbmFseXNpczwva2V5d29yZD48a2V5d29yZD5wZXJzb25hbGl0eTwva2V5d29yZD48a2V5
d29yZD5lYXN0ZXJsaW48L2tleXdvcmQ+PGtleXdvcmQ+d29ybGQ8L2tleXdvcmQ+PC9rZXl3b3Jk
cz48ZGF0ZXM+PHllYXI+MjAxMDwveWVhcj48L2RhdGVzPjxpc2JuPjAwMjctODQyNDwvaXNibj48
YWNjZXNzaW9uLW51bT4yMDgyMzIyMzwvYWNjZXNzaW9uLW51bT48dXJscz48cmVsYXRlZC11cmxz
Pjx1cmw+Jmx0O0dvIHRvIElTSSZndDs6Ly9XT1M6MDAwMjgyMDAzNzAwMDIyPC91cmw+PC9yZWxh
dGVkLXVybHM+PC91cmxzPjxjdXN0b20yPlBNQzI5NDQ3NjI8L2N1c3RvbTI+PGVsZWN0cm9uaWMt
cmVzb3VyY2UtbnVtPjEwLjEwNzMvUG5hcy4xMDExNDkyMTA3PC9lbGVjdHJvbmljLXJlc291cmNl
LW51bT48bGFuZ3VhZ2U+RW5nbGlzaDwvbGFuZ3VhZ2U+PC9yZWNvcmQ+PC9DaXRlPjxDaXRlPjxB
dXRob3I+RGllbmVyPC9BdXRob3I+PFllYXI+MjAxODwvWWVhcj48UmVjTnVtPjg2MzQ8L1JlY051
bT48cmVjb3JkPjxyZWMtbnVtYmVyPjg2MzQ8L3JlYy1udW1iZXI+PGZvcmVpZ24ta2V5cz48a2V5
IGFwcD0iRU4iIGRiLWlkPSJlZHo1cjlkYWFhd3Jzd2V2c3ZqeHpwdGx4NXNhczVkd3hmdmQiIHRp
bWVzdGFtcD0iMTYzNjk0MDg0MSIgZ3VpZD0iNTY2MGMxNTUtYzdkZC00NGVkLWI0ZTktNjYwNThj
NjY2MDMyIj44NjM0PC9rZXk+PC9mb3JlaWduLWtleXM+PHJlZi10eXBlIG5hbWU9IkpvdXJuYWwg
QXJ0aWNsZSI+MTc8L3JlZi10eXBlPjxjb250cmlidXRvcnM+PGF1dGhvcnM+PGF1dGhvcj5EaWVu
ZXIsIEUuPC9hdXRob3I+PGF1dGhvcj5PaXNoaSwgUy48L2F1dGhvcj48YXV0aG9yPlRheSwgTC48
L2F1dGhvcj48L2F1dGhvcnM+PC9jb250cmlidXRvcnM+PGF1dGgtYWRkcmVzcz5Vbml2ZXJzaXR5
IG9mIFZpcmdpbmlhLCBDaGFybG90dGVzdmlsbGUsIFZBLCBVU0EuIGVkaWVuZXJAaWxsaW5vaXMu
ZWR1LiYjeEQ7VW5pdmVyc2l0eSBvZiBVdGFoLCBTYWx0IExha2UgQ2l0eSwgVVQsIFVTQS4gZWRp
ZW5lckBpbGxpbm9pcy5lZHUuJiN4RDtUaGUgR2FsbHVwIE9yZ2FuaXphdGlvbiwgV2FzaGluZ3Rv
biBEQywgVVNBLiBlZGllbmVyQGlsbGlub2lzLmVkdS4mI3hEO1VuaXZlcnNpdHkgb2YgVmlyZ2lu
aWEsIENoYXJsb3R0ZXN2aWxsZSwgVkEsIFVTQS4mI3hEO1B1cmR1ZSBVbml2ZXJzaXR5LCBXZXN0
IExhZmF5ZXR0ZSwgSU4sIFVTQS48L2F1dGgtYWRkcmVzcz48dGl0bGVzPjx0aXRsZT5BZHZhbmNl
cyBpbiBzdWJqZWN0aXZlIHdlbGwtYmVpbmcgcmVzZWFyY2g8L3RpdGxlPjxzZWNvbmRhcnktdGl0
bGU+TmF0IEh1bSBCZWhhdjwvc2Vjb25kYXJ5LXRpdGxlPjwvdGl0bGVzPjxwZXJpb2RpY2FsPjxm
dWxsLXRpdGxlPk5hdCBIdW0gQmVoYXY8L2Z1bGwtdGl0bGU+PC9wZXJpb2RpY2FsPjxwYWdlcz4y
NTMtMjYwPC9wYWdlcz48dm9sdW1lPjI8L3ZvbHVtZT48bnVtYmVyPjQ8L251bWJlcj48ZWRpdGlv
bj4yMDE5LzA0LzAzPC9lZGl0aW9uPjxrZXl3b3Jkcz48a2V5d29yZD5DdWx0dXJlPC9rZXl3b3Jk
PjxrZXl3b3JkPipIYXBwaW5lc3M8L2tleXdvcmQ+PGtleXdvcmQ+SHVtYW5zPC9rZXl3b3JkPjxr
ZXl3b3JkPipQZXJzb25hbCBTYXRpc2ZhY3Rpb248L2tleXdvcmQ+PGtleXdvcmQ+UG9saWN5PC9r
ZXl3b3JkPjxrZXl3b3JkPlJlc2VhcmNoIERlc2lnbjwva2V5d29yZD48L2tleXdvcmRzPjxkYXRl
cz48eWVhcj4yMDE4PC95ZWFyPjxwdWItZGF0ZXM+PGRhdGU+QXByPC9kYXRlPjwvcHViLWRhdGVz
PjwvZGF0ZXM+PGlzYm4+MjM5Ny0zMzc0IChFbGVjdHJvbmljKSYjeEQ7MjM5Ny0zMzc0IChMaW5r
aW5nKTwvaXNibj48YWNjZXNzaW9uLW51bT4zMDkzNjUzMzwvYWNjZXNzaW9uLW51bT48dXJscz48
cmVsYXRlZC11cmxzPjx1cmw+aHR0cHM6Ly93d3cubmNiaS5ubG0ubmloLmdvdi9wdWJtZWQvMzA5
MzY1MzM8L3VybD48L3JlbGF0ZWQtdXJscz48L3VybHM+PGVsZWN0cm9uaWMtcmVzb3VyY2UtbnVt
PjEwLjEwMzgvczQxNTYyLTAxOC0wMzA3LTY8L2VsZWN0cm9uaWMtcmVzb3VyY2UtbnVtPjwvcmVj
b3JkPjwvQ2l0ZT48Q2l0ZT48QXV0aG9yPktlbGxleTwvQXV0aG9yPjxZZWFyPjIwMTc8L1llYXI+
PFJlY051bT44NjQ3PC9SZWNOdW0+PHJlY29yZD48cmVjLW51bWJlcj44NjQ3PC9yZWMtbnVtYmVy
Pjxmb3JlaWduLWtleXM+PGtleSBhcHA9IkVOIiBkYi1pZD0iZWR6NXI5ZGFhYXdyc3dldnN2anh6
cHRseDVzYXM1ZHd4ZnZkIiB0aW1lc3RhbXA9IjE2NTY5MDA5ODAiIGd1aWQ9ImFlMmEwYWFiLTUy
YTgtNDNkNS1iMWEwLTUxYTUxYWFmYTI1YSI+ODY0Nzwva2V5PjwvZm9yZWlnbi1rZXlzPjxyZWYt
dHlwZSBuYW1lPSJKb3VybmFsIEFydGljbGUiPjE3PC9yZWYtdHlwZT48Y29udHJpYnV0b3JzPjxh
dXRob3JzPjxhdXRob3I+S2VsbGV5LCBKLjwvYXV0aG9yPjxhdXRob3I+RXZhbnMsIE0uIEQuIFIu
PC9hdXRob3I+PC9hdXRob3JzPjwvY29udHJpYnV0b3JzPjxhdXRoLWFkZHJlc3M+SW50IFN1cnZl
eSBDdHIsIFJlbm8sIE5WIDg5NTExIFVTQSYjeEQ7VW5pdiBOZXZhZGEsIFJlbm8sIE5WIDg5NTU3
IFVTQTwvYXV0aC1hZGRyZXNzPjx0aXRsZXM+PHRpdGxlPlNvY2lldGFsIEluZXF1YWxpdHkgYW5k
IGluZGl2aWR1YWwgc3ViamVjdGl2ZSB3ZWxsLWJlaW5nOiBSZXN1bHRzIGZyb20gNjggc29jaWV0
aWVzIGFuZCBvdmVyIDIwMCwwMDAgaW5kaXZpZHVhbHMsIDE5ODEtMjAwODwvdGl0bGU+PHNlY29u
ZGFyeS10aXRsZT5Tb2NpYWwgU2NpZW5jZSBSZXNlYXJjaDwvc2Vjb25kYXJ5LXRpdGxlPjxhbHQt
dGl0bGU+U29jIFNjaSBSZXM8L2FsdC10aXRsZT48L3RpdGxlcz48cGVyaW9kaWNhbD48ZnVsbC10
aXRsZT5Tb2NpYWwgU2NpZW5jZSBSZXNlYXJjaDwvZnVsbC10aXRsZT48YWJici0xPlNvYyBTY2kg
UmVzPC9hYmJyLTE+PC9wZXJpb2RpY2FsPjxhbHQtcGVyaW9kaWNhbD48ZnVsbC10aXRsZT5Tb2Np
YWwgU2NpZW5jZSBSZXNlYXJjaDwvZnVsbC10aXRsZT48YWJici0xPlNvYyBTY2kgUmVzPC9hYmJy
LTE+PC9hbHQtcGVyaW9kaWNhbD48cGFnZXM+MS0yMzwvcGFnZXM+PHZvbHVtZT42Mjwvdm9sdW1l
PjxrZXl3b3Jkcz48a2V5d29yZD5pbmNvbWUgaW5lcXVhbGl0eTwva2V5d29yZD48a2V5d29yZD5z
dWJqZWN0aXZlIHdlbGwtYmVpbmc8L2tleXdvcmQ+PGtleXdvcmQ+aGFwcGluZXNzPC9rZXl3b3Jk
PjxrZXl3b3JkPmxpZmUgc2F0aXNmYWN0aW9uPC9rZXl3b3JkPjxrZXl3b3JkPm11bHRpLWxldmVs
PC9rZXl3b3JkPjxrZXl3b3JkPnNvY2lvZWNvbm9taWMgZGV2ZWxvcG1lbnQ8L2tleXdvcmQ+PGtl
eXdvcmQ+Z2RwPC9rZXl3b3JkPjxrZXl3b3JkPmdpbmk8L2tleXdvcmQ+PGtleXdvcmQ+d29ybGQg
aW5jb21lIGluZXF1YWxpdHk8L2tleXdvcmQ+PGtleXdvcmQ+cXVhbGl0eS1vZi1saWZlPC9rZXl3
b3JkPjxrZXl3b3JkPmVjb25vbWljLWRldmVsb3BtZW50PC9rZXl3b3JkPjxrZXl3b3JkPnN0YXR1
cyBhbnhpZXR5PC9rZXl3b3JkPjxrZXl3b3JkPm1lbnRhbC1oZWFsdGg8L2tleXdvcmQ+PGtleXdv
cmQ+aGFwcGluZXNzPC9rZXl3b3JkPjxrZXl3b3JkPnNhdGlzZmFjdGlvbjwva2V5d29yZD48a2V5
d29yZD5uYXRpb25zPC9rZXl3b3JkPjxrZXl3b3JkPmxlZ2l0aW1hdGlvbjwva2V5d29yZD48a2V5
d29yZD5hZ2U8L2tleXdvcmQ+PC9rZXl3b3Jkcz48ZGF0ZXM+PHllYXI+MjAxNzwveWVhcj48cHVi
LWRhdGVzPjxkYXRlPkZlYjwvZGF0ZT48L3B1Yi1kYXRlcz48L2RhdGVzPjxpc2JuPjAwNDktMDg5
eDwvaXNibj48YWNjZXNzaW9uLW51bT5XT1M6MDAwMzkzMzU5NjAwMDAxPC9hY2Nlc3Npb24tbnVt
Pjx1cmxzPjxyZWxhdGVkLXVybHM+PHVybD4mbHQ7R28gdG8gSVNJJmd0OzovL1dPUzowMDAzOTMz
NTk2MDAwMDE8L3VybD48L3JlbGF0ZWQtdXJscz48L3VybHM+PGVsZWN0cm9uaWMtcmVzb3VyY2Ut
bnVtPjEwLjEwMTYvai5zc3Jlc2VhcmNoLjIwMTYuMDQuMDIwPC9lbGVjdHJvbmljLXJlc291cmNl
LW51bT48bGFuZ3VhZ2U+RW5nbGlzaDwvbGFuZ3VhZ2U+PC9yZWNvcmQ+PC9DaXRlPjwvRW5kTm90
ZT4A
</w:fldData>
        </w:fldChar>
      </w:r>
      <w:r w:rsidR="008840B4">
        <w:instrText xml:space="preserve"> ADDIN EN.CITE.DATA </w:instrText>
      </w:r>
      <w:r w:rsidR="008840B4">
        <w:fldChar w:fldCharType="end"/>
      </w:r>
      <w:r w:rsidR="009E6BFB" w:rsidRPr="0012256F">
        <w:fldChar w:fldCharType="separate"/>
      </w:r>
      <w:r w:rsidR="008840B4" w:rsidRPr="008840B4">
        <w:rPr>
          <w:noProof/>
          <w:vertAlign w:val="superscript"/>
        </w:rPr>
        <w:t>[1-8]</w:t>
      </w:r>
      <w:r w:rsidR="009E6BFB" w:rsidRPr="0012256F">
        <w:fldChar w:fldCharType="end"/>
      </w:r>
      <w:r w:rsidR="00C45B59" w:rsidRPr="0012256F">
        <w:t xml:space="preserve">. </w:t>
      </w:r>
      <w:r w:rsidR="000400FF" w:rsidRPr="0012256F">
        <w:t>Although</w:t>
      </w:r>
      <w:r w:rsidR="000400FF">
        <w:t xml:space="preserve"> there is a dimin</w:t>
      </w:r>
      <w:r w:rsidR="009B5D06">
        <w:t>i</w:t>
      </w:r>
      <w:r w:rsidR="000400FF">
        <w:t xml:space="preserve">shing marginal </w:t>
      </w:r>
      <w:r w:rsidR="000F28C5">
        <w:t>gain</w:t>
      </w:r>
      <w:r w:rsidR="000400FF">
        <w:t xml:space="preserve"> of</w:t>
      </w:r>
      <w:r w:rsidR="00E14197">
        <w:t xml:space="preserve"> well-being with</w:t>
      </w:r>
      <w:r w:rsidR="000400FF">
        <w:t xml:space="preserve"> greate</w:t>
      </w:r>
      <w:r w:rsidR="000F28C5">
        <w:t>r</w:t>
      </w:r>
      <w:r w:rsidR="000400FF">
        <w:t xml:space="preserve"> levels of </w:t>
      </w:r>
      <w:r w:rsidR="00E11561">
        <w:t xml:space="preserve">income </w:t>
      </w:r>
      <w:r w:rsidR="000400FF">
        <w:t>in general</w:t>
      </w:r>
      <w:r w:rsidR="003706C2">
        <w:t xml:space="preserve"> </w:t>
      </w:r>
      <w:r w:rsidR="009E6BFB">
        <w:fldChar w:fldCharType="begin">
          <w:fldData xml:space="preserve">PEVuZE5vdGU+PENpdGU+PEF1dGhvcj5LYWhuZW1hbjwvQXV0aG9yPjxZZWFyPjIwMTA8L1llYXI+
PFJlY051bT43MDg1PC9SZWNOdW0+PERpc3BsYXlUZXh0PjxzdHlsZSBmYWNlPSJzdXBlcnNjcmlw
dCI+WzIsIDYsIDldPC9zdHlsZT48L0Rpc3BsYXlUZXh0PjxyZWNvcmQ+PHJlYy1udW1iZXI+NzA4
NTwvcmVjLW51bWJlcj48Zm9yZWlnbi1rZXlzPjxrZXkgYXBwPSJFTiIgZGItaWQ9ImVkejVyOWRh
YWF3cnN3ZXZzdmp4enB0bHg1c2FzNWR3eGZ2ZCIgdGltZXN0YW1wPSIxNDE1NTAyNTE3IiBndWlk
PSIyYTg2ZGFkNi0wYzVmLTRlYWMtODY3Yi0wZWY1NjUzYjFjNzEiPjcwODU8L2tleT48L2ZvcmVp
Z24ta2V5cz48cmVmLXR5cGUgbmFtZT0iSm91cm5hbCBBcnRpY2xlIj4xNzwvcmVmLXR5cGU+PGNv
bnRyaWJ1dG9ycz48YXV0aG9ycz48YXV0aG9yPkthaG5lbWFuLCBELjwvYXV0aG9yPjxhdXRob3I+
RGVhdG9uLCBBLjwvYXV0aG9yPjwvYXV0aG9ycz48L2NvbnRyaWJ1dG9ycz48YXV0aC1hZGRyZXNz
PkthaG5lbWFuLCBEJiN4RDtQcmluY2V0b24gVW5pdiwgQ3RyIEhsdGggJmFtcDsgV2VsbCBCZWlu
ZywgUHJpbmNldG9uLCBOSiAwODU0NCBVU0EmI3hEO1ByaW5jZXRvbiBVbml2LCBDdHIgSGx0aCAm
YW1wOyBXZWxsIEJlaW5nLCBQcmluY2V0b24sIE5KIDA4NTQ0IFVTQSYjeEQ7UHJpbmNldG9uIFVu
aXYsIEN0ciBIbHRoICZhbXA7IFdlbGwgQmVpbmcsIFByaW5jZXRvbiwgTkogMDg1NDQgVVNBPC9h
dXRoLWFkZHJlc3M+PHRpdGxlcz48dGl0bGU+SGlnaCBpbmNvbWUgaW1wcm92ZXMgZXZhbHVhdGlv
biBvZiBsaWZlIGJ1dCBub3QgZW1vdGlvbmFsIHdlbGwtYmVpbmc8L3RpdGxlPjxzZWNvbmRhcnkt
dGl0bGU+UHJvYyBOYXRsIEFjYWQgU2NpIFUgUyBBPC9zZWNvbmRhcnktdGl0bGU+PGFsdC10aXRs
ZT5QIE5hdGwgQWNhZCBTY2kgVVNBPC9hbHQtdGl0bGU+PC90aXRsZXM+PHBlcmlvZGljYWw+PGZ1
bGwtdGl0bGU+UHJvYyBOYXRsIEFjYWQgU2NpIFUgUyBBPC9mdWxsLXRpdGxlPjwvcGVyaW9kaWNh
bD48YWx0LXBlcmlvZGljYWw+PGZ1bGwtdGl0bGU+UCBOYXRsIEFjYWQgU2NpIFVTQTwvZnVsbC10
aXRsZT48YWJici0xPlAgTmF0bCBBY2FkIFNjaSBVU0E8L2FiYnItMT48L2FsdC1wZXJpb2RpY2Fs
PjxwYWdlcz4xNjQ4OS0xNjQ5MzwvcGFnZXM+PHZvbHVtZT4xMDc8L3ZvbHVtZT48bnVtYmVyPjM4
PC9udW1iZXI+PGtleXdvcmRzPjxrZXl3b3JkPmxpZmUgZXZhbHVhdGlvbjwva2V5d29yZD48a2V5
d29yZD5lbW90aW9uYWwgZXhwZXJpZW5jZTwva2V5d29yZD48a2V5d29yZD5ob3VzZWhvbGQgaW5j
b21lPC9rZXl3b3JkPjxrZXl3b3JkPnNhdGlhdGlvbjwva2V5d29yZD48a2V5d29yZD5oYXBwaW5l
c3M8L2tleXdvcmQ+PGtleXdvcmQ+aGFwcGluZXNzPC9rZXl3b3JkPjxrZXl3b3JkPnNtb2tpbmc8
L2tleXdvcmQ+PGtleXdvcmQ+d2VhbHRoPC9rZXl3b3JkPjxrZXl3b3JkPm1vbmV5PC9rZXl3b3Jk
PjxrZXl3b3JkPm1ldGFhbmFseXNpczwva2V5d29yZD48a2V5d29yZD5wZXJzb25hbGl0eTwva2V5
d29yZD48a2V5d29yZD5lYXN0ZXJsaW48L2tleXdvcmQ+PGtleXdvcmQ+d29ybGQ8L2tleXdvcmQ+
PC9rZXl3b3Jkcz48ZGF0ZXM+PHllYXI+MjAxMDwveWVhcj48L2RhdGVzPjxpc2JuPjAwMjctODQy
NDwvaXNibj48YWNjZXNzaW9uLW51bT4yMDgyMzIyMzwvYWNjZXNzaW9uLW51bT48dXJscz48cmVs
YXRlZC11cmxzPjx1cmw+Jmx0O0dvIHRvIElTSSZndDs6Ly9XT1M6MDAwMjgyMDAzNzAwMDIyPC91
cmw+PC9yZWxhdGVkLXVybHM+PC91cmxzPjxjdXN0b20yPlBNQzI5NDQ3NjI8L2N1c3RvbTI+PGVs
ZWN0cm9uaWMtcmVzb3VyY2UtbnVtPjEwLjEwNzMvUG5hcy4xMDExNDkyMTA3PC9lbGVjdHJvbmlj
LXJlc291cmNlLW51bT48bGFuZ3VhZ2U+RW5nbGlzaDwvbGFuZ3VhZ2U+PC9yZWNvcmQ+PC9DaXRl
PjxDaXRlPjxBdXRob3I+SmViYjwvQXV0aG9yPjxZZWFyPjIwMTg8L1llYXI+PFJlY051bT44MjM0
PC9SZWNOdW0+PHJlY29yZD48cmVjLW51bWJlcj44MjM0PC9yZWMtbnVtYmVyPjxmb3JlaWduLWtl
eXM+PGtleSBhcHA9IkVOIiBkYi1pZD0iZWR6NXI5ZGFhYXdyc3dldnN2anh6cHRseDVzYXM1ZHd4
ZnZkIiB0aW1lc3RhbXA9IjE1NzIxOTQwMjUiIGd1aWQ9ImNkY2NhMDE3LTg2ODEtNGIwNi1hYjYx
LWMyMTc2MDQzMDdhMiI+ODIzNDwva2V5PjwvZm9yZWlnbi1rZXlzPjxyZWYtdHlwZSBuYW1lPSJK
b3VybmFsIEFydGljbGUiPjE3PC9yZWYtdHlwZT48Y29udHJpYnV0b3JzPjxhdXRob3JzPjxhdXRo
b3I+SmViYiwgQS4gVC48L2F1dGhvcj48YXV0aG9yPlRheSwgTC48L2F1dGhvcj48YXV0aG9yPkRp
ZW5lciwgRS48L2F1dGhvcj48YXV0aG9yPk9pc2hpLCBTLjwvYXV0aG9yPjwvYXV0aG9ycz48L2Nv
bnRyaWJ1dG9ycz48YXV0aC1hZGRyZXNzPkRlcGFydG1lbnQgb2YgUHN5Y2hvbG9naWNhbCBTY2ll
bmNlcywgUHVyZHVlIFVuaXZlcnNpdHksIFdlc3QgTGFmYXlldHRlLCBJTiwgVVNBLiBhamViYkBw
dXJkdWUuZWR1LiYjeEQ7RGVwYXJ0bWVudCBvZiBQc3ljaG9sb2dpY2FsIFNjaWVuY2VzLCBQdXJk
dWUgVW5pdmVyc2l0eSwgV2VzdCBMYWZheWV0dGUsIElOLCBVU0EuJiN4RDtEZXBhcnRtZW50IG9m
IFBzeWNob2xvZ3ksIFVuaXZlcnNpdHkgb2YgVmlyZ2luaWEsIENoYXJsb3R0ZXN2aWxsZSwgVkEs
IFVTQS48L2F1dGgtYWRkcmVzcz48dGl0bGVzPjx0aXRsZT5IYXBwaW5lc3MsIGluY29tZSBzYXRp
YXRpb24gYW5kIHR1cm5pbmcgcG9pbnRzIGFyb3VuZCB0aGUgd29ybGQ8L3RpdGxlPjxzZWNvbmRh
cnktdGl0bGU+TmF0IEh1bSBCZWhhdjwvc2Vjb25kYXJ5LXRpdGxlPjwvdGl0bGVzPjxwZXJpb2Rp
Y2FsPjxmdWxsLXRpdGxlPk5hdCBIdW0gQmVoYXY8L2Z1bGwtdGl0bGU+PC9wZXJpb2RpY2FsPjxw
YWdlcz4zMy0zODwvcGFnZXM+PHZvbHVtZT4yPC92b2x1bWU+PG51bWJlcj4xPC9udW1iZXI+PGVk
aXRpb24+MjAxOC8wMS8wMTwvZWRpdGlvbj48a2V5d29yZHM+PGtleXdvcmQ+QWZmZWN0PC9rZXl3
b3JkPjxrZXl3b3JkPkVkdWNhdGlvbmFsIFN0YXR1czwva2V5d29yZD48a2V5d29yZD5GZW1hbGU8
L2tleXdvcmQ+PGtleXdvcmQ+KkhhcHBpbmVzczwva2V5d29yZD48a2V5d29yZD5IdW1hbnM8L2tl
eXdvcmQ+PGtleXdvcmQ+KkluY29tZTwva2V5d29yZD48a2V5d29yZD5JbnRlcm5hdGlvbmFsaXR5
PC9rZXl3b3JkPjxrZXl3b3JkPk1hbGU8L2tleXdvcmQ+PGtleXdvcmQ+KlBlcnNvbmFsIFNhdGlz
ZmFjdGlvbjwva2V5d29yZD48a2V5d29yZD5SZWdyZXNzaW9uIEFuYWx5c2lzPC9rZXl3b3JkPjwv
a2V5d29yZHM+PGRhdGVzPjx5ZWFyPjIwMTg8L3llYXI+PHB1Yi1kYXRlcz48ZGF0ZT5KYW48L2Rh
dGU+PC9wdWItZGF0ZXM+PC9kYXRlcz48aXNibj4yMzk3LTMzNzQgKEVsZWN0cm9uaWMpJiN4RDsy
Mzk3LTMzNzQgKExpbmtpbmcpPC9pc2JuPjxhY2Nlc3Npb24tbnVtPjMwOTgwMDU5PC9hY2Nlc3Np
b24tbnVtPjx1cmxzPjxyZWxhdGVkLXVybHM+PHVybD5odHRwczovL3d3dy5uY2JpLm5sbS5uaWgu
Z292L3B1Ym1lZC8zMDk4MDA1OTwvdXJsPjwvcmVsYXRlZC11cmxzPjwvdXJscz48ZWxlY3Ryb25p
Yy1yZXNvdXJjZS1udW0+MTAuMTAzOC9zNDE1NjItMDE3LTAyNzctMDwvZWxlY3Ryb25pYy1yZXNv
dXJjZS1udW0+PC9yZWNvcmQ+PC9DaXRlPjxDaXRlPjxBdXRob3I+RWFzdGVybGluPC9BdXRob3I+
PFllYXI+MjAxMDwvWWVhcj48UmVjTnVtPjc0ODQ8L1JlY051bT48cmVjb3JkPjxyZWMtbnVtYmVy
Pjc0ODQ8L3JlYy1udW1iZXI+PGZvcmVpZ24ta2V5cz48a2V5IGFwcD0iRU4iIGRiLWlkPSJlZHo1
cjlkYWFhd3Jzd2V2c3ZqeHpwdGx4NXNhczVkd3hmdmQiIHRpbWVzdGFtcD0iMTQ1OTk3NzQ0MCIg
Z3VpZD0iYWFkM2JkYWItMzc0OC00Y2QxLThmMjMtMmU0MTM4NjUwMzA1Ij43NDg0PC9rZXk+PC9m
b3JlaWduLWtleXM+PHJlZi10eXBlIG5hbWU9IkpvdXJuYWwgQXJ0aWNsZSI+MTc8L3JlZi10eXBl
Pjxjb250cmlidXRvcnM+PGF1dGhvcnM+PGF1dGhvcj5FYXN0ZXJsaW4sIFIuIEEuPC9hdXRob3I+
PGF1dGhvcj5NY3ZleSwgTC4gQS48L2F1dGhvcj48YXV0aG9yPlN3aXRlaywgTS48L2F1dGhvcj48
YXV0aG9yPlNhd2FuZ2ZhLCBPLjwvYXV0aG9yPjxhdXRob3I+WndlaWcsIEouIFMuPC9hdXRob3I+
PC9hdXRob3JzPjwvY29udHJpYnV0b3JzPjxhdXRoLWFkZHJlc3M+VW5pdiBTbyBDYWxpZiwgRGVw
dCBFY29uLCBMb3MgQW5nZWxlcywgQ0EgOTAwODkgVVNBPC9hdXRoLWFkZHJlc3M+PHRpdGxlcz48
dGl0bGU+VGhlIGhhcHBpbmVzcy1pbmNvbWUgcGFyYWRveCByZXZpc2l0ZWQ8L3RpdGxlPjxzZWNv
bmRhcnktdGl0bGU+UHJvYyBOYXRsIEFjYWQgU2NpIFUgUyBBPC9zZWNvbmRhcnktdGl0bGU+PGFs
dC10aXRsZT5QIE5hdGwgQWNhZCBTY2kgVVNBPC9hbHQtdGl0bGU+PC90aXRsZXM+PHBlcmlvZGlj
YWw+PGZ1bGwtdGl0bGU+UHJvYyBOYXRsIEFjYWQgU2NpIFUgUyBBPC9mdWxsLXRpdGxlPjwvcGVy
aW9kaWNhbD48YWx0LXBlcmlvZGljYWw+PGZ1bGwtdGl0bGU+UCBOYXRsIEFjYWQgU2NpIFVTQTwv
ZnVsbC10aXRsZT48YWJici0xPlAgTmF0bCBBY2FkIFNjaSBVU0E8L2FiYnItMT48L2FsdC1wZXJp
b2RpY2FsPjxwYWdlcz4yMjQ2My0yMjQ2ODwvcGFnZXM+PHZvbHVtZT4xMDc8L3ZvbHVtZT48bnVt
YmVyPjUyPC9udW1iZXI+PGtleXdvcmRzPjxrZXl3b3JkPmVhc3RlcmxpbiBwYXJhZG94PC9rZXl3
b3JkPjxrZXl3b3JkPmxpZmUgc2F0aXNmYWN0aW9uPC9rZXl3b3JkPjxrZXl3b3JkPnN1YmplY3Rp
dmUgd2VsbC1iZWluZzwva2V5d29yZD48a2V5d29yZD5lYXN0ZXJsaW4gcGFyYWRveDwva2V5d29y
ZD48a2V5d29yZD5yaXNpbmcgaGFwcGluZXNzPC9rZXl3b3JkPjxrZXl3b3JkPnV0aWxpdHk8L2tl
eXdvcmQ+PGtleXdvcmQ+Z3Jvd3RoPC9rZXl3b3JkPjxrZXl3b3JkPnNjYWxlczwva2V5d29yZD48
a2V5d29yZD5vcmRlcjwva2V5d29yZD48L2tleXdvcmRzPjxkYXRlcz48eWVhcj4yMDEwPC95ZWFy
PjxwdWItZGF0ZXM+PGRhdGU+RGVjIDI4PC9kYXRlPjwvcHViLWRhdGVzPjwvZGF0ZXM+PGlzYm4+
MDAyNy04NDI0PC9pc2JuPjxhY2Nlc3Npb24tbnVtPjIxMTQ5NzA1PC9hY2Nlc3Npb24tbnVtPjx1
cmxzPjxyZWxhdGVkLXVybHM+PHVybD4mbHQ7R28gdG8gSVNJJmd0OzovL1dPUzowMDAyODU2ODQy
MDAwMjU8L3VybD48L3JlbGF0ZWQtdXJscz48L3VybHM+PGN1c3RvbTI+UE1DMzAxMjUxNTwvY3Vz
dG9tMj48ZWxlY3Ryb25pYy1yZXNvdXJjZS1udW0+MTAuMTA3My9wbmFzLjEwMTU5NjIxMDc8L2Vs
ZWN0cm9uaWMtcmVzb3VyY2UtbnVtPjxsYW5ndWFnZT5FbmdsaXNoPC9sYW5ndWFnZT48L3JlY29y
ZD48L0NpdGU+PC9FbmROb3RlPgB=
</w:fldData>
        </w:fldChar>
      </w:r>
      <w:r w:rsidR="008840B4">
        <w:instrText xml:space="preserve"> ADDIN EN.CITE </w:instrText>
      </w:r>
      <w:r w:rsidR="008840B4">
        <w:fldChar w:fldCharType="begin">
          <w:fldData xml:space="preserve">PEVuZE5vdGU+PENpdGU+PEF1dGhvcj5LYWhuZW1hbjwvQXV0aG9yPjxZZWFyPjIwMTA8L1llYXI+
PFJlY051bT43MDg1PC9SZWNOdW0+PERpc3BsYXlUZXh0PjxzdHlsZSBmYWNlPSJzdXBlcnNjcmlw
dCI+WzIsIDYsIDldPC9zdHlsZT48L0Rpc3BsYXlUZXh0PjxyZWNvcmQ+PHJlYy1udW1iZXI+NzA4
NTwvcmVjLW51bWJlcj48Zm9yZWlnbi1rZXlzPjxrZXkgYXBwPSJFTiIgZGItaWQ9ImVkejVyOWRh
YWF3cnN3ZXZzdmp4enB0bHg1c2FzNWR3eGZ2ZCIgdGltZXN0YW1wPSIxNDE1NTAyNTE3IiBndWlk
PSIyYTg2ZGFkNi0wYzVmLTRlYWMtODY3Yi0wZWY1NjUzYjFjNzEiPjcwODU8L2tleT48L2ZvcmVp
Z24ta2V5cz48cmVmLXR5cGUgbmFtZT0iSm91cm5hbCBBcnRpY2xlIj4xNzwvcmVmLXR5cGU+PGNv
bnRyaWJ1dG9ycz48YXV0aG9ycz48YXV0aG9yPkthaG5lbWFuLCBELjwvYXV0aG9yPjxhdXRob3I+
RGVhdG9uLCBBLjwvYXV0aG9yPjwvYXV0aG9ycz48L2NvbnRyaWJ1dG9ycz48YXV0aC1hZGRyZXNz
PkthaG5lbWFuLCBEJiN4RDtQcmluY2V0b24gVW5pdiwgQ3RyIEhsdGggJmFtcDsgV2VsbCBCZWlu
ZywgUHJpbmNldG9uLCBOSiAwODU0NCBVU0EmI3hEO1ByaW5jZXRvbiBVbml2LCBDdHIgSGx0aCAm
YW1wOyBXZWxsIEJlaW5nLCBQcmluY2V0b24sIE5KIDA4NTQ0IFVTQSYjeEQ7UHJpbmNldG9uIFVu
aXYsIEN0ciBIbHRoICZhbXA7IFdlbGwgQmVpbmcsIFByaW5jZXRvbiwgTkogMDg1NDQgVVNBPC9h
dXRoLWFkZHJlc3M+PHRpdGxlcz48dGl0bGU+SGlnaCBpbmNvbWUgaW1wcm92ZXMgZXZhbHVhdGlv
biBvZiBsaWZlIGJ1dCBub3QgZW1vdGlvbmFsIHdlbGwtYmVpbmc8L3RpdGxlPjxzZWNvbmRhcnkt
dGl0bGU+UHJvYyBOYXRsIEFjYWQgU2NpIFUgUyBBPC9zZWNvbmRhcnktdGl0bGU+PGFsdC10aXRs
ZT5QIE5hdGwgQWNhZCBTY2kgVVNBPC9hbHQtdGl0bGU+PC90aXRsZXM+PHBlcmlvZGljYWw+PGZ1
bGwtdGl0bGU+UHJvYyBOYXRsIEFjYWQgU2NpIFUgUyBBPC9mdWxsLXRpdGxlPjwvcGVyaW9kaWNh
bD48YWx0LXBlcmlvZGljYWw+PGZ1bGwtdGl0bGU+UCBOYXRsIEFjYWQgU2NpIFVTQTwvZnVsbC10
aXRsZT48YWJici0xPlAgTmF0bCBBY2FkIFNjaSBVU0E8L2FiYnItMT48L2FsdC1wZXJpb2RpY2Fs
PjxwYWdlcz4xNjQ4OS0xNjQ5MzwvcGFnZXM+PHZvbHVtZT4xMDc8L3ZvbHVtZT48bnVtYmVyPjM4
PC9udW1iZXI+PGtleXdvcmRzPjxrZXl3b3JkPmxpZmUgZXZhbHVhdGlvbjwva2V5d29yZD48a2V5
d29yZD5lbW90aW9uYWwgZXhwZXJpZW5jZTwva2V5d29yZD48a2V5d29yZD5ob3VzZWhvbGQgaW5j
b21lPC9rZXl3b3JkPjxrZXl3b3JkPnNhdGlhdGlvbjwva2V5d29yZD48a2V5d29yZD5oYXBwaW5l
c3M8L2tleXdvcmQ+PGtleXdvcmQ+aGFwcGluZXNzPC9rZXl3b3JkPjxrZXl3b3JkPnNtb2tpbmc8
L2tleXdvcmQ+PGtleXdvcmQ+d2VhbHRoPC9rZXl3b3JkPjxrZXl3b3JkPm1vbmV5PC9rZXl3b3Jk
PjxrZXl3b3JkPm1ldGFhbmFseXNpczwva2V5d29yZD48a2V5d29yZD5wZXJzb25hbGl0eTwva2V5
d29yZD48a2V5d29yZD5lYXN0ZXJsaW48L2tleXdvcmQ+PGtleXdvcmQ+d29ybGQ8L2tleXdvcmQ+
PC9rZXl3b3Jkcz48ZGF0ZXM+PHllYXI+MjAxMDwveWVhcj48L2RhdGVzPjxpc2JuPjAwMjctODQy
NDwvaXNibj48YWNjZXNzaW9uLW51bT4yMDgyMzIyMzwvYWNjZXNzaW9uLW51bT48dXJscz48cmVs
YXRlZC11cmxzPjx1cmw+Jmx0O0dvIHRvIElTSSZndDs6Ly9XT1M6MDAwMjgyMDAzNzAwMDIyPC91
cmw+PC9yZWxhdGVkLXVybHM+PC91cmxzPjxjdXN0b20yPlBNQzI5NDQ3NjI8L2N1c3RvbTI+PGVs
ZWN0cm9uaWMtcmVzb3VyY2UtbnVtPjEwLjEwNzMvUG5hcy4xMDExNDkyMTA3PC9lbGVjdHJvbmlj
LXJlc291cmNlLW51bT48bGFuZ3VhZ2U+RW5nbGlzaDwvbGFuZ3VhZ2U+PC9yZWNvcmQ+PC9DaXRl
PjxDaXRlPjxBdXRob3I+SmViYjwvQXV0aG9yPjxZZWFyPjIwMTg8L1llYXI+PFJlY051bT44MjM0
PC9SZWNOdW0+PHJlY29yZD48cmVjLW51bWJlcj44MjM0PC9yZWMtbnVtYmVyPjxmb3JlaWduLWtl
eXM+PGtleSBhcHA9IkVOIiBkYi1pZD0iZWR6NXI5ZGFhYXdyc3dldnN2anh6cHRseDVzYXM1ZHd4
ZnZkIiB0aW1lc3RhbXA9IjE1NzIxOTQwMjUiIGd1aWQ9ImNkY2NhMDE3LTg2ODEtNGIwNi1hYjYx
LWMyMTc2MDQzMDdhMiI+ODIzNDwva2V5PjwvZm9yZWlnbi1rZXlzPjxyZWYtdHlwZSBuYW1lPSJK
b3VybmFsIEFydGljbGUiPjE3PC9yZWYtdHlwZT48Y29udHJpYnV0b3JzPjxhdXRob3JzPjxhdXRo
b3I+SmViYiwgQS4gVC48L2F1dGhvcj48YXV0aG9yPlRheSwgTC48L2F1dGhvcj48YXV0aG9yPkRp
ZW5lciwgRS48L2F1dGhvcj48YXV0aG9yPk9pc2hpLCBTLjwvYXV0aG9yPjwvYXV0aG9ycz48L2Nv
bnRyaWJ1dG9ycz48YXV0aC1hZGRyZXNzPkRlcGFydG1lbnQgb2YgUHN5Y2hvbG9naWNhbCBTY2ll
bmNlcywgUHVyZHVlIFVuaXZlcnNpdHksIFdlc3QgTGFmYXlldHRlLCBJTiwgVVNBLiBhamViYkBw
dXJkdWUuZWR1LiYjeEQ7RGVwYXJ0bWVudCBvZiBQc3ljaG9sb2dpY2FsIFNjaWVuY2VzLCBQdXJk
dWUgVW5pdmVyc2l0eSwgV2VzdCBMYWZheWV0dGUsIElOLCBVU0EuJiN4RDtEZXBhcnRtZW50IG9m
IFBzeWNob2xvZ3ksIFVuaXZlcnNpdHkgb2YgVmlyZ2luaWEsIENoYXJsb3R0ZXN2aWxsZSwgVkEs
IFVTQS48L2F1dGgtYWRkcmVzcz48dGl0bGVzPjx0aXRsZT5IYXBwaW5lc3MsIGluY29tZSBzYXRp
YXRpb24gYW5kIHR1cm5pbmcgcG9pbnRzIGFyb3VuZCB0aGUgd29ybGQ8L3RpdGxlPjxzZWNvbmRh
cnktdGl0bGU+TmF0IEh1bSBCZWhhdjwvc2Vjb25kYXJ5LXRpdGxlPjwvdGl0bGVzPjxwZXJpb2Rp
Y2FsPjxmdWxsLXRpdGxlPk5hdCBIdW0gQmVoYXY8L2Z1bGwtdGl0bGU+PC9wZXJpb2RpY2FsPjxw
YWdlcz4zMy0zODwvcGFnZXM+PHZvbHVtZT4yPC92b2x1bWU+PG51bWJlcj4xPC9udW1iZXI+PGVk
aXRpb24+MjAxOC8wMS8wMTwvZWRpdGlvbj48a2V5d29yZHM+PGtleXdvcmQ+QWZmZWN0PC9rZXl3
b3JkPjxrZXl3b3JkPkVkdWNhdGlvbmFsIFN0YXR1czwva2V5d29yZD48a2V5d29yZD5GZW1hbGU8
L2tleXdvcmQ+PGtleXdvcmQ+KkhhcHBpbmVzczwva2V5d29yZD48a2V5d29yZD5IdW1hbnM8L2tl
eXdvcmQ+PGtleXdvcmQ+KkluY29tZTwva2V5d29yZD48a2V5d29yZD5JbnRlcm5hdGlvbmFsaXR5
PC9rZXl3b3JkPjxrZXl3b3JkPk1hbGU8L2tleXdvcmQ+PGtleXdvcmQ+KlBlcnNvbmFsIFNhdGlz
ZmFjdGlvbjwva2V5d29yZD48a2V5d29yZD5SZWdyZXNzaW9uIEFuYWx5c2lzPC9rZXl3b3JkPjwv
a2V5d29yZHM+PGRhdGVzPjx5ZWFyPjIwMTg8L3llYXI+PHB1Yi1kYXRlcz48ZGF0ZT5KYW48L2Rh
dGU+PC9wdWItZGF0ZXM+PC9kYXRlcz48aXNibj4yMzk3LTMzNzQgKEVsZWN0cm9uaWMpJiN4RDsy
Mzk3LTMzNzQgKExpbmtpbmcpPC9pc2JuPjxhY2Nlc3Npb24tbnVtPjMwOTgwMDU5PC9hY2Nlc3Np
b24tbnVtPjx1cmxzPjxyZWxhdGVkLXVybHM+PHVybD5odHRwczovL3d3dy5uY2JpLm5sbS5uaWgu
Z292L3B1Ym1lZC8zMDk4MDA1OTwvdXJsPjwvcmVsYXRlZC11cmxzPjwvdXJscz48ZWxlY3Ryb25p
Yy1yZXNvdXJjZS1udW0+MTAuMTAzOC9zNDE1NjItMDE3LTAyNzctMDwvZWxlY3Ryb25pYy1yZXNv
dXJjZS1udW0+PC9yZWNvcmQ+PC9DaXRlPjxDaXRlPjxBdXRob3I+RWFzdGVybGluPC9BdXRob3I+
PFllYXI+MjAxMDwvWWVhcj48UmVjTnVtPjc0ODQ8L1JlY051bT48cmVjb3JkPjxyZWMtbnVtYmVy
Pjc0ODQ8L3JlYy1udW1iZXI+PGZvcmVpZ24ta2V5cz48a2V5IGFwcD0iRU4iIGRiLWlkPSJlZHo1
cjlkYWFhd3Jzd2V2c3ZqeHpwdGx4NXNhczVkd3hmdmQiIHRpbWVzdGFtcD0iMTQ1OTk3NzQ0MCIg
Z3VpZD0iYWFkM2JkYWItMzc0OC00Y2QxLThmMjMtMmU0MTM4NjUwMzA1Ij43NDg0PC9rZXk+PC9m
b3JlaWduLWtleXM+PHJlZi10eXBlIG5hbWU9IkpvdXJuYWwgQXJ0aWNsZSI+MTc8L3JlZi10eXBl
Pjxjb250cmlidXRvcnM+PGF1dGhvcnM+PGF1dGhvcj5FYXN0ZXJsaW4sIFIuIEEuPC9hdXRob3I+
PGF1dGhvcj5NY3ZleSwgTC4gQS48L2F1dGhvcj48YXV0aG9yPlN3aXRlaywgTS48L2F1dGhvcj48
YXV0aG9yPlNhd2FuZ2ZhLCBPLjwvYXV0aG9yPjxhdXRob3I+WndlaWcsIEouIFMuPC9hdXRob3I+
PC9hdXRob3JzPjwvY29udHJpYnV0b3JzPjxhdXRoLWFkZHJlc3M+VW5pdiBTbyBDYWxpZiwgRGVw
dCBFY29uLCBMb3MgQW5nZWxlcywgQ0EgOTAwODkgVVNBPC9hdXRoLWFkZHJlc3M+PHRpdGxlcz48
dGl0bGU+VGhlIGhhcHBpbmVzcy1pbmNvbWUgcGFyYWRveCByZXZpc2l0ZWQ8L3RpdGxlPjxzZWNv
bmRhcnktdGl0bGU+UHJvYyBOYXRsIEFjYWQgU2NpIFUgUyBBPC9zZWNvbmRhcnktdGl0bGU+PGFs
dC10aXRsZT5QIE5hdGwgQWNhZCBTY2kgVVNBPC9hbHQtdGl0bGU+PC90aXRsZXM+PHBlcmlvZGlj
YWw+PGZ1bGwtdGl0bGU+UHJvYyBOYXRsIEFjYWQgU2NpIFUgUyBBPC9mdWxsLXRpdGxlPjwvcGVy
aW9kaWNhbD48YWx0LXBlcmlvZGljYWw+PGZ1bGwtdGl0bGU+UCBOYXRsIEFjYWQgU2NpIFVTQTwv
ZnVsbC10aXRsZT48YWJici0xPlAgTmF0bCBBY2FkIFNjaSBVU0E8L2FiYnItMT48L2FsdC1wZXJp
b2RpY2FsPjxwYWdlcz4yMjQ2My0yMjQ2ODwvcGFnZXM+PHZvbHVtZT4xMDc8L3ZvbHVtZT48bnVt
YmVyPjUyPC9udW1iZXI+PGtleXdvcmRzPjxrZXl3b3JkPmVhc3RlcmxpbiBwYXJhZG94PC9rZXl3
b3JkPjxrZXl3b3JkPmxpZmUgc2F0aXNmYWN0aW9uPC9rZXl3b3JkPjxrZXl3b3JkPnN1YmplY3Rp
dmUgd2VsbC1iZWluZzwva2V5d29yZD48a2V5d29yZD5lYXN0ZXJsaW4gcGFyYWRveDwva2V5d29y
ZD48a2V5d29yZD5yaXNpbmcgaGFwcGluZXNzPC9rZXl3b3JkPjxrZXl3b3JkPnV0aWxpdHk8L2tl
eXdvcmQ+PGtleXdvcmQ+Z3Jvd3RoPC9rZXl3b3JkPjxrZXl3b3JkPnNjYWxlczwva2V5d29yZD48
a2V5d29yZD5vcmRlcjwva2V5d29yZD48L2tleXdvcmRzPjxkYXRlcz48eWVhcj4yMDEwPC95ZWFy
PjxwdWItZGF0ZXM+PGRhdGU+RGVjIDI4PC9kYXRlPjwvcHViLWRhdGVzPjwvZGF0ZXM+PGlzYm4+
MDAyNy04NDI0PC9pc2JuPjxhY2Nlc3Npb24tbnVtPjIxMTQ5NzA1PC9hY2Nlc3Npb24tbnVtPjx1
cmxzPjxyZWxhdGVkLXVybHM+PHVybD4mbHQ7R28gdG8gSVNJJmd0OzovL1dPUzowMDAyODU2ODQy
MDAwMjU8L3VybD48L3JlbGF0ZWQtdXJscz48L3VybHM+PGN1c3RvbTI+UE1DMzAxMjUxNTwvY3Vz
dG9tMj48ZWxlY3Ryb25pYy1yZXNvdXJjZS1udW0+MTAuMTA3My9wbmFzLjEwMTU5NjIxMDc8L2Vs
ZWN0cm9uaWMtcmVzb3VyY2UtbnVtPjxsYW5ndWFnZT5FbmdsaXNoPC9sYW5ndWFnZT48L3JlY29y
ZD48L0NpdGU+PC9FbmROb3RlPgB=
</w:fldData>
        </w:fldChar>
      </w:r>
      <w:r w:rsidR="008840B4">
        <w:instrText xml:space="preserve"> ADDIN EN.CITE.DATA </w:instrText>
      </w:r>
      <w:r w:rsidR="008840B4">
        <w:fldChar w:fldCharType="end"/>
      </w:r>
      <w:r w:rsidR="009E6BFB">
        <w:fldChar w:fldCharType="separate"/>
      </w:r>
      <w:r w:rsidR="008840B4" w:rsidRPr="008840B4">
        <w:rPr>
          <w:noProof/>
          <w:vertAlign w:val="superscript"/>
        </w:rPr>
        <w:t>[2, 6, 9]</w:t>
      </w:r>
      <w:r w:rsidR="009E6BFB">
        <w:fldChar w:fldCharType="end"/>
      </w:r>
      <w:r w:rsidR="000400FF">
        <w:t xml:space="preserve">, </w:t>
      </w:r>
      <w:r w:rsidR="000F28C5">
        <w:t>richer individuals</w:t>
      </w:r>
      <w:r w:rsidR="000400FF">
        <w:t xml:space="preserve"> </w:t>
      </w:r>
      <w:r w:rsidR="000F28C5">
        <w:t>are</w:t>
      </w:r>
      <w:r w:rsidR="000400FF">
        <w:t xml:space="preserve"> happier</w:t>
      </w:r>
      <w:r w:rsidR="00E14197">
        <w:t xml:space="preserve"> on average</w:t>
      </w:r>
      <w:r w:rsidR="000400FF" w:rsidRPr="00221CB7">
        <w:t xml:space="preserve">. </w:t>
      </w:r>
      <w:r w:rsidR="00221CB7" w:rsidRPr="00490B4F">
        <w:rPr>
          <w:i/>
        </w:rPr>
        <w:t>But w</w:t>
      </w:r>
      <w:r w:rsidR="00A86770" w:rsidRPr="00490B4F">
        <w:rPr>
          <w:i/>
        </w:rPr>
        <w:t>hat forces</w:t>
      </w:r>
      <w:r w:rsidR="00DA54D0" w:rsidRPr="00490B4F">
        <w:rPr>
          <w:i/>
        </w:rPr>
        <w:t xml:space="preserve"> help </w:t>
      </w:r>
      <w:r w:rsidR="002B38BE">
        <w:rPr>
          <w:i/>
        </w:rPr>
        <w:t>alleviate</w:t>
      </w:r>
      <w:r w:rsidR="00A86770" w:rsidRPr="00490B4F">
        <w:rPr>
          <w:i/>
        </w:rPr>
        <w:t xml:space="preserve"> the </w:t>
      </w:r>
      <w:r w:rsidR="000906CC" w:rsidRPr="00490B4F">
        <w:rPr>
          <w:i/>
        </w:rPr>
        <w:t>economic</w:t>
      </w:r>
      <w:r w:rsidR="00A86770" w:rsidRPr="00490B4F">
        <w:rPr>
          <w:i/>
        </w:rPr>
        <w:t xml:space="preserve"> gradient in happiness? In what social setting</w:t>
      </w:r>
      <w:r w:rsidR="00221CB7" w:rsidRPr="00490B4F">
        <w:rPr>
          <w:i/>
        </w:rPr>
        <w:t xml:space="preserve"> might</w:t>
      </w:r>
      <w:r w:rsidR="00A86770" w:rsidRPr="00490B4F">
        <w:rPr>
          <w:i/>
        </w:rPr>
        <w:t xml:space="preserve"> poorer individuals be as happy as richer individuals? </w:t>
      </w:r>
      <w:r w:rsidR="00221CB7">
        <w:t>A</w:t>
      </w:r>
      <w:r w:rsidR="000400FF">
        <w:t>djust</w:t>
      </w:r>
      <w:r w:rsidR="00221CB7">
        <w:t>ing</w:t>
      </w:r>
      <w:r w:rsidR="000400FF">
        <w:t xml:space="preserve"> </w:t>
      </w:r>
      <w:r w:rsidR="00221CB7">
        <w:t xml:space="preserve">the </w:t>
      </w:r>
      <w:r w:rsidR="000400FF">
        <w:t>unequal income distribution</w:t>
      </w:r>
      <w:r w:rsidR="00221CB7">
        <w:t xml:space="preserve"> itself</w:t>
      </w:r>
      <w:r w:rsidR="0015162B">
        <w:t xml:space="preserve"> within a group</w:t>
      </w:r>
      <w:r w:rsidR="00221CB7">
        <w:t xml:space="preserve"> </w:t>
      </w:r>
      <w:r w:rsidR="0015162B">
        <w:t xml:space="preserve">(e.g., by redistributing wealth) </w:t>
      </w:r>
      <w:r w:rsidR="00221CB7">
        <w:t>can of course have beneficial effects</w:t>
      </w:r>
      <w:r w:rsidR="0015162B">
        <w:t xml:space="preserve"> on the overall SWB of the group</w:t>
      </w:r>
      <w:r w:rsidR="000400FF">
        <w:t xml:space="preserve">; however, </w:t>
      </w:r>
      <w:r w:rsidR="00221CB7">
        <w:t>the impact of such an adjustment on</w:t>
      </w:r>
      <w:r w:rsidR="001F480C">
        <w:t xml:space="preserve"> SWB</w:t>
      </w:r>
      <w:r w:rsidR="000400FF">
        <w:t xml:space="preserve"> </w:t>
      </w:r>
      <w:r w:rsidR="00221CB7">
        <w:t>is</w:t>
      </w:r>
      <w:r w:rsidR="0000059E">
        <w:t xml:space="preserve"> </w:t>
      </w:r>
      <w:r w:rsidR="00E11561">
        <w:t>rarely</w:t>
      </w:r>
      <w:r w:rsidR="009F39B0">
        <w:t xml:space="preserve"> </w:t>
      </w:r>
      <w:r w:rsidR="009445BD">
        <w:t xml:space="preserve">examined </w:t>
      </w:r>
      <w:r w:rsidR="0015162B">
        <w:t xml:space="preserve">(in part </w:t>
      </w:r>
      <w:r w:rsidR="009445BD">
        <w:t xml:space="preserve">because </w:t>
      </w:r>
      <w:r w:rsidR="00217BBE">
        <w:t>the effect of resource redistribution</w:t>
      </w:r>
      <w:r w:rsidR="009445BD">
        <w:t xml:space="preserve"> </w:t>
      </w:r>
      <w:r w:rsidR="00217BBE">
        <w:t xml:space="preserve">may </w:t>
      </w:r>
      <w:r w:rsidR="009445BD">
        <w:t xml:space="preserve">take </w:t>
      </w:r>
      <w:r w:rsidR="006408CD">
        <w:t xml:space="preserve">a </w:t>
      </w:r>
      <w:r w:rsidR="003F152B">
        <w:t xml:space="preserve">long </w:t>
      </w:r>
      <w:r w:rsidR="009445BD">
        <w:t xml:space="preserve">time to </w:t>
      </w:r>
      <w:r w:rsidR="009445BD" w:rsidRPr="003F152B">
        <w:t>appear</w:t>
      </w:r>
      <w:r w:rsidR="0015162B">
        <w:t>)</w:t>
      </w:r>
      <w:r w:rsidR="00D3182B">
        <w:t xml:space="preserve"> </w:t>
      </w:r>
      <w:r w:rsidR="002B1172">
        <w:fldChar w:fldCharType="begin">
          <w:fldData xml:space="preserve">PEVuZE5vdGU+PENpdGU+PEF1dGhvcj5MdWR3aWc8L0F1dGhvcj48WWVhcj4yMDEyPC9ZZWFyPjxS
ZWNOdW0+NDAwMjwvUmVjTnVtPjxEaXNwbGF5VGV4dD48c3R5bGUgZmFjZT0ic3VwZXJzY3JpcHQi
PlsxMF08L3N0eWxlPjwvRGlzcGxheVRleHQ+PHJlY29yZD48cmVjLW51bWJlcj40MDAyPC9yZWMt
bnVtYmVyPjxmb3JlaWduLWtleXM+PGtleSBhcHA9IkVOIiBkYi1pZD0iZWR6NXI5ZGFhYXdyc3dl
dnN2anh6cHRseDVzYXM1ZHd4ZnZkIiB0aW1lc3RhbXA9IjEzNTczMzE2OTQiIGd1aWQ9ImVjMmE5
Y2E0LWIxNDktNGVmZS1hOThhLTQ4NzE3NTY3NzU4NiI+NDAwMjwva2V5PjwvZm9yZWlnbi1rZXlz
PjxyZWYtdHlwZSBuYW1lPSJKb3VybmFsIEFydGljbGUiPjE3PC9yZWYtdHlwZT48Y29udHJpYnV0
b3JzPjxhdXRob3JzPjxhdXRob3I+THVkd2lnLCBKLjwvYXV0aG9yPjxhdXRob3I+RHVuY2FuLCBH
LiBKLjwvYXV0aG9yPjxhdXRob3I+R2VubmV0aWFuLCBMLiBBLjwvYXV0aG9yPjxhdXRob3I+S2F0
eiwgTC4gRi48L2F1dGhvcj48YXV0aG9yPktlc3NsZXIsIFIuIEMuPC9hdXRob3I+PGF1dGhvcj5L
bGluZywgSi4gUi48L2F1dGhvcj48YXV0aG9yPlNhbmJvbm1hdHN1LCBMLjwvYXV0aG9yPjwvYXV0
aG9ycz48L2NvbnRyaWJ1dG9ycz48YXV0aC1hZGRyZXNzPkhhcnJpcyBTY2hvb2wgb2YgUHVibGlj
IFBvbGljeSwgVW5pdmVyc2l0eSBvZiBDaGljYWdvLCAxMTU1IEVhc3QgNjB0aCBTdHJlZXQsIENo
aWNhZ28sIElMIDYwNjM3LCBVU0EuIGpsdWR3aWdAdWNoaWNhZ28uZWR1PC9hdXRoLWFkZHJlc3M+
PHRpdGxlcz48dGl0bGU+TmVpZ2hib3Job29kIGVmZmVjdHMgb24gdGhlIGxvbmctdGVybSB3ZWxs
LWJlaW5nIG9mIGxvdy1pbmNvbWUgYWR1bHRzPC90aXRsZT48c2Vjb25kYXJ5LXRpdGxlPlNjaWVu
Y2U8L3NlY29uZGFyeS10aXRsZT48L3RpdGxlcz48cGVyaW9kaWNhbD48ZnVsbC10aXRsZT5TY2ll
bmNlPC9mdWxsLXRpdGxlPjwvcGVyaW9kaWNhbD48cGFnZXM+MTUwNS0xMDwvcGFnZXM+PHZvbHVt
ZT4zMzc8L3ZvbHVtZT48bnVtYmVyPjYxMDE8L251bWJlcj48a2V5d29yZHM+PGtleXdvcmQ+QWR1
bHQ8L2tleXdvcmQ+PGtleXdvcmQ+KkhhcHBpbmVzczwva2V5d29yZD48a2V5d29yZD4qSG91c2lu
Zzwva2V5d29yZD48a2V5d29yZD5IdW1hbnM8L2tleXdvcmQ+PGtleXdvcmQ+SW5jb21lPC9rZXl3
b3JkPjxrZXl3b3JkPipNZW50YWwgSGVhbHRoPC9rZXl3b3JkPjxrZXl3b3JkPipQZXJzb25hbCBT
YXRpc2ZhY3Rpb248L2tleXdvcmQ+PGtleXdvcmQ+KlBvdmVydHk8L2tleXdvcmQ+PGtleXdvcmQ+
KlF1YWxpdHkgb2YgTGlmZTwva2V5d29yZD48a2V5d29yZD4qUmVzaWRlbmNlIENoYXJhY3Rlcmlz
dGljczwva2V5d29yZD48a2V5d29yZD5Tb2NpYWwgQ29uZGl0aW9uczwva2V5d29yZD48a2V5d29y
ZD5Vbml0ZWQgU3RhdGVzPC9rZXl3b3JkPjxrZXl3b3JkPlVuaXRlZCBTdGF0ZXMgR292ZXJubWVu
dCBBZ2VuY2llczwva2V5d29yZD48L2tleXdvcmRzPjxkYXRlcz48eWVhcj4yMDEyPC95ZWFyPjwv
ZGF0ZXM+PGlzYm4+MTA5NS05MjAzIChFbGVjdHJvbmljKSYjeEQ7MDAzNi04MDc1IChMaW5raW5n
KTwvaXNibj48YWNjZXNzaW9uLW51bT4yMjk5NzMzMTwvYWNjZXNzaW9uLW51bT48d29yay10eXBl
PlJhbmRvbWl6ZWQgQ29udHJvbGxlZCBUcmlhbCYjeEQ7UmVzZWFyY2ggU3VwcG9ydCwgTi5JLkgu
LCBFeHRyYW11cmFs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jI5OTcz
MzE8L3VybD48L3JlbGF0ZWQtdXJscz48L3VybHM+PGN1c3RvbTI+UE1DMzQ5MTU2OTwvY3VzdG9t
Mj48ZWxlY3Ryb25pYy1yZXNvdXJjZS1udW0+MTAuMTEyNi9zY2llbmNlLjEyMjQ2NDg8L2VsZWN0
cm9uaWMtcmVzb3VyY2UtbnVtPjxsYW5ndWFnZT5lbmc8L2xhbmd1YWdlPjwvcmVjb3JkPjwvQ2l0
ZT48L0VuZE5vdGU+AG==
</w:fldData>
        </w:fldChar>
      </w:r>
      <w:r w:rsidR="008840B4">
        <w:instrText xml:space="preserve"> ADDIN EN.CITE </w:instrText>
      </w:r>
      <w:r w:rsidR="008840B4">
        <w:fldChar w:fldCharType="begin">
          <w:fldData xml:space="preserve">PEVuZE5vdGU+PENpdGU+PEF1dGhvcj5MdWR3aWc8L0F1dGhvcj48WWVhcj4yMDEyPC9ZZWFyPjxS
ZWNOdW0+NDAwMjwvUmVjTnVtPjxEaXNwbGF5VGV4dD48c3R5bGUgZmFjZT0ic3VwZXJzY3JpcHQi
PlsxMF08L3N0eWxlPjwvRGlzcGxheVRleHQ+PHJlY29yZD48cmVjLW51bWJlcj40MDAyPC9yZWMt
bnVtYmVyPjxmb3JlaWduLWtleXM+PGtleSBhcHA9IkVOIiBkYi1pZD0iZWR6NXI5ZGFhYXdyc3dl
dnN2anh6cHRseDVzYXM1ZHd4ZnZkIiB0aW1lc3RhbXA9IjEzNTczMzE2OTQiIGd1aWQ9ImVjMmE5
Y2E0LWIxNDktNGVmZS1hOThhLTQ4NzE3NTY3NzU4NiI+NDAwMjwva2V5PjwvZm9yZWlnbi1rZXlz
PjxyZWYtdHlwZSBuYW1lPSJKb3VybmFsIEFydGljbGUiPjE3PC9yZWYtdHlwZT48Y29udHJpYnV0
b3JzPjxhdXRob3JzPjxhdXRob3I+THVkd2lnLCBKLjwvYXV0aG9yPjxhdXRob3I+RHVuY2FuLCBH
LiBKLjwvYXV0aG9yPjxhdXRob3I+R2VubmV0aWFuLCBMLiBBLjwvYXV0aG9yPjxhdXRob3I+S2F0
eiwgTC4gRi48L2F1dGhvcj48YXV0aG9yPktlc3NsZXIsIFIuIEMuPC9hdXRob3I+PGF1dGhvcj5L
bGluZywgSi4gUi48L2F1dGhvcj48YXV0aG9yPlNhbmJvbm1hdHN1LCBMLjwvYXV0aG9yPjwvYXV0
aG9ycz48L2NvbnRyaWJ1dG9ycz48YXV0aC1hZGRyZXNzPkhhcnJpcyBTY2hvb2wgb2YgUHVibGlj
IFBvbGljeSwgVW5pdmVyc2l0eSBvZiBDaGljYWdvLCAxMTU1IEVhc3QgNjB0aCBTdHJlZXQsIENo
aWNhZ28sIElMIDYwNjM3LCBVU0EuIGpsdWR3aWdAdWNoaWNhZ28uZWR1PC9hdXRoLWFkZHJlc3M+
PHRpdGxlcz48dGl0bGU+TmVpZ2hib3Job29kIGVmZmVjdHMgb24gdGhlIGxvbmctdGVybSB3ZWxs
LWJlaW5nIG9mIGxvdy1pbmNvbWUgYWR1bHRzPC90aXRsZT48c2Vjb25kYXJ5LXRpdGxlPlNjaWVu
Y2U8L3NlY29uZGFyeS10aXRsZT48L3RpdGxlcz48cGVyaW9kaWNhbD48ZnVsbC10aXRsZT5TY2ll
bmNlPC9mdWxsLXRpdGxlPjwvcGVyaW9kaWNhbD48cGFnZXM+MTUwNS0xMDwvcGFnZXM+PHZvbHVt
ZT4zMzc8L3ZvbHVtZT48bnVtYmVyPjYxMDE8L251bWJlcj48a2V5d29yZHM+PGtleXdvcmQ+QWR1
bHQ8L2tleXdvcmQ+PGtleXdvcmQ+KkhhcHBpbmVzczwva2V5d29yZD48a2V5d29yZD4qSG91c2lu
Zzwva2V5d29yZD48a2V5d29yZD5IdW1hbnM8L2tleXdvcmQ+PGtleXdvcmQ+SW5jb21lPC9rZXl3
b3JkPjxrZXl3b3JkPipNZW50YWwgSGVhbHRoPC9rZXl3b3JkPjxrZXl3b3JkPipQZXJzb25hbCBT
YXRpc2ZhY3Rpb248L2tleXdvcmQ+PGtleXdvcmQ+KlBvdmVydHk8L2tleXdvcmQ+PGtleXdvcmQ+
KlF1YWxpdHkgb2YgTGlmZTwva2V5d29yZD48a2V5d29yZD4qUmVzaWRlbmNlIENoYXJhY3Rlcmlz
dGljczwva2V5d29yZD48a2V5d29yZD5Tb2NpYWwgQ29uZGl0aW9uczwva2V5d29yZD48a2V5d29y
ZD5Vbml0ZWQgU3RhdGVzPC9rZXl3b3JkPjxrZXl3b3JkPlVuaXRlZCBTdGF0ZXMgR292ZXJubWVu
dCBBZ2VuY2llczwva2V5d29yZD48L2tleXdvcmRzPjxkYXRlcz48eWVhcj4yMDEyPC95ZWFyPjwv
ZGF0ZXM+PGlzYm4+MTA5NS05MjAzIChFbGVjdHJvbmljKSYjeEQ7MDAzNi04MDc1IChMaW5raW5n
KTwvaXNibj48YWNjZXNzaW9uLW51bT4yMjk5NzMzMTwvYWNjZXNzaW9uLW51bT48d29yay10eXBl
PlJhbmRvbWl6ZWQgQ29udHJvbGxlZCBUcmlhbCYjeEQ7UmVzZWFyY2ggU3VwcG9ydCwgTi5JLkgu
LCBFeHRyYW11cmFs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jI5OTcz
MzE8L3VybD48L3JlbGF0ZWQtdXJscz48L3VybHM+PGN1c3RvbTI+UE1DMzQ5MTU2OTwvY3VzdG9t
Mj48ZWxlY3Ryb25pYy1yZXNvdXJjZS1udW0+MTAuMTEyNi9zY2llbmNlLjEyMjQ2NDg8L2VsZWN0
cm9uaWMtcmVzb3VyY2UtbnVtPjxsYW5ndWFnZT5lbmc8L2xhbmd1YWdlPjwvcmVjb3JkPjwvQ2l0
ZT48L0VuZE5vdGU+AG==
</w:fldData>
        </w:fldChar>
      </w:r>
      <w:r w:rsidR="008840B4">
        <w:instrText xml:space="preserve"> ADDIN EN.CITE.DATA </w:instrText>
      </w:r>
      <w:r w:rsidR="008840B4">
        <w:fldChar w:fldCharType="end"/>
      </w:r>
      <w:r w:rsidR="002B1172">
        <w:fldChar w:fldCharType="separate"/>
      </w:r>
      <w:r w:rsidR="008840B4" w:rsidRPr="008840B4">
        <w:rPr>
          <w:noProof/>
          <w:vertAlign w:val="superscript"/>
        </w:rPr>
        <w:t>[10]</w:t>
      </w:r>
      <w:r w:rsidR="002B1172">
        <w:fldChar w:fldCharType="end"/>
      </w:r>
      <w:r w:rsidR="0015162B">
        <w:t>.</w:t>
      </w:r>
      <w:r w:rsidR="009F39B0">
        <w:t xml:space="preserve"> </w:t>
      </w:r>
      <w:r w:rsidR="00221CB7">
        <w:t>Distinctly,</w:t>
      </w:r>
      <w:r w:rsidR="009F39B0">
        <w:t xml:space="preserve"> </w:t>
      </w:r>
      <w:r w:rsidR="001B7ADF">
        <w:t>positive psychology interventions</w:t>
      </w:r>
      <w:r w:rsidR="00872F26">
        <w:t xml:space="preserve"> </w:t>
      </w:r>
      <w:r w:rsidR="009F39B0">
        <w:t>can make people happier</w:t>
      </w:r>
      <w:r w:rsidR="0015162B">
        <w:t>;</w:t>
      </w:r>
      <w:r w:rsidR="009F39B0">
        <w:t xml:space="preserve"> however, </w:t>
      </w:r>
      <w:r w:rsidR="00221CB7">
        <w:t xml:space="preserve">such interventions </w:t>
      </w:r>
      <w:r w:rsidR="009F39B0">
        <w:t>typically</w:t>
      </w:r>
      <w:r w:rsidR="001B7ADF">
        <w:t xml:space="preserve"> focus on alleviating depressive symptoms</w:t>
      </w:r>
      <w:r w:rsidR="000906CC">
        <w:t xml:space="preserve"> rather than </w:t>
      </w:r>
      <w:r w:rsidR="00E14197">
        <w:t xml:space="preserve">increasing </w:t>
      </w:r>
      <w:r w:rsidR="000906CC">
        <w:t>happiness</w:t>
      </w:r>
      <w:r w:rsidR="002B1172">
        <w:t xml:space="preserve"> </w:t>
      </w:r>
      <w:r w:rsidR="002B1172">
        <w:fldChar w:fldCharType="begin"/>
      </w:r>
      <w:r w:rsidR="008840B4">
        <w:instrText xml:space="preserve"> ADDIN EN.CITE &lt;EndNote&gt;&lt;Cite&gt;&lt;Author&gt;Sin&lt;/Author&gt;&lt;Year&gt;2009&lt;/Year&gt;&lt;RecNum&gt;7489&lt;/RecNum&gt;&lt;DisplayText&gt;&lt;style face="superscript"&gt;[11]&lt;/style&gt;&lt;/DisplayText&gt;&lt;record&gt;&lt;rec-number&gt;7489&lt;/rec-number&gt;&lt;foreign-keys&gt;&lt;key app="EN" db-id="edz5r9daaawrswevsvjxzptlx5sas5dwxfvd" timestamp="1459978104" guid="6be734a6-4421-4108-b027-0ee398020e69"&gt;7489&lt;/key&gt;&lt;/foreign-keys&gt;&lt;ref-type name="Journal Article"&gt;17&lt;/ref-type&gt;&lt;contributors&gt;&lt;authors&gt;&lt;author&gt;Sin, N. L.&lt;/author&gt;&lt;author&gt;Lyubomirsky, S.&lt;/author&gt;&lt;/authors&gt;&lt;/contributors&gt;&lt;auth-address&gt;Univ Calif Riverside, Dept Psychol, Riverside, CA 92521 USA&lt;/auth-address&gt;&lt;titles&gt;&lt;title&gt;Enhancing well-being and alleviating depressive symptoms with positive psychology interventions: A practice-friendly meta-analysis&lt;/title&gt;&lt;secondary-title&gt;Journal of Clinical Psychology&lt;/secondary-title&gt;&lt;alt-title&gt;J Clin Psychol&lt;/alt-title&gt;&lt;/titles&gt;&lt;periodical&gt;&lt;full-title&gt;Journal of Clinical Psychology&lt;/full-title&gt;&lt;abbr-1&gt;J Clin Psychol&lt;/abbr-1&gt;&lt;/periodical&gt;&lt;alt-periodical&gt;&lt;full-title&gt;Journal of Clinical Psychology&lt;/full-title&gt;&lt;abbr-1&gt;J Clin Psychol&lt;/abbr-1&gt;&lt;/alt-periodical&gt;&lt;pages&gt;467-487&lt;/pages&gt;&lt;volume&gt;65&lt;/volume&gt;&lt;number&gt;5&lt;/number&gt;&lt;keywords&gt;&lt;keyword&gt;depression&lt;/keyword&gt;&lt;keyword&gt;meta-analysis&lt;/keyword&gt;&lt;keyword&gt;positive psychology&lt;/keyword&gt;&lt;keyword&gt;psychotherapy&lt;/keyword&gt;&lt;keyword&gt;treatment&lt;/keyword&gt;&lt;keyword&gt;well-being&lt;/keyword&gt;&lt;keyword&gt;quality-of-life&lt;/keyword&gt;&lt;keyword&gt;forgiveness therapy&lt;/keyword&gt;&lt;keyword&gt;counting blessings&lt;/keyword&gt;&lt;keyword&gt;health-benefits&lt;/keyword&gt;&lt;keyword&gt;happiness&lt;/keyword&gt;&lt;keyword&gt;gratitude&lt;/keyword&gt;&lt;keyword&gt;emotions&lt;/keyword&gt;&lt;keyword&gt;program&lt;/keyword&gt;&lt;keyword&gt;goal&lt;/keyword&gt;&lt;keyword&gt;individuals&lt;/keyword&gt;&lt;/keywords&gt;&lt;dates&gt;&lt;year&gt;2009&lt;/year&gt;&lt;pub-dates&gt;&lt;date&gt;May&lt;/date&gt;&lt;/pub-dates&gt;&lt;/dates&gt;&lt;isbn&gt;0021-9762&lt;/isbn&gt;&lt;accession-num&gt;19301241&lt;/accession-num&gt;&lt;urls&gt;&lt;related-urls&gt;&lt;url&gt;&amp;lt;Go to ISI&amp;gt;://WOS:000265227100002&lt;/url&gt;&lt;/related-urls&gt;&lt;/urls&gt;&lt;electronic-resource-num&gt;10.1002/jclp.20593&lt;/electronic-resource-num&gt;&lt;language&gt;English&lt;/language&gt;&lt;/record&gt;&lt;/Cite&gt;&lt;/EndNote&gt;</w:instrText>
      </w:r>
      <w:r w:rsidR="002B1172">
        <w:fldChar w:fldCharType="separate"/>
      </w:r>
      <w:r w:rsidR="008840B4" w:rsidRPr="008840B4">
        <w:rPr>
          <w:noProof/>
          <w:vertAlign w:val="superscript"/>
        </w:rPr>
        <w:t>[11]</w:t>
      </w:r>
      <w:r w:rsidR="002B1172">
        <w:fldChar w:fldCharType="end"/>
      </w:r>
      <w:r w:rsidR="001B7ADF">
        <w:t>.</w:t>
      </w:r>
      <w:r w:rsidR="007764AF">
        <w:t xml:space="preserve"> </w:t>
      </w:r>
    </w:p>
    <w:p w14:paraId="7E643C13" w14:textId="1426320C" w:rsidR="00D8678F" w:rsidRDefault="00D8678F" w:rsidP="00154002">
      <w:pPr>
        <w:jc w:val="both"/>
      </w:pPr>
    </w:p>
    <w:p w14:paraId="4DEA6170" w14:textId="221077C5" w:rsidR="00AB512C" w:rsidRPr="00490B4F" w:rsidRDefault="004D7CE4" w:rsidP="00154002">
      <w:pPr>
        <w:jc w:val="both"/>
      </w:pPr>
      <w:r w:rsidRPr="004D7CE4">
        <w:t xml:space="preserve">Evidence from </w:t>
      </w:r>
      <w:r w:rsidR="00F2216D">
        <w:t xml:space="preserve">past </w:t>
      </w:r>
      <w:r w:rsidRPr="004D7CE4">
        <w:t xml:space="preserve">observational studies </w:t>
      </w:r>
      <w:r w:rsidR="00AA110F">
        <w:t>suggests</w:t>
      </w:r>
      <w:r w:rsidRPr="004D7CE4">
        <w:t xml:space="preserve"> that a large portion of the wealth-well-being linkage comes from</w:t>
      </w:r>
      <w:r w:rsidR="000412CC">
        <w:t xml:space="preserve"> the existence of</w:t>
      </w:r>
      <w:r w:rsidRPr="004D7CE4">
        <w:t xml:space="preserve"> relative wealth (</w:t>
      </w:r>
      <w:r w:rsidR="000412CC">
        <w:t xml:space="preserve">i.e., having </w:t>
      </w:r>
      <w:r w:rsidRPr="004D7CE4">
        <w:t xml:space="preserve">higher/lower </w:t>
      </w:r>
      <w:r w:rsidR="000412CC">
        <w:t xml:space="preserve">wealth </w:t>
      </w:r>
      <w:r w:rsidRPr="004D7CE4">
        <w:t>than others in</w:t>
      </w:r>
      <w:r w:rsidR="000412CC">
        <w:t xml:space="preserve"> one’s</w:t>
      </w:r>
      <w:r w:rsidRPr="004D7CE4">
        <w:t xml:space="preserve"> social network) and not just absolute wealth (</w:t>
      </w:r>
      <w:r w:rsidR="002B21FC">
        <w:t xml:space="preserve">e.g., </w:t>
      </w:r>
      <w:r w:rsidRPr="004D7CE4">
        <w:t xml:space="preserve">purchasing power) </w:t>
      </w:r>
      <w:r w:rsidRPr="004D7CE4">
        <w:fldChar w:fldCharType="begin">
          <w:fldData xml:space="preserve">PEVuZE5vdGU+PENpdGU+PEF1dGhvcj5LYXdhY2hpPC9BdXRob3I+PFllYXI+MjAxMDwvWWVhcj48
UmVjTnVtPjczOTk8L1JlY051bT48RGlzcGxheVRleHQ+PHN0eWxlIGZhY2U9InN1cGVyc2NyaXB0
Ij5bMTItMTRdPC9zdHlsZT48L0Rpc3BsYXlUZXh0PjxyZWNvcmQ+PHJlYy1udW1iZXI+NzM5OTwv
cmVjLW51bWJlcj48Zm9yZWlnbi1rZXlzPjxrZXkgYXBwPSJFTiIgZGItaWQ9ImVkejVyOWRhYWF3
cnN3ZXZzdmp4enB0bHg1c2FzNWR3eGZ2ZCIgdGltZXN0YW1wPSIxNDQ2NDM2OTYxIj43Mzk5PC9r
ZXk+PC9mb3JlaWduLWtleXM+PHJlZi10eXBlIG5hbWU9IkpvdXJuYWwgQXJ0aWNsZSI+MTc8L3Jl
Zi10eXBlPjxjb250cmlidXRvcnM+PGF1dGhvcnM+PGF1dGhvcj5LYXdhY2hpLCBJLjwvYXV0aG9y
PjxhdXRob3I+QWRsZXIsIE4uIEUuPC9hdXRob3I+PGF1dGhvcj5Eb3csIFcuIEguPC9hdXRob3I+
PC9hdXRob3JzPjwvY29udHJpYnV0b3JzPjxhdXRoLWFkZHJlc3M+S2F3YWNoaSwgSSYjeEQ7SGFy
dmFyZCBVbml2LCBTY2ggUHVibCBIbHRoLCBEZXB0IFNvYyBIdW1hbiBEZXYgJmFtcDsgSGx0aCwg
Njc3IEh1bnRpbmd0b24gQXZlLCBCb3N0b24sIE1BIDAyMTE1IFVTQSYjeEQ7SGFydmFyZCBVbml2
LCBTY2ggUHVibCBIbHRoLCBEZXB0IFNvYyBIdW1hbiBEZXYgJmFtcDsgSGx0aCwgNjc3IEh1bnRp
bmd0b24gQXZlLCBCb3N0b24sIE1BIDAyMTE1IFVTQSYjeEQ7SGFydmFyZCBVbml2LCBTY2ggUHVi
bCBIbHRoLCBEZXB0IFNvYyBIdW1hbiBEZXYgJmFtcDsgSGx0aCwgQm9zdG9uLCBNQSAwMjExNSBV
U0EmI3hEO1VuaXYgQ2FsaWYgU2FuIEZyYW5jaXNjbywgRGVwdCBQc3ljaGlhdCwgQ3RyIEhsdGgg
JmFtcDsgQ29tbXVuaXR5LCBTYW4gRnJhbmNpc2NvLCBDQSA5NDE0MyBVU0EmI3hEO1VuaXYgQ2Fs
aWYgQmVya2VsZXksIEJlcmtlbGV5LCBDQSA5NDcyMCBVU0E8L2F1dGgtYWRkcmVzcz48dGl0bGVz
Pjx0aXRsZT5Nb25leSwgc2Nob29saW5nLCBhbmQgaGVhbHRoOiBNZWNoYW5pc21zIGFuZCBjYXVz
YWwgZXZpZGVuY2U8L3RpdGxlPjxzZWNvbmRhcnktdGl0bGU+QW5uIE5ZIEFjYWQgU2NpPC9zZWNv
bmRhcnktdGl0bGU+PGFsdC10aXRsZT5Bbm4gTnkgQWNhZCBTY2k8L2FsdC10aXRsZT48L3RpdGxl
cz48cGVyaW9kaWNhbD48ZnVsbC10aXRsZT5CaW9sb2d5IG9mIERpc2FkdmFudGFnZTogU29jaW9l
Y29ub21pYyBTdGF0dXMgYW5kIEhlYWx0aDwvZnVsbC10aXRsZT48YWJici0xPkFubiBOeSBBY2Fk
IFNjaTwvYWJici0xPjwvcGVyaW9kaWNhbD48YWx0LXBlcmlvZGljYWw+PGZ1bGwtdGl0bGU+Qmlv
bG9neSBvZiBEaXNhZHZhbnRhZ2U6IFNvY2lvZWNvbm9taWMgU3RhdHVzIGFuZCBIZWFsdGg8L2Z1
bGwtdGl0bGU+PGFiYnItMT5Bbm4gTnkgQWNhZCBTY2k8L2FiYnItMT48L2FsdC1wZXJpb2RpY2Fs
PjxwYWdlcz41Ni02ODwvcGFnZXM+PHZvbHVtZT4xMTg2PC92b2x1bWU+PGtleXdvcmRzPjxrZXl3
b3JkPmVkdWNhdGlvbjwva2V5d29yZD48a2V5d29yZD5pbmNvbWU8L2tleXdvcmQ+PGtleXdvcmQ+
c2VzPC9rZXl3b3JkPjxrZXl3b3JkPnN1YmplY3RpdmUgc29jaWFsLXN0YXR1czwva2V5d29yZD48
a2V5d29yZD5zb2Npb2Vjb25vbWljLXN0YXR1czwva2V5d29yZD48a2V5d29yZD5yZWxhdGl2ZSBk
ZXByaXZhdGlvbjwva2V5d29yZD48a2V5d29yZD5jaGlsZCBoZWFsdGg8L2tleXdvcmQ+PGtleXdv
cmQ+d2hpdGVoYWxsLWlpPC9rZXl3b3JkPjxrZXl3b3JkPm1vcnRhbGl0eTwva2V5d29yZD48a2V5
d29yZD5pbmNvbWU8L2tleXdvcmQ+PGtleXdvcmQ+ZWR1Y2F0aW9uPC9rZXl3b3JkPjxrZXl3b3Jk
PmludGVsbGlnZW5jZTwva2V5d29yZD48a2V5d29yZD5pbmVxdWFsaXRpZXM8L2tleXdvcmQ+PC9r
ZXl3b3Jkcz48ZGF0ZXM+PHllYXI+MjAxMDwveWVhcj48L2RhdGVzPjxpc2JuPjAwNzctODkyMzwv
aXNibj48YWNjZXNzaW9uLW51bT5XT1M6MDAwMjc3OTA4MDAwMDA1PC9hY2Nlc3Npb24tbnVtPjx1
cmxzPjxyZWxhdGVkLXVybHM+PHVybD4mbHQ7R28gdG8gSVNJJmd0OzovL1dPUzowMDAyNzc5MDgw
MDAwMDU8L3VybD48L3JlbGF0ZWQtdXJscz48L3VybHM+PGVsZWN0cm9uaWMtcmVzb3VyY2UtbnVt
PjEwLjExMTEvai4xNzQ5LTY2MzIuMjAwOS4wNTM0MC54PC9lbGVjdHJvbmljLXJlc291cmNlLW51
bT48bGFuZ3VhZ2U+RW5nbGlzaDwvbGFuZ3VhZ2U+PC9yZWNvcmQ+PC9DaXRlPjxDaXRlPjxBdXRo
b3I+THVuZDwvQXV0aG9yPjxZZWFyPjIwMTA8L1llYXI+PFJlY051bT43NDUxPC9SZWNOdW0+PHJl
Y29yZD48cmVjLW51bWJlcj43NDUxPC9yZWMtbnVtYmVyPjxmb3JlaWduLWtleXM+PGtleSBhcHA9
IkVOIiBkYi1pZD0iZWR6NXI5ZGFhYXdyc3dldnN2anh6cHRseDVzYXM1ZHd4ZnZkIiB0aW1lc3Rh
bXA9IjE0NTc4MDA1ODgiIGd1aWQ9ImJmZWIzZWM4LWU5NGQtNDMxZC04MTg4LTZmY2QyMWFkZTQz
MCI+NzQ1MTwva2V5PjwvZm9yZWlnbi1rZXlzPjxyZWYtdHlwZSBuYW1lPSJKb3VybmFsIEFydGlj
bGUiPjE3PC9yZWYtdHlwZT48Y29udHJpYnV0b3JzPjxhdXRob3JzPjxhdXRob3I+THVuZCwgQy48
L2F1dGhvcj48YXV0aG9yPkJyZWVuLCBBLjwvYXV0aG9yPjxhdXRob3I+Rmxpc2hlciwgQS4gSi48
L2F1dGhvcj48YXV0aG9yPktha3VtYSwgUi48L2F1dGhvcj48YXV0aG9yPkNvcnJpZ2FsbCwgSi48
L2F1dGhvcj48YXV0aG9yPkpvc2thLCBKLiBBLjwvYXV0aG9yPjxhdXRob3I+U3dhcnR6LCBMLjwv
YXV0aG9yPjxhdXRob3I+UGF0ZWwsIFYuPC9hdXRob3I+PC9hdXRob3JzPjwvY29udHJpYnV0b3Jz
PjxhdXRoLWFkZHJlc3M+VW5pdiBDYXBlIFRvd24sIERlcHQgUHN5Y2hpYXQgJmFtcDsgTWVudGFs
IEhsdGgsIFpBLTc5MjUgQ2FwZSBUb3duLCBTb3V0aCBBZnJpY2EmI3hEO1VuaXYgVG9yb250bywg
Q3RyIEFkZGljdCAmYW1wOyBNZW50YWwgSGx0aCwgVG9yb250bywgT04sIENhbmFkYSYjeEQ7VW5p
diBTdGVsbGVuYm9zY2gsIERlcHQgUHN5Y2hvbCwgWkEtNzYwMCBTdGVsbGVuYm9zY2gsIFNvdXRo
IEFmcmljYSYjeEQ7TG9uZG9uIFNjaCBIeWcgJmFtcDsgVHJvcCBNZWQsIEN0ciBHbG9iYWwgTWVu
dGFsIEhsdGgsIExvbmRvbiBXQzEsIEVuZ2xhbmQ8L2F1dGgtYWRkcmVzcz48dGl0bGVzPjx0aXRs
ZT5Qb3ZlcnR5IGFuZCBjb21tb24gbWVudGFsIGRpc29yZGVycyBpbiBsb3cgYW5kIG1pZGRsZSBp
bmNvbWUgY291bnRyaWVzOiBBIHN5c3RlbWF0aWMgcmV2aWV3PC90aXRsZT48c2Vjb25kYXJ5LXRp
dGxlPlNvY2lhbCBTY2llbmNlICZhbXA7IE1lZGljaW5lPC9zZWNvbmRhcnktdGl0bGU+PGFsdC10
aXRsZT5Tb2MgU2NpIE1lZDwvYWx0LXRpdGxlPjwvdGl0bGVzPjxwZXJpb2RpY2FsPjxmdWxsLXRp
dGxlPlNvY2lhbCBTY2llbmNlICZhbXA7IE1lZGljaW5lPC9mdWxsLXRpdGxlPjwvcGVyaW9kaWNh
bD48YWx0LXBlcmlvZGljYWw+PGZ1bGwtdGl0bGU+U29jIFNjaSBNZWQ8L2Z1bGwtdGl0bGU+PC9h
bHQtcGVyaW9kaWNhbD48cGFnZXM+NTE3LTUyODwvcGFnZXM+PHZvbHVtZT43MTwvdm9sdW1lPjxu
dW1iZXI+MzwvbnVtYmVyPjxrZXl3b3Jkcz48a2V5d29yZD5tZW50YWwgaGVhbHRoPC9rZXl3b3Jk
PjxrZXl3b3JkPnBvdmVydHk8L2tleXdvcmQ+PGtleXdvcmQ+ZGV2ZWxvcGluZyBjb3VudHJpZXM8
L2tleXdvcmQ+PGtleXdvcmQ+ZGVwcmVzc2lvbjwva2V5d29yZD48a2V5d29yZD5hbnhpZXR5PC9r
ZXl3b3JkPjxrZXl3b3JkPmRldmVsb3BtZW50PC9rZXl3b3JkPjxrZXl3b3JkPnN5c3RlbWF0aWMg
cmV2aWV3PC9rZXl3b3JkPjxrZXl3b3JkPnBvc3R0cmF1bWF0aWMtc3RyZXNzLWRpc29yZGVyPC9r
ZXl3b3JkPjxrZXl3b3JkPnByaW1hcnktY2FyZSBhdHRlbmRlcnM8L2tleXdvcmQ+PGtleXdvcmQ+
Z2VuZXJhbCBoZWFsdGgtY2FyZTwva2V5d29yZD48a2V5d29yZD5yaXNrLWZhY3RvcnM8L2tleXdv
cmQ+PGtleXdvcmQ+c291dGgtYWZyaWNhPC9rZXl3b3JkPjxrZXl3b3JkPnBzeWNoaWF0cmljLWRp
c29yZGVyczwva2V5d29yZD48a2V5d29yZD5wb3N0bmF0YWwgZGVwcmVzc2lvbjwva2V5d29yZD48
a2V5d29yZD5wc3ljaG9sb2dpY2FsIGRpc3RyZXNzPC9rZXl3b3JkPjxrZXl3b3JkPnBvc3RwYXJ0
dW0gZGVwcmVzc2lvbjwva2V5d29yZD48a2V5d29yZD5wcmV2YWxlbmNlPC9rZXl3b3JkPjwva2V5
d29yZHM+PGRhdGVzPjx5ZWFyPjIwMTA8L3llYXI+PHB1Yi1kYXRlcz48ZGF0ZT5BdWc8L2RhdGU+
PC9wdWItZGF0ZXM+PC9kYXRlcz48aXNibj4wMjc3LTk1MzY8L2lzYm4+PGFjY2Vzc2lvbi1udW0+
MjA2MjE3NDggPC9hY2Nlc3Npb24tbnVtPjx1cmxzPjxyZWxhdGVkLXVybHM+PHVybD4mbHQ7R28g
dG8gSVNJJmd0OzovL1dPUzowMDAyODAxMjAxMDAwMTM8L3VybD48L3JlbGF0ZWQtdXJscz48L3Vy
bHM+PGN1c3RvbTI+UE1DNDk5MTc2MTwvY3VzdG9tMj48ZWxlY3Ryb25pYy1yZXNvdXJjZS1udW0+
MTAuMTAxNi9qLnNvY3NjaW1lZC4yMDEwLjA0LjAyNzwvZWxlY3Ryb25pYy1yZXNvdXJjZS1udW0+
PGxhbmd1YWdlPkVuZ2xpc2g8L2xhbmd1YWdlPjwvcmVjb3JkPjwvQ2l0ZT48Q2l0ZT48QXV0aG9y
PktvbmRvPC9BdXRob3I+PFllYXI+MjAwODwvWWVhcj48UmVjTnVtPjYxNDE8L1JlY051bT48cmVj
b3JkPjxyZWMtbnVtYmVyPjYxNDE8L3JlYy1udW1iZXI+PGZvcmVpZ24ta2V5cz48a2V5IGFwcD0i
RU4iIGRiLWlkPSJlZHo1cjlkYWFhd3Jzd2V2c3ZqeHpwdGx4NXNhczVkd3hmdmQiIHRpbWVzdGFt
cD0iMTM5MzAwMDA4NiIgZ3VpZD0iZjllZWE3NjItYzE2OS00Njc0LWE4ZDYtYzQ1NWM3NzM3ZGUw
Ij42MTQxPC9rZXk+PC9mb3JlaWduLWtleXM+PHJlZi10eXBlIG5hbWU9IkpvdXJuYWwgQXJ0aWNs
ZSI+MTc8L3JlZi10eXBlPjxjb250cmlidXRvcnM+PGF1dGhvcnM+PGF1dGhvcj5Lb25kbywgTi48
L2F1dGhvcj48YXV0aG9yPkthd2FjaGksIEkuPC9hdXRob3I+PGF1dGhvcj5TdWJyYW1hbmlhbiwg
Uy4gVi48L2F1dGhvcj48YXV0aG9yPlRha2VkYSwgWS48L2F1dGhvcj48YXV0aG9yPllhbWFnYXRh
LCBaLjwvYXV0aG9yPjwvYXV0aG9ycz48L2NvbnRyaWJ1dG9ycz48YXV0aC1hZGRyZXNzPktvbmRv
LCBOJiN4RDtIYXJ2YXJkIFVuaXYsIFNjaCBQdWJsIEhsdGgsIERlcHQgU29jIEh1bWFuIERldiAm
YW1wOyBIbHRoLCA0MDEgUGsgRHIgRmxvb3IgNCw0MzYsIEJvc3RvbiwgTUEgMDIyMTUgVVNBJiN4
RDtIYXJ2YXJkIFVuaXYsIFNjaCBQdWJsIEhsdGgsIERlcHQgU29jIEh1bWFuIERldiAmYW1wOyBI
bHRoLCA0MDEgUGsgRHIgRmxvb3IgNCw0MzYsIEJvc3RvbiwgTUEgMDIyMTUgVVNBJiN4RDtIYXJ2
YXJkIFVuaXYsIFNjaCBQdWJsIEhsdGgsIERlcHQgU29jIEh1bWFuIERldiAmYW1wOyBIbHRoLCBC
b3N0b24sIE1BIDAyMjE1IFVTQSYjeEQ7VW5pdiBZYW1hbmFzaGksIEludGVyZGlzY2lwbGluYXJ5
IEdyYWQgU2NoIE1lZCAmYW1wOyBFbmduLCBEZXB0IEhsdGggU2NpLCBDaHVvLCBZYW1hbmFzaGks
IEphcGFuJiN4RDtNaW5pc3QgSGx0aCBMYWJvciAmYW1wOyBXZWxmLCBIbHRoIFNlcnYgQnVyLCBP
ZmYgQ2FuYyBDb250cm9sLCBDaGl5b2RhIEt1LCBUb2t5bywgSmFwYW48L2F1dGgtYWRkcmVzcz48
dGl0bGVzPjx0aXRsZT5EbyBzb2NpYWwgY29tcGFyaXNvbnMgZXhwbGFpbiB0aGUgYXNzb2NpYXRp
b24gYmV0d2VlbiBpbmNvbWUgaW5lcXVhbGl0eSBhbmQgaGVhbHRoPzogUmVsYXRpdmUgZGVwcml2
YXRpb24gYW5kIHBlcmNlaXZlZCBoZWFsdGggYW1vbmcgbWFsZSBhbmQgZmVtYWxlIEphcGFuZXNl
IGluZGl2aWR1YWxzPC90aXRsZT48c2Vjb25kYXJ5LXRpdGxlPlNvY2lhbCBTY2llbmNlICZhbXA7
IE1lZGljaW5lPC9zZWNvbmRhcnktdGl0bGU+PGFsdC10aXRsZT5Tb2MgU2NpIE1lZDwvYWx0LXRp
dGxlPjwvdGl0bGVzPjxwZXJpb2RpY2FsPjxmdWxsLXRpdGxlPlNvY2lhbCBTY2llbmNlICZhbXA7
IE1lZGljaW5lPC9mdWxsLXRpdGxlPjwvcGVyaW9kaWNhbD48YWx0LXBlcmlvZGljYWw+PGZ1bGwt
dGl0bGU+U29jIFNjaSBNZWQ8L2Z1bGwtdGl0bGU+PC9hbHQtcGVyaW9kaWNhbD48cGFnZXM+OTgy
LTk4NzwvcGFnZXM+PHZvbHVtZT42Nzwvdm9sdW1lPjxudW1iZXI+NjwvbnVtYmVyPjxrZXl3b3Jk
cz48a2V5d29yZD5qYXBhbjwva2V5d29yZD48a2V5d29yZD5wc3ljaG9zb2NpYWwgZGVwcml2YXRp
b248L2tleXdvcmQ+PGtleXdvcmQ+cmVsYXRpdmUgZGVwcml2YXRpb248L2tleXdvcmQ+PGtleXdv
cmQ+aW5jb21lIGluZXF1YWxpdHk8L2tleXdvcmQ+PGtleXdvcmQ+cGF0aHdheXM8L2tleXdvcmQ+
PGtleXdvcmQ+c2VsZi1yYXRlZCBoZWFsdGg8L2tleXdvcmQ+PGtleXdvcmQ+cG9wdWxhdGlvbiBo
ZWFsdGg8L2tleXdvcmQ+PGtleXdvcmQ+bW9ydGFsaXR5PC9rZXl3b3JkPjxrZXl3b3JkPm11bHRp
bGV2ZWw8L2tleXdvcmQ+PC9rZXl3b3Jkcz48ZGF0ZXM+PHllYXI+MjAwODwveWVhcj48cHViLWRh
dGVzPjxkYXRlPlNlcDwvZGF0ZT48L3B1Yi1kYXRlcz48L2RhdGVzPjxpc2JuPjAyNzctOTUzNjwv
aXNibj48YWNjZXNzaW9uLW51bT5XT1M6MDAwMjU4ODk3NTAwMDEwPC9hY2Nlc3Npb24tbnVtPjx1
cmxzPjxyZWxhdGVkLXVybHM+PHVybD4mbHQ7R28gdG8gSVNJJmd0OzovL1dPUzowMDAyNTg4OTc1
MDAwMTA8L3VybD48L3JlbGF0ZWQtdXJscz48L3VybHM+PGN1c3RvbTI+UE1DMjc5MTA0NjwvY3Vz
dG9tMj48ZWxlY3Ryb25pYy1yZXNvdXJjZS1udW0+MTAuMTAxNi9KLlNvY3NjaW1lZC4yMDA4LjA2
LjAwMjwvZWxlY3Ryb25pYy1yZXNvdXJjZS1udW0+PGxhbmd1YWdlPkVuZ2xpc2g8L2xhbmd1YWdl
PjwvcmVjb3JkPjwvQ2l0ZT48L0VuZE5vdGU+
</w:fldData>
        </w:fldChar>
      </w:r>
      <w:r w:rsidR="008840B4">
        <w:instrText xml:space="preserve"> ADDIN EN.CITE </w:instrText>
      </w:r>
      <w:r w:rsidR="008840B4">
        <w:fldChar w:fldCharType="begin">
          <w:fldData xml:space="preserve">PEVuZE5vdGU+PENpdGU+PEF1dGhvcj5LYXdhY2hpPC9BdXRob3I+PFllYXI+MjAxMDwvWWVhcj48
UmVjTnVtPjczOTk8L1JlY051bT48RGlzcGxheVRleHQ+PHN0eWxlIGZhY2U9InN1cGVyc2NyaXB0
Ij5bMTItMTRdPC9zdHlsZT48L0Rpc3BsYXlUZXh0PjxyZWNvcmQ+PHJlYy1udW1iZXI+NzM5OTwv
cmVjLW51bWJlcj48Zm9yZWlnbi1rZXlzPjxrZXkgYXBwPSJFTiIgZGItaWQ9ImVkejVyOWRhYWF3
cnN3ZXZzdmp4enB0bHg1c2FzNWR3eGZ2ZCIgdGltZXN0YW1wPSIxNDQ2NDM2OTYxIj43Mzk5PC9r
ZXk+PC9mb3JlaWduLWtleXM+PHJlZi10eXBlIG5hbWU9IkpvdXJuYWwgQXJ0aWNsZSI+MTc8L3Jl
Zi10eXBlPjxjb250cmlidXRvcnM+PGF1dGhvcnM+PGF1dGhvcj5LYXdhY2hpLCBJLjwvYXV0aG9y
PjxhdXRob3I+QWRsZXIsIE4uIEUuPC9hdXRob3I+PGF1dGhvcj5Eb3csIFcuIEguPC9hdXRob3I+
PC9hdXRob3JzPjwvY29udHJpYnV0b3JzPjxhdXRoLWFkZHJlc3M+S2F3YWNoaSwgSSYjeEQ7SGFy
dmFyZCBVbml2LCBTY2ggUHVibCBIbHRoLCBEZXB0IFNvYyBIdW1hbiBEZXYgJmFtcDsgSGx0aCwg
Njc3IEh1bnRpbmd0b24gQXZlLCBCb3N0b24sIE1BIDAyMTE1IFVTQSYjeEQ7SGFydmFyZCBVbml2
LCBTY2ggUHVibCBIbHRoLCBEZXB0IFNvYyBIdW1hbiBEZXYgJmFtcDsgSGx0aCwgNjc3IEh1bnRp
bmd0b24gQXZlLCBCb3N0b24sIE1BIDAyMTE1IFVTQSYjeEQ7SGFydmFyZCBVbml2LCBTY2ggUHVi
bCBIbHRoLCBEZXB0IFNvYyBIdW1hbiBEZXYgJmFtcDsgSGx0aCwgQm9zdG9uLCBNQSAwMjExNSBV
U0EmI3hEO1VuaXYgQ2FsaWYgU2FuIEZyYW5jaXNjbywgRGVwdCBQc3ljaGlhdCwgQ3RyIEhsdGgg
JmFtcDsgQ29tbXVuaXR5LCBTYW4gRnJhbmNpc2NvLCBDQSA5NDE0MyBVU0EmI3hEO1VuaXYgQ2Fs
aWYgQmVya2VsZXksIEJlcmtlbGV5LCBDQSA5NDcyMCBVU0E8L2F1dGgtYWRkcmVzcz48dGl0bGVz
Pjx0aXRsZT5Nb25leSwgc2Nob29saW5nLCBhbmQgaGVhbHRoOiBNZWNoYW5pc21zIGFuZCBjYXVz
YWwgZXZpZGVuY2U8L3RpdGxlPjxzZWNvbmRhcnktdGl0bGU+QW5uIE5ZIEFjYWQgU2NpPC9zZWNv
bmRhcnktdGl0bGU+PGFsdC10aXRsZT5Bbm4gTnkgQWNhZCBTY2k8L2FsdC10aXRsZT48L3RpdGxl
cz48cGVyaW9kaWNhbD48ZnVsbC10aXRsZT5CaW9sb2d5IG9mIERpc2FkdmFudGFnZTogU29jaW9l
Y29ub21pYyBTdGF0dXMgYW5kIEhlYWx0aDwvZnVsbC10aXRsZT48YWJici0xPkFubiBOeSBBY2Fk
IFNjaTwvYWJici0xPjwvcGVyaW9kaWNhbD48YWx0LXBlcmlvZGljYWw+PGZ1bGwtdGl0bGU+Qmlv
bG9neSBvZiBEaXNhZHZhbnRhZ2U6IFNvY2lvZWNvbm9taWMgU3RhdHVzIGFuZCBIZWFsdGg8L2Z1
bGwtdGl0bGU+PGFiYnItMT5Bbm4gTnkgQWNhZCBTY2k8L2FiYnItMT48L2FsdC1wZXJpb2RpY2Fs
PjxwYWdlcz41Ni02ODwvcGFnZXM+PHZvbHVtZT4xMTg2PC92b2x1bWU+PGtleXdvcmRzPjxrZXl3
b3JkPmVkdWNhdGlvbjwva2V5d29yZD48a2V5d29yZD5pbmNvbWU8L2tleXdvcmQ+PGtleXdvcmQ+
c2VzPC9rZXl3b3JkPjxrZXl3b3JkPnN1YmplY3RpdmUgc29jaWFsLXN0YXR1czwva2V5d29yZD48
a2V5d29yZD5zb2Npb2Vjb25vbWljLXN0YXR1czwva2V5d29yZD48a2V5d29yZD5yZWxhdGl2ZSBk
ZXByaXZhdGlvbjwva2V5d29yZD48a2V5d29yZD5jaGlsZCBoZWFsdGg8L2tleXdvcmQ+PGtleXdv
cmQ+d2hpdGVoYWxsLWlpPC9rZXl3b3JkPjxrZXl3b3JkPm1vcnRhbGl0eTwva2V5d29yZD48a2V5
d29yZD5pbmNvbWU8L2tleXdvcmQ+PGtleXdvcmQ+ZWR1Y2F0aW9uPC9rZXl3b3JkPjxrZXl3b3Jk
PmludGVsbGlnZW5jZTwva2V5d29yZD48a2V5d29yZD5pbmVxdWFsaXRpZXM8L2tleXdvcmQ+PC9r
ZXl3b3Jkcz48ZGF0ZXM+PHllYXI+MjAxMDwveWVhcj48L2RhdGVzPjxpc2JuPjAwNzctODkyMzwv
aXNibj48YWNjZXNzaW9uLW51bT5XT1M6MDAwMjc3OTA4MDAwMDA1PC9hY2Nlc3Npb24tbnVtPjx1
cmxzPjxyZWxhdGVkLXVybHM+PHVybD4mbHQ7R28gdG8gSVNJJmd0OzovL1dPUzowMDAyNzc5MDgw
MDAwMDU8L3VybD48L3JlbGF0ZWQtdXJscz48L3VybHM+PGVsZWN0cm9uaWMtcmVzb3VyY2UtbnVt
PjEwLjExMTEvai4xNzQ5LTY2MzIuMjAwOS4wNTM0MC54PC9lbGVjdHJvbmljLXJlc291cmNlLW51
bT48bGFuZ3VhZ2U+RW5nbGlzaDwvbGFuZ3VhZ2U+PC9yZWNvcmQ+PC9DaXRlPjxDaXRlPjxBdXRo
b3I+THVuZDwvQXV0aG9yPjxZZWFyPjIwMTA8L1llYXI+PFJlY051bT43NDUxPC9SZWNOdW0+PHJl
Y29yZD48cmVjLW51bWJlcj43NDUxPC9yZWMtbnVtYmVyPjxmb3JlaWduLWtleXM+PGtleSBhcHA9
IkVOIiBkYi1pZD0iZWR6NXI5ZGFhYXdyc3dldnN2anh6cHRseDVzYXM1ZHd4ZnZkIiB0aW1lc3Rh
bXA9IjE0NTc4MDA1ODgiIGd1aWQ9ImJmZWIzZWM4LWU5NGQtNDMxZC04MTg4LTZmY2QyMWFkZTQz
MCI+NzQ1MTwva2V5PjwvZm9yZWlnbi1rZXlzPjxyZWYtdHlwZSBuYW1lPSJKb3VybmFsIEFydGlj
bGUiPjE3PC9yZWYtdHlwZT48Y29udHJpYnV0b3JzPjxhdXRob3JzPjxhdXRob3I+THVuZCwgQy48
L2F1dGhvcj48YXV0aG9yPkJyZWVuLCBBLjwvYXV0aG9yPjxhdXRob3I+Rmxpc2hlciwgQS4gSi48
L2F1dGhvcj48YXV0aG9yPktha3VtYSwgUi48L2F1dGhvcj48YXV0aG9yPkNvcnJpZ2FsbCwgSi48
L2F1dGhvcj48YXV0aG9yPkpvc2thLCBKLiBBLjwvYXV0aG9yPjxhdXRob3I+U3dhcnR6LCBMLjwv
YXV0aG9yPjxhdXRob3I+UGF0ZWwsIFYuPC9hdXRob3I+PC9hdXRob3JzPjwvY29udHJpYnV0b3Jz
PjxhdXRoLWFkZHJlc3M+VW5pdiBDYXBlIFRvd24sIERlcHQgUHN5Y2hpYXQgJmFtcDsgTWVudGFs
IEhsdGgsIFpBLTc5MjUgQ2FwZSBUb3duLCBTb3V0aCBBZnJpY2EmI3hEO1VuaXYgVG9yb250bywg
Q3RyIEFkZGljdCAmYW1wOyBNZW50YWwgSGx0aCwgVG9yb250bywgT04sIENhbmFkYSYjeEQ7VW5p
diBTdGVsbGVuYm9zY2gsIERlcHQgUHN5Y2hvbCwgWkEtNzYwMCBTdGVsbGVuYm9zY2gsIFNvdXRo
IEFmcmljYSYjeEQ7TG9uZG9uIFNjaCBIeWcgJmFtcDsgVHJvcCBNZWQsIEN0ciBHbG9iYWwgTWVu
dGFsIEhsdGgsIExvbmRvbiBXQzEsIEVuZ2xhbmQ8L2F1dGgtYWRkcmVzcz48dGl0bGVzPjx0aXRs
ZT5Qb3ZlcnR5IGFuZCBjb21tb24gbWVudGFsIGRpc29yZGVycyBpbiBsb3cgYW5kIG1pZGRsZSBp
bmNvbWUgY291bnRyaWVzOiBBIHN5c3RlbWF0aWMgcmV2aWV3PC90aXRsZT48c2Vjb25kYXJ5LXRp
dGxlPlNvY2lhbCBTY2llbmNlICZhbXA7IE1lZGljaW5lPC9zZWNvbmRhcnktdGl0bGU+PGFsdC10
aXRsZT5Tb2MgU2NpIE1lZDwvYWx0LXRpdGxlPjwvdGl0bGVzPjxwZXJpb2RpY2FsPjxmdWxsLXRp
dGxlPlNvY2lhbCBTY2llbmNlICZhbXA7IE1lZGljaW5lPC9mdWxsLXRpdGxlPjwvcGVyaW9kaWNh
bD48YWx0LXBlcmlvZGljYWw+PGZ1bGwtdGl0bGU+U29jIFNjaSBNZWQ8L2Z1bGwtdGl0bGU+PC9h
bHQtcGVyaW9kaWNhbD48cGFnZXM+NTE3LTUyODwvcGFnZXM+PHZvbHVtZT43MTwvdm9sdW1lPjxu
dW1iZXI+MzwvbnVtYmVyPjxrZXl3b3Jkcz48a2V5d29yZD5tZW50YWwgaGVhbHRoPC9rZXl3b3Jk
PjxrZXl3b3JkPnBvdmVydHk8L2tleXdvcmQ+PGtleXdvcmQ+ZGV2ZWxvcGluZyBjb3VudHJpZXM8
L2tleXdvcmQ+PGtleXdvcmQ+ZGVwcmVzc2lvbjwva2V5d29yZD48a2V5d29yZD5hbnhpZXR5PC9r
ZXl3b3JkPjxrZXl3b3JkPmRldmVsb3BtZW50PC9rZXl3b3JkPjxrZXl3b3JkPnN5c3RlbWF0aWMg
cmV2aWV3PC9rZXl3b3JkPjxrZXl3b3JkPnBvc3R0cmF1bWF0aWMtc3RyZXNzLWRpc29yZGVyPC9r
ZXl3b3JkPjxrZXl3b3JkPnByaW1hcnktY2FyZSBhdHRlbmRlcnM8L2tleXdvcmQ+PGtleXdvcmQ+
Z2VuZXJhbCBoZWFsdGgtY2FyZTwva2V5d29yZD48a2V5d29yZD5yaXNrLWZhY3RvcnM8L2tleXdv
cmQ+PGtleXdvcmQ+c291dGgtYWZyaWNhPC9rZXl3b3JkPjxrZXl3b3JkPnBzeWNoaWF0cmljLWRp
c29yZGVyczwva2V5d29yZD48a2V5d29yZD5wb3N0bmF0YWwgZGVwcmVzc2lvbjwva2V5d29yZD48
a2V5d29yZD5wc3ljaG9sb2dpY2FsIGRpc3RyZXNzPC9rZXl3b3JkPjxrZXl3b3JkPnBvc3RwYXJ0
dW0gZGVwcmVzc2lvbjwva2V5d29yZD48a2V5d29yZD5wcmV2YWxlbmNlPC9rZXl3b3JkPjwva2V5
d29yZHM+PGRhdGVzPjx5ZWFyPjIwMTA8L3llYXI+PHB1Yi1kYXRlcz48ZGF0ZT5BdWc8L2RhdGU+
PC9wdWItZGF0ZXM+PC9kYXRlcz48aXNibj4wMjc3LTk1MzY8L2lzYm4+PGFjY2Vzc2lvbi1udW0+
MjA2MjE3NDggPC9hY2Nlc3Npb24tbnVtPjx1cmxzPjxyZWxhdGVkLXVybHM+PHVybD4mbHQ7R28g
dG8gSVNJJmd0OzovL1dPUzowMDAyODAxMjAxMDAwMTM8L3VybD48L3JlbGF0ZWQtdXJscz48L3Vy
bHM+PGN1c3RvbTI+UE1DNDk5MTc2MTwvY3VzdG9tMj48ZWxlY3Ryb25pYy1yZXNvdXJjZS1udW0+
MTAuMTAxNi9qLnNvY3NjaW1lZC4yMDEwLjA0LjAyNzwvZWxlY3Ryb25pYy1yZXNvdXJjZS1udW0+
PGxhbmd1YWdlPkVuZ2xpc2g8L2xhbmd1YWdlPjwvcmVjb3JkPjwvQ2l0ZT48Q2l0ZT48QXV0aG9y
PktvbmRvPC9BdXRob3I+PFllYXI+MjAwODwvWWVhcj48UmVjTnVtPjYxNDE8L1JlY051bT48cmVj
b3JkPjxyZWMtbnVtYmVyPjYxNDE8L3JlYy1udW1iZXI+PGZvcmVpZ24ta2V5cz48a2V5IGFwcD0i
RU4iIGRiLWlkPSJlZHo1cjlkYWFhd3Jzd2V2c3ZqeHpwdGx4NXNhczVkd3hmdmQiIHRpbWVzdGFt
cD0iMTM5MzAwMDA4NiIgZ3VpZD0iZjllZWE3NjItYzE2OS00Njc0LWE4ZDYtYzQ1NWM3NzM3ZGUw
Ij42MTQxPC9rZXk+PC9mb3JlaWduLWtleXM+PHJlZi10eXBlIG5hbWU9IkpvdXJuYWwgQXJ0aWNs
ZSI+MTc8L3JlZi10eXBlPjxjb250cmlidXRvcnM+PGF1dGhvcnM+PGF1dGhvcj5Lb25kbywgTi48
L2F1dGhvcj48YXV0aG9yPkthd2FjaGksIEkuPC9hdXRob3I+PGF1dGhvcj5TdWJyYW1hbmlhbiwg
Uy4gVi48L2F1dGhvcj48YXV0aG9yPlRha2VkYSwgWS48L2F1dGhvcj48YXV0aG9yPllhbWFnYXRh
LCBaLjwvYXV0aG9yPjwvYXV0aG9ycz48L2NvbnRyaWJ1dG9ycz48YXV0aC1hZGRyZXNzPktvbmRv
LCBOJiN4RDtIYXJ2YXJkIFVuaXYsIFNjaCBQdWJsIEhsdGgsIERlcHQgU29jIEh1bWFuIERldiAm
YW1wOyBIbHRoLCA0MDEgUGsgRHIgRmxvb3IgNCw0MzYsIEJvc3RvbiwgTUEgMDIyMTUgVVNBJiN4
RDtIYXJ2YXJkIFVuaXYsIFNjaCBQdWJsIEhsdGgsIERlcHQgU29jIEh1bWFuIERldiAmYW1wOyBI
bHRoLCA0MDEgUGsgRHIgRmxvb3IgNCw0MzYsIEJvc3RvbiwgTUEgMDIyMTUgVVNBJiN4RDtIYXJ2
YXJkIFVuaXYsIFNjaCBQdWJsIEhsdGgsIERlcHQgU29jIEh1bWFuIERldiAmYW1wOyBIbHRoLCBC
b3N0b24sIE1BIDAyMjE1IFVTQSYjeEQ7VW5pdiBZYW1hbmFzaGksIEludGVyZGlzY2lwbGluYXJ5
IEdyYWQgU2NoIE1lZCAmYW1wOyBFbmduLCBEZXB0IEhsdGggU2NpLCBDaHVvLCBZYW1hbmFzaGks
IEphcGFuJiN4RDtNaW5pc3QgSGx0aCBMYWJvciAmYW1wOyBXZWxmLCBIbHRoIFNlcnYgQnVyLCBP
ZmYgQ2FuYyBDb250cm9sLCBDaGl5b2RhIEt1LCBUb2t5bywgSmFwYW48L2F1dGgtYWRkcmVzcz48
dGl0bGVzPjx0aXRsZT5EbyBzb2NpYWwgY29tcGFyaXNvbnMgZXhwbGFpbiB0aGUgYXNzb2NpYXRp
b24gYmV0d2VlbiBpbmNvbWUgaW5lcXVhbGl0eSBhbmQgaGVhbHRoPzogUmVsYXRpdmUgZGVwcml2
YXRpb24gYW5kIHBlcmNlaXZlZCBoZWFsdGggYW1vbmcgbWFsZSBhbmQgZmVtYWxlIEphcGFuZXNl
IGluZGl2aWR1YWxzPC90aXRsZT48c2Vjb25kYXJ5LXRpdGxlPlNvY2lhbCBTY2llbmNlICZhbXA7
IE1lZGljaW5lPC9zZWNvbmRhcnktdGl0bGU+PGFsdC10aXRsZT5Tb2MgU2NpIE1lZDwvYWx0LXRp
dGxlPjwvdGl0bGVzPjxwZXJpb2RpY2FsPjxmdWxsLXRpdGxlPlNvY2lhbCBTY2llbmNlICZhbXA7
IE1lZGljaW5lPC9mdWxsLXRpdGxlPjwvcGVyaW9kaWNhbD48YWx0LXBlcmlvZGljYWw+PGZ1bGwt
dGl0bGU+U29jIFNjaSBNZWQ8L2Z1bGwtdGl0bGU+PC9hbHQtcGVyaW9kaWNhbD48cGFnZXM+OTgy
LTk4NzwvcGFnZXM+PHZvbHVtZT42Nzwvdm9sdW1lPjxudW1iZXI+NjwvbnVtYmVyPjxrZXl3b3Jk
cz48a2V5d29yZD5qYXBhbjwva2V5d29yZD48a2V5d29yZD5wc3ljaG9zb2NpYWwgZGVwcml2YXRp
b248L2tleXdvcmQ+PGtleXdvcmQ+cmVsYXRpdmUgZGVwcml2YXRpb248L2tleXdvcmQ+PGtleXdv
cmQ+aW5jb21lIGluZXF1YWxpdHk8L2tleXdvcmQ+PGtleXdvcmQ+cGF0aHdheXM8L2tleXdvcmQ+
PGtleXdvcmQ+c2VsZi1yYXRlZCBoZWFsdGg8L2tleXdvcmQ+PGtleXdvcmQ+cG9wdWxhdGlvbiBo
ZWFsdGg8L2tleXdvcmQ+PGtleXdvcmQ+bW9ydGFsaXR5PC9rZXl3b3JkPjxrZXl3b3JkPm11bHRp
bGV2ZWw8L2tleXdvcmQ+PC9rZXl3b3Jkcz48ZGF0ZXM+PHllYXI+MjAwODwveWVhcj48cHViLWRh
dGVzPjxkYXRlPlNlcDwvZGF0ZT48L3B1Yi1kYXRlcz48L2RhdGVzPjxpc2JuPjAyNzctOTUzNjwv
aXNibj48YWNjZXNzaW9uLW51bT5XT1M6MDAwMjU4ODk3NTAwMDEwPC9hY2Nlc3Npb24tbnVtPjx1
cmxzPjxyZWxhdGVkLXVybHM+PHVybD4mbHQ7R28gdG8gSVNJJmd0OzovL1dPUzowMDAyNTg4OTc1
MDAwMTA8L3VybD48L3JlbGF0ZWQtdXJscz48L3VybHM+PGN1c3RvbTI+UE1DMjc5MTA0NjwvY3Vz
dG9tMj48ZWxlY3Ryb25pYy1yZXNvdXJjZS1udW0+MTAuMTAxNi9KLlNvY3NjaW1lZC4yMDA4LjA2
LjAwMjwvZWxlY3Ryb25pYy1yZXNvdXJjZS1udW0+PGxhbmd1YWdlPkVuZ2xpc2g8L2xhbmd1YWdl
PjwvcmVjb3JkPjwvQ2l0ZT48L0VuZE5vdGU+
</w:fldData>
        </w:fldChar>
      </w:r>
      <w:r w:rsidR="008840B4">
        <w:instrText xml:space="preserve"> ADDIN EN.CITE.DATA </w:instrText>
      </w:r>
      <w:r w:rsidR="008840B4">
        <w:fldChar w:fldCharType="end"/>
      </w:r>
      <w:r w:rsidRPr="004D7CE4">
        <w:fldChar w:fldCharType="separate"/>
      </w:r>
      <w:r w:rsidR="008840B4" w:rsidRPr="008840B4">
        <w:rPr>
          <w:noProof/>
          <w:vertAlign w:val="superscript"/>
        </w:rPr>
        <w:t>[12-14]</w:t>
      </w:r>
      <w:r w:rsidRPr="004D7CE4">
        <w:fldChar w:fldCharType="end"/>
      </w:r>
      <w:r w:rsidRPr="004D7CE4">
        <w:t>. The impact of relative wealth come</w:t>
      </w:r>
      <w:r w:rsidR="002B21FC">
        <w:t>s</w:t>
      </w:r>
      <w:r w:rsidRPr="004D7CE4">
        <w:t xml:space="preserve"> from social comparison</w:t>
      </w:r>
      <w:r w:rsidR="004F2D5C">
        <w:t xml:space="preserve"> behavior</w:t>
      </w:r>
      <w:r w:rsidRPr="004D7CE4">
        <w:t xml:space="preserve">, </w:t>
      </w:r>
      <w:r w:rsidRPr="004D7CE4">
        <w:rPr>
          <w:color w:val="000000" w:themeColor="text1"/>
        </w:rPr>
        <w:t xml:space="preserve">which is a process of comparing one’s social characteristics and outcomes to other people </w:t>
      </w:r>
      <w:r w:rsidRPr="004D7CE4">
        <w:rPr>
          <w:color w:val="000000" w:themeColor="text1"/>
        </w:rPr>
        <w:fldChar w:fldCharType="begin">
          <w:fldData xml:space="preserve">PEVuZE5vdGU+PENpdGU+PEF1dGhvcj5GZXN0aW5nZXI8L0F1dGhvcj48WWVhcj4xOTU0PC9ZZWFy
PjxSZWNOdW0+ODEyNDwvUmVjTnVtPjxEaXNwbGF5VGV4dD48c3R5bGUgZmFjZT0ic3VwZXJzY3Jp
cHQiPlsxNSwgMTZdPC9zdHlsZT48L0Rpc3BsYXlUZXh0PjxyZWNvcmQ+PHJlYy1udW1iZXI+ODEy
NDwvcmVjLW51bWJlcj48Zm9yZWlnbi1rZXlzPjxrZXkgYXBwPSJFTiIgZGItaWQ9ImVkejVyOWRh
YWF3cnN3ZXZzdmp4enB0bHg1c2FzNWR3eGZ2ZCIgdGltZXN0YW1wPSIxNTM4MTYwNzQzIiBndWlk
PSJmNDZmODEyOC0wM2M2LTQ0NGEtODg4My04MmI2NzkyMmUyZGEiPjgxMjQ8L2tleT48L2ZvcmVp
Z24ta2V5cz48cmVmLXR5cGUgbmFtZT0iSm91cm5hbCBBcnRpY2xlIj4xNzwvcmVmLXR5cGU+PGNv
bnRyaWJ1dG9ycz48YXV0aG9ycz48YXV0aG9yPkZlc3RpbmdlciwgTGVvbjwvYXV0aG9yPjwvYXV0
aG9ycz48L2NvbnRyaWJ1dG9ycz48dGl0bGVzPjx0aXRsZT5BIFRoZW9yeSBvZiBTb2NpYWwgQ29t
cGFyaXNvbiBQcm9jZXNzZXM8L3RpdGxlPjxzZWNvbmRhcnktdGl0bGU+SHVtYW4gUmVsYXRpb25z
PC9zZWNvbmRhcnktdGl0bGU+PC90aXRsZXM+PHBlcmlvZGljYWw+PGZ1bGwtdGl0bGU+SHVtYW4g
UmVsYXRpb25zPC9mdWxsLXRpdGxlPjwvcGVyaW9kaWNhbD48cGFnZXM+MTE3LTE0MDwvcGFnZXM+
PHZvbHVtZT43PC92b2x1bWU+PG51bWJlcj4yPC9udW1iZXI+PGRhdGVzPjx5ZWFyPjE5NTQ8L3ll
YXI+PC9kYXRlcz48dXJscz48cmVsYXRlZC11cmxzPjx1cmw+aHR0cDovL2pvdXJuYWxzLnNhZ2Vw
dWIuY29tL2RvaS9hYnMvMTAuMTE3Ny8wMDE4NzI2NzU0MDA3MDAyMDI8L3VybD48L3JlbGF0ZWQt
dXJscz48L3VybHM+PGVsZWN0cm9uaWMtcmVzb3VyY2UtbnVtPjEwLjExNzcvMDAxODcyNjc1NDAw
NzAwMjAyPC9lbGVjdHJvbmljLXJlc291cmNlLW51bT48L3JlY29yZD48L0NpdGU+PENpdGU+PEF1
dGhvcj5UYXlsb3I8L0F1dGhvcj48WWVhcj4xOTg5PC9ZZWFyPjxSZWNOdW0+ODEyMzwvUmVjTnVt
PjxyZWNvcmQ+PHJlYy1udW1iZXI+ODEyMzwvcmVjLW51bWJlcj48Zm9yZWlnbi1rZXlzPjxrZXkg
YXBwPSJFTiIgZGItaWQ9ImVkejVyOWRhYWF3cnN3ZXZzdmp4enB0bHg1c2FzNWR3eGZ2ZCIgdGlt
ZXN0YW1wPSIxNTM4MTYwNzQzIiBndWlkPSI3NjE4MWQ1NS1iMWUwLTQwYzEtYTc0Mi00NzU2MzRi
YjEyZjMiPjgxMjM8L2tleT48L2ZvcmVpZ24ta2V5cz48cmVmLXR5cGUgbmFtZT0iSm91cm5hbCBB
cnRpY2xlIj4xNzwvcmVmLXR5cGU+PGNvbnRyaWJ1dG9ycz48YXV0aG9ycz48YXV0aG9yPlRheWxv
ciwgUy4gRS48L2F1dGhvcj48YXV0aG9yPkxvYmVsLCBNLjwvYXV0aG9yPjwvYXV0aG9ycz48L2Nv
bnRyaWJ1dG9ycz48dGl0bGVzPjx0aXRsZT5Tb2NpYWwgY29tcGFyaXNvbiBhY3Rpdml0eSB1bmRl
ciB0aHJlYXQ6IGRvd253YXJkIGV2YWx1YXRpb24gYW5kIHVwd2FyZCBjb250YWN0czwvdGl0bGU+
PHNlY29uZGFyeS10aXRsZT5Qc3ljaG9sIFJldjwvc2Vjb25kYXJ5LXRpdGxlPjxhbHQtdGl0bGU+
UHN5Y2hvbG9naWNhbCByZXZpZXc8L2FsdC10aXRsZT48L3RpdGxlcz48cGVyaW9kaWNhbD48ZnVs
bC10aXRsZT5Qc3ljaG9sIFJldjwvZnVsbC10aXRsZT48YWJici0xPlBzeWNob2xvZ2ljYWwgcmV2
aWV3PC9hYmJyLTE+PC9wZXJpb2RpY2FsPjxhbHQtcGVyaW9kaWNhbD48ZnVsbC10aXRsZT5Qc3lj
aG9sIFJldjwvZnVsbC10aXRsZT48YWJici0xPlBzeWNob2xvZ2ljYWwgcmV2aWV3PC9hYmJyLTE+
PC9hbHQtcGVyaW9kaWNhbD48cGFnZXM+NTY5LTc1PC9wYWdlcz48dm9sdW1lPjk2PC92b2x1bWU+
PG51bWJlcj40PC9udW1iZXI+PGVkaXRpb24+MTk4OS8xMC8wMTwvZWRpdGlvbj48a2V5d29yZHM+
PGtleXdvcmQ+SHVtYW5zPC9rZXl3b3JkPjxrZXl3b3JkPk5lb3BsYXNtcy8qcHN5Y2hvbG9neTwv
a2V5d29yZD48a2V5d29yZD4qUHN5Y2hvbG9naWNhbCBUaGVvcnk8L2tleXdvcmQ+PGtleXdvcmQ+
KlNlbGYgQ29uY2VwdDwva2V5d29yZD48a2V5d29yZD5Tb2NpYWwgQmVoYXZpb3I8L2tleXdvcmQ+
PGtleXdvcmQ+KlNvY2lhbCBQZXJjZXB0aW9uPC9rZXl3b3JkPjxrZXl3b3JkPlNvY2lhbCBTdXBw
b3J0PC9rZXl3b3JkPjwva2V5d29yZHM+PGRhdGVzPjx5ZWFyPjE5ODk8L3llYXI+PHB1Yi1kYXRl
cz48ZGF0ZT5PY3Q8L2RhdGU+PC9wdWItZGF0ZXM+PC9kYXRlcz48aXNibj4wMDMzLTI5NVggKFBy
aW50KSYjeEQ7MDAzMy0yOTV4PC9pc2JuPjxhY2Nlc3Npb24tbnVtPjI2NzgyMDQ8L2FjY2Vzc2lv
bi1udW0+PHVybHM+PC91cmxzPjxyZW1vdGUtZGF0YWJhc2UtcHJvdmlkZXI+TkxNPC9yZW1vdGUt
ZGF0YWJhc2UtcHJvdmlkZXI+PGxhbmd1YWdlPmVuZzwvbGFuZ3VhZ2U+PC9yZWNvcmQ+PC9DaXRl
PjwvRW5kTm90ZT4A
</w:fldData>
        </w:fldChar>
      </w:r>
      <w:r w:rsidR="008840B4">
        <w:rPr>
          <w:color w:val="000000" w:themeColor="text1"/>
        </w:rPr>
        <w:instrText xml:space="preserve"> ADDIN EN.CITE </w:instrText>
      </w:r>
      <w:r w:rsidR="008840B4">
        <w:rPr>
          <w:color w:val="000000" w:themeColor="text1"/>
        </w:rPr>
        <w:fldChar w:fldCharType="begin">
          <w:fldData xml:space="preserve">PEVuZE5vdGU+PENpdGU+PEF1dGhvcj5GZXN0aW5nZXI8L0F1dGhvcj48WWVhcj4xOTU0PC9ZZWFy
PjxSZWNOdW0+ODEyNDwvUmVjTnVtPjxEaXNwbGF5VGV4dD48c3R5bGUgZmFjZT0ic3VwZXJzY3Jp
cHQiPlsxNSwgMTZdPC9zdHlsZT48L0Rpc3BsYXlUZXh0PjxyZWNvcmQ+PHJlYy1udW1iZXI+ODEy
NDwvcmVjLW51bWJlcj48Zm9yZWlnbi1rZXlzPjxrZXkgYXBwPSJFTiIgZGItaWQ9ImVkejVyOWRh
YWF3cnN3ZXZzdmp4enB0bHg1c2FzNWR3eGZ2ZCIgdGltZXN0YW1wPSIxNTM4MTYwNzQzIiBndWlk
PSJmNDZmODEyOC0wM2M2LTQ0NGEtODg4My04MmI2NzkyMmUyZGEiPjgxMjQ8L2tleT48L2ZvcmVp
Z24ta2V5cz48cmVmLXR5cGUgbmFtZT0iSm91cm5hbCBBcnRpY2xlIj4xNzwvcmVmLXR5cGU+PGNv
bnRyaWJ1dG9ycz48YXV0aG9ycz48YXV0aG9yPkZlc3RpbmdlciwgTGVvbjwvYXV0aG9yPjwvYXV0
aG9ycz48L2NvbnRyaWJ1dG9ycz48dGl0bGVzPjx0aXRsZT5BIFRoZW9yeSBvZiBTb2NpYWwgQ29t
cGFyaXNvbiBQcm9jZXNzZXM8L3RpdGxlPjxzZWNvbmRhcnktdGl0bGU+SHVtYW4gUmVsYXRpb25z
PC9zZWNvbmRhcnktdGl0bGU+PC90aXRsZXM+PHBlcmlvZGljYWw+PGZ1bGwtdGl0bGU+SHVtYW4g
UmVsYXRpb25zPC9mdWxsLXRpdGxlPjwvcGVyaW9kaWNhbD48cGFnZXM+MTE3LTE0MDwvcGFnZXM+
PHZvbHVtZT43PC92b2x1bWU+PG51bWJlcj4yPC9udW1iZXI+PGRhdGVzPjx5ZWFyPjE5NTQ8L3ll
YXI+PC9kYXRlcz48dXJscz48cmVsYXRlZC11cmxzPjx1cmw+aHR0cDovL2pvdXJuYWxzLnNhZ2Vw
dWIuY29tL2RvaS9hYnMvMTAuMTE3Ny8wMDE4NzI2NzU0MDA3MDAyMDI8L3VybD48L3JlbGF0ZWQt
dXJscz48L3VybHM+PGVsZWN0cm9uaWMtcmVzb3VyY2UtbnVtPjEwLjExNzcvMDAxODcyNjc1NDAw
NzAwMjAyPC9lbGVjdHJvbmljLXJlc291cmNlLW51bT48L3JlY29yZD48L0NpdGU+PENpdGU+PEF1
dGhvcj5UYXlsb3I8L0F1dGhvcj48WWVhcj4xOTg5PC9ZZWFyPjxSZWNOdW0+ODEyMzwvUmVjTnVt
PjxyZWNvcmQ+PHJlYy1udW1iZXI+ODEyMzwvcmVjLW51bWJlcj48Zm9yZWlnbi1rZXlzPjxrZXkg
YXBwPSJFTiIgZGItaWQ9ImVkejVyOWRhYWF3cnN3ZXZzdmp4enB0bHg1c2FzNWR3eGZ2ZCIgdGlt
ZXN0YW1wPSIxNTM4MTYwNzQzIiBndWlkPSI3NjE4MWQ1NS1iMWUwLTQwYzEtYTc0Mi00NzU2MzRi
YjEyZjMiPjgxMjM8L2tleT48L2ZvcmVpZ24ta2V5cz48cmVmLXR5cGUgbmFtZT0iSm91cm5hbCBB
cnRpY2xlIj4xNzwvcmVmLXR5cGU+PGNvbnRyaWJ1dG9ycz48YXV0aG9ycz48YXV0aG9yPlRheWxv
ciwgUy4gRS48L2F1dGhvcj48YXV0aG9yPkxvYmVsLCBNLjwvYXV0aG9yPjwvYXV0aG9ycz48L2Nv
bnRyaWJ1dG9ycz48dGl0bGVzPjx0aXRsZT5Tb2NpYWwgY29tcGFyaXNvbiBhY3Rpdml0eSB1bmRl
ciB0aHJlYXQ6IGRvd253YXJkIGV2YWx1YXRpb24gYW5kIHVwd2FyZCBjb250YWN0czwvdGl0bGU+
PHNlY29uZGFyeS10aXRsZT5Qc3ljaG9sIFJldjwvc2Vjb25kYXJ5LXRpdGxlPjxhbHQtdGl0bGU+
UHN5Y2hvbG9naWNhbCByZXZpZXc8L2FsdC10aXRsZT48L3RpdGxlcz48cGVyaW9kaWNhbD48ZnVs
bC10aXRsZT5Qc3ljaG9sIFJldjwvZnVsbC10aXRsZT48YWJici0xPlBzeWNob2xvZ2ljYWwgcmV2
aWV3PC9hYmJyLTE+PC9wZXJpb2RpY2FsPjxhbHQtcGVyaW9kaWNhbD48ZnVsbC10aXRsZT5Qc3lj
aG9sIFJldjwvZnVsbC10aXRsZT48YWJici0xPlBzeWNob2xvZ2ljYWwgcmV2aWV3PC9hYmJyLTE+
PC9hbHQtcGVyaW9kaWNhbD48cGFnZXM+NTY5LTc1PC9wYWdlcz48dm9sdW1lPjk2PC92b2x1bWU+
PG51bWJlcj40PC9udW1iZXI+PGVkaXRpb24+MTk4OS8xMC8wMTwvZWRpdGlvbj48a2V5d29yZHM+
PGtleXdvcmQ+SHVtYW5zPC9rZXl3b3JkPjxrZXl3b3JkPk5lb3BsYXNtcy8qcHN5Y2hvbG9neTwv
a2V5d29yZD48a2V5d29yZD4qUHN5Y2hvbG9naWNhbCBUaGVvcnk8L2tleXdvcmQ+PGtleXdvcmQ+
KlNlbGYgQ29uY2VwdDwva2V5d29yZD48a2V5d29yZD5Tb2NpYWwgQmVoYXZpb3I8L2tleXdvcmQ+
PGtleXdvcmQ+KlNvY2lhbCBQZXJjZXB0aW9uPC9rZXl3b3JkPjxrZXl3b3JkPlNvY2lhbCBTdXBw
b3J0PC9rZXl3b3JkPjwva2V5d29yZHM+PGRhdGVzPjx5ZWFyPjE5ODk8L3llYXI+PHB1Yi1kYXRl
cz48ZGF0ZT5PY3Q8L2RhdGU+PC9wdWItZGF0ZXM+PC9kYXRlcz48aXNibj4wMDMzLTI5NVggKFBy
aW50KSYjeEQ7MDAzMy0yOTV4PC9pc2JuPjxhY2Nlc3Npb24tbnVtPjI2NzgyMDQ8L2FjY2Vzc2lv
bi1udW0+PHVybHM+PC91cmxzPjxyZW1vdGUtZGF0YWJhc2UtcHJvdmlkZXI+TkxNPC9yZW1vdGUt
ZGF0YWJhc2UtcHJvdmlkZXI+PGxhbmd1YWdlPmVuZzwvbGFuZ3VhZ2U+PC9yZWNvcmQ+PC9DaXRl
PjwvRW5kTm90ZT4A
</w:fldData>
        </w:fldChar>
      </w:r>
      <w:r w:rsidR="008840B4">
        <w:rPr>
          <w:color w:val="000000" w:themeColor="text1"/>
        </w:rPr>
        <w:instrText xml:space="preserve"> ADDIN EN.CITE.DATA </w:instrText>
      </w:r>
      <w:r w:rsidR="008840B4">
        <w:rPr>
          <w:color w:val="000000" w:themeColor="text1"/>
        </w:rPr>
      </w:r>
      <w:r w:rsidR="008840B4">
        <w:rPr>
          <w:color w:val="000000" w:themeColor="text1"/>
        </w:rPr>
        <w:fldChar w:fldCharType="end"/>
      </w:r>
      <w:r w:rsidRPr="004D7CE4">
        <w:rPr>
          <w:color w:val="000000" w:themeColor="text1"/>
        </w:rPr>
        <w:fldChar w:fldCharType="separate"/>
      </w:r>
      <w:r w:rsidR="008840B4" w:rsidRPr="008840B4">
        <w:rPr>
          <w:noProof/>
          <w:color w:val="000000" w:themeColor="text1"/>
          <w:vertAlign w:val="superscript"/>
        </w:rPr>
        <w:t>[15, 16]</w:t>
      </w:r>
      <w:r w:rsidRPr="004D7CE4">
        <w:rPr>
          <w:color w:val="000000" w:themeColor="text1"/>
        </w:rPr>
        <w:fldChar w:fldCharType="end"/>
      </w:r>
      <w:r w:rsidR="000A6028">
        <w:rPr>
          <w:color w:val="000000" w:themeColor="text1"/>
        </w:rPr>
        <w:t>.</w:t>
      </w:r>
      <w:r w:rsidR="003868C9">
        <w:rPr>
          <w:color w:val="000000" w:themeColor="text1"/>
        </w:rPr>
        <w:t xml:space="preserve"> </w:t>
      </w:r>
      <w:r w:rsidR="002B21FC">
        <w:rPr>
          <w:color w:val="000000" w:themeColor="text1"/>
        </w:rPr>
        <w:t>T</w:t>
      </w:r>
      <w:r w:rsidR="00335C99">
        <w:t>he</w:t>
      </w:r>
      <w:r w:rsidR="003868C9" w:rsidRPr="00C4279C">
        <w:t xml:space="preserve"> role of self-comparison to one’s peer group across a host of axes is of </w:t>
      </w:r>
      <w:r w:rsidR="00AA110F">
        <w:t xml:space="preserve">a </w:t>
      </w:r>
      <w:r w:rsidR="003868C9" w:rsidRPr="00C4279C">
        <w:t>longstanding interest in the social sciences</w:t>
      </w:r>
      <w:r w:rsidR="003868C9">
        <w:t xml:space="preserve"> </w:t>
      </w:r>
      <w:r w:rsidR="00AB512C" w:rsidRPr="00C4279C">
        <w:fldChar w:fldCharType="begin"/>
      </w:r>
      <w:r w:rsidR="008840B4">
        <w:instrText xml:space="preserve"> ADDIN EN.CITE &lt;EndNote&gt;&lt;Cite&gt;&lt;Author&gt;Runciman&lt;/Author&gt;&lt;Year&gt;1966&lt;/Year&gt;&lt;RecNum&gt;7897&lt;/RecNum&gt;&lt;DisplayText&gt;&lt;style face="superscript"&gt;[17-19]&lt;/style&gt;&lt;/DisplayText&gt;&lt;record&gt;&lt;rec-number&gt;7897&lt;/rec-number&gt;&lt;foreign-keys&gt;&lt;key app="EN" db-id="edz5r9daaawrswevsvjxzptlx5sas5dwxfvd" timestamp="1493432955" guid="0f530171-e4eb-4bde-8da9-58c21374cd85"&gt;7897&lt;/key&gt;&lt;/foreign-keys&gt;&lt;ref-type name="Book"&gt;6&lt;/ref-type&gt;&lt;contributors&gt;&lt;authors&gt;&lt;author&gt;Runciman, W. G. &lt;/author&gt;&lt;/authors&gt;&lt;/contributors&gt;&lt;titles&gt;&lt;title&gt;Relative Deprivation and Social Justice: A Study of Attitudes to Social Inequality in Twentieth-century&lt;/title&gt;&lt;/titles&gt;&lt;dates&gt;&lt;year&gt;1966&lt;/year&gt;&lt;/dates&gt;&lt;pub-location&gt;England&lt;/pub-location&gt;&lt;publisher&gt;University of California Press&lt;/publisher&gt;&lt;urls&gt;&lt;/urls&gt;&lt;/record&gt;&lt;/Cite&gt;&lt;Cite&gt;&lt;Author&gt;Merton&lt;/Author&gt;&lt;Year&gt;1950&lt;/Year&gt;&lt;RecNum&gt;8639&lt;/RecNum&gt;&lt;record&gt;&lt;rec-number&gt;8639&lt;/rec-number&gt;&lt;foreign-keys&gt;&lt;key app="EN" db-id="edz5r9daaawrswevsvjxzptlx5sas5dwxfvd" timestamp="1640016757" guid="586bfe9c-d4b5-434f-a699-95e60cf9621d"&gt;8639&lt;/key&gt;&lt;/foreign-keys&gt;&lt;ref-type name="Book"&gt;6&lt;/ref-type&gt;&lt;contributors&gt;&lt;authors&gt;&lt;author&gt;Merton, R. K.,&lt;/author&gt;&lt;author&gt;Lazarsfeld, P. F.&lt;/author&gt;&lt;/authors&gt;&lt;/contributors&gt;&lt;titles&gt;&lt;title&gt;Studies in the Scope and Method of &amp;quot;The American Soldier”&lt;/title&gt;&lt;/titles&gt;&lt;dates&gt;&lt;year&gt;1950&lt;/year&gt;&lt;/dates&gt;&lt;publisher&gt;Free Press&lt;/publisher&gt;&lt;urls&gt;&lt;/urls&gt;&lt;/record&gt;&lt;/Cite&gt;&lt;Cite&gt;&lt;Author&gt;Sen&lt;/Author&gt;&lt;Year&gt;1992&lt;/Year&gt;&lt;RecNum&gt;8640&lt;/RecNum&gt;&lt;record&gt;&lt;rec-number&gt;8640&lt;/rec-number&gt;&lt;foreign-keys&gt;&lt;key app="EN" db-id="edz5r9daaawrswevsvjxzptlx5sas5dwxfvd" timestamp="1640016945" guid="3b018fe1-c4c9-4e26-b7b5-2aae44dfa921"&gt;8640&lt;/key&gt;&lt;/foreign-keys&gt;&lt;ref-type name="Book"&gt;6&lt;/ref-type&gt;&lt;contributors&gt;&lt;authors&gt;&lt;author&gt;Sen, Amartya.&lt;/author&gt;&lt;/authors&gt;&lt;/contributors&gt;&lt;titles&gt;&lt;title&gt;Inequality Reexamined&lt;/title&gt;&lt;/titles&gt;&lt;dates&gt;&lt;year&gt;1992&lt;/year&gt;&lt;/dates&gt;&lt;publisher&gt;Harvard University Press&lt;/publisher&gt;&lt;urls&gt;&lt;/urls&gt;&lt;/record&gt;&lt;/Cite&gt;&lt;/EndNote&gt;</w:instrText>
      </w:r>
      <w:r w:rsidR="00AB512C" w:rsidRPr="00C4279C">
        <w:fldChar w:fldCharType="separate"/>
      </w:r>
      <w:r w:rsidR="008840B4" w:rsidRPr="008840B4">
        <w:rPr>
          <w:noProof/>
          <w:vertAlign w:val="superscript"/>
        </w:rPr>
        <w:t>[17-19]</w:t>
      </w:r>
      <w:r w:rsidR="00AB512C" w:rsidRPr="00C4279C">
        <w:fldChar w:fldCharType="end"/>
      </w:r>
      <w:r w:rsidRPr="004D7CE4">
        <w:rPr>
          <w:color w:val="000000" w:themeColor="text1"/>
        </w:rPr>
        <w:t xml:space="preserve">. </w:t>
      </w:r>
      <w:r w:rsidR="003868C9" w:rsidRPr="00C4279C">
        <w:t xml:space="preserve">For example, a well-known experimental economics study reported that a majority of individuals prefer to choose A (your current yearly income is $50,000; others earn $25,000) </w:t>
      </w:r>
      <w:r w:rsidR="002B21FC">
        <w:t>over</w:t>
      </w:r>
      <w:r w:rsidR="002B21FC" w:rsidRPr="00C4279C">
        <w:t xml:space="preserve"> </w:t>
      </w:r>
      <w:r w:rsidR="003868C9" w:rsidRPr="00C4279C">
        <w:t xml:space="preserve">B (your current yearly income is $100,000; others earn $200,000) </w:t>
      </w:r>
      <w:r w:rsidR="003868C9" w:rsidRPr="00C4279C">
        <w:fldChar w:fldCharType="begin"/>
      </w:r>
      <w:r w:rsidR="008840B4">
        <w:instrText xml:space="preserve"> ADDIN EN.CITE &lt;EndNote&gt;&lt;Cite&gt;&lt;Author&gt;Solnick&lt;/Author&gt;&lt;Year&gt;1998&lt;/Year&gt;&lt;RecNum&gt;8250&lt;/RecNum&gt;&lt;DisplayText&gt;&lt;style face="superscript"&gt;[20]&lt;/style&gt;&lt;/DisplayText&gt;&lt;record&gt;&lt;rec-number&gt;8250&lt;/rec-number&gt;&lt;foreign-keys&gt;&lt;key app="EN" db-id="edz5r9daaawrswevsvjxzptlx5sas5dwxfvd" timestamp="1572240616" guid="bd76bc1f-c2c2-4722-824b-da6301752b9b"&gt;8250&lt;/key&gt;&lt;/foreign-keys&gt;&lt;ref-type name="Journal Article"&gt;17&lt;/ref-type&gt;&lt;contributors&gt;&lt;authors&gt;&lt;author&gt;Solnick, S. J.&lt;/author&gt;&lt;author&gt;Hemenway, D.&lt;/author&gt;&lt;/authors&gt;&lt;/contributors&gt;&lt;auth-address&gt;Univ Miami, Coral Gables, FL 33124 USA&amp;#xD;Harvard Univ, Sch Publ Hlth, Boston, MA 02115 USA&lt;/auth-address&gt;&lt;titles&gt;&lt;title&gt;Is more always better?: A survey on positional concerns&lt;/title&gt;&lt;secondary-title&gt;Journal of Economic Behavior &amp;amp; Organization&lt;/secondary-title&gt;&lt;alt-title&gt;J Econ Behav Organ&lt;/alt-title&gt;&lt;/titles&gt;&lt;periodical&gt;&lt;full-title&gt;Journal of Economic Behavior &amp;amp; Organization&lt;/full-title&gt;&lt;abbr-1&gt;J Econ Behav Organ&lt;/abbr-1&gt;&lt;/periodical&gt;&lt;alt-periodical&gt;&lt;full-title&gt;Journal of Economic Behavior &amp;amp; Organization&lt;/full-title&gt;&lt;abbr-1&gt;J Econ Behav Organ&lt;/abbr-1&gt;&lt;/alt-periodical&gt;&lt;pages&gt;373-383&lt;/pages&gt;&lt;volume&gt;37&lt;/volume&gt;&lt;number&gt;3&lt;/number&gt;&lt;keywords&gt;&lt;keyword&gt;envy&lt;/keyword&gt;&lt;keyword&gt;positional&lt;/keyword&gt;&lt;keyword&gt;relative income&lt;/keyword&gt;&lt;keyword&gt;status&lt;/keyword&gt;&lt;keyword&gt;survey&lt;/keyword&gt;&lt;/keywords&gt;&lt;dates&gt;&lt;year&gt;1998&lt;/year&gt;&lt;pub-dates&gt;&lt;date&gt;Nov 30&lt;/date&gt;&lt;/pub-dates&gt;&lt;/dates&gt;&lt;isbn&gt;0167-2681&lt;/isbn&gt;&lt;accession-num&gt;WOS:000077019800009&lt;/accession-num&gt;&lt;urls&gt;&lt;related-urls&gt;&lt;url&gt;&amp;lt;Go to ISI&amp;gt;://WOS:000077019800009&lt;/url&gt;&lt;/related-urls&gt;&lt;/urls&gt;&lt;language&gt;English&lt;/language&gt;&lt;/record&gt;&lt;/Cite&gt;&lt;/EndNote&gt;</w:instrText>
      </w:r>
      <w:r w:rsidR="003868C9" w:rsidRPr="00C4279C">
        <w:fldChar w:fldCharType="separate"/>
      </w:r>
      <w:r w:rsidR="008840B4" w:rsidRPr="008840B4">
        <w:rPr>
          <w:noProof/>
          <w:vertAlign w:val="superscript"/>
        </w:rPr>
        <w:t>[20]</w:t>
      </w:r>
      <w:r w:rsidR="003868C9" w:rsidRPr="00C4279C">
        <w:fldChar w:fldCharType="end"/>
      </w:r>
      <w:r w:rsidR="003868C9" w:rsidRPr="00C4279C">
        <w:t xml:space="preserve">. </w:t>
      </w:r>
      <w:r w:rsidR="003868C9">
        <w:t xml:space="preserve">The negative </w:t>
      </w:r>
      <w:r w:rsidR="00A779D4">
        <w:t>impact</w:t>
      </w:r>
      <w:r w:rsidR="002B21FC">
        <w:t xml:space="preserve"> </w:t>
      </w:r>
      <w:r w:rsidR="003868C9">
        <w:t xml:space="preserve">of social comparison on job satisfaction </w:t>
      </w:r>
      <w:r w:rsidR="003868C9">
        <w:fldChar w:fldCharType="begin"/>
      </w:r>
      <w:r w:rsidR="008840B4">
        <w:instrText xml:space="preserve"> ADDIN EN.CITE &lt;EndNote&gt;&lt;Cite&gt;&lt;Author&gt;Card&lt;/Author&gt;&lt;Year&gt;2012&lt;/Year&gt;&lt;RecNum&gt;8650&lt;/RecNum&gt;&lt;DisplayText&gt;&lt;style face="superscript"&gt;[21]&lt;/style&gt;&lt;/DisplayText&gt;&lt;record&gt;&lt;rec-number&gt;8650&lt;/rec-number&gt;&lt;foreign-keys&gt;&lt;key app="EN" db-id="edz5r9daaawrswevsvjxzptlx5sas5dwxfvd" timestamp="1656919696" guid="368a63b9-26b8-4437-bfa7-b873392de94c"&gt;8650&lt;/key&gt;&lt;/foreign-keys&gt;&lt;ref-type name="Journal Article"&gt;17&lt;/ref-type&gt;&lt;contributors&gt;&lt;authors&gt;&lt;author&gt;Card, D.&lt;/author&gt;&lt;author&gt;Mas, A.&lt;/author&gt;&lt;author&gt;Moretti, E.&lt;/author&gt;&lt;author&gt;Saez, E.&lt;/author&gt;&lt;/authors&gt;&lt;/contributors&gt;&lt;auth-address&gt;Univ Calif Berkeley, Berkeley, CA 94720 USA&amp;#xD;Princeton Univ, Firestone Lib, Princeton, NJ 08544 USA&lt;/auth-address&gt;&lt;titles&gt;&lt;title&gt;Inequality at Work: The Effect of Peer Salaries on Job Satisfaction&lt;/title&gt;&lt;secondary-title&gt;American Economic Review&lt;/secondary-title&gt;&lt;alt-title&gt;Am Econ Rev&lt;/alt-title&gt;&lt;/titles&gt;&lt;periodical&gt;&lt;full-title&gt;American Economic Review&lt;/full-title&gt;&lt;/periodical&gt;&lt;alt-periodical&gt;&lt;full-title&gt;Am Econ Rev&lt;/full-title&gt;&lt;/alt-periodical&gt;&lt;pages&gt;2981-3003&lt;/pages&gt;&lt;volume&gt;102&lt;/volume&gt;&lt;number&gt;6&lt;/number&gt;&lt;keywords&gt;&lt;keyword&gt;pay disclosure&lt;/keyword&gt;&lt;keyword&gt;neighbors&lt;/keyword&gt;&lt;keyword&gt;managers&lt;/keyword&gt;&lt;/keywords&gt;&lt;dates&gt;&lt;year&gt;2012&lt;/year&gt;&lt;pub-dates&gt;&lt;date&gt;Oct&lt;/date&gt;&lt;/pub-dates&gt;&lt;/dates&gt;&lt;isbn&gt;0002-8282&lt;/isbn&gt;&lt;accession-num&gt;WOS:000309822200020&lt;/accession-num&gt;&lt;urls&gt;&lt;related-urls&gt;&lt;url&gt;&amp;lt;Go to ISI&amp;gt;://WOS:000309822200020&lt;/url&gt;&lt;/related-urls&gt;&lt;/urls&gt;&lt;electronic-resource-num&gt;10.1257/aer.102.6.2981&lt;/electronic-resource-num&gt;&lt;language&gt;English&lt;/language&gt;&lt;/record&gt;&lt;/Cite&gt;&lt;/EndNote&gt;</w:instrText>
      </w:r>
      <w:r w:rsidR="003868C9">
        <w:fldChar w:fldCharType="separate"/>
      </w:r>
      <w:r w:rsidR="008840B4" w:rsidRPr="008840B4">
        <w:rPr>
          <w:noProof/>
          <w:vertAlign w:val="superscript"/>
        </w:rPr>
        <w:t>[21]</w:t>
      </w:r>
      <w:r w:rsidR="003868C9">
        <w:fldChar w:fldCharType="end"/>
      </w:r>
      <w:r w:rsidR="003868C9">
        <w:t xml:space="preserve">, income satisfaction </w:t>
      </w:r>
      <w:r w:rsidR="003868C9">
        <w:fldChar w:fldCharType="begin"/>
      </w:r>
      <w:r w:rsidR="008840B4">
        <w:instrText xml:space="preserve"> ADDIN EN.CITE &lt;EndNote&gt;&lt;Cite&gt;&lt;Author&gt;Liu&lt;/Author&gt;&lt;Year&gt;2017&lt;/Year&gt;&lt;RecNum&gt;8635&lt;/RecNum&gt;&lt;DisplayText&gt;&lt;style face="superscript"&gt;[22]&lt;/style&gt;&lt;/DisplayText&gt;&lt;record&gt;&lt;rec-number&gt;8635&lt;/rec-number&gt;&lt;foreign-keys&gt;&lt;key app="EN" db-id="edz5r9daaawrswevsvjxzptlx5sas5dwxfvd" timestamp="1636954205" guid="3b29bcf0-c87b-4255-af3a-6a046399f148"&gt;8635&lt;/key&gt;&lt;/foreign-keys&gt;&lt;ref-type name="Journal Article"&gt;17&lt;/ref-type&gt;&lt;contributors&gt;&lt;authors&gt;&lt;author&gt;Liu, K.&lt;/author&gt;&lt;author&gt;Wang, X. H.&lt;/author&gt;&lt;/authors&gt;&lt;/contributors&gt;&lt;auth-address&gt;Renmin Univ China, Sch Econ, Beijing 100872, Peoples R China&lt;/auth-address&gt;&lt;titles&gt;&lt;title&gt;Relative Income and Income Satisfaction: An Experimental Study&lt;/title&gt;&lt;secondary-title&gt;Social Indicators Research&lt;/secondary-title&gt;&lt;alt-title&gt;Soc Indic Res&lt;/alt-title&gt;&lt;/titles&gt;&lt;periodical&gt;&lt;full-title&gt;Soc Indic Res&lt;/full-title&gt;&lt;abbr-1&gt;Social indicators research&lt;/abbr-1&gt;&lt;/periodical&gt;&lt;alt-periodical&gt;&lt;full-title&gt;Soc Indic Res&lt;/full-title&gt;&lt;abbr-1&gt;Social indicators research&lt;/abbr-1&gt;&lt;/alt-periodical&gt;&lt;pages&gt;395-409&lt;/pages&gt;&lt;volume&gt;132&lt;/volume&gt;&lt;number&gt;1&lt;/number&gt;&lt;keywords&gt;&lt;keyword&gt;relative income&lt;/keyword&gt;&lt;keyword&gt;income satisfaction&lt;/keyword&gt;&lt;keyword&gt;inequality&lt;/keyword&gt;&lt;keyword&gt;subjective wellbeing&lt;/keyword&gt;&lt;keyword&gt;experiment&lt;/keyword&gt;&lt;keyword&gt;inequality&lt;/keyword&gt;&lt;keyword&gt;happiness&lt;/keyword&gt;&lt;keyword&gt;competition&lt;/keyword&gt;&lt;keyword&gt;earnings&lt;/keyword&gt;&lt;keyword&gt;fairness&lt;/keyword&gt;&lt;keyword&gt;taxation&lt;/keyword&gt;&lt;keyword&gt;paradox&lt;/keyword&gt;&lt;keyword&gt;growth&lt;/keyword&gt;&lt;keyword&gt;china&lt;/keyword&gt;&lt;/keywords&gt;&lt;dates&gt;&lt;year&gt;2017&lt;/year&gt;&lt;pub-dates&gt;&lt;date&gt;May&lt;/date&gt;&lt;/pub-dates&gt;&lt;/dates&gt;&lt;isbn&gt;0303-8300&lt;/isbn&gt;&lt;accession-num&gt;WOS:000402092900020&lt;/accession-num&gt;&lt;urls&gt;&lt;related-urls&gt;&lt;url&gt;&amp;lt;Go to ISI&amp;gt;://WOS:000402092900020&lt;/url&gt;&lt;/related-urls&gt;&lt;/urls&gt;&lt;electronic-resource-num&gt;10.1007/s11205-016-1266-9&lt;/electronic-resource-num&gt;&lt;language&gt;English&lt;/language&gt;&lt;/record&gt;&lt;/Cite&gt;&lt;/EndNote&gt;</w:instrText>
      </w:r>
      <w:r w:rsidR="003868C9">
        <w:fldChar w:fldCharType="separate"/>
      </w:r>
      <w:r w:rsidR="008840B4" w:rsidRPr="008840B4">
        <w:rPr>
          <w:noProof/>
          <w:vertAlign w:val="superscript"/>
        </w:rPr>
        <w:t>[22]</w:t>
      </w:r>
      <w:r w:rsidR="003868C9">
        <w:fldChar w:fldCharType="end"/>
      </w:r>
      <w:r w:rsidR="003868C9">
        <w:t xml:space="preserve">, cooperativeness in social networks </w:t>
      </w:r>
      <w:r w:rsidR="003868C9">
        <w:fldChar w:fldCharType="begin">
          <w:fldData xml:space="preserve">PEVuZE5vdGU+PENpdGU+PEF1dGhvcj5OaXNoaTwvQXV0aG9yPjxZZWFyPjIwMTU8L1llYXI+PFJl
Y051bT43NDQ5PC9SZWNOdW0+PERpc3BsYXlUZXh0PjxzdHlsZSBmYWNlPSJzdXBlcnNjcmlwdCI+
WzIzLCAyNF08L3N0eWxlPjwvRGlzcGxheVRleHQ+PHJlY29yZD48cmVjLW51bWJlcj43NDQ5PC9y
ZWMtbnVtYmVyPjxmb3JlaWduLWtleXM+PGtleSBhcHA9IkVOIiBkYi1pZD0iZWR6NXI5ZGFhYXdy
c3dldnN2anh6cHRseDVzYXM1ZHd4ZnZkIiB0aW1lc3RhbXA9IjE0NTc4MDAyNTkiIGd1aWQ9IjY2
MWRlZDk3LTBhNzktNGE4OC05NGQxLWI3YmU2MzI0N2UxZSI+NzQ0OTwva2V5PjwvZm9yZWlnbi1r
ZXlzPjxyZWYtdHlwZSBuYW1lPSJKb3VybmFsIEFydGljbGUiPjE3PC9yZWYtdHlwZT48Y29udHJp
YnV0b3JzPjxhdXRob3JzPjxhdXRob3I+TmlzaGksIEEuPC9hdXRob3I+PGF1dGhvcj5TaGlyYWRv
LCBILjwvYXV0aG9yPjxhdXRob3I+UmFuZCwgRC4gRy48L2F1dGhvcj48YXV0aG9yPkNocmlzdGFr
aXMsIE4uIEEuPC9hdXRob3I+PC9hdXRob3JzPjwvY29udHJpYnV0b3JzPjxhdXRoLWFkZHJlc3M+
WWFsZSBVbml2LCBZYWxlIEluc3QgTmV0d29yayBTY2ksIE5ldyBIYXZlbiwgQ1QgMDY1MjAgVVNB
JiN4RDtZYWxlIFVuaXYsIERlcHQgU29jaW9sLCBOZXcgSGF2ZW4sIENUIDA2NTIwIFVTQSYjeEQ7
WWFsZSBVbml2LCBEZXB0IFBzeWNob2wsIE5ldyBIYXZlbiwgQ1QgMDY1MjAgVVNBJiN4RDtZYWxl
IFVuaXYsIERlcHQgRWNvbiwgTmV3IEhhdmVuLCBDVCAwNjUyMCBVU0EmI3hEO1lhbGUgVW5pdiwg
RGVwdCBFY29sICZhbXA7IEV2b2x1dGlvbmFyeSBCaW9sLCBOZXcgSGF2ZW4sIENUIDA2NTIwIFVT
QSYjeEQ7WWFsZSBVbml2LCBEZXB0IE1lZCwgTmV3IEhhdmVuLCBDVCAwNjUyMCBVU0E8L2F1dGgt
YWRkcmVzcz48dGl0bGVzPjx0aXRsZT5JbmVxdWFsaXR5IGFuZCB2aXNpYmlsaXR5IG9mIHdlYWx0
aCBpbiBleHBlcmltZW50YWwgc29jaWFsIG5ldHdvcmtz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QyNi00Mjk8L3BhZ2VzPjx2b2x1bWU+NTI2PC92b2x1bWU+PG51
bWJlcj43NTczPC9udW1iZXI+PGtleXdvcmRzPjxrZXl3b3JkPmh1bnRlci1nYXRoZXJlcnM8L2tl
eXdvcmQ+PGtleXdvcmQ+cHJvbW90ZSBjb29wZXJhdGlvbjwva2V5d29yZD48a2V5d29yZD5odW1h
bnM8L2tleXdvcmQ+PGtleXdvcmQ+cHJlZmVyZW5jZXM8L2tleXdvcmQ+PGtleXdvcmQ+YXZlcnNp
b248L2tleXdvcmQ+PC9rZXl3b3Jkcz48ZGF0ZXM+PHllYXI+MjAxNTwveWVhcj48cHViLWRhdGVz
PjxkYXRlPk9jdCAxNTwvZGF0ZT48L3B1Yi1kYXRlcz48L2RhdGVzPjxpc2JuPjAwMjgtMDgzNjwv
aXNibj48YWNjZXNzaW9uLW51bT4yNjM1MjQ2OSA8L2FjY2Vzc2lvbi1udW0+PHVybHM+PHJlbGF0
ZWQtdXJscz48dXJsPiZsdDtHbyB0byBJU0kmZ3Q7Oi8vV09TOjAwMDM2MjczMDIwMDA1MDwvdXJs
PjwvcmVsYXRlZC11cmxzPjwvdXJscz48ZWxlY3Ryb25pYy1yZXNvdXJjZS1udW0+MTAuMTAzOC9u
YXR1cmUxNTM5MjwvZWxlY3Ryb25pYy1yZXNvdXJjZS1udW0+PGxhbmd1YWdlPkVuZ2xpc2g8L2xh
bmd1YWdlPjwvcmVjb3JkPjwvQ2l0ZT48Q2l0ZT48QXV0aG9yPkJyZW50PC9BdXRob3I+PFllYXI+
MjAxOTwvWWVhcj48UmVjTnVtPjg2NTM8L1JlY051bT48cmVjb3JkPjxyZWMtbnVtYmVyPjg2NTM8
L3JlYy1udW1iZXI+PGZvcmVpZ24ta2V5cz48a2V5IGFwcD0iRU4iIGRiLWlkPSJlZHo1cjlkYWFh
d3Jzd2V2c3ZqeHpwdGx4NXNhczVkd3hmdmQiIHRpbWVzdGFtcD0iMTY1NjkyMTgwMyIgZ3VpZD0i
YzAwYWEzMDYtYjAzZS00Y2E3LTgyODgtM2Q0NjE3YTEzYTZiIj44NjUzPC9rZXk+PC9mb3JlaWdu
LWtleXM+PHJlZi10eXBlIG5hbWU9IkpvdXJuYWwgQXJ0aWNsZSI+MTc8L3JlZi10eXBlPjxjb250
cmlidXRvcnM+PGF1dGhvcnM+PGF1dGhvcj5CcmVudCwgRC4gQS48L2F1dGhvcj48YXV0aG9yPkdh
bmdhZGhhcmFuLCBMLjwvYXV0aG9yPjxhdXRob3I+TWlodXQsIEEuPC9hdXRob3I+PGF1dGhvcj5W
aWxsZXZhbCwgTS4gQy48L2F1dGhvcj48L2F1dGhvcnM+PC9jb250cmlidXRvcnM+PGF1dGgtYWRk
cmVzcz5QZW5uIFN0YXRlIFVuaXYsIERlcHQgQWdyIEVjb24gU29jaW9sICZhbXA7IEVkdWMsIFN0
YXRlIENvbGwsIFBBIFVTQSYjeEQ7TW9uYXNoIFVuaXYsIERlcHQgRWNvbiwgTWVsYm91cm5lLCBW
aWMsIEF1c3RyYWxpYSYjeEQ7VW5pdiBMeW9uLCBDTlJTLCBHQVRFLCA5MyBDaGVtaW4gTW91aWxs
ZXMsIEYtNjkxMzAgRWN1bGx5LCBGcmFuY2UmI3hEO0laQSwgQm9ubiwgR2VybWFueTwvYXV0aC1h
ZGRyZXNzPjx0aXRsZXM+PHRpdGxlPlRheGF0aW9uLCByZWRpc3RyaWJ1dGlvbiwgYW5kIG9ic2Vy
dmFiaWxpdHkgaW4gc29jaWFsIGRpbGVtbWFzPC90aXRsZT48c2Vjb25kYXJ5LXRpdGxlPkpvdXJu
YWwgb2YgUHVibGljIEVjb25vbWljIFRoZW9yeTwvc2Vjb25kYXJ5LXRpdGxlPjxhbHQtdGl0bGU+
SiBQdWJsaWMgRWNvbiBUaGVvcnk8L2FsdC10aXRsZT48L3RpdGxlcz48cGVyaW9kaWNhbD48ZnVs
bC10aXRsZT5Kb3VybmFsIG9mIFB1YmxpYyBFY29ub21pYyBUaGVvcnk8L2Z1bGwtdGl0bGU+PGFi
YnItMT5KIFB1YmxpYyBFY29uIFRoZW9yeTwvYWJici0xPjwvcGVyaW9kaWNhbD48YWx0LXBlcmlv
ZGljYWw+PGZ1bGwtdGl0bGU+Sm91cm5hbCBvZiBQdWJsaWMgRWNvbm9taWMgVGhlb3J5PC9mdWxs
LXRpdGxlPjxhYmJyLTE+SiBQdWJsaWMgRWNvbiBUaGVvcnk8L2FiYnItMT48L2FsdC1wZXJpb2Rp
Y2FsPjxwYWdlcz44MjYtODQ2PC9wYWdlcz48dm9sdW1lPjIxPC92b2x1bWU+PG51bWJlcj41PC9u
dW1iZXI+PGtleXdvcmRzPjxrZXl3b3JkPnZvbHVudGFyeSBjb250cmlidXRpb25zPC9rZXl3b3Jk
PjxrZXl3b3JkPmJlaGF2aW9yIGV2aWRlbmNlPC9rZXl3b3JkPjxrZXl3b3JkPmNvb3BlcmF0aW9u
PC9rZXl3b3JkPjxrZXl3b3JkPnB1bmlzaG1lbnQ8L2tleXdvcmQ+PGtleXdvcmQ+aGV0ZXJvZ2Vu
ZWl0eTwva2V5d29yZD48a2V5d29yZD5pbXBhY3Q8L2tleXdvcmQ+PGtleXdvcmQ+cHJpY2U8L2tl
eXdvcmQ+PGtleXdvcmQ+aW5zdHJ1bWVudHM8L2tleXdvcmQ+PGtleXdvcmQ+Y29tcGV0aXRpb248
L2tleXdvcmQ+PGtleXdvcmQ+aW5jZW50aXZlczwva2V5d29yZD48L2tleXdvcmRzPjxkYXRlcz48
eWVhcj4yMDE5PC95ZWFyPjxwdWItZGF0ZXM+PGRhdGU+T2N0PC9kYXRlPjwvcHViLWRhdGVzPjwv
ZGF0ZXM+PGlzYm4+MTA5Ny0zOTIzPC9pc2JuPjxhY2Nlc3Npb24tbnVtPldPUzowMDA0ODYyMjM2
MDAwMDQ8L2FjY2Vzc2lvbi1udW0+PHVybHM+PHJlbGF0ZWQtdXJscz48dXJsPiZsdDtHbyB0byBJ
U0kmZ3Q7Oi8vV09TOjAwMDQ4NjIyMzYwMDAwNDwvdXJsPjwvcmVsYXRlZC11cmxzPjwvdXJscz48
ZWxlY3Ryb25pYy1yZXNvdXJjZS1udW0+MTAuMTExMS9qcGV0LjEyMzUwPC9lbGVjdHJvbmljLXJl
c291cmNlLW51bT48bGFuZ3VhZ2U+RW5nbGlzaDwvbGFuZ3VhZ2U+PC9yZWNvcmQ+PC9DaXRlPjwv
RW5kTm90ZT4A
</w:fldData>
        </w:fldChar>
      </w:r>
      <w:r w:rsidR="008840B4">
        <w:instrText xml:space="preserve"> ADDIN EN.CITE </w:instrText>
      </w:r>
      <w:r w:rsidR="008840B4">
        <w:fldChar w:fldCharType="begin">
          <w:fldData xml:space="preserve">PEVuZE5vdGU+PENpdGU+PEF1dGhvcj5OaXNoaTwvQXV0aG9yPjxZZWFyPjIwMTU8L1llYXI+PFJl
Y051bT43NDQ5PC9SZWNOdW0+PERpc3BsYXlUZXh0PjxzdHlsZSBmYWNlPSJzdXBlcnNjcmlwdCI+
WzIzLCAyNF08L3N0eWxlPjwvRGlzcGxheVRleHQ+PHJlY29yZD48cmVjLW51bWJlcj43NDQ5PC9y
ZWMtbnVtYmVyPjxmb3JlaWduLWtleXM+PGtleSBhcHA9IkVOIiBkYi1pZD0iZWR6NXI5ZGFhYXdy
c3dldnN2anh6cHRseDVzYXM1ZHd4ZnZkIiB0aW1lc3RhbXA9IjE0NTc4MDAyNTkiIGd1aWQ9IjY2
MWRlZDk3LTBhNzktNGE4OC05NGQxLWI3YmU2MzI0N2UxZSI+NzQ0OTwva2V5PjwvZm9yZWlnbi1r
ZXlzPjxyZWYtdHlwZSBuYW1lPSJKb3VybmFsIEFydGljbGUiPjE3PC9yZWYtdHlwZT48Y29udHJp
YnV0b3JzPjxhdXRob3JzPjxhdXRob3I+TmlzaGksIEEuPC9hdXRob3I+PGF1dGhvcj5TaGlyYWRv
LCBILjwvYXV0aG9yPjxhdXRob3I+UmFuZCwgRC4gRy48L2F1dGhvcj48YXV0aG9yPkNocmlzdGFr
aXMsIE4uIEEuPC9hdXRob3I+PC9hdXRob3JzPjwvY29udHJpYnV0b3JzPjxhdXRoLWFkZHJlc3M+
WWFsZSBVbml2LCBZYWxlIEluc3QgTmV0d29yayBTY2ksIE5ldyBIYXZlbiwgQ1QgMDY1MjAgVVNB
JiN4RDtZYWxlIFVuaXYsIERlcHQgU29jaW9sLCBOZXcgSGF2ZW4sIENUIDA2NTIwIFVTQSYjeEQ7
WWFsZSBVbml2LCBEZXB0IFBzeWNob2wsIE5ldyBIYXZlbiwgQ1QgMDY1MjAgVVNBJiN4RDtZYWxl
IFVuaXYsIERlcHQgRWNvbiwgTmV3IEhhdmVuLCBDVCAwNjUyMCBVU0EmI3hEO1lhbGUgVW5pdiwg
RGVwdCBFY29sICZhbXA7IEV2b2x1dGlvbmFyeSBCaW9sLCBOZXcgSGF2ZW4sIENUIDA2NTIwIFVT
QSYjeEQ7WWFsZSBVbml2LCBEZXB0IE1lZCwgTmV3IEhhdmVuLCBDVCAwNjUyMCBVU0E8L2F1dGgt
YWRkcmVzcz48dGl0bGVzPjx0aXRsZT5JbmVxdWFsaXR5IGFuZCB2aXNpYmlsaXR5IG9mIHdlYWx0
aCBpbiBleHBlcmltZW50YWwgc29jaWFsIG5ldHdvcmtzPC90aXRsZT48c2Vjb25kYXJ5LXRpdGxl
Pk5hdHVyZTwvc2Vjb25kYXJ5LXRpdGxlPjxhbHQtdGl0bGU+TmF0dXJlPC9hbHQtdGl0bGU+PC90
aXRsZXM+PHBlcmlvZGljYWw+PGZ1bGwtdGl0bGU+TmF0dXJlPC9mdWxsLXRpdGxlPjwvcGVyaW9k
aWNhbD48YWx0LXBlcmlvZGljYWw+PGZ1bGwtdGl0bGU+TmF0dXJlPC9mdWxsLXRpdGxlPjwvYWx0
LXBlcmlvZGljYWw+PHBhZ2VzPjQyNi00Mjk8L3BhZ2VzPjx2b2x1bWU+NTI2PC92b2x1bWU+PG51
bWJlcj43NTczPC9udW1iZXI+PGtleXdvcmRzPjxrZXl3b3JkPmh1bnRlci1nYXRoZXJlcnM8L2tl
eXdvcmQ+PGtleXdvcmQ+cHJvbW90ZSBjb29wZXJhdGlvbjwva2V5d29yZD48a2V5d29yZD5odW1h
bnM8L2tleXdvcmQ+PGtleXdvcmQ+cHJlZmVyZW5jZXM8L2tleXdvcmQ+PGtleXdvcmQ+YXZlcnNp
b248L2tleXdvcmQ+PC9rZXl3b3Jkcz48ZGF0ZXM+PHllYXI+MjAxNTwveWVhcj48cHViLWRhdGVz
PjxkYXRlPk9jdCAxNTwvZGF0ZT48L3B1Yi1kYXRlcz48L2RhdGVzPjxpc2JuPjAwMjgtMDgzNjwv
aXNibj48YWNjZXNzaW9uLW51bT4yNjM1MjQ2OSA8L2FjY2Vzc2lvbi1udW0+PHVybHM+PHJlbGF0
ZWQtdXJscz48dXJsPiZsdDtHbyB0byBJU0kmZ3Q7Oi8vV09TOjAwMDM2MjczMDIwMDA1MDwvdXJs
PjwvcmVsYXRlZC11cmxzPjwvdXJscz48ZWxlY3Ryb25pYy1yZXNvdXJjZS1udW0+MTAuMTAzOC9u
YXR1cmUxNTM5MjwvZWxlY3Ryb25pYy1yZXNvdXJjZS1udW0+PGxhbmd1YWdlPkVuZ2xpc2g8L2xh
bmd1YWdlPjwvcmVjb3JkPjwvQ2l0ZT48Q2l0ZT48QXV0aG9yPkJyZW50PC9BdXRob3I+PFllYXI+
MjAxOTwvWWVhcj48UmVjTnVtPjg2NTM8L1JlY051bT48cmVjb3JkPjxyZWMtbnVtYmVyPjg2NTM8
L3JlYy1udW1iZXI+PGZvcmVpZ24ta2V5cz48a2V5IGFwcD0iRU4iIGRiLWlkPSJlZHo1cjlkYWFh
d3Jzd2V2c3ZqeHpwdGx4NXNhczVkd3hmdmQiIHRpbWVzdGFtcD0iMTY1NjkyMTgwMyIgZ3VpZD0i
YzAwYWEzMDYtYjAzZS00Y2E3LTgyODgtM2Q0NjE3YTEzYTZiIj44NjUzPC9rZXk+PC9mb3JlaWdu
LWtleXM+PHJlZi10eXBlIG5hbWU9IkpvdXJuYWwgQXJ0aWNsZSI+MTc8L3JlZi10eXBlPjxjb250
cmlidXRvcnM+PGF1dGhvcnM+PGF1dGhvcj5CcmVudCwgRC4gQS48L2F1dGhvcj48YXV0aG9yPkdh
bmdhZGhhcmFuLCBMLjwvYXV0aG9yPjxhdXRob3I+TWlodXQsIEEuPC9hdXRob3I+PGF1dGhvcj5W
aWxsZXZhbCwgTS4gQy48L2F1dGhvcj48L2F1dGhvcnM+PC9jb250cmlidXRvcnM+PGF1dGgtYWRk
cmVzcz5QZW5uIFN0YXRlIFVuaXYsIERlcHQgQWdyIEVjb24gU29jaW9sICZhbXA7IEVkdWMsIFN0
YXRlIENvbGwsIFBBIFVTQSYjeEQ7TW9uYXNoIFVuaXYsIERlcHQgRWNvbiwgTWVsYm91cm5lLCBW
aWMsIEF1c3RyYWxpYSYjeEQ7VW5pdiBMeW9uLCBDTlJTLCBHQVRFLCA5MyBDaGVtaW4gTW91aWxs
ZXMsIEYtNjkxMzAgRWN1bGx5LCBGcmFuY2UmI3hEO0laQSwgQm9ubiwgR2VybWFueTwvYXV0aC1h
ZGRyZXNzPjx0aXRsZXM+PHRpdGxlPlRheGF0aW9uLCByZWRpc3RyaWJ1dGlvbiwgYW5kIG9ic2Vy
dmFiaWxpdHkgaW4gc29jaWFsIGRpbGVtbWFzPC90aXRsZT48c2Vjb25kYXJ5LXRpdGxlPkpvdXJu
YWwgb2YgUHVibGljIEVjb25vbWljIFRoZW9yeTwvc2Vjb25kYXJ5LXRpdGxlPjxhbHQtdGl0bGU+
SiBQdWJsaWMgRWNvbiBUaGVvcnk8L2FsdC10aXRsZT48L3RpdGxlcz48cGVyaW9kaWNhbD48ZnVs
bC10aXRsZT5Kb3VybmFsIG9mIFB1YmxpYyBFY29ub21pYyBUaGVvcnk8L2Z1bGwtdGl0bGU+PGFi
YnItMT5KIFB1YmxpYyBFY29uIFRoZW9yeTwvYWJici0xPjwvcGVyaW9kaWNhbD48YWx0LXBlcmlv
ZGljYWw+PGZ1bGwtdGl0bGU+Sm91cm5hbCBvZiBQdWJsaWMgRWNvbm9taWMgVGhlb3J5PC9mdWxs
LXRpdGxlPjxhYmJyLTE+SiBQdWJsaWMgRWNvbiBUaGVvcnk8L2FiYnItMT48L2FsdC1wZXJpb2Rp
Y2FsPjxwYWdlcz44MjYtODQ2PC9wYWdlcz48dm9sdW1lPjIxPC92b2x1bWU+PG51bWJlcj41PC9u
dW1iZXI+PGtleXdvcmRzPjxrZXl3b3JkPnZvbHVudGFyeSBjb250cmlidXRpb25zPC9rZXl3b3Jk
PjxrZXl3b3JkPmJlaGF2aW9yIGV2aWRlbmNlPC9rZXl3b3JkPjxrZXl3b3JkPmNvb3BlcmF0aW9u
PC9rZXl3b3JkPjxrZXl3b3JkPnB1bmlzaG1lbnQ8L2tleXdvcmQ+PGtleXdvcmQ+aGV0ZXJvZ2Vu
ZWl0eTwva2V5d29yZD48a2V5d29yZD5pbXBhY3Q8L2tleXdvcmQ+PGtleXdvcmQ+cHJpY2U8L2tl
eXdvcmQ+PGtleXdvcmQ+aW5zdHJ1bWVudHM8L2tleXdvcmQ+PGtleXdvcmQ+Y29tcGV0aXRpb248
L2tleXdvcmQ+PGtleXdvcmQ+aW5jZW50aXZlczwva2V5d29yZD48L2tleXdvcmRzPjxkYXRlcz48
eWVhcj4yMDE5PC95ZWFyPjxwdWItZGF0ZXM+PGRhdGU+T2N0PC9kYXRlPjwvcHViLWRhdGVzPjwv
ZGF0ZXM+PGlzYm4+MTA5Ny0zOTIzPC9pc2JuPjxhY2Nlc3Npb24tbnVtPldPUzowMDA0ODYyMjM2
MDAwMDQ8L2FjY2Vzc2lvbi1udW0+PHVybHM+PHJlbGF0ZWQtdXJscz48dXJsPiZsdDtHbyB0byBJ
U0kmZ3Q7Oi8vV09TOjAwMDQ4NjIyMzYwMDAwNDwvdXJsPjwvcmVsYXRlZC11cmxzPjwvdXJscz48
ZWxlY3Ryb25pYy1yZXNvdXJjZS1udW0+MTAuMTExMS9qcGV0LjEyMzUwPC9lbGVjdHJvbmljLXJl
c291cmNlLW51bT48bGFuZ3VhZ2U+RW5nbGlzaDwvbGFuZ3VhZ2U+PC9yZWNvcmQ+PC9DaXRlPjwv
RW5kTm90ZT4A
</w:fldData>
        </w:fldChar>
      </w:r>
      <w:r w:rsidR="008840B4">
        <w:instrText xml:space="preserve"> ADDIN EN.CITE.DATA </w:instrText>
      </w:r>
      <w:r w:rsidR="008840B4">
        <w:fldChar w:fldCharType="end"/>
      </w:r>
      <w:r w:rsidR="003868C9">
        <w:fldChar w:fldCharType="separate"/>
      </w:r>
      <w:r w:rsidR="008840B4" w:rsidRPr="008840B4">
        <w:rPr>
          <w:noProof/>
          <w:vertAlign w:val="superscript"/>
        </w:rPr>
        <w:t>[23, 24]</w:t>
      </w:r>
      <w:r w:rsidR="003868C9">
        <w:fldChar w:fldCharType="end"/>
      </w:r>
      <w:r w:rsidR="003868C9">
        <w:t xml:space="preserve">, and economic inequality </w:t>
      </w:r>
      <w:r w:rsidR="003868C9">
        <w:fldChar w:fldCharType="begin"/>
      </w:r>
      <w:r w:rsidR="008840B4">
        <w:instrText xml:space="preserve"> ADDIN EN.CITE &lt;EndNote&gt;&lt;Cite&gt;&lt;Author&gt;Nishi&lt;/Author&gt;&lt;Year&gt;2015&lt;/Year&gt;&lt;RecNum&gt;7449&lt;/RecNum&gt;&lt;DisplayText&gt;&lt;style face="superscript"&gt;[23]&lt;/style&gt;&lt;/DisplayText&gt;&lt;record&gt;&lt;rec-number&gt;7449&lt;/rec-number&gt;&lt;foreign-keys&gt;&lt;key app="EN" db-id="edz5r9daaawrswevsvjxzptlx5sas5dwxfvd" timestamp="1457800259" guid="661ded97-0a79-4a88-94d1-b7be63247e1e"&gt;7449&lt;/key&gt;&lt;/foreign-keys&gt;&lt;ref-type name="Journal Article"&gt;17&lt;/ref-type&gt;&lt;contributors&gt;&lt;authors&gt;&lt;author&gt;Nishi, A.&lt;/author&gt;&lt;author&gt;Shirado, H.&lt;/author&gt;&lt;author&gt;Rand, D. G.&lt;/author&gt;&lt;author&gt;Christakis, N. A.&lt;/author&gt;&lt;/authors&gt;&lt;/contributors&gt;&lt;auth-address&gt;Yale Univ, Yale Inst Network Sci, New Haven, CT 06520 USA&amp;#xD;Yale Univ, Dept Sociol, New Haven, CT 06520 USA&amp;#xD;Yale Univ, Dept Psychol, New Haven, CT 06520 USA&amp;#xD;Yale Univ, Dept Econ, New Haven, CT 06520 USA&amp;#xD;Yale Univ, Dept Ecol &amp;amp; Evolutionary Biol, New Haven, CT 06520 USA&amp;#xD;Yale Univ, Dept Med, New Haven, CT 06520 USA&lt;/auth-address&gt;&lt;titles&gt;&lt;title&gt;Inequality and visibility of wealth in experimental social networks&lt;/title&gt;&lt;secondary-title&gt;Nature&lt;/secondary-title&gt;&lt;alt-title&gt;Nature&lt;/alt-title&gt;&lt;/titles&gt;&lt;periodical&gt;&lt;full-title&gt;Nature&lt;/full-title&gt;&lt;/periodical&gt;&lt;alt-periodical&gt;&lt;full-title&gt;Nature&lt;/full-title&gt;&lt;/alt-periodical&gt;&lt;pages&gt;426-429&lt;/pages&gt;&lt;volume&gt;526&lt;/volume&gt;&lt;number&gt;7573&lt;/number&gt;&lt;keywords&gt;&lt;keyword&gt;hunter-gatherers&lt;/keyword&gt;&lt;keyword&gt;promote cooperation&lt;/keyword&gt;&lt;keyword&gt;humans&lt;/keyword&gt;&lt;keyword&gt;preferences&lt;/keyword&gt;&lt;keyword&gt;aversion&lt;/keyword&gt;&lt;/keywords&gt;&lt;dates&gt;&lt;year&gt;2015&lt;/year&gt;&lt;pub-dates&gt;&lt;date&gt;Oct 15&lt;/date&gt;&lt;/pub-dates&gt;&lt;/dates&gt;&lt;isbn&gt;0028-0836&lt;/isbn&gt;&lt;accession-num&gt;26352469 &lt;/accession-num&gt;&lt;urls&gt;&lt;related-urls&gt;&lt;url&gt;&amp;lt;Go to ISI&amp;gt;://WOS:000362730200050&lt;/url&gt;&lt;/related-urls&gt;&lt;/urls&gt;&lt;electronic-resource-num&gt;10.1038/nature15392&lt;/electronic-resource-num&gt;&lt;language&gt;English&lt;/language&gt;&lt;/record&gt;&lt;/Cite&gt;&lt;/EndNote&gt;</w:instrText>
      </w:r>
      <w:r w:rsidR="003868C9">
        <w:fldChar w:fldCharType="separate"/>
      </w:r>
      <w:r w:rsidR="008840B4" w:rsidRPr="008840B4">
        <w:rPr>
          <w:noProof/>
          <w:vertAlign w:val="superscript"/>
        </w:rPr>
        <w:t>[23]</w:t>
      </w:r>
      <w:r w:rsidR="003868C9">
        <w:fldChar w:fldCharType="end"/>
      </w:r>
      <w:r w:rsidR="003868C9">
        <w:t xml:space="preserve"> has been reported. </w:t>
      </w:r>
      <w:r w:rsidR="00312DBE" w:rsidRPr="004D7CE4">
        <w:rPr>
          <w:color w:val="000000" w:themeColor="text1"/>
        </w:rPr>
        <w:t xml:space="preserve">A series of neuroimaging studies also </w:t>
      </w:r>
      <w:r w:rsidR="00AA110F">
        <w:rPr>
          <w:color w:val="000000" w:themeColor="text1"/>
        </w:rPr>
        <w:t>show</w:t>
      </w:r>
      <w:r w:rsidR="00312DBE" w:rsidRPr="004D7CE4">
        <w:rPr>
          <w:color w:val="000000" w:themeColor="text1"/>
        </w:rPr>
        <w:t xml:space="preserve"> that the brain regions related to a rewarding process (ventral striatum) are activated when there is a relatively lower monetary reward rather than an equal reward </w:t>
      </w:r>
      <w:r w:rsidR="00312DBE" w:rsidRPr="004D7CE4">
        <w:rPr>
          <w:color w:val="000000" w:themeColor="text1"/>
        </w:rPr>
        <w:fldChar w:fldCharType="begin"/>
      </w:r>
      <w:r w:rsidR="008840B4">
        <w:rPr>
          <w:color w:val="000000" w:themeColor="text1"/>
        </w:rPr>
        <w:instrText xml:space="preserve"> ADDIN EN.CITE &lt;EndNote&gt;&lt;Cite&gt;&lt;Author&gt;Fliessbach&lt;/Author&gt;&lt;Year&gt;2007&lt;/Year&gt;&lt;RecNum&gt;201&lt;/RecNum&gt;&lt;DisplayText&gt;&lt;style face="superscript"&gt;[25]&lt;/style&gt;&lt;/DisplayText&gt;&lt;record&gt;&lt;rec-number&gt;201&lt;/rec-number&gt;&lt;foreign-keys&gt;&lt;key app="EN" db-id="0v5wtwfv0afeavez5pgvtad3v0adsf52x299" timestamp="1527390260"&gt;201&lt;/key&gt;&lt;/foreign-keys&gt;&lt;ref-type name="Journal Article"&gt;17&lt;/ref-type&gt;&lt;contributors&gt;&lt;authors&gt;&lt;author&gt;Fliessbach, K.&lt;/author&gt;&lt;author&gt;Weber, B.&lt;/author&gt;&lt;author&gt;Trautner, P.&lt;/author&gt;&lt;author&gt;Dohmen, T.&lt;/author&gt;&lt;author&gt;Sunde, U.&lt;/author&gt;&lt;author&gt;Elger, C. E.&lt;/author&gt;&lt;author&gt;Falk, A.&lt;/author&gt;&lt;/authors&gt;&lt;/contributors&gt;&lt;auth-address&gt;Life and Brain Center Bonn, Department of NeuroCognition and Clinic of Epileptology, Bonn, Germany.&lt;/auth-address&gt;&lt;titles&gt;&lt;title&gt;Social comparison affects reward-related brain activity in the human ventral striatum&lt;/title&gt;&lt;secondary-title&gt;Science&lt;/secondary-title&gt;&lt;alt-title&gt;Science (New York, N.Y.)&lt;/alt-title&gt;&lt;/titles&gt;&lt;periodical&gt;&lt;full-title&gt;SCIENCE&lt;/full-title&gt;&lt;/periodical&gt;&lt;pages&gt;1305-8&lt;/pages&gt;&lt;volume&gt;318&lt;/volume&gt;&lt;number&gt;5854&lt;/number&gt;&lt;edition&gt;2007/11/24&lt;/edition&gt;&lt;keywords&gt;&lt;keyword&gt;Adult&lt;/keyword&gt;&lt;keyword&gt;Analysis of Variance&lt;/keyword&gt;&lt;keyword&gt;Basal Ganglia/blood supply/*physiology&lt;/keyword&gt;&lt;keyword&gt;Brain/blood supply/physiology&lt;/keyword&gt;&lt;keyword&gt;Brain Mapping&lt;/keyword&gt;&lt;keyword&gt;Humans&lt;/keyword&gt;&lt;keyword&gt;Magnetic Resonance Imaging&lt;/keyword&gt;&lt;keyword&gt;Male&lt;/keyword&gt;&lt;keyword&gt;Oxygen/blood&lt;/keyword&gt;&lt;keyword&gt;*Reward&lt;/keyword&gt;&lt;keyword&gt;*Social Perception&lt;/keyword&gt;&lt;/keywords&gt;&lt;dates&gt;&lt;year&gt;2007&lt;/year&gt;&lt;pub-dates&gt;&lt;date&gt;Nov 23&lt;/date&gt;&lt;/pub-dates&gt;&lt;/dates&gt;&lt;isbn&gt;0036-8075&lt;/isbn&gt;&lt;accession-num&gt;18033886&lt;/accession-num&gt;&lt;urls&gt;&lt;/urls&gt;&lt;electronic-resource-num&gt;10.1126/science.1145876&lt;/electronic-resource-num&gt;&lt;remote-database-provider&gt;NLM&lt;/remote-database-provider&gt;&lt;language&gt;eng&lt;/language&gt;&lt;/record&gt;&lt;/Cite&gt;&lt;/EndNote&gt;</w:instrText>
      </w:r>
      <w:r w:rsidR="00312DBE" w:rsidRPr="004D7CE4">
        <w:rPr>
          <w:color w:val="000000" w:themeColor="text1"/>
        </w:rPr>
        <w:fldChar w:fldCharType="separate"/>
      </w:r>
      <w:r w:rsidR="008840B4" w:rsidRPr="008840B4">
        <w:rPr>
          <w:noProof/>
          <w:color w:val="000000" w:themeColor="text1"/>
          <w:vertAlign w:val="superscript"/>
        </w:rPr>
        <w:t>[25]</w:t>
      </w:r>
      <w:r w:rsidR="00312DBE" w:rsidRPr="004D7CE4">
        <w:rPr>
          <w:color w:val="000000" w:themeColor="text1"/>
        </w:rPr>
        <w:fldChar w:fldCharType="end"/>
      </w:r>
      <w:r w:rsidR="00312DBE" w:rsidRPr="004D7CE4">
        <w:rPr>
          <w:color w:val="000000" w:themeColor="text1"/>
        </w:rPr>
        <w:t>.</w:t>
      </w:r>
      <w:r w:rsidR="00312DBE">
        <w:rPr>
          <w:color w:val="000000" w:themeColor="text1"/>
        </w:rPr>
        <w:t xml:space="preserve"> </w:t>
      </w:r>
      <w:r w:rsidRPr="004D7CE4">
        <w:rPr>
          <w:color w:val="000000" w:themeColor="text1"/>
        </w:rPr>
        <w:t xml:space="preserve">Social comparison is </w:t>
      </w:r>
      <w:r w:rsidR="003868C9">
        <w:rPr>
          <w:color w:val="000000" w:themeColor="text1"/>
        </w:rPr>
        <w:t xml:space="preserve">also </w:t>
      </w:r>
      <w:r w:rsidRPr="004D7CE4">
        <w:rPr>
          <w:color w:val="000000" w:themeColor="text1"/>
        </w:rPr>
        <w:t xml:space="preserve">observed among other animals (e.g. baboons) </w:t>
      </w:r>
      <w:r w:rsidRPr="004D7CE4">
        <w:rPr>
          <w:color w:val="000000" w:themeColor="text1"/>
        </w:rPr>
        <w:fldChar w:fldCharType="begin"/>
      </w:r>
      <w:r w:rsidR="008840B4">
        <w:rPr>
          <w:color w:val="000000" w:themeColor="text1"/>
        </w:rPr>
        <w:instrText xml:space="preserve"> ADDIN EN.CITE &lt;EndNote&gt;&lt;Cite&gt;&lt;Author&gt;Dumas&lt;/Author&gt;&lt;Year&gt;2017&lt;/Year&gt;&lt;RecNum&gt;8284&lt;/RecNum&gt;&lt;DisplayText&gt;&lt;style face="superscript"&gt;[26]&lt;/style&gt;&lt;/DisplayText&gt;&lt;record&gt;&lt;rec-number&gt;8284&lt;/rec-number&gt;&lt;foreign-keys&gt;&lt;key app="EN" db-id="edz5r9daaawrswevsvjxzptlx5sas5dwxfvd" timestamp="1577726976" guid="69a88d6b-182e-4a1b-bed5-2c6f498130ab"&gt;8284&lt;/key&gt;&lt;/foreign-keys&gt;&lt;ref-type name="Journal Article"&gt;17&lt;/ref-type&gt;&lt;contributors&gt;&lt;authors&gt;&lt;author&gt;Dumas, F.&lt;/author&gt;&lt;author&gt;Fagot, J.&lt;/author&gt;&lt;author&gt;Davranche, K.&lt;/author&gt;&lt;author&gt;Claidiere, N.&lt;/author&gt;&lt;/authors&gt;&lt;/contributors&gt;&lt;auth-address&gt;Nimes University, CHROME EA7352, Rue du Docteur Georges Salan, 30021 Nimes Cedex 1, France florence.dumas@unimes.fr.&amp;#xD;Aix Marseille Univ, CNRS, LPC, FED3C, Marseille, France.&lt;/auth-address&gt;&lt;titles&gt;&lt;title&gt;Other better versus self better in baboons: an evolutionary approach of social comparison&lt;/title&gt;&lt;secondary-title&gt;Proc Biol Sci&lt;/secondary-title&gt;&lt;/titles&gt;&lt;periodical&gt;&lt;full-title&gt;Proc Biol Sci&lt;/full-title&gt;&lt;abbr-1&gt;Proceedings. Biological sciences / The Royal Society&lt;/abbr-1&gt;&lt;/periodical&gt;&lt;volume&gt;284&lt;/volume&gt;&lt;number&gt;1855&lt;/number&gt;&lt;edition&gt;2017/05/26&lt;/edition&gt;&lt;keywords&gt;&lt;keyword&gt;Animals&lt;/keyword&gt;&lt;keyword&gt;Biological Evolution&lt;/keyword&gt;&lt;keyword&gt;Humans&lt;/keyword&gt;&lt;keyword&gt;*Papio&lt;/keyword&gt;&lt;keyword&gt;*Self Concept&lt;/keyword&gt;&lt;keyword&gt;*Social Environment&lt;/keyword&gt;&lt;keyword&gt;Social Perception&lt;/keyword&gt;&lt;keyword&gt;baboons&lt;/keyword&gt;&lt;keyword&gt;evolution&lt;/keyword&gt;&lt;keyword&gt;non-human primates&lt;/keyword&gt;&lt;keyword&gt;social comparison&lt;/keyword&gt;&lt;keyword&gt;social facilitation&lt;/keyword&gt;&lt;/keywords&gt;&lt;dates&gt;&lt;year&gt;2017&lt;/year&gt;&lt;pub-dates&gt;&lt;date&gt;May 31&lt;/date&gt;&lt;/pub-dates&gt;&lt;/dates&gt;&lt;isbn&gt;1471-2954 (Electronic)&amp;#xD;0962-8452 (Linking)&lt;/isbn&gt;&lt;accession-num&gt;28539512&lt;/accession-num&gt;&lt;urls&gt;&lt;related-urls&gt;&lt;url&gt;https://www.ncbi.nlm.nih.gov/pubmed/28539512&lt;/url&gt;&lt;/related-urls&gt;&lt;/urls&gt;&lt;custom2&gt;PMC5454261&lt;/custom2&gt;&lt;electronic-resource-num&gt;10.1098/rspb.2017.0248&lt;/electronic-resource-num&gt;&lt;/record&gt;&lt;/Cite&gt;&lt;/EndNote&gt;</w:instrText>
      </w:r>
      <w:r w:rsidRPr="004D7CE4">
        <w:rPr>
          <w:color w:val="000000" w:themeColor="text1"/>
        </w:rPr>
        <w:fldChar w:fldCharType="separate"/>
      </w:r>
      <w:r w:rsidR="008840B4" w:rsidRPr="008840B4">
        <w:rPr>
          <w:noProof/>
          <w:color w:val="000000" w:themeColor="text1"/>
          <w:vertAlign w:val="superscript"/>
        </w:rPr>
        <w:t>[26]</w:t>
      </w:r>
      <w:r w:rsidRPr="004D7CE4">
        <w:rPr>
          <w:color w:val="000000" w:themeColor="text1"/>
        </w:rPr>
        <w:fldChar w:fldCharType="end"/>
      </w:r>
      <w:r w:rsidRPr="004D7CE4">
        <w:rPr>
          <w:color w:val="000000" w:themeColor="text1"/>
        </w:rPr>
        <w:t xml:space="preserve">. </w:t>
      </w:r>
    </w:p>
    <w:p w14:paraId="4B7291F1" w14:textId="76A43DB7" w:rsidR="00AB512C" w:rsidRDefault="00AB512C" w:rsidP="00154002">
      <w:pPr>
        <w:jc w:val="both"/>
        <w:rPr>
          <w:color w:val="000000" w:themeColor="text1"/>
        </w:rPr>
      </w:pPr>
    </w:p>
    <w:p w14:paraId="185ABB25" w14:textId="2EEDC338" w:rsidR="004D7CE4" w:rsidRPr="004D7CE4" w:rsidRDefault="00312DBE" w:rsidP="00154002">
      <w:pPr>
        <w:jc w:val="both"/>
      </w:pPr>
      <w:r>
        <w:t>Regarding emotional well-being, o</w:t>
      </w:r>
      <w:r w:rsidRPr="00C4279C">
        <w:t xml:space="preserve">bservational studies have shown that, in regression models, individuals compare their income to others’ income, and, if others are richer, they feel less happy even given the same purchasing power </w:t>
      </w:r>
      <w:r w:rsidRPr="00C4279C">
        <w:fldChar w:fldCharType="begin">
          <w:fldData xml:space="preserve">PEVuZE5vdGU+PENpdGU+PEF1dGhvcj5DbGFyazwvQXV0aG9yPjxZZWFyPjIwMDg8L1llYXI+PFJl
Y051bT44MjQ0PC9SZWNOdW0+PERpc3BsYXlUZXh0PjxzdHlsZSBmYWNlPSJzdXBlcnNjcmlwdCI+
WzI3LTI5XTwvc3R5bGU+PC9EaXNwbGF5VGV4dD48cmVjb3JkPjxyZWMtbnVtYmVyPjgyNDQ8L3Jl
Yy1udW1iZXI+PGZvcmVpZ24ta2V5cz48a2V5IGFwcD0iRU4iIGRiLWlkPSJlZHo1cjlkYWFhd3Jz
d2V2c3ZqeHpwdGx4NXNhczVkd3hmdmQiIHRpbWVzdGFtcD0iMTU3MjIzOTY5MyIgZ3VpZD0iZTIx
NmVlODItYTczOC00ZThkLWI5NzEtOTRmN2FhNGQ3YjU2Ij44MjQ0PC9rZXk+PC9mb3JlaWduLWtl
eXM+PHJlZi10eXBlIG5hbWU9IkpvdXJuYWwgQXJ0aWNsZSI+MTc8L3JlZi10eXBlPjxjb250cmli
dXRvcnM+PGF1dGhvcnM+PGF1dGhvcj5DbGFyaywgQS4gRS48L2F1dGhvcj48YXV0aG9yPkZyaWp0
ZXJzLCBQLjwvYXV0aG9yPjxhdXRob3I+U2hpZWxkcywgTS4gQS48L2F1dGhvcj48L2F1dGhvcnM+
PC9jb250cmlidXRvcnM+PGF1dGgtYWRkcmVzcz5JWkEsIEJvbm4sIEdlcm1hbnkmI3hEO1Bhcmlz
IFNjaSBFY29uLCBQYXJpcywgRnJhbmNlJiN4RDtRdWVlbnNsYW5kIFVuaXYgVGVjaG5vbCwgQnJp
c2JhbmUsIFFsZCwgQXVzdHJhbGlhJiN4RDtVbml2IE1lbGJvdXJuZSwgUGFya3ZpbGxlLCBWaWMg
MzA1MiwgQXVzdHJhbGlhPC9hdXRoLWFkZHJlc3M+PHRpdGxlcz48dGl0bGU+UmVsYXRpdmUgaW5j
b21lLCBoYXBwaW5lc3MsIGFuZCB1dGlsaXR5OiBBbiBleHBsYW5hdGlvbiBmb3IgdGhlIEVhc3Rl
cmxpbiBwYXJhZG94IGFuZCBvdGhlciBwdXp6bGVzPC90aXRsZT48c2Vjb25kYXJ5LXRpdGxlPkpv
dXJuYWwgb2YgRWNvbm9taWMgTGl0ZXJhdHVyZTwvc2Vjb25kYXJ5LXRpdGxlPjxhbHQtdGl0bGU+
SiBFY29uIExpdDwvYWx0LXRpdGxlPjwvdGl0bGVzPjxwZXJpb2RpY2FsPjxmdWxsLXRpdGxlPkpv
dXJuYWwgb2YgRWNvbm9taWMgTGl0ZXJhdHVyZTwvZnVsbC10aXRsZT48L3BlcmlvZGljYWw+PHBh
Z2VzPjk1LTE0NDwvcGFnZXM+PHZvbHVtZT40Njwvdm9sdW1lPjxudW1iZXI+MTwvbnVtYmVyPjxr
ZXl3b3Jkcz48a2V5d29yZD5nZXJtYW55IGZvbGxvd2luZyByZXVuaWZpY2F0aW9uPC9rZXl3b3Jk
PjxrZXl3b3JkPnBhbmVsLWRhdGE8L2tleXdvcmQ+PGtleXdvcmQ+bGlmZSBzYXRpc2ZhY3Rpb248
L2tleXdvcmQ+PGtleXdvcmQ+aGFiaXQgZm9ybWF0aW9uPC9rZXl3b3JkPjxrZXl3b3JkPmpvYi1z
YXRpc2ZhY3Rpb248L2tleXdvcmQ+PGtleXdvcmQ+cG9zaXRpdmUgYWZmZWN0PC9rZXl3b3JkPjxr
ZXl3b3JkPnNvY2lhbC1zdGF0dXM8L2tleXdvcmQ+PGtleXdvcmQ+bG9zcyBhdmVyc2lvbjwva2V5
d29yZD48a2V5d29yZD5hc3NldCBwcmljZXM8L2tleXdvcmQ+PGtleXdvcmQ+Z3Jvd3RoPC9rZXl3
b3JkPjwva2V5d29yZHM+PGRhdGVzPjx5ZWFyPjIwMDg8L3llYXI+PHB1Yi1kYXRlcz48ZGF0ZT5N
YXI8L2RhdGU+PC9wdWItZGF0ZXM+PC9kYXRlcz48aXNibj4wMDIyLTA1MTU8L2lzYm4+PGFjY2Vz
c2lvbi1udW0+V09TOjAwMDI1NDU4NjgwMDAwNDwvYWNjZXNzaW9uLW51bT48dXJscz48cmVsYXRl
ZC11cmxzPjx1cmw+Jmx0O0dvIHRvIElTSSZndDs6Ly9XT1M6MDAwMjU0NTg2ODAwMDA0PC91cmw+
PC9yZWxhdGVkLXVybHM+PC91cmxzPjxlbGVjdHJvbmljLXJlc291cmNlLW51bT4xMC4xMjU3L2pl
bC40Ni4xLjk1PC9lbGVjdHJvbmljLXJlc291cmNlLW51bT48bGFuZ3VhZ2U+RW5nbGlzaDwvbGFu
Z3VhZ2U+PC9yZWNvcmQ+PC9DaXRlPjxDaXRlPjxBdXRob3I+VmVuZHJpazwvQXV0aG9yPjxZZWFy
PjIwMDc8L1llYXI+PFJlY051bT44MjQ1PC9SZWNOdW0+PHJlY29yZD48cmVjLW51bWJlcj44MjQ1
PC9yZWMtbnVtYmVyPjxmb3JlaWduLWtleXM+PGtleSBhcHA9IkVOIiBkYi1pZD0iZWR6NXI5ZGFh
YXdyc3dldnN2anh6cHRseDVzYXM1ZHd4ZnZkIiB0aW1lc3RhbXA9IjE1NzIyMzk2OTYiIGd1aWQ9
IjAxYmY3Y2VlLWI5NjEtNDQ2MS04ZmY1LTViNjMxOGYzNGJkNiI+ODI0NTwva2V5PjwvZm9yZWln
bi1rZXlzPjxyZWYtdHlwZSBuYW1lPSJKb3VybmFsIEFydGljbGUiPjE3PC9yZWYtdHlwZT48Y29u
dHJpYnV0b3JzPjxhdXRob3JzPjxhdXRob3I+VmVuZHJpaywgTS4gQy4gTS48L2F1dGhvcj48YXV0
aG9yPldvbHRqZXIsIEcuIEIuPC9hdXRob3I+PC9hdXRob3JzPjwvY29udHJpYnV0b3JzPjxhdXRo
LWFkZHJlc3M+VW5pdiBMaW1idXJnLCBEZXB0IEVjb24sIE5MLTYyMDAgTUQgTWFhc3RyaWNodCwg
TmV0aGVybGFuZHM8L2F1dGgtYWRkcmVzcz48dGl0bGVzPjx0aXRsZT5IYXBwaW5lc3MgYW5kIGxv
c3MgYXZlcnNpb246IElzIHV0aWxpdHkgY29uY2F2ZSBvciBjb252ZXggaW4gcmVsYXRpdmUgaW5j
b21lPzwvdGl0bGU+PHNlY29uZGFyeS10aXRsZT5Kb3VybmFsIG9mIFB1YmxpYyBFY29ub21pY3M8
L3NlY29uZGFyeS10aXRsZT48YWx0LXRpdGxlPkogUHVibGljIEVjb248L2FsdC10aXRsZT48L3Rp
dGxlcz48cGVyaW9kaWNhbD48ZnVsbC10aXRsZT5Kb3VybmFsIG9mIFB1YmxpYyBFY29ub21pY3M8
L2Z1bGwtdGl0bGU+PGFiYnItMT5KIFB1YmxpYyBFY29uPC9hYmJyLTE+PC9wZXJpb2RpY2FsPjxh
bHQtcGVyaW9kaWNhbD48ZnVsbC10aXRsZT5Kb3VybmFsIG9mIFB1YmxpYyBFY29ub21pY3M8L2Z1
bGwtdGl0bGU+PGFiYnItMT5KIFB1YmxpYyBFY29uPC9hYmJyLTE+PC9hbHQtcGVyaW9kaWNhbD48
cGFnZXM+MTQyMy0xNDQ4PC9wYWdlcz48dm9sdW1lPjkxPC92b2x1bWU+PG51bWJlcj43LTg8L251
bWJlcj48a2V5d29yZHM+PGtleXdvcmQ+bGlmZSBzYXRpc2ZhY3Rpb248L2tleXdvcmQ+PGtleXdv
cmQ+cmVsYXRpdmUgaW5jb21lPC9rZXl3b3JkPjxrZXl3b3JkPnZhbHVlIGZ1bmN0aW9uPC9rZXl3
b3JkPjxrZXl3b3JkPmxvc3MgYXZlcnNpb248L2tleXdvcmQ+PGtleXdvcmQ+c29jaWFsIHBhcnRp
Y2lwYXRpb248L2tleXdvcmQ+PGtleXdvcmQ+cHJvc3BlY3QtdGhlb3J5PC9rZXl3b3JkPjxrZXl3
b3JkPmV4cGVyaWVuY2VkIHV0aWxpdHk8L2tleXdvcmQ+PGtleXdvcmQ+cGFuZWwtZGF0YTwva2V5
d29yZD48a2V5d29yZD5zYXRpc2ZhY3Rpb248L2tleXdvcmQ+PGtleXdvcmQ+YW5vbWFsaWVzPC9r
ZXl3b3JkPjxrZXl3b3JkPmNob2ljZTwva2V5d29yZD48a2V5d29yZD5yaXNrPC9rZXl3b3JkPjwv
a2V5d29yZHM+PGRhdGVzPjx5ZWFyPjIwMDc8L3llYXI+PHB1Yi1kYXRlcz48ZGF0ZT5BdWc8L2Rh
dGU+PC9wdWItZGF0ZXM+PC9kYXRlcz48aXNibj4wMDQ3LTI3Mjc8L2lzYm4+PGFjY2Vzc2lvbi1u
dW0+V09TOjAwMDI0ODE3MTkwMDAwOTwvYWNjZXNzaW9uLW51bT48dXJscz48cmVsYXRlZC11cmxz
Pjx1cmw+Jmx0O0dvIHRvIElTSSZndDs6Ly9XT1M6MDAwMjQ4MTcxOTAwMDA5PC91cmw+PC9yZWxh
dGVkLXVybHM+PC91cmxzPjxlbGVjdHJvbmljLXJlc291cmNlLW51bT4xMC4xMDE2L2ouanB1YmVj
by4yMDA3LjAyLjAwODwvZWxlY3Ryb25pYy1yZXNvdXJjZS1udW0+PGxhbmd1YWdlPkVuZ2xpc2g8
L2xhbmd1YWdlPjwvcmVjb3JkPjwvQ2l0ZT48Q2l0ZT48QXV0aG9yPkxheWFyZDwvQXV0aG9yPjxZ
ZWFyPjIwMTA8L1llYXI+PFJlY051bT44MjQ3PC9SZWNOdW0+PHJlY29yZD48cmVjLW51bWJlcj44
MjQ3PC9yZWMtbnVtYmVyPjxmb3JlaWduLWtleXM+PGtleSBhcHA9IkVOIiBkYi1pZD0iZWR6NXI5
ZGFhYXdyc3dldnN2anh6cHRseDVzYXM1ZHd4ZnZkIiB0aW1lc3RhbXA9IjE1NzIyMzk5MTAiIGd1
aWQ9IjQ4ZjM3N2Q5LWVlODItNDUzZC1iZTBlLTFjYWU3ZjZjNGI3MCI+ODI0Nzwva2V5PjwvZm9y
ZWlnbi1rZXlzPjxyZWYtdHlwZSBuYW1lPSJCb29rIFNlY3Rpb24iPjU8L3JlZi10eXBlPjxjb250
cmlidXRvcnM+PGF1dGhvcnM+PGF1dGhvcj5MYXlhcmQsIFIuPC9hdXRob3I+PGF1dGhvcj5NYXly
YXosIEcuIDwvYXV0aG9yPjxhdXRob3I+Tmlja2VsbCwgUy4gSi4gPC9hdXRob3I+PC9hdXRob3Jz
PjxzZWNvbmRhcnktYXV0aG9ycz48YXV0aG9yPkRpZW5lciwgRS48L2F1dGhvcj48YXV0aG9yPkhl
bGxpd2VsbCwgSi4gRi48L2F1dGhvcj48YXV0aG9yPkthaG5lbWFuLCBEPC9hdXRob3I+PC9zZWNv
bmRhcnktYXV0aG9ycz48L2NvbnRyaWJ1dG9ycz48dGl0bGVzPjx0aXRsZT5Eb2VzIHJlbGF0aXZl
IGluY29tZSBtYXR0ZXI/IEFyZSB0aGUgY3JpdGljcyByaWdodD88L3RpdGxlPjxzZWNvbmRhcnkt
dGl0bGU+SW50ZXJuYXRpb25hbCBEaWZmZXJlbmNlcyBpbiBXZWxsLUJlaW5nPC9zZWNvbmRhcnkt
dGl0bGU+PC90aXRsZXM+PHBhZ2VzPjEzOS0xNjU8L3BhZ2VzPjxkYXRlcz48eWVhcj4yMDEwPC95
ZWFyPjwvZGF0ZXM+PHB1Yi1sb2NhdGlvbj5OZXcgWW9yazwvcHViLWxvY2F0aW9uPjxwdWJsaXNo
ZXI+T3hmb3JkIFVuaXZlcnNpdHkgUHJlc3M8L3B1Ymxpc2hlcj48dXJscz48L3VybHM+PC9yZWNv
cmQ+PC9DaXRlPjwvRW5kTm90ZT5=
</w:fldData>
        </w:fldChar>
      </w:r>
      <w:r w:rsidR="008840B4">
        <w:instrText xml:space="preserve"> ADDIN EN.CITE </w:instrText>
      </w:r>
      <w:r w:rsidR="008840B4">
        <w:fldChar w:fldCharType="begin">
          <w:fldData xml:space="preserve">PEVuZE5vdGU+PENpdGU+PEF1dGhvcj5DbGFyazwvQXV0aG9yPjxZZWFyPjIwMDg8L1llYXI+PFJl
Y051bT44MjQ0PC9SZWNOdW0+PERpc3BsYXlUZXh0PjxzdHlsZSBmYWNlPSJzdXBlcnNjcmlwdCI+
WzI3LTI5XTwvc3R5bGU+PC9EaXNwbGF5VGV4dD48cmVjb3JkPjxyZWMtbnVtYmVyPjgyNDQ8L3Jl
Yy1udW1iZXI+PGZvcmVpZ24ta2V5cz48a2V5IGFwcD0iRU4iIGRiLWlkPSJlZHo1cjlkYWFhd3Jz
d2V2c3ZqeHpwdGx4NXNhczVkd3hmdmQiIHRpbWVzdGFtcD0iMTU3MjIzOTY5MyIgZ3VpZD0iZTIx
NmVlODItYTczOC00ZThkLWI5NzEtOTRmN2FhNGQ3YjU2Ij44MjQ0PC9rZXk+PC9mb3JlaWduLWtl
eXM+PHJlZi10eXBlIG5hbWU9IkpvdXJuYWwgQXJ0aWNsZSI+MTc8L3JlZi10eXBlPjxjb250cmli
dXRvcnM+PGF1dGhvcnM+PGF1dGhvcj5DbGFyaywgQS4gRS48L2F1dGhvcj48YXV0aG9yPkZyaWp0
ZXJzLCBQLjwvYXV0aG9yPjxhdXRob3I+U2hpZWxkcywgTS4gQS48L2F1dGhvcj48L2F1dGhvcnM+
PC9jb250cmlidXRvcnM+PGF1dGgtYWRkcmVzcz5JWkEsIEJvbm4sIEdlcm1hbnkmI3hEO1Bhcmlz
IFNjaSBFY29uLCBQYXJpcywgRnJhbmNlJiN4RDtRdWVlbnNsYW5kIFVuaXYgVGVjaG5vbCwgQnJp
c2JhbmUsIFFsZCwgQXVzdHJhbGlhJiN4RDtVbml2IE1lbGJvdXJuZSwgUGFya3ZpbGxlLCBWaWMg
MzA1MiwgQXVzdHJhbGlhPC9hdXRoLWFkZHJlc3M+PHRpdGxlcz48dGl0bGU+UmVsYXRpdmUgaW5j
b21lLCBoYXBwaW5lc3MsIGFuZCB1dGlsaXR5OiBBbiBleHBsYW5hdGlvbiBmb3IgdGhlIEVhc3Rl
cmxpbiBwYXJhZG94IGFuZCBvdGhlciBwdXp6bGVzPC90aXRsZT48c2Vjb25kYXJ5LXRpdGxlPkpv
dXJuYWwgb2YgRWNvbm9taWMgTGl0ZXJhdHVyZTwvc2Vjb25kYXJ5LXRpdGxlPjxhbHQtdGl0bGU+
SiBFY29uIExpdDwvYWx0LXRpdGxlPjwvdGl0bGVzPjxwZXJpb2RpY2FsPjxmdWxsLXRpdGxlPkpv
dXJuYWwgb2YgRWNvbm9taWMgTGl0ZXJhdHVyZTwvZnVsbC10aXRsZT48L3BlcmlvZGljYWw+PHBh
Z2VzPjk1LTE0NDwvcGFnZXM+PHZvbHVtZT40Njwvdm9sdW1lPjxudW1iZXI+MTwvbnVtYmVyPjxr
ZXl3b3Jkcz48a2V5d29yZD5nZXJtYW55IGZvbGxvd2luZyByZXVuaWZpY2F0aW9uPC9rZXl3b3Jk
PjxrZXl3b3JkPnBhbmVsLWRhdGE8L2tleXdvcmQ+PGtleXdvcmQ+bGlmZSBzYXRpc2ZhY3Rpb248
L2tleXdvcmQ+PGtleXdvcmQ+aGFiaXQgZm9ybWF0aW9uPC9rZXl3b3JkPjxrZXl3b3JkPmpvYi1z
YXRpc2ZhY3Rpb248L2tleXdvcmQ+PGtleXdvcmQ+cG9zaXRpdmUgYWZmZWN0PC9rZXl3b3JkPjxr
ZXl3b3JkPnNvY2lhbC1zdGF0dXM8L2tleXdvcmQ+PGtleXdvcmQ+bG9zcyBhdmVyc2lvbjwva2V5
d29yZD48a2V5d29yZD5hc3NldCBwcmljZXM8L2tleXdvcmQ+PGtleXdvcmQ+Z3Jvd3RoPC9rZXl3
b3JkPjwva2V5d29yZHM+PGRhdGVzPjx5ZWFyPjIwMDg8L3llYXI+PHB1Yi1kYXRlcz48ZGF0ZT5N
YXI8L2RhdGU+PC9wdWItZGF0ZXM+PC9kYXRlcz48aXNibj4wMDIyLTA1MTU8L2lzYm4+PGFjY2Vz
c2lvbi1udW0+V09TOjAwMDI1NDU4NjgwMDAwNDwvYWNjZXNzaW9uLW51bT48dXJscz48cmVsYXRl
ZC11cmxzPjx1cmw+Jmx0O0dvIHRvIElTSSZndDs6Ly9XT1M6MDAwMjU0NTg2ODAwMDA0PC91cmw+
PC9yZWxhdGVkLXVybHM+PC91cmxzPjxlbGVjdHJvbmljLXJlc291cmNlLW51bT4xMC4xMjU3L2pl
bC40Ni4xLjk1PC9lbGVjdHJvbmljLXJlc291cmNlLW51bT48bGFuZ3VhZ2U+RW5nbGlzaDwvbGFu
Z3VhZ2U+PC9yZWNvcmQ+PC9DaXRlPjxDaXRlPjxBdXRob3I+VmVuZHJpazwvQXV0aG9yPjxZZWFy
PjIwMDc8L1llYXI+PFJlY051bT44MjQ1PC9SZWNOdW0+PHJlY29yZD48cmVjLW51bWJlcj44MjQ1
PC9yZWMtbnVtYmVyPjxmb3JlaWduLWtleXM+PGtleSBhcHA9IkVOIiBkYi1pZD0iZWR6NXI5ZGFh
YXdyc3dldnN2anh6cHRseDVzYXM1ZHd4ZnZkIiB0aW1lc3RhbXA9IjE1NzIyMzk2OTYiIGd1aWQ9
IjAxYmY3Y2VlLWI5NjEtNDQ2MS04ZmY1LTViNjMxOGYzNGJkNiI+ODI0NTwva2V5PjwvZm9yZWln
bi1rZXlzPjxyZWYtdHlwZSBuYW1lPSJKb3VybmFsIEFydGljbGUiPjE3PC9yZWYtdHlwZT48Y29u
dHJpYnV0b3JzPjxhdXRob3JzPjxhdXRob3I+VmVuZHJpaywgTS4gQy4gTS48L2F1dGhvcj48YXV0
aG9yPldvbHRqZXIsIEcuIEIuPC9hdXRob3I+PC9hdXRob3JzPjwvY29udHJpYnV0b3JzPjxhdXRo
LWFkZHJlc3M+VW5pdiBMaW1idXJnLCBEZXB0IEVjb24sIE5MLTYyMDAgTUQgTWFhc3RyaWNodCwg
TmV0aGVybGFuZHM8L2F1dGgtYWRkcmVzcz48dGl0bGVzPjx0aXRsZT5IYXBwaW5lc3MgYW5kIGxv
c3MgYXZlcnNpb246IElzIHV0aWxpdHkgY29uY2F2ZSBvciBjb252ZXggaW4gcmVsYXRpdmUgaW5j
b21lPzwvdGl0bGU+PHNlY29uZGFyeS10aXRsZT5Kb3VybmFsIG9mIFB1YmxpYyBFY29ub21pY3M8
L3NlY29uZGFyeS10aXRsZT48YWx0LXRpdGxlPkogUHVibGljIEVjb248L2FsdC10aXRsZT48L3Rp
dGxlcz48cGVyaW9kaWNhbD48ZnVsbC10aXRsZT5Kb3VybmFsIG9mIFB1YmxpYyBFY29ub21pY3M8
L2Z1bGwtdGl0bGU+PGFiYnItMT5KIFB1YmxpYyBFY29uPC9hYmJyLTE+PC9wZXJpb2RpY2FsPjxh
bHQtcGVyaW9kaWNhbD48ZnVsbC10aXRsZT5Kb3VybmFsIG9mIFB1YmxpYyBFY29ub21pY3M8L2Z1
bGwtdGl0bGU+PGFiYnItMT5KIFB1YmxpYyBFY29uPC9hYmJyLTE+PC9hbHQtcGVyaW9kaWNhbD48
cGFnZXM+MTQyMy0xNDQ4PC9wYWdlcz48dm9sdW1lPjkxPC92b2x1bWU+PG51bWJlcj43LTg8L251
bWJlcj48a2V5d29yZHM+PGtleXdvcmQ+bGlmZSBzYXRpc2ZhY3Rpb248L2tleXdvcmQ+PGtleXdv
cmQ+cmVsYXRpdmUgaW5jb21lPC9rZXl3b3JkPjxrZXl3b3JkPnZhbHVlIGZ1bmN0aW9uPC9rZXl3
b3JkPjxrZXl3b3JkPmxvc3MgYXZlcnNpb248L2tleXdvcmQ+PGtleXdvcmQ+c29jaWFsIHBhcnRp
Y2lwYXRpb248L2tleXdvcmQ+PGtleXdvcmQ+cHJvc3BlY3QtdGhlb3J5PC9rZXl3b3JkPjxrZXl3
b3JkPmV4cGVyaWVuY2VkIHV0aWxpdHk8L2tleXdvcmQ+PGtleXdvcmQ+cGFuZWwtZGF0YTwva2V5
d29yZD48a2V5d29yZD5zYXRpc2ZhY3Rpb248L2tleXdvcmQ+PGtleXdvcmQ+YW5vbWFsaWVzPC9r
ZXl3b3JkPjxrZXl3b3JkPmNob2ljZTwva2V5d29yZD48a2V5d29yZD5yaXNrPC9rZXl3b3JkPjwv
a2V5d29yZHM+PGRhdGVzPjx5ZWFyPjIwMDc8L3llYXI+PHB1Yi1kYXRlcz48ZGF0ZT5BdWc8L2Rh
dGU+PC9wdWItZGF0ZXM+PC9kYXRlcz48aXNibj4wMDQ3LTI3Mjc8L2lzYm4+PGFjY2Vzc2lvbi1u
dW0+V09TOjAwMDI0ODE3MTkwMDAwOTwvYWNjZXNzaW9uLW51bT48dXJscz48cmVsYXRlZC11cmxz
Pjx1cmw+Jmx0O0dvIHRvIElTSSZndDs6Ly9XT1M6MDAwMjQ4MTcxOTAwMDA5PC91cmw+PC9yZWxh
dGVkLXVybHM+PC91cmxzPjxlbGVjdHJvbmljLXJlc291cmNlLW51bT4xMC4xMDE2L2ouanB1YmVj
by4yMDA3LjAyLjAwODwvZWxlY3Ryb25pYy1yZXNvdXJjZS1udW0+PGxhbmd1YWdlPkVuZ2xpc2g8
L2xhbmd1YWdlPjwvcmVjb3JkPjwvQ2l0ZT48Q2l0ZT48QXV0aG9yPkxheWFyZDwvQXV0aG9yPjxZ
ZWFyPjIwMTA8L1llYXI+PFJlY051bT44MjQ3PC9SZWNOdW0+PHJlY29yZD48cmVjLW51bWJlcj44
MjQ3PC9yZWMtbnVtYmVyPjxmb3JlaWduLWtleXM+PGtleSBhcHA9IkVOIiBkYi1pZD0iZWR6NXI5
ZGFhYXdyc3dldnN2anh6cHRseDVzYXM1ZHd4ZnZkIiB0aW1lc3RhbXA9IjE1NzIyMzk5MTAiIGd1
aWQ9IjQ4ZjM3N2Q5LWVlODItNDUzZC1iZTBlLTFjYWU3ZjZjNGI3MCI+ODI0Nzwva2V5PjwvZm9y
ZWlnbi1rZXlzPjxyZWYtdHlwZSBuYW1lPSJCb29rIFNlY3Rpb24iPjU8L3JlZi10eXBlPjxjb250
cmlidXRvcnM+PGF1dGhvcnM+PGF1dGhvcj5MYXlhcmQsIFIuPC9hdXRob3I+PGF1dGhvcj5NYXly
YXosIEcuIDwvYXV0aG9yPjxhdXRob3I+Tmlja2VsbCwgUy4gSi4gPC9hdXRob3I+PC9hdXRob3Jz
PjxzZWNvbmRhcnktYXV0aG9ycz48YXV0aG9yPkRpZW5lciwgRS48L2F1dGhvcj48YXV0aG9yPkhl
bGxpd2VsbCwgSi4gRi48L2F1dGhvcj48YXV0aG9yPkthaG5lbWFuLCBEPC9hdXRob3I+PC9zZWNv
bmRhcnktYXV0aG9ycz48L2NvbnRyaWJ1dG9ycz48dGl0bGVzPjx0aXRsZT5Eb2VzIHJlbGF0aXZl
IGluY29tZSBtYXR0ZXI/IEFyZSB0aGUgY3JpdGljcyByaWdodD88L3RpdGxlPjxzZWNvbmRhcnkt
dGl0bGU+SW50ZXJuYXRpb25hbCBEaWZmZXJlbmNlcyBpbiBXZWxsLUJlaW5nPC9zZWNvbmRhcnkt
dGl0bGU+PC90aXRsZXM+PHBhZ2VzPjEzOS0xNjU8L3BhZ2VzPjxkYXRlcz48eWVhcj4yMDEwPC95
ZWFyPjwvZGF0ZXM+PHB1Yi1sb2NhdGlvbj5OZXcgWW9yazwvcHViLWxvY2F0aW9uPjxwdWJsaXNo
ZXI+T3hmb3JkIFVuaXZlcnNpdHkgUHJlc3M8L3B1Ymxpc2hlcj48dXJscz48L3VybHM+PC9yZWNv
cmQ+PC9DaXRlPjwvRW5kTm90ZT5=
</w:fldData>
        </w:fldChar>
      </w:r>
      <w:r w:rsidR="008840B4">
        <w:instrText xml:space="preserve"> ADDIN EN.CITE.DATA </w:instrText>
      </w:r>
      <w:r w:rsidR="008840B4">
        <w:fldChar w:fldCharType="end"/>
      </w:r>
      <w:r w:rsidRPr="00C4279C">
        <w:fldChar w:fldCharType="separate"/>
      </w:r>
      <w:r w:rsidR="008840B4" w:rsidRPr="008840B4">
        <w:rPr>
          <w:noProof/>
          <w:vertAlign w:val="superscript"/>
        </w:rPr>
        <w:t>[27-29]</w:t>
      </w:r>
      <w:r w:rsidRPr="00C4279C">
        <w:fldChar w:fldCharType="end"/>
      </w:r>
      <w:r w:rsidRPr="00C4279C">
        <w:t xml:space="preserve">. Such effects are confirmed in country-level analyses, for instance in British, German, and Australian data separately </w:t>
      </w:r>
      <w:r w:rsidRPr="00C4279C">
        <w:fldChar w:fldCharType="begin"/>
      </w:r>
      <w:r w:rsidR="008840B4">
        <w:instrText xml:space="preserve"> ADDIN EN.CITE &lt;EndNote&gt;&lt;Cite&gt;&lt;Author&gt;Clark&lt;/Author&gt;&lt;Year&gt;2017&lt;/Year&gt;&lt;RecNum&gt;8248&lt;/RecNum&gt;&lt;DisplayText&gt;&lt;style face="superscript"&gt;[30]&lt;/style&gt;&lt;/DisplayText&gt;&lt;record&gt;&lt;rec-number&gt;8248&lt;/rec-number&gt;&lt;foreign-keys&gt;&lt;key app="EN" db-id="edz5r9daaawrswevsvjxzptlx5sas5dwxfvd" timestamp="1572240473" guid="8047d0d6-e31e-46c4-9ab4-0427254a49d4"&gt;8248&lt;/key&gt;&lt;/foreign-keys&gt;&lt;ref-type name="Book Section"&gt;5&lt;/ref-type&gt;&lt;contributors&gt;&lt;authors&gt;&lt;author&gt;Clark, A. E.&lt;/author&gt;&lt;author&gt;Fleche, S.&lt;/author&gt;&lt;author&gt;Layard, R.&lt;/author&gt;&lt;author&gt;Powdthavee, N.&lt;/author&gt;&lt;author&gt;Ward, G.&lt;/author&gt;&lt;/authors&gt;&lt;secondary-authors&gt;&lt;author&gt;Helliwell, J.&lt;/author&gt;&lt;author&gt;Layard, R.&lt;/author&gt;&lt;author&gt;Sachs, J.&lt;/author&gt;&lt;/secondary-authors&gt;&lt;/contributors&gt;&lt;titles&gt;&lt;title&gt;The key determinants of happiness and misery (Chapter 5)&lt;/title&gt;&lt;secondary-title&gt;World Happiness Report 2017&lt;/secondary-title&gt;&lt;/titles&gt;&lt;pages&gt;122-143&lt;/pages&gt;&lt;dates&gt;&lt;year&gt;2017&lt;/year&gt;&lt;/dates&gt;&lt;pub-location&gt;New York&lt;/pub-location&gt;&lt;publisher&gt;Sustainable Development Solutions Network&lt;/publisher&gt;&lt;urls&gt;&lt;/urls&gt;&lt;/record&gt;&lt;/Cite&gt;&lt;/EndNote&gt;</w:instrText>
      </w:r>
      <w:r w:rsidRPr="00C4279C">
        <w:fldChar w:fldCharType="separate"/>
      </w:r>
      <w:r w:rsidR="008840B4" w:rsidRPr="008840B4">
        <w:rPr>
          <w:noProof/>
          <w:vertAlign w:val="superscript"/>
        </w:rPr>
        <w:t>[30]</w:t>
      </w:r>
      <w:r w:rsidRPr="00C4279C">
        <w:fldChar w:fldCharType="end"/>
      </w:r>
      <w:r w:rsidRPr="00C4279C">
        <w:t xml:space="preserve">. </w:t>
      </w:r>
      <w:r w:rsidR="00AB512C">
        <w:rPr>
          <w:color w:val="000000" w:themeColor="text1"/>
        </w:rPr>
        <w:t>It is known that social comparison</w:t>
      </w:r>
      <w:r w:rsidR="004D7CE4" w:rsidRPr="004D7CE4">
        <w:rPr>
          <w:color w:val="000000" w:themeColor="text1"/>
        </w:rPr>
        <w:t xml:space="preserve"> alters one’s emotion</w:t>
      </w:r>
      <w:r w:rsidR="005D4A5E">
        <w:rPr>
          <w:color w:val="000000" w:themeColor="text1"/>
        </w:rPr>
        <w:t>s</w:t>
      </w:r>
      <w:r w:rsidR="004D7CE4" w:rsidRPr="004D7CE4">
        <w:rPr>
          <w:color w:val="000000" w:themeColor="text1"/>
        </w:rPr>
        <w:t xml:space="preserve"> because it induces a feeling of being left behind and </w:t>
      </w:r>
      <w:r w:rsidR="005D4A5E">
        <w:rPr>
          <w:color w:val="000000" w:themeColor="text1"/>
        </w:rPr>
        <w:t xml:space="preserve">of </w:t>
      </w:r>
      <w:r w:rsidR="004D7CE4" w:rsidRPr="004D7CE4">
        <w:rPr>
          <w:color w:val="000000" w:themeColor="text1"/>
        </w:rPr>
        <w:t xml:space="preserve">relative deprivation </w:t>
      </w:r>
      <w:r w:rsidR="004D7CE4" w:rsidRPr="004D7CE4">
        <w:rPr>
          <w:color w:val="000000" w:themeColor="text1"/>
        </w:rPr>
        <w:fldChar w:fldCharType="begin">
          <w:fldData xml:space="preserve">PEVuZE5vdGU+PENpdGU+PEF1dGhvcj5CZXJ0cmFtLUjDvG1tZXI8L0F1dGhvcj48WWVhcj4yMDE1
PC9ZZWFyPjxSZWNOdW0+ODEyNTwvUmVjTnVtPjxEaXNwbGF5VGV4dD48c3R5bGUgZmFjZT0ic3Vw
ZXJzY3JpcHQiPlszMS0zM108L3N0eWxlPjwvRGlzcGxheVRleHQ+PHJlY29yZD48cmVjLW51bWJl
cj44MTI1PC9yZWMtbnVtYmVyPjxmb3JlaWduLWtleXM+PGtleSBhcHA9IkVOIiBkYi1pZD0iZWR6
NXI5ZGFhYXdyc3dldnN2anh6cHRseDVzYXM1ZHd4ZnZkIiB0aW1lc3RhbXA9IjE1MzgxNjA3NDMi
IGd1aWQ9IjZlMzhiZTNhLWFjMTctNDNlNC04OTIzLTA5MTU2NmJhNmFiOCI+ODEyNTwva2V5Pjwv
Zm9yZWlnbi1rZXlzPjxyZWYtdHlwZSBuYW1lPSJKb3VybmFsIEFydGljbGUiPjE3PC9yZWYtdHlw
ZT48Y29udHJpYnV0b3JzPjxhdXRob3JzPjxhdXRob3I+QmVydHJhbS1Iw7xtbWVyLCBWZXJvbmlr
YTwvYXV0aG9yPjxhdXRob3I+QmFsaWtpLCBHaGFzc2FuPC9hdXRob3I+PC9hdXRob3JzPjwvY29u
dHJpYnV0b3JzPjx0aXRsZXM+PHRpdGxlPlRoZSBSb2xlIG9mIFZpc2libGUgV2VhbHRoIGZvciBE
ZXByaXZhdGlvbjwvdGl0bGU+PHNlY29uZGFyeS10aXRsZT5Tb2NpYWwgSW5kaWNhdG9ycyBSZXNl
YXJjaDwvc2Vjb25kYXJ5LXRpdGxlPjwvdGl0bGVzPjxwZXJpb2RpY2FsPjxmdWxsLXRpdGxlPlNv
YyBJbmRpYyBSZXM8L2Z1bGwtdGl0bGU+PGFiYnItMT5Tb2NpYWwgaW5kaWNhdG9ycyByZXNlYXJj
aDwvYWJici0xPjwvcGVyaW9kaWNhbD48cGFnZXM+NzY1LTc4MzwvcGFnZXM+PHZvbHVtZT4xMjQ8
L3ZvbHVtZT48bnVtYmVyPjM8L251bWJlcj48ZGF0ZXM+PHllYXI+MjAxNTwveWVhcj48L2RhdGVz
Pjxpc2JuPjAzMDMtODMwMCYjeEQ7MTU3My0wOTIxPC9pc2JuPjx1cmxzPjwvdXJscz48ZWxlY3Ry
b25pYy1yZXNvdXJjZS1udW0+MTAuMTAwNy9zMTEyMDUtMDE0LTA4MjQtMjwvZWxlY3Ryb25pYy1y
ZXNvdXJjZS1udW0+PC9yZWNvcmQ+PC9DaXRlPjxDaXRlPjxBdXRob3I+S2FyZW4gRS4gRHluYW48
L0F1dGhvcj48WWVhcj4yMDA3PC9ZZWFyPjxSZWNOdW0+ODEyNjwvUmVjTnVtPjxyZWNvcmQ+PHJl
Yy1udW1iZXI+ODEyNjwvcmVjLW51bWJlcj48Zm9yZWlnbi1rZXlzPjxrZXkgYXBwPSJFTiIgZGIt
aWQ9ImVkejVyOWRhYWF3cnN3ZXZzdmp4enB0bHg1c2FzNWR3eGZ2ZCIgdGltZXN0YW1wPSIxNTM4
MTYwNzQzIiBndWlkPSJiNWM0NTNmZC1hYzM0LTQxODAtOGMzOC0yODVmYzhhZWQ1NTAiPjgxMjY8
L2tleT48L2ZvcmVpZ24ta2V5cz48cmVmLXR5cGUgbmFtZT0iSm91cm5hbCBBcnRpY2xlIj4xNzwv
cmVmLXR5cGU+PGNvbnRyaWJ1dG9ycz48YXV0aG9ycz48YXV0aG9yPkthcmVuIEUuIER5bmFuLCBF
bnJpY2hldHRhIFJhdmluYTwvYXV0aG9yPjwvYXV0aG9ycz48L2NvbnRyaWJ1dG9ycz48dGl0bGVz
Pjx0aXRsZT5JbmNyZWFzaW5nIEluY29tZSBJbmVxdWFsaXR5LCBFeHRlcm5hbCBIYWJpdHMsIGFu
ZCBTZWxmLVJlcG9ydGVkIEhhcHBpbmVzczwvdGl0bGU+PHNlY29uZGFyeS10aXRsZT5BbWVyaWNh
biBFY29ub21pYyBSZXZpZXc8L3NlY29uZGFyeS10aXRsZT48L3RpdGxlcz48cGVyaW9kaWNhbD48
ZnVsbC10aXRsZT5BbWVyaWNhbiBFY29ub21pYyBSZXZpZXc8L2Z1bGwtdGl0bGU+PC9wZXJpb2Rp
Y2FsPjx2b2x1bWU+OTc8L3ZvbHVtZT48bnVtYmVyPjI8L251bWJlcj48ZGF0ZXM+PHllYXI+MjAw
NzwveWVhcj48L2RhdGVzPjx1cmxzPjwvdXJscz48L3JlY29yZD48L0NpdGU+PENpdGU+PEF1dGhv
cj5CYWxsPC9BdXRob3I+PFllYXI+MjAwODwvWWVhcj48UmVjTnVtPjgxMjc8L1JlY051bT48cmVj
b3JkPjxyZWMtbnVtYmVyPjgxMjc8L3JlYy1udW1iZXI+PGZvcmVpZ24ta2V5cz48a2V5IGFwcD0i
RU4iIGRiLWlkPSJlZHo1cjlkYWFhd3Jzd2V2c3ZqeHpwdGx4NXNhczVkd3hmdmQiIHRpbWVzdGFt
cD0iMTUzODE2MDc0MyIgZ3VpZD0iNjAwNjJkN2ItY2U5OS00OGRlLTk0MDMtZTc4ZmQ0NWJlMmE0
Ij44MTI3PC9rZXk+PC9mb3JlaWduLWtleXM+PHJlZi10eXBlIG5hbWU9IkpvdXJuYWwgQXJ0aWNs
ZSI+MTc8L3JlZi10eXBlPjxjb250cmlidXRvcnM+PGF1dGhvcnM+PGF1dGhvcj5CYWxsLCBSaWNo
YXJkPC9hdXRob3I+PGF1dGhvcj5DaGVybm92YSwgS2F0ZXJ5bmE8L2F1dGhvcj48L2F1dGhvcnM+
PC9jb250cmlidXRvcnM+PHRpdGxlcz48dGl0bGU+QWJzb2x1dGUgSW5jb21lLCBSZWxhdGl2ZSBJ
bmNvbWUsIGFuZCBIYXBwaW5lc3M8L3RpdGxlPjxzZWNvbmRhcnktdGl0bGU+U29jaWFsIEluZGlj
YXRvcnMgUmVzZWFyY2g6IEFuIEludGVybmF0aW9uYWwgYW5kIEludGVyZGlzY2lwbGluYXJ5IEpv
dXJuYWwgZm9yIFF1YWxpdHktb2YtTGlmZSBNZWFzdXJlbWVudDwvc2Vjb25kYXJ5LXRpdGxlPjwv
dGl0bGVzPjxwZXJpb2RpY2FsPjxmdWxsLXRpdGxlPlNvY2lhbCBJbmRpY2F0b3JzIFJlc2VhcmNo
OiBBbiBJbnRlcm5hdGlvbmFsIGFuZCBJbnRlcmRpc2NpcGxpbmFyeSBKb3VybmFsIGZvciBRdWFs
aXR5LW9mLUxpZmUgTWVhc3VyZW1lbnQ8L2Z1bGwtdGl0bGU+PC9wZXJpb2RpY2FsPjxwYWdlcz40
OTctNTI5PC9wYWdlcz48dm9sdW1lPjg4PC92b2x1bWU+PG51bWJlcj4zPC9udW1iZXI+PGtleXdv
cmRzPjxrZXl3b3JkPlN1YmplY3RpdmUgd2VsbC1iZWluZzwva2V5d29yZD48a2V5d29yZD5IYXBw
aW5lc3M8L2tleXdvcmQ+PGtleXdvcmQ+UmVsYXRpdmUgaW5jb21lPC9rZXl3b3JkPjwva2V5d29y
ZHM+PGRhdGVzPjx5ZWFyPjIwMDg8L3llYXI+PC9kYXRlcz48dXJscz48cmVsYXRlZC11cmxzPjx1
cmw+aHR0cHM6Ly9FY29uUGFwZXJzLnJlcGVjLm9yZy9SZVBFYzpzcHI6c29pbnJlOnY6ODg6eToy
MDA4Omk6MzpwOjQ5Ny01Mjk8L3VybD48L3JlbGF0ZWQtdXJscz48L3VybHM+PC9yZWNvcmQ+PC9D
aXRlPjwvRW5kTm90ZT4A
</w:fldData>
        </w:fldChar>
      </w:r>
      <w:r w:rsidR="008840B4">
        <w:rPr>
          <w:color w:val="000000" w:themeColor="text1"/>
        </w:rPr>
        <w:instrText xml:space="preserve"> ADDIN EN.CITE </w:instrText>
      </w:r>
      <w:r w:rsidR="008840B4">
        <w:rPr>
          <w:color w:val="000000" w:themeColor="text1"/>
        </w:rPr>
        <w:fldChar w:fldCharType="begin">
          <w:fldData xml:space="preserve">PEVuZE5vdGU+PENpdGU+PEF1dGhvcj5CZXJ0cmFtLUjDvG1tZXI8L0F1dGhvcj48WWVhcj4yMDE1
PC9ZZWFyPjxSZWNOdW0+ODEyNTwvUmVjTnVtPjxEaXNwbGF5VGV4dD48c3R5bGUgZmFjZT0ic3Vw
ZXJzY3JpcHQiPlszMS0zM108L3N0eWxlPjwvRGlzcGxheVRleHQ+PHJlY29yZD48cmVjLW51bWJl
cj44MTI1PC9yZWMtbnVtYmVyPjxmb3JlaWduLWtleXM+PGtleSBhcHA9IkVOIiBkYi1pZD0iZWR6
NXI5ZGFhYXdyc3dldnN2anh6cHRseDVzYXM1ZHd4ZnZkIiB0aW1lc3RhbXA9IjE1MzgxNjA3NDMi
IGd1aWQ9IjZlMzhiZTNhLWFjMTctNDNlNC04OTIzLTA5MTU2NmJhNmFiOCI+ODEyNTwva2V5Pjwv
Zm9yZWlnbi1rZXlzPjxyZWYtdHlwZSBuYW1lPSJKb3VybmFsIEFydGljbGUiPjE3PC9yZWYtdHlw
ZT48Y29udHJpYnV0b3JzPjxhdXRob3JzPjxhdXRob3I+QmVydHJhbS1Iw7xtbWVyLCBWZXJvbmlr
YTwvYXV0aG9yPjxhdXRob3I+QmFsaWtpLCBHaGFzc2FuPC9hdXRob3I+PC9hdXRob3JzPjwvY29u
dHJpYnV0b3JzPjx0aXRsZXM+PHRpdGxlPlRoZSBSb2xlIG9mIFZpc2libGUgV2VhbHRoIGZvciBE
ZXByaXZhdGlvbjwvdGl0bGU+PHNlY29uZGFyeS10aXRsZT5Tb2NpYWwgSW5kaWNhdG9ycyBSZXNl
YXJjaDwvc2Vjb25kYXJ5LXRpdGxlPjwvdGl0bGVzPjxwZXJpb2RpY2FsPjxmdWxsLXRpdGxlPlNv
YyBJbmRpYyBSZXM8L2Z1bGwtdGl0bGU+PGFiYnItMT5Tb2NpYWwgaW5kaWNhdG9ycyByZXNlYXJj
aDwvYWJici0xPjwvcGVyaW9kaWNhbD48cGFnZXM+NzY1LTc4MzwvcGFnZXM+PHZvbHVtZT4xMjQ8
L3ZvbHVtZT48bnVtYmVyPjM8L251bWJlcj48ZGF0ZXM+PHllYXI+MjAxNTwveWVhcj48L2RhdGVz
Pjxpc2JuPjAzMDMtODMwMCYjeEQ7MTU3My0wOTIxPC9pc2JuPjx1cmxzPjwvdXJscz48ZWxlY3Ry
b25pYy1yZXNvdXJjZS1udW0+MTAuMTAwNy9zMTEyMDUtMDE0LTA4MjQtMjwvZWxlY3Ryb25pYy1y
ZXNvdXJjZS1udW0+PC9yZWNvcmQ+PC9DaXRlPjxDaXRlPjxBdXRob3I+S2FyZW4gRS4gRHluYW48
L0F1dGhvcj48WWVhcj4yMDA3PC9ZZWFyPjxSZWNOdW0+ODEyNjwvUmVjTnVtPjxyZWNvcmQ+PHJl
Yy1udW1iZXI+ODEyNjwvcmVjLW51bWJlcj48Zm9yZWlnbi1rZXlzPjxrZXkgYXBwPSJFTiIgZGIt
aWQ9ImVkejVyOWRhYWF3cnN3ZXZzdmp4enB0bHg1c2FzNWR3eGZ2ZCIgdGltZXN0YW1wPSIxNTM4
MTYwNzQzIiBndWlkPSJiNWM0NTNmZC1hYzM0LTQxODAtOGMzOC0yODVmYzhhZWQ1NTAiPjgxMjY8
L2tleT48L2ZvcmVpZ24ta2V5cz48cmVmLXR5cGUgbmFtZT0iSm91cm5hbCBBcnRpY2xlIj4xNzwv
cmVmLXR5cGU+PGNvbnRyaWJ1dG9ycz48YXV0aG9ycz48YXV0aG9yPkthcmVuIEUuIER5bmFuLCBF
bnJpY2hldHRhIFJhdmluYTwvYXV0aG9yPjwvYXV0aG9ycz48L2NvbnRyaWJ1dG9ycz48dGl0bGVz
Pjx0aXRsZT5JbmNyZWFzaW5nIEluY29tZSBJbmVxdWFsaXR5LCBFeHRlcm5hbCBIYWJpdHMsIGFu
ZCBTZWxmLVJlcG9ydGVkIEhhcHBpbmVzczwvdGl0bGU+PHNlY29uZGFyeS10aXRsZT5BbWVyaWNh
biBFY29ub21pYyBSZXZpZXc8L3NlY29uZGFyeS10aXRsZT48L3RpdGxlcz48cGVyaW9kaWNhbD48
ZnVsbC10aXRsZT5BbWVyaWNhbiBFY29ub21pYyBSZXZpZXc8L2Z1bGwtdGl0bGU+PC9wZXJpb2Rp
Y2FsPjx2b2x1bWU+OTc8L3ZvbHVtZT48bnVtYmVyPjI8L251bWJlcj48ZGF0ZXM+PHllYXI+MjAw
NzwveWVhcj48L2RhdGVzPjx1cmxzPjwvdXJscz48L3JlY29yZD48L0NpdGU+PENpdGU+PEF1dGhv
cj5CYWxsPC9BdXRob3I+PFllYXI+MjAwODwvWWVhcj48UmVjTnVtPjgxMjc8L1JlY051bT48cmVj
b3JkPjxyZWMtbnVtYmVyPjgxMjc8L3JlYy1udW1iZXI+PGZvcmVpZ24ta2V5cz48a2V5IGFwcD0i
RU4iIGRiLWlkPSJlZHo1cjlkYWFhd3Jzd2V2c3ZqeHpwdGx4NXNhczVkd3hmdmQiIHRpbWVzdGFt
cD0iMTUzODE2MDc0MyIgZ3VpZD0iNjAwNjJkN2ItY2U5OS00OGRlLTk0MDMtZTc4ZmQ0NWJlMmE0
Ij44MTI3PC9rZXk+PC9mb3JlaWduLWtleXM+PHJlZi10eXBlIG5hbWU9IkpvdXJuYWwgQXJ0aWNs
ZSI+MTc8L3JlZi10eXBlPjxjb250cmlidXRvcnM+PGF1dGhvcnM+PGF1dGhvcj5CYWxsLCBSaWNo
YXJkPC9hdXRob3I+PGF1dGhvcj5DaGVybm92YSwgS2F0ZXJ5bmE8L2F1dGhvcj48L2F1dGhvcnM+
PC9jb250cmlidXRvcnM+PHRpdGxlcz48dGl0bGU+QWJzb2x1dGUgSW5jb21lLCBSZWxhdGl2ZSBJ
bmNvbWUsIGFuZCBIYXBwaW5lc3M8L3RpdGxlPjxzZWNvbmRhcnktdGl0bGU+U29jaWFsIEluZGlj
YXRvcnMgUmVzZWFyY2g6IEFuIEludGVybmF0aW9uYWwgYW5kIEludGVyZGlzY2lwbGluYXJ5IEpv
dXJuYWwgZm9yIFF1YWxpdHktb2YtTGlmZSBNZWFzdXJlbWVudDwvc2Vjb25kYXJ5LXRpdGxlPjwv
dGl0bGVzPjxwZXJpb2RpY2FsPjxmdWxsLXRpdGxlPlNvY2lhbCBJbmRpY2F0b3JzIFJlc2VhcmNo
OiBBbiBJbnRlcm5hdGlvbmFsIGFuZCBJbnRlcmRpc2NpcGxpbmFyeSBKb3VybmFsIGZvciBRdWFs
aXR5LW9mLUxpZmUgTWVhc3VyZW1lbnQ8L2Z1bGwtdGl0bGU+PC9wZXJpb2RpY2FsPjxwYWdlcz40
OTctNTI5PC9wYWdlcz48dm9sdW1lPjg4PC92b2x1bWU+PG51bWJlcj4zPC9udW1iZXI+PGtleXdv
cmRzPjxrZXl3b3JkPlN1YmplY3RpdmUgd2VsbC1iZWluZzwva2V5d29yZD48a2V5d29yZD5IYXBw
aW5lc3M8L2tleXdvcmQ+PGtleXdvcmQ+UmVsYXRpdmUgaW5jb21lPC9rZXl3b3JkPjwva2V5d29y
ZHM+PGRhdGVzPjx5ZWFyPjIwMDg8L3llYXI+PC9kYXRlcz48dXJscz48cmVsYXRlZC11cmxzPjx1
cmw+aHR0cHM6Ly9FY29uUGFwZXJzLnJlcGVjLm9yZy9SZVBFYzpzcHI6c29pbnJlOnY6ODg6eToy
MDA4Omk6MzpwOjQ5Ny01Mjk8L3VybD48L3JlbGF0ZWQtdXJscz48L3VybHM+PC9yZWNvcmQ+PC9D
aXRlPjwvRW5kTm90ZT4A
</w:fldData>
        </w:fldChar>
      </w:r>
      <w:r w:rsidR="008840B4">
        <w:rPr>
          <w:color w:val="000000" w:themeColor="text1"/>
        </w:rPr>
        <w:instrText xml:space="preserve"> ADDIN EN.CITE.DATA </w:instrText>
      </w:r>
      <w:r w:rsidR="008840B4">
        <w:rPr>
          <w:color w:val="000000" w:themeColor="text1"/>
        </w:rPr>
      </w:r>
      <w:r w:rsidR="008840B4">
        <w:rPr>
          <w:color w:val="000000" w:themeColor="text1"/>
        </w:rPr>
        <w:fldChar w:fldCharType="end"/>
      </w:r>
      <w:r w:rsidR="004D7CE4" w:rsidRPr="004D7CE4">
        <w:rPr>
          <w:color w:val="000000" w:themeColor="text1"/>
        </w:rPr>
        <w:fldChar w:fldCharType="separate"/>
      </w:r>
      <w:r w:rsidR="008840B4" w:rsidRPr="008840B4">
        <w:rPr>
          <w:noProof/>
          <w:color w:val="000000" w:themeColor="text1"/>
          <w:vertAlign w:val="superscript"/>
        </w:rPr>
        <w:t>[31-33]</w:t>
      </w:r>
      <w:r w:rsidR="004D7CE4" w:rsidRPr="004D7CE4">
        <w:rPr>
          <w:color w:val="000000" w:themeColor="text1"/>
        </w:rPr>
        <w:fldChar w:fldCharType="end"/>
      </w:r>
      <w:r w:rsidR="004D7CE4" w:rsidRPr="004D7CE4">
        <w:rPr>
          <w:color w:val="000000" w:themeColor="text1"/>
        </w:rPr>
        <w:t xml:space="preserve">. For example, evidence shows that relative income is at least twice as important for individual emotional well-being as absolute income </w:t>
      </w:r>
      <w:r w:rsidR="004D7CE4" w:rsidRPr="004D7CE4">
        <w:rPr>
          <w:color w:val="000000" w:themeColor="text1"/>
        </w:rPr>
        <w:fldChar w:fldCharType="begin"/>
      </w:r>
      <w:r w:rsidR="008840B4">
        <w:rPr>
          <w:color w:val="000000" w:themeColor="text1"/>
        </w:rPr>
        <w:instrText xml:space="preserve"> ADDIN EN.CITE &lt;EndNote&gt;&lt;Cite&gt;&lt;Author&gt;Knight&lt;/Author&gt;&lt;Year&gt;2009&lt;/Year&gt;&lt;RecNum&gt;8131&lt;/RecNum&gt;&lt;DisplayText&gt;&lt;style face="superscript"&gt;[34, 35]&lt;/style&gt;&lt;/DisplayText&gt;&lt;record&gt;&lt;rec-number&gt;8131&lt;/rec-number&gt;&lt;foreign-keys&gt;&lt;key app="EN" db-id="edz5r9daaawrswevsvjxzptlx5sas5dwxfvd" timestamp="1538160743" guid="18200c42-2eb6-4eff-a628-23f87782278c"&gt;8131&lt;/key&gt;&lt;/foreign-keys&gt;&lt;ref-type name="Book"&gt;6&lt;/ref-type&gt;&lt;contributors&gt;&lt;authors&gt;&lt;author&gt;Knight, John&lt;/author&gt;&lt;author&gt;Song, Lina&lt;/author&gt;&lt;author&gt;Gunatilaka, Ramani&lt;/author&gt;&lt;/authors&gt;&lt;/contributors&gt;&lt;titles&gt;&lt;title&gt;Subjective well-being and its determinants in rural China&lt;/title&gt;&lt;/titles&gt;&lt;pages&gt;635-649&lt;/pages&gt;&lt;volume&gt;20&lt;/volume&gt;&lt;dates&gt;&lt;year&gt;2009&lt;/year&gt;&lt;/dates&gt;&lt;urls&gt;&lt;/urls&gt;&lt;electronic-resource-num&gt;10.1016/j.chieco.2008.09.003&lt;/electronic-resource-num&gt;&lt;/record&gt;&lt;/Cite&gt;&lt;Cite&gt;&lt;Author&gt;Fliessbach&lt;/Author&gt;&lt;Year&gt;2007&lt;/Year&gt;&lt;RecNum&gt;8132&lt;/RecNum&gt;&lt;record&gt;&lt;rec-number&gt;8132&lt;/rec-number&gt;&lt;foreign-keys&gt;&lt;key app="EN" db-id="edz5r9daaawrswevsvjxzptlx5sas5dwxfvd" timestamp="1538160743" guid="0337d11b-1a97-4e7e-89d4-d834efafa08b"&gt;8132&lt;/key&gt;&lt;/foreign-keys&gt;&lt;ref-type name="Report"&gt;27&lt;/ref-type&gt;&lt;contributors&gt;&lt;authors&gt;&lt;author&gt;Fliessbach, Klaus&lt;/author&gt;&lt;author&gt;Weber, Bernd&lt;/author&gt;&lt;author&gt;Trautner, P.&lt;/author&gt;&lt;author&gt;Dohmen, Thomas&lt;/author&gt;&lt;author&gt;Sunde, Uwe&lt;/author&gt;&lt;author&gt;Elger, C. E.&lt;/author&gt;&lt;author&gt;Falk, Armin&lt;/author&gt;&lt;/authors&gt;&lt;/contributors&gt;&lt;titles&gt;&lt;title&gt;Social comparison affects reward-related brain activity in the human ventral striatum&lt;/title&gt;&lt;/titles&gt;&lt;dates&gt;&lt;year&gt;2007&lt;/year&gt;&lt;/dates&gt;&lt;publisher&gt;University of Munich, Department of Economics&lt;/publisher&gt;&lt;urls&gt;&lt;related-urls&gt;&lt;url&gt;https://EconPapers.repec.org/RePEc:lmu:muenar:20362&lt;/url&gt;&lt;/related-urls&gt;&lt;/urls&gt;&lt;/record&gt;&lt;/Cite&gt;&lt;/EndNote&gt;</w:instrText>
      </w:r>
      <w:r w:rsidR="004D7CE4" w:rsidRPr="004D7CE4">
        <w:rPr>
          <w:color w:val="000000" w:themeColor="text1"/>
        </w:rPr>
        <w:fldChar w:fldCharType="separate"/>
      </w:r>
      <w:r w:rsidR="008840B4" w:rsidRPr="008840B4">
        <w:rPr>
          <w:noProof/>
          <w:color w:val="000000" w:themeColor="text1"/>
          <w:vertAlign w:val="superscript"/>
        </w:rPr>
        <w:t>[34, 35]</w:t>
      </w:r>
      <w:r w:rsidR="004D7CE4" w:rsidRPr="004D7CE4">
        <w:rPr>
          <w:color w:val="000000" w:themeColor="text1"/>
        </w:rPr>
        <w:fldChar w:fldCharType="end"/>
      </w:r>
      <w:r w:rsidR="004D7CE4" w:rsidRPr="004D7CE4">
        <w:rPr>
          <w:color w:val="000000" w:themeColor="text1"/>
        </w:rPr>
        <w:t xml:space="preserve">. </w:t>
      </w:r>
      <w:r w:rsidR="005D4A5E">
        <w:rPr>
          <w:color w:val="000000" w:themeColor="text1"/>
        </w:rPr>
        <w:t>F</w:t>
      </w:r>
      <w:r w:rsidR="004D7CE4" w:rsidRPr="004D7CE4">
        <w:rPr>
          <w:color w:val="000000" w:themeColor="text1"/>
        </w:rPr>
        <w:t xml:space="preserve">eelings of relative deprivation and diminished emotional well-being from social comparison under an economically unequal condition have </w:t>
      </w:r>
      <w:r w:rsidR="005D4A5E">
        <w:rPr>
          <w:color w:val="000000" w:themeColor="text1"/>
        </w:rPr>
        <w:t>other</w:t>
      </w:r>
      <w:r w:rsidR="004D7CE4" w:rsidRPr="004D7CE4">
        <w:rPr>
          <w:color w:val="000000" w:themeColor="text1"/>
        </w:rPr>
        <w:t xml:space="preserve"> negative consequences including poor health </w:t>
      </w:r>
      <w:r w:rsidR="004D7CE4" w:rsidRPr="004D7CE4">
        <w:rPr>
          <w:color w:val="000000" w:themeColor="text1"/>
        </w:rPr>
        <w:fldChar w:fldCharType="begin">
          <w:fldData xml:space="preserve">PEVuZE5vdGU+PENpdGU+PEF1dGhvcj5MYXlhcmQ8L0F1dGhvcj48WWVhcj4yMDA1PC9ZZWFyPjxS
ZWNOdW0+ODEzMzwvUmVjTnVtPjxEaXNwbGF5VGV4dD48c3R5bGUgZmFjZT0ic3VwZXJzY3JpcHQi
PlszNi00M108L3N0eWxlPjwvRGlzcGxheVRleHQ+PHJlY29yZD48cmVjLW51bWJlcj44MTMzPC9y
ZWMtbnVtYmVyPjxmb3JlaWduLWtleXM+PGtleSBhcHA9IkVOIiBkYi1pZD0iZWR6NXI5ZGFhYXdy
c3dldnN2anh6cHRseDVzYXM1ZHd4ZnZkIiB0aW1lc3RhbXA9IjE1MzgxNjA3NDMiIGd1aWQ9IjJk
NmUxYjNjLTk2Y2UtNGU1Ny04YmY0LTlkZDEzYjQwODE3YyI+ODEzMzwva2V5PjwvZm9yZWlnbi1r
ZXlzPjxyZWYtdHlwZSBuYW1lPSJCb29rIj42PC9yZWYtdHlwZT48Y29udHJpYnV0b3JzPjxhdXRo
b3JzPjxhdXRob3I+TGF5YXJkLCBSaWNoYXJkPC9hdXRob3I+PC9hdXRob3JzPjwvY29udHJpYnV0
b3JzPjx0aXRsZXM+PHRpdGxlPkhhcHBpbmVzczogTGVzc29ucyBmcm9tIGEgTmV3IFNjaWVuY2U8
L3RpdGxlPjwvdGl0bGVzPjxkYXRlcz48eWVhcj4yMDA1PC95ZWFyPjwvZGF0ZXM+PHB1Yi1sb2Nh
dGlvbj5Mb25kb248L3B1Yi1sb2NhdGlvbj48cHVibGlzaGVyPkFsbGVuIExhbmU8L3B1Ymxpc2hl
cj48aXNibj4wNzEzOTk3Njk5PC9pc2JuPjx1cmxzPjwvdXJscz48L3JlY29yZD48L0NpdGU+PENp
dGU+PEF1dGhvcj5VcmE8L0F1dGhvcj48WWVhcj4yMDEyPC9ZZWFyPjxSZWNOdW0+ODEzNDwvUmVj
TnVtPjxyZWNvcmQ+PHJlYy1udW1iZXI+ODEzNDwvcmVjLW51bWJlcj48Zm9yZWlnbi1rZXlzPjxr
ZXkgYXBwPSJFTiIgZGItaWQ9ImVkejVyOWRhYWF3cnN3ZXZzdmp4enB0bHg1c2FzNWR3eGZ2ZCIg
dGltZXN0YW1wPSIxNTM4MTYwNzQzIiBndWlkPSIyMjBiNDc5Yi1mNDRhLTQzNWQtODY4YS0wMmMz
NGZlZGU1MWEiPjgxMzQ8L2tleT48L2ZvcmVpZ24ta2V5cz48cmVmLXR5cGUgbmFtZT0iQm9vayI+
NjwvcmVmLXR5cGU+PGNvbnRyaWJ1dG9ycz48YXV0aG9ycz48YXV0aG9yPlVyYSwgS2FybWE8L2F1
dGhvcj48YXV0aG9yPkFsa2lyZSwgU2FiaW5hPC9hdXRob3I+PGF1dGhvcj5aYW5nbW8sIFRzaG9r
aTwvYXV0aG9yPjxhdXRob3I+V2FuZ2RpLCBLYXJtYTwvYXV0aG9yPjwvYXV0aG9ycz48L2NvbnRy
aWJ1dG9ycz48dGl0bGVzPjx0aXRsZT5BbiBFeHRlbnNpdmUgQW5hbHlzaXMgb2YgR05IIEluZGV4
PC90aXRsZT48L3RpdGxlcz48ZGF0ZXM+PHllYXI+MjAxMjwveWVhcj48L2RhdGVzPjxwdWItbG9j
YXRpb24+VGhpbXBodTwvcHViLWxvY2F0aW9uPjxwdWJsaXNoZXI+VGhlIENlbnRyZSBmb3IgQmh1
dGFuIFN0dWRpZXM8L3B1Ymxpc2hlcj48dXJscz48L3VybHM+PC9yZWNvcmQ+PC9DaXRlPjxDaXRl
PjxBdXRob3I+R3JhaGFtPC9BdXRob3I+PFllYXI+MjAwODwvWWVhcj48UmVjTnVtPjgxMzU8L1Jl
Y051bT48cmVjb3JkPjxyZWMtbnVtYmVyPjgxMzU8L3JlYy1udW1iZXI+PGZvcmVpZ24ta2V5cz48
a2V5IGFwcD0iRU4iIGRiLWlkPSJlZHo1cjlkYWFhd3Jzd2V2c3ZqeHpwdGx4NXNhczVkd3hmdmQi
IHRpbWVzdGFtcD0iMTUzODE2MDc0MyIgZ3VpZD0iMTA5ZjhhZGUtZGZhMy00ZDE1LWFjM2EtMjMy
MTA4MzI1OGMyIj44MTM1PC9rZXk+PC9mb3JlaWduLWtleXM+PHJlZi10eXBlIG5hbWU9IkpvdXJu
YWwgQXJ0aWNsZSI+MTc8L3JlZi10eXBlPjxjb250cmlidXRvcnM+PGF1dGhvcnM+PGF1dGhvcj5H
cmFoYW0sIEMuPC9hdXRob3I+PC9hdXRob3JzPjwvY29udHJpYnV0b3JzPjxhdXRoLWFkZHJlc3M+
QnJvb2tpbmdzIEluc3RpdHV0aW9uLCBXYXNoaW5ndG9uLCBEQywgVVNBLiBjZ3JhaGFtQGJyb29r
aW5ncy5lZHU8L2F1dGgtYWRkcmVzcz48dGl0bGVzPjx0aXRsZT5IYXBwaW5lc3MgYW5kIGhlYWx0
aDogbGVzc29ucy0tYW5kIHF1ZXN0aW9ucy0tZm9yIHB1YmxpYyBwb2xpY3k8L3RpdGxlPjxzZWNv
bmRhcnktdGl0bGU+SGVhbHRoIEFmZiAoTWlsbHdvb2QpPC9zZWNvbmRhcnktdGl0bGU+PGFsdC10
aXRsZT5IZWFsdGggYWZmYWlycyAoUHJvamVjdCBIb3BlKTwvYWx0LXRpdGxlPjwvdGl0bGVzPjxw
ZXJpb2RpY2FsPjxmdWxsLXRpdGxlPkhlYWx0aCBBZmYgKE1pbGx3b29kKTwvZnVsbC10aXRsZT48
L3BlcmlvZGljYWw+PHBhZ2VzPjcyLTg3PC9wYWdlcz48dm9sdW1lPjI3PC92b2x1bWU+PG51bWJl
cj4xPC9udW1iZXI+PGVkaXRpb24+MjAwOC8wMS8wOTwvZWRpdGlvbj48a2V5d29yZHM+PGtleXdv
cmQ+QWRhcHRhdGlvbiwgUHN5Y2hvbG9naWNhbDwva2V5d29yZD48a2V5d29yZD4qQXR0aXR1ZGUg
dG8gSGVhbHRoPC9rZXl3b3JkPjxrZXl3b3JkPkNyb3NzLUN1bHR1cmFsIENvbXBhcmlzb248L2tl
eXdvcmQ+PGtleXdvcmQ+RGV2ZWxvcGVkIENvdW50cmllczwva2V5d29yZD48a2V5d29yZD5EZXZl
bG9waW5nIENvdW50cmllczwva2V5d29yZD48a2V5d29yZD4qSGFwcGluZXNzPC9rZXl3b3JkPjxr
ZXl3b3JkPipIZWFsdGggUG9saWN5PC9rZXl3b3JkPjxrZXl3b3JkPipIZWFsdGggU3RhdHVzPC9r
ZXl3b3JkPjxrZXl3b3JkPkhlYWx0aCBTdGF0dXMgRGlzcGFyaXRpZXM8L2tleXdvcmQ+PGtleXdv
cmQ+SHVtYW5zPC9rZXl3b3JkPjxrZXl3b3JkPkluY29tZS9zdGF0aXN0aWNzICZhbXA7IG51bWVy
aWNhbCBkYXRhPC9rZXl3b3JkPjxrZXl3b3JkPipNb2RlbHMsIEVjb25vbWV0cmljPC9rZXl3b3Jk
PjxrZXl3b3JkPlBvdmVydHkvc3RhdGlzdGljcyAmYW1wOyBudW1lcmljYWwgZGF0YTwva2V5d29y
ZD48a2V5d29yZD5RdWFsaXR5IG9mIExpZmUvcHN5Y2hvbG9neTwva2V5d29yZD48a2V5d29yZD5S
ZWdyZXNzaW9uIEFuYWx5c2lzPC9rZXl3b3JkPjxrZXl3b3JkPlNvY2lhbCBXZWxmYXJlLyplY29u
b21pY3M8L2tleXdvcmQ+PGtleXdvcmQ+U3RlcmVvdHlwaW5nPC9rZXl3b3JkPjxrZXl3b3JkPlZh
bHVlIG9mIExpZmUvKmVjb25vbWljczwva2V5d29yZD48L2tleXdvcmRzPjxkYXRlcz48eWVhcj4y
MDA4PC95ZWFyPjxwdWItZGF0ZXM+PGRhdGU+SmFuLUZlYjwvZGF0ZT48L3B1Yi1kYXRlcz48L2Rh
dGVzPjxpc2JuPjAyNzgtMjcxNTwvaXNibj48YWNjZXNzaW9uLW51bT4xODE4MDQ4MTwvYWNjZXNz
aW9uLW51bT48dXJscz48L3VybHM+PGVsZWN0cm9uaWMtcmVzb3VyY2UtbnVtPjEwLjEzNzcvaGx0
aGFmZi4yNy4xLjcyPC9lbGVjdHJvbmljLXJlc291cmNlLW51bT48cmVtb3RlLWRhdGFiYXNlLXBy
b3ZpZGVyPk5MTTwvcmVtb3RlLWRhdGFiYXNlLXByb3ZpZGVyPjxsYW5ndWFnZT5lbmc8L2xhbmd1
YWdlPjwvcmVjb3JkPjwvQ2l0ZT48Q2l0ZT48QXV0aG9yPkVpYm5lcjwvQXV0aG9yPjxZZWFyPjIw
MDU8L1llYXI+PFJlY051bT44MTM2PC9SZWNOdW0+PHJlY29yZD48cmVjLW51bWJlcj44MTM2PC9y
ZWMtbnVtYmVyPjxmb3JlaWduLWtleXM+PGtleSBhcHA9IkVOIiBkYi1pZD0iZWR6NXI5ZGFhYXdy
c3dldnN2anh6cHRseDVzYXM1ZHd4ZnZkIiB0aW1lc3RhbXA9IjE1MzgxNjA3NDMiIGd1aWQ9ImI1
ZGVmNmI3LTI1MWQtNDE2MC1hMTAwLWYxZTM2NWNjZWRjZCI+ODEzNjwva2V5PjwvZm9yZWlnbi1r
ZXlzPjxyZWYtdHlwZSBuYW1lPSJKb3VybmFsIEFydGljbGUiPjE3PC9yZWYtdHlwZT48Y29udHJp
YnV0b3JzPjxhdXRob3JzPjxhdXRob3I+RWlibmVyLCBDaHJpc3RpbmU8L2F1dGhvcj48YXV0aG9y
PkV2YW5zLCBXaWxsaWFtPC9hdXRob3I+PC9hdXRob3JzPjwvY29udHJpYnV0b3JzPjx0aXRsZXM+
PHRpdGxlPlJlbGF0aXZlIERlcHJpdmF0aW9uLCBQb29yIEhlYWx0aCBIYWJpdHMsIGFuZCBNb3J0
YWxpdHk8L3RpdGxlPjxzZWNvbmRhcnktdGl0bGU+Sm91cm5hbCBvZiBIdW1hbiBSZXNvdXJjZXM8
L3NlY29uZGFyeS10aXRsZT48L3RpdGxlcz48cGVyaW9kaWNhbD48ZnVsbC10aXRsZT5Kb3VybmFs
IG9mIEh1bWFuIFJlc291cmNlczwvZnVsbC10aXRsZT48L3BlcmlvZGljYWw+PHZvbHVtZT40MDwv
dm9sdW1lPjxudW1iZXI+MzwvbnVtYmVyPjxkYXRlcz48eWVhcj4yMDA1PC95ZWFyPjwvZGF0ZXM+
PHVybHM+PHJlbGF0ZWQtdXJscz48dXJsPmh0dHBzOi8vRWNvblBhcGVycy5yZXBlYy5vcmcvUmVQ
RWM6dXdwOmpocmlzczp2OjQwOnk6MjAwNTppOjI6cDU5MS02MjA8L3VybD48L3JlbGF0ZWQtdXJs
cz48L3VybHM+PC9yZWNvcmQ+PC9DaXRlPjxDaXRlPjxBdXRob3I+RGVhdG9uPC9BdXRob3I+PFll
YXI+MjAwMTwvWWVhcj48UmVjTnVtPjgxMzc8L1JlY051bT48cmVjb3JkPjxyZWMtbnVtYmVyPjgx
Mzc8L3JlYy1udW1iZXI+PGZvcmVpZ24ta2V5cz48a2V5IGFwcD0iRU4iIGRiLWlkPSJlZHo1cjlk
YWFhd3Jzd2V2c3ZqeHpwdGx4NXNhczVkd3hmdmQiIHRpbWVzdGFtcD0iMTUzODE2MDc0MyIgZ3Vp
ZD0iYmZmNmE3MTUtZDU2NS00YWExLTllYmEtOWY1MjVjNmIwZGY4Ij44MTM3PC9rZXk+PC9mb3Jl
aWduLWtleXM+PHJlZi10eXBlIG5hbWU9IkpvdXJuYWwgQXJ0aWNsZSI+MTc8L3JlZi10eXBlPjxj
b250cmlidXRvcnM+PGF1dGhvcnM+PGF1dGhvcj5EZWF0b24sIEFuZ3VzPC9hdXRob3I+PC9hdXRo
b3JzPjwvY29udHJpYnV0b3JzPjx0aXRsZXM+PHRpdGxlPlJlbGF0aXZlIERlcHJpdmF0aW9uLCBJ
bmVxdWFsaXR5LCBhbmQgTW9ydGFsaXR5PC90aXRsZT48c2Vjb25kYXJ5LXRpdGxlPk5hdGlvbmFs
IEJ1cmVhdSBvZiBFY29ub21pYyBSZXNlYXJjaCBXb3JraW5nIFBhcGVyIFNlcmllczwvc2Vjb25k
YXJ5LXRpdGxlPjwvdGl0bGVzPjxwZXJpb2RpY2FsPjxmdWxsLXRpdGxlPk5hdGlvbmFsIEJ1cmVh
dSBvZiBFY29ub21pYyBSZXNlYXJjaCBXb3JraW5nIFBhcGVyIFNlcmllczwvZnVsbC10aXRsZT48
L3BlcmlvZGljYWw+PHZvbHVtZT44MDk5PC92b2x1bWU+PGRhdGVzPjx5ZWFyPjIwMDE8L3llYXI+
PC9kYXRlcz48dXJscz48L3VybHM+PC9yZWNvcmQ+PC9DaXRlPjxDaXRlPjxBdXRob3I+QnJ1bm5l
cjwvQXV0aG9yPjxZZWFyPjE5OTc8L1llYXI+PFJlY051bT44MTM4PC9SZWNOdW0+PHJlY29yZD48
cmVjLW51bWJlcj44MTM4PC9yZWMtbnVtYmVyPjxmb3JlaWduLWtleXM+PGtleSBhcHA9IkVOIiBk
Yi1pZD0iZWR6NXI5ZGFhYXdyc3dldnN2anh6cHRseDVzYXM1ZHd4ZnZkIiB0aW1lc3RhbXA9IjE1
MzgxNjA3NDMiIGd1aWQ9ImRmNTMzMGNlLWZmODctNDQzNC1iMDgyLTc2YzQ1Y2Q0MDQ5ZSI+ODEz
ODwva2V5PjwvZm9yZWlnbi1rZXlzPjxyZWYtdHlwZSBuYW1lPSJKb3VybmFsIEFydGljbGUiPjE3
PC9yZWYtdHlwZT48Y29udHJpYnV0b3JzPjxhdXRob3JzPjxhdXRob3I+QnJ1bm5lciwgRS48L2F1
dGhvcj48L2F1dGhvcnM+PC9jb250cmlidXRvcnM+PGF1dGgtYWRkcmVzcz5EZXBhcnRtZW50IG9m
IEVwaWRlbWlvbG9neSBhbmQgUHVibGljIEhlYWx0aCwgVW5pdmVyc2l0eSBDb2xsZWdlIExvbmRv
bi4gZS5icnVubmVyQHVjbC5hYy51azwvYXV0aC1hZGRyZXNzPjx0aXRsZXM+PHRpdGxlPlN0cmVz
cyBhbmQgdGhlIGJpb2xvZ3kgb2YgaW5lcXVhbGl0eTwvdGl0bGU+PHNlY29uZGFyeS10aXRsZT5C
bWo8L3NlY29uZGFyeS10aXRsZT48YWx0LXRpdGxlPkJNSiAoQ2xpbmljYWwgcmVzZWFyY2ggZWQu
KTwvYWx0LXRpdGxlPjwvdGl0bGVzPjxwZXJpb2RpY2FsPjxmdWxsLXRpdGxlPkJNSjwvZnVsbC10
aXRsZT48L3BlcmlvZGljYWw+PHBhZ2VzPjE0NzItNjwvcGFnZXM+PHZvbHVtZT4zMTQ8L3ZvbHVt
ZT48bnVtYmVyPjcwOTI8L251bWJlcj48ZWRpdGlvbj4xOTk3LzA1LzE3PC9lZGl0aW9uPjxrZXl3
b3Jkcz48a2V5d29yZD5BZGFwdGF0aW9uLCBQc3ljaG9sb2dpY2FsPC9rZXl3b3JkPjxrZXl3b3Jk
PkNhcmRpb3Zhc2N1bGFyIERpc2Vhc2VzL2V0aW9sb2d5PC9rZXl3b3JkPjxrZXl3b3JkPkZlbWFs
ZTwva2V5d29yZD48a2V5d29yZD5IdW1hbnM8L2tleXdvcmQ+PGtleXdvcmQ+SW1tdW5lIFN5c3Rl
bSBEaXNlYXNlcy9ldGlvbG9neTwva2V5d29yZD48a2V5d29yZD5JbmZlY3Rpb24vZXRpb2xvZ3k8
L2tleXdvcmQ+PGtleXdvcmQ+TWFsZTwva2V5d29yZD48a2V5d29yZD5Qb3ZlcnR5PC9rZXl3b3Jk
PjxrZXl3b3JkPlNvY2lhbCBDbGFzczwva2V5d29yZD48a2V5d29yZD5Tb2Npb2Vjb25vbWljIEZh
Y3RvcnM8L2tleXdvcmQ+PGtleXdvcmQ+U3RyZXNzLCBQc3ljaG9sb2dpY2FsLypldGlvbG9neTwv
a2V5d29yZD48L2tleXdvcmRzPjxkYXRlcz48eWVhcj4xOTk3PC95ZWFyPjxwdWItZGF0ZXM+PGRh
dGU+TWF5IDE3PC9kYXRlPjwvcHViLWRhdGVzPjwvZGF0ZXM+PGlzYm4+MDk1OS04MTM4IChQcmlu
dCkmI3hEOzA5NTktODEzODwvaXNibj48YWNjZXNzaW9uLW51bT45MTY3NTY4PC9hY2Nlc3Npb24t
bnVtPjx1cmxzPjwvdXJscz48Y3VzdG9tMj5QTUMyMTI2NzQ0PC9jdXN0b20yPjxyZW1vdGUtZGF0
YWJhc2UtcHJvdmlkZXI+TkxNPC9yZW1vdGUtZGF0YWJhc2UtcHJvdmlkZXI+PGxhbmd1YWdlPmVu
ZzwvbGFuZ3VhZ2U+PC9yZWNvcmQ+PC9DaXRlPjxDaXRlPjxBdXRob3I+RGlja2Vyc29uPC9BdXRo
b3I+PFllYXI+MjAwNDwvWWVhcj48UmVjTnVtPjgxMzk8L1JlY051bT48cmVjb3JkPjxyZWMtbnVt
YmVyPjgxMzk8L3JlYy1udW1iZXI+PGZvcmVpZ24ta2V5cz48a2V5IGFwcD0iRU4iIGRiLWlkPSJl
ZHo1cjlkYWFhd3Jzd2V2c3ZqeHpwdGx4NXNhczVkd3hmdmQiIHRpbWVzdGFtcD0iMTUzODE2MDc0
MyIgZ3VpZD0iZDMyOWMzYmUtMjJhMS00OThhLWIxYTUtMWY4YWU4OTFiNDIzIj44MTM5PC9rZXk+
PC9mb3JlaWduLWtleXM+PHJlZi10eXBlIG5hbWU9IkpvdXJuYWwgQXJ0aWNsZSI+MTc8L3JlZi10
eXBlPjxjb250cmlidXRvcnM+PGF1dGhvcnM+PGF1dGhvcj5EaWNrZXJzb24sIFMuIFMuPC9hdXRo
b3I+PGF1dGhvcj5LZW1lbnksIE0uIEUuPC9hdXRob3I+PC9hdXRob3JzPjwvY29udHJpYnV0b3Jz
PjxhdXRoLWFkZHJlc3M+RGVwYXJ0bWVudCBvZiBQc3ljaG9sb2d5LCBVbml2ZXJzaXR5IG9mIENh
bGlmb3JuaWEsIExvcyBBbmdlbGVzLCBMb3MgQW5nZWxlcywgQ0EsIFVTQS4gc2RpY2tlcnNAdWNs
YS5lZHU8L2F1dGgtYWRkcmVzcz48dGl0bGVzPjx0aXRsZT5BY3V0ZSBzdHJlc3NvcnMgYW5kIGNv
cnRpc29sIHJlc3BvbnNlczogYSB0aGVvcmV0aWNhbCBpbnRlZ3JhdGlvbiBhbmQgc3ludGhlc2lz
IG9mIGxhYm9yYXRvcnkgcmVzZWFyY2g8L3RpdGxlPjxzZWNvbmRhcnktdGl0bGU+UHN5Y2hvbCBC
dWxsPC9zZWNvbmRhcnktdGl0bGU+PGFsdC10aXRsZT5Qc3ljaG9sb2dpY2FsIGJ1bGxldGluPC9h
bHQtdGl0bGU+PC90aXRsZXM+PHBlcmlvZGljYWw+PGZ1bGwtdGl0bGU+UHN5Y2hvbCBCdWxsPC9m
dWxsLXRpdGxlPjxhYmJyLTE+UHN5Y2hvbG9naWNhbCBidWxsZXRpbjwvYWJici0xPjwvcGVyaW9k
aWNhbD48YWx0LXBlcmlvZGljYWw+PGZ1bGwtdGl0bGU+UHN5Y2hvbCBCdWxsPC9mdWxsLXRpdGxl
PjxhYmJyLTE+UHN5Y2hvbG9naWNhbCBidWxsZXRpbjwvYWJici0xPjwvYWx0LXBlcmlvZGljYWw+
PHBhZ2VzPjM1NS05MTwvcGFnZXM+PHZvbHVtZT4xMzA8L3ZvbHVtZT48bnVtYmVyPjM8L251bWJl
cj48ZWRpdGlvbj4yMDA0LzA1LzA1PC9lZGl0aW9uPjxrZXl3b3Jkcz48a2V5d29yZD5BY3V0ZSBE
aXNlYXNlPC9rZXl3b3JkPjxrZXl3b3JkPkFkb2xlc2NlbnQ8L2tleXdvcmQ+PGtleXdvcmQ+QWRy
ZW5vY29ydGljb3Ryb3BpYyBIb3Jtb25lL2Jpb3N5bnRoZXNpczwva2V5d29yZD48a2V5d29yZD5B
ZHVsdDwva2V5d29yZD48a2V5d29yZD5BZ2VkPC9rZXl3b3JkPjxrZXl3b3JkPkZlbWFsZTwva2V5
d29yZD48a2V5d29yZD5IdW1hbnM8L2tleXdvcmQ+PGtleXdvcmQ+SHlkcm9jb3J0aXNvbmUvYmlv
c3ludGhlc2lzL2Jsb29kLypwaHlzaW9sb2d5PC9rZXl3b3JkPjxrZXl3b3JkPkxpbmVhciBNb2Rl
bHM8L2tleXdvcmQ+PGtleXdvcmQ+TWFsZTwva2V5d29yZD48a2V5d29yZD5NaWRkbGUgQWdlZDwv
a2V5d29yZD48a2V5d29yZD4qTW9kZWxzLCBQc3ljaG9sb2dpY2FsPC9rZXl3b3JkPjxrZXl3b3Jk
Pk1vdGl2YXRpb248L2tleXdvcmQ+PGtleXdvcmQ+UHJlZGljdGl2ZSBWYWx1ZSBvZiBUZXN0czwv
a2V5d29yZD48a2V5d29yZD5TYWxpdmE8L2tleXdvcmQ+PGtleXdvcmQ+U29jaWFsIEJlaGF2aW9y
PC9rZXl3b3JkPjxrZXl3b3JkPlNvY2lhbCBFbnZpcm9ubWVudDwva2V5d29yZD48a2V5d29yZD5T
dHJlc3MsIFBzeWNob2xvZ2ljYWwvYmxvb2QvKm1ldGFib2xpc20vKnBzeWNob2xvZ3k8L2tleXdv
cmQ+PGtleXdvcmQ+VGFzayBQZXJmb3JtYW5jZSBhbmQgQW5hbHlzaXM8L2tleXdvcmQ+PGtleXdv
cmQ+VGltZSBGYWN0b3JzPC9rZXl3b3JkPjwva2V5d29yZHM+PGRhdGVzPjx5ZWFyPjIwMDQ8L3ll
YXI+PHB1Yi1kYXRlcz48ZGF0ZT5NYXk8L2RhdGU+PC9wdWItZGF0ZXM+PC9kYXRlcz48aXNibj4w
MDMzLTI5MDkgKFByaW50KSYjeEQ7MDAzMy0yOTA5PC9pc2JuPjxhY2Nlc3Npb24tbnVtPjE1MTIy
OTI0PC9hY2Nlc3Npb24tbnVtPjx1cmxzPjwvdXJscz48ZWxlY3Ryb25pYy1yZXNvdXJjZS1udW0+
MTAuMTAzNy8wMDMzLTI5MDkuMTMwLjMuMzU1PC9lbGVjdHJvbmljLXJlc291cmNlLW51bT48cmVt
b3RlLWRhdGFiYXNlLXByb3ZpZGVyPk5MTTwvcmVtb3RlLWRhdGFiYXNlLXByb3ZpZGVyPjxsYW5n
dWFnZT5lbmc8L2xhbmd1YWdlPjwvcmVjb3JkPjwvQ2l0ZT48Q2l0ZT48QXV0aG9yPk1jRXdlbjwv
QXV0aG9yPjxZZWFyPjIwMTI8L1llYXI+PFJlY051bT44MTQwPC9SZWNOdW0+PHJlY29yZD48cmVj
LW51bWJlcj44MTQwPC9yZWMtbnVtYmVyPjxmb3JlaWduLWtleXM+PGtleSBhcHA9IkVOIiBkYi1p
ZD0iZWR6NXI5ZGFhYXdyc3dldnN2anh6cHRseDVzYXM1ZHd4ZnZkIiB0aW1lc3RhbXA9IjE1Mzgx
NjA3NDMiIGd1aWQ9IjcyZjA0MjgyLTNlZGYtNDk1NS1iOGU3LWUzNzhmNjk4N2NkOCI+ODE0MDwv
a2V5PjwvZm9yZWlnbi1rZXlzPjxyZWYtdHlwZSBuYW1lPSJKb3VybmFsIEFydGljbGUiPjE3PC9y
ZWYtdHlwZT48Y29udHJpYnV0b3JzPjxhdXRob3JzPjxhdXRob3I+TWNFd2VuLCBCLiBTLjwvYXV0
aG9yPjwvYXV0aG9ycz48L2NvbnRyaWJ1dG9ycz48YXV0aC1hZGRyZXNzPkxhYm9yYXRvcnkgb2Yg
TmV1cm9lbmRvY3Jpbm9sb2d5LCBUaGUgUm9ja2VmZWxsZXIgVW5pdmVyc2l0eSwgTmV3IFlvcmss
IE5ZIDEwMDY1LCBVU0EuIG1jZXdlbkBtYWlsLnJvY2tlZmVsbGVyLmVkdTwvYXV0aC1hZGRyZXNz
Pjx0aXRsZXM+PHRpdGxlPkJyYWluIG9uIHN0cmVzczogaG93IHRoZSBzb2NpYWwgZW52aXJvbm1l
bnQgZ2V0cyB1bmRlciB0aGUgc2t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hbHQtcGVyaW9k
aWNhbD48ZnVsbC10aXRsZT5Qcm9jZWVkaW5ncyBvZiB0aGUgTmF0aW9uYWwgQWNhZGVteSBvZiBT
Y2llbmNlcyBvZiB0aGUgVW5pdGVkIFN0YXRlcyBvZiBBbWVyaWNhPC9mdWxsLXRpdGxlPjwvYWx0
LXBlcmlvZGljYWw+PHBhZ2VzPjE3MTgwLTU8L3BhZ2VzPjx2b2x1bWU+MTA5IFN1cHBsIDI8L3Zv
bHVtZT48ZWRpdGlvbj4yMDEyLzEwLzEwPC9lZGl0aW9uPjxrZXl3b3Jkcz48a2V5d29yZD5BbGxv
c3Rhc2lzL3BoeXNpb2xvZ3k8L2tleXdvcmQ+PGtleXdvcmQ+QnJhaW4vKnBoeXNpb2xvZ3k8L2tl
eXdvcmQ+PGtleXdvcmQ+Q2hpbGQ8L2tleXdvcmQ+PGtleXdvcmQ+R2x1Y29jb3J0aWNvaWRzL3Bo
eXNpb2xvZ3k8L2tleXdvcmQ+PGtleXdvcmQ+SGlwcG9jYW1wdXMvcGh5c2lvbG9neTwva2V5d29y
ZD48a2V5d29yZD5IdW1hbnM8L2tleXdvcmQ+PGtleXdvcmQ+TW9kZWxzLCBOZXVyb2xvZ2ljYWw8
L2tleXdvcmQ+PGtleXdvcmQ+TW9kZWxzLCBQc3ljaG9sb2dpY2FsPC9rZXl3b3JkPjxrZXl3b3Jk
Pk5ldXJvbmFsIFBsYXN0aWNpdHk8L2tleXdvcmQ+PGtleXdvcmQ+U29jaWFsIENvbmRpdGlvbnM8
L2tleXdvcmQ+PGtleXdvcmQ+KlNvY2lhbCBFbnZpcm9ubWVudDwva2V5d29yZD48a2V5d29yZD4q
U3RyZXNzLCBQaHlzaW9sb2dpY2FsPC9rZXl3b3JkPjxrZXl3b3JkPipTdHJlc3MsIFBzeWNob2xv
Z2ljYWw8L2tleXdvcmQ+PC9rZXl3b3Jkcz48ZGF0ZXM+PHllYXI+MjAxMjwveWVhcj48cHViLWRh
dGVzPjxkYXRlPk9jdCAxNjwvZGF0ZT48L3B1Yi1kYXRlcz48L2RhdGVzPjxpc2JuPjAwMjctODQy
NDwvaXNibj48YWNjZXNzaW9uLW51bT4yMzA0NTY0ODwvYWNjZXNzaW9uLW51bT48dXJscz48L3Vy
bHM+PGN1c3RvbTI+UE1DMzQ3NzM3ODwvY3VzdG9tMj48ZWxlY3Ryb25pYy1yZXNvdXJjZS1udW0+
MTAuMTA3My9wbmFzLjExMjEyNTQxMDk8L2VsZWN0cm9uaWMtcmVzb3VyY2UtbnVtPjxyZW1vdGUt
ZGF0YWJhc2UtcHJvdmlkZXI+TkxNPC9yZW1vdGUtZGF0YWJhc2UtcHJvdmlkZXI+PGxhbmd1YWdl
PmVuZzwvbGFuZ3VhZ2U+PC9yZWNvcmQ+PC9DaXRlPjwvRW5kTm90ZT4A
</w:fldData>
        </w:fldChar>
      </w:r>
      <w:r w:rsidR="008840B4">
        <w:rPr>
          <w:color w:val="000000" w:themeColor="text1"/>
        </w:rPr>
        <w:instrText xml:space="preserve"> ADDIN EN.CITE </w:instrText>
      </w:r>
      <w:r w:rsidR="008840B4">
        <w:rPr>
          <w:color w:val="000000" w:themeColor="text1"/>
        </w:rPr>
        <w:fldChar w:fldCharType="begin">
          <w:fldData xml:space="preserve">PEVuZE5vdGU+PENpdGU+PEF1dGhvcj5MYXlhcmQ8L0F1dGhvcj48WWVhcj4yMDA1PC9ZZWFyPjxS
ZWNOdW0+ODEzMzwvUmVjTnVtPjxEaXNwbGF5VGV4dD48c3R5bGUgZmFjZT0ic3VwZXJzY3JpcHQi
PlszNi00M108L3N0eWxlPjwvRGlzcGxheVRleHQ+PHJlY29yZD48cmVjLW51bWJlcj44MTMzPC9y
ZWMtbnVtYmVyPjxmb3JlaWduLWtleXM+PGtleSBhcHA9IkVOIiBkYi1pZD0iZWR6NXI5ZGFhYXdy
c3dldnN2anh6cHRseDVzYXM1ZHd4ZnZkIiB0aW1lc3RhbXA9IjE1MzgxNjA3NDMiIGd1aWQ9IjJk
NmUxYjNjLTk2Y2UtNGU1Ny04YmY0LTlkZDEzYjQwODE3YyI+ODEzMzwva2V5PjwvZm9yZWlnbi1r
ZXlzPjxyZWYtdHlwZSBuYW1lPSJCb29rIj42PC9yZWYtdHlwZT48Y29udHJpYnV0b3JzPjxhdXRo
b3JzPjxhdXRob3I+TGF5YXJkLCBSaWNoYXJkPC9hdXRob3I+PC9hdXRob3JzPjwvY29udHJpYnV0
b3JzPjx0aXRsZXM+PHRpdGxlPkhhcHBpbmVzczogTGVzc29ucyBmcm9tIGEgTmV3IFNjaWVuY2U8
L3RpdGxlPjwvdGl0bGVzPjxkYXRlcz48eWVhcj4yMDA1PC95ZWFyPjwvZGF0ZXM+PHB1Yi1sb2Nh
dGlvbj5Mb25kb248L3B1Yi1sb2NhdGlvbj48cHVibGlzaGVyPkFsbGVuIExhbmU8L3B1Ymxpc2hl
cj48aXNibj4wNzEzOTk3Njk5PC9pc2JuPjx1cmxzPjwvdXJscz48L3JlY29yZD48L0NpdGU+PENp
dGU+PEF1dGhvcj5VcmE8L0F1dGhvcj48WWVhcj4yMDEyPC9ZZWFyPjxSZWNOdW0+ODEzNDwvUmVj
TnVtPjxyZWNvcmQ+PHJlYy1udW1iZXI+ODEzNDwvcmVjLW51bWJlcj48Zm9yZWlnbi1rZXlzPjxr
ZXkgYXBwPSJFTiIgZGItaWQ9ImVkejVyOWRhYWF3cnN3ZXZzdmp4enB0bHg1c2FzNWR3eGZ2ZCIg
dGltZXN0YW1wPSIxNTM4MTYwNzQzIiBndWlkPSIyMjBiNDc5Yi1mNDRhLTQzNWQtODY4YS0wMmMz
NGZlZGU1MWEiPjgxMzQ8L2tleT48L2ZvcmVpZ24ta2V5cz48cmVmLXR5cGUgbmFtZT0iQm9vayI+
NjwvcmVmLXR5cGU+PGNvbnRyaWJ1dG9ycz48YXV0aG9ycz48YXV0aG9yPlVyYSwgS2FybWE8L2F1
dGhvcj48YXV0aG9yPkFsa2lyZSwgU2FiaW5hPC9hdXRob3I+PGF1dGhvcj5aYW5nbW8sIFRzaG9r
aTwvYXV0aG9yPjxhdXRob3I+V2FuZ2RpLCBLYXJtYTwvYXV0aG9yPjwvYXV0aG9ycz48L2NvbnRy
aWJ1dG9ycz48dGl0bGVzPjx0aXRsZT5BbiBFeHRlbnNpdmUgQW5hbHlzaXMgb2YgR05IIEluZGV4
PC90aXRsZT48L3RpdGxlcz48ZGF0ZXM+PHllYXI+MjAxMjwveWVhcj48L2RhdGVzPjxwdWItbG9j
YXRpb24+VGhpbXBodTwvcHViLWxvY2F0aW9uPjxwdWJsaXNoZXI+VGhlIENlbnRyZSBmb3IgQmh1
dGFuIFN0dWRpZXM8L3B1Ymxpc2hlcj48dXJscz48L3VybHM+PC9yZWNvcmQ+PC9DaXRlPjxDaXRl
PjxBdXRob3I+R3JhaGFtPC9BdXRob3I+PFllYXI+MjAwODwvWWVhcj48UmVjTnVtPjgxMzU8L1Jl
Y051bT48cmVjb3JkPjxyZWMtbnVtYmVyPjgxMzU8L3JlYy1udW1iZXI+PGZvcmVpZ24ta2V5cz48
a2V5IGFwcD0iRU4iIGRiLWlkPSJlZHo1cjlkYWFhd3Jzd2V2c3ZqeHpwdGx4NXNhczVkd3hmdmQi
IHRpbWVzdGFtcD0iMTUzODE2MDc0MyIgZ3VpZD0iMTA5ZjhhZGUtZGZhMy00ZDE1LWFjM2EtMjMy
MTA4MzI1OGMyIj44MTM1PC9rZXk+PC9mb3JlaWduLWtleXM+PHJlZi10eXBlIG5hbWU9IkpvdXJu
YWwgQXJ0aWNsZSI+MTc8L3JlZi10eXBlPjxjb250cmlidXRvcnM+PGF1dGhvcnM+PGF1dGhvcj5H
cmFoYW0sIEMuPC9hdXRob3I+PC9hdXRob3JzPjwvY29udHJpYnV0b3JzPjxhdXRoLWFkZHJlc3M+
QnJvb2tpbmdzIEluc3RpdHV0aW9uLCBXYXNoaW5ndG9uLCBEQywgVVNBLiBjZ3JhaGFtQGJyb29r
aW5ncy5lZHU8L2F1dGgtYWRkcmVzcz48dGl0bGVzPjx0aXRsZT5IYXBwaW5lc3MgYW5kIGhlYWx0
aDogbGVzc29ucy0tYW5kIHF1ZXN0aW9ucy0tZm9yIHB1YmxpYyBwb2xpY3k8L3RpdGxlPjxzZWNv
bmRhcnktdGl0bGU+SGVhbHRoIEFmZiAoTWlsbHdvb2QpPC9zZWNvbmRhcnktdGl0bGU+PGFsdC10
aXRsZT5IZWFsdGggYWZmYWlycyAoUHJvamVjdCBIb3BlKTwvYWx0LXRpdGxlPjwvdGl0bGVzPjxw
ZXJpb2RpY2FsPjxmdWxsLXRpdGxlPkhlYWx0aCBBZmYgKE1pbGx3b29kKTwvZnVsbC10aXRsZT48
L3BlcmlvZGljYWw+PHBhZ2VzPjcyLTg3PC9wYWdlcz48dm9sdW1lPjI3PC92b2x1bWU+PG51bWJl
cj4xPC9udW1iZXI+PGVkaXRpb24+MjAwOC8wMS8wOTwvZWRpdGlvbj48a2V5d29yZHM+PGtleXdv
cmQ+QWRhcHRhdGlvbiwgUHN5Y2hvbG9naWNhbDwva2V5d29yZD48a2V5d29yZD4qQXR0aXR1ZGUg
dG8gSGVhbHRoPC9rZXl3b3JkPjxrZXl3b3JkPkNyb3NzLUN1bHR1cmFsIENvbXBhcmlzb248L2tl
eXdvcmQ+PGtleXdvcmQ+RGV2ZWxvcGVkIENvdW50cmllczwva2V5d29yZD48a2V5d29yZD5EZXZl
bG9waW5nIENvdW50cmllczwva2V5d29yZD48a2V5d29yZD4qSGFwcGluZXNzPC9rZXl3b3JkPjxr
ZXl3b3JkPipIZWFsdGggUG9saWN5PC9rZXl3b3JkPjxrZXl3b3JkPipIZWFsdGggU3RhdHVzPC9r
ZXl3b3JkPjxrZXl3b3JkPkhlYWx0aCBTdGF0dXMgRGlzcGFyaXRpZXM8L2tleXdvcmQ+PGtleXdv
cmQ+SHVtYW5zPC9rZXl3b3JkPjxrZXl3b3JkPkluY29tZS9zdGF0aXN0aWNzICZhbXA7IG51bWVy
aWNhbCBkYXRhPC9rZXl3b3JkPjxrZXl3b3JkPipNb2RlbHMsIEVjb25vbWV0cmljPC9rZXl3b3Jk
PjxrZXl3b3JkPlBvdmVydHkvc3RhdGlzdGljcyAmYW1wOyBudW1lcmljYWwgZGF0YTwva2V5d29y
ZD48a2V5d29yZD5RdWFsaXR5IG9mIExpZmUvcHN5Y2hvbG9neTwva2V5d29yZD48a2V5d29yZD5S
ZWdyZXNzaW9uIEFuYWx5c2lzPC9rZXl3b3JkPjxrZXl3b3JkPlNvY2lhbCBXZWxmYXJlLyplY29u
b21pY3M8L2tleXdvcmQ+PGtleXdvcmQ+U3RlcmVvdHlwaW5nPC9rZXl3b3JkPjxrZXl3b3JkPlZh
bHVlIG9mIExpZmUvKmVjb25vbWljczwva2V5d29yZD48L2tleXdvcmRzPjxkYXRlcz48eWVhcj4y
MDA4PC95ZWFyPjxwdWItZGF0ZXM+PGRhdGU+SmFuLUZlYjwvZGF0ZT48L3B1Yi1kYXRlcz48L2Rh
dGVzPjxpc2JuPjAyNzgtMjcxNTwvaXNibj48YWNjZXNzaW9uLW51bT4xODE4MDQ4MTwvYWNjZXNz
aW9uLW51bT48dXJscz48L3VybHM+PGVsZWN0cm9uaWMtcmVzb3VyY2UtbnVtPjEwLjEzNzcvaGx0
aGFmZi4yNy4xLjcyPC9lbGVjdHJvbmljLXJlc291cmNlLW51bT48cmVtb3RlLWRhdGFiYXNlLXBy
b3ZpZGVyPk5MTTwvcmVtb3RlLWRhdGFiYXNlLXByb3ZpZGVyPjxsYW5ndWFnZT5lbmc8L2xhbmd1
YWdlPjwvcmVjb3JkPjwvQ2l0ZT48Q2l0ZT48QXV0aG9yPkVpYm5lcjwvQXV0aG9yPjxZZWFyPjIw
MDU8L1llYXI+PFJlY051bT44MTM2PC9SZWNOdW0+PHJlY29yZD48cmVjLW51bWJlcj44MTM2PC9y
ZWMtbnVtYmVyPjxmb3JlaWduLWtleXM+PGtleSBhcHA9IkVOIiBkYi1pZD0iZWR6NXI5ZGFhYXdy
c3dldnN2anh6cHRseDVzYXM1ZHd4ZnZkIiB0aW1lc3RhbXA9IjE1MzgxNjA3NDMiIGd1aWQ9ImI1
ZGVmNmI3LTI1MWQtNDE2MC1hMTAwLWYxZTM2NWNjZWRjZCI+ODEzNjwva2V5PjwvZm9yZWlnbi1r
ZXlzPjxyZWYtdHlwZSBuYW1lPSJKb3VybmFsIEFydGljbGUiPjE3PC9yZWYtdHlwZT48Y29udHJp
YnV0b3JzPjxhdXRob3JzPjxhdXRob3I+RWlibmVyLCBDaHJpc3RpbmU8L2F1dGhvcj48YXV0aG9y
PkV2YW5zLCBXaWxsaWFtPC9hdXRob3I+PC9hdXRob3JzPjwvY29udHJpYnV0b3JzPjx0aXRsZXM+
PHRpdGxlPlJlbGF0aXZlIERlcHJpdmF0aW9uLCBQb29yIEhlYWx0aCBIYWJpdHMsIGFuZCBNb3J0
YWxpdHk8L3RpdGxlPjxzZWNvbmRhcnktdGl0bGU+Sm91cm5hbCBvZiBIdW1hbiBSZXNvdXJjZXM8
L3NlY29uZGFyeS10aXRsZT48L3RpdGxlcz48cGVyaW9kaWNhbD48ZnVsbC10aXRsZT5Kb3VybmFs
IG9mIEh1bWFuIFJlc291cmNlczwvZnVsbC10aXRsZT48L3BlcmlvZGljYWw+PHZvbHVtZT40MDwv
dm9sdW1lPjxudW1iZXI+MzwvbnVtYmVyPjxkYXRlcz48eWVhcj4yMDA1PC95ZWFyPjwvZGF0ZXM+
PHVybHM+PHJlbGF0ZWQtdXJscz48dXJsPmh0dHBzOi8vRWNvblBhcGVycy5yZXBlYy5vcmcvUmVQ
RWM6dXdwOmpocmlzczp2OjQwOnk6MjAwNTppOjI6cDU5MS02MjA8L3VybD48L3JlbGF0ZWQtdXJs
cz48L3VybHM+PC9yZWNvcmQ+PC9DaXRlPjxDaXRlPjxBdXRob3I+RGVhdG9uPC9BdXRob3I+PFll
YXI+MjAwMTwvWWVhcj48UmVjTnVtPjgxMzc8L1JlY051bT48cmVjb3JkPjxyZWMtbnVtYmVyPjgx
Mzc8L3JlYy1udW1iZXI+PGZvcmVpZ24ta2V5cz48a2V5IGFwcD0iRU4iIGRiLWlkPSJlZHo1cjlk
YWFhd3Jzd2V2c3ZqeHpwdGx4NXNhczVkd3hmdmQiIHRpbWVzdGFtcD0iMTUzODE2MDc0MyIgZ3Vp
ZD0iYmZmNmE3MTUtZDU2NS00YWExLTllYmEtOWY1MjVjNmIwZGY4Ij44MTM3PC9rZXk+PC9mb3Jl
aWduLWtleXM+PHJlZi10eXBlIG5hbWU9IkpvdXJuYWwgQXJ0aWNsZSI+MTc8L3JlZi10eXBlPjxj
b250cmlidXRvcnM+PGF1dGhvcnM+PGF1dGhvcj5EZWF0b24sIEFuZ3VzPC9hdXRob3I+PC9hdXRo
b3JzPjwvY29udHJpYnV0b3JzPjx0aXRsZXM+PHRpdGxlPlJlbGF0aXZlIERlcHJpdmF0aW9uLCBJ
bmVxdWFsaXR5LCBhbmQgTW9ydGFsaXR5PC90aXRsZT48c2Vjb25kYXJ5LXRpdGxlPk5hdGlvbmFs
IEJ1cmVhdSBvZiBFY29ub21pYyBSZXNlYXJjaCBXb3JraW5nIFBhcGVyIFNlcmllczwvc2Vjb25k
YXJ5LXRpdGxlPjwvdGl0bGVzPjxwZXJpb2RpY2FsPjxmdWxsLXRpdGxlPk5hdGlvbmFsIEJ1cmVh
dSBvZiBFY29ub21pYyBSZXNlYXJjaCBXb3JraW5nIFBhcGVyIFNlcmllczwvZnVsbC10aXRsZT48
L3BlcmlvZGljYWw+PHZvbHVtZT44MDk5PC92b2x1bWU+PGRhdGVzPjx5ZWFyPjIwMDE8L3llYXI+
PC9kYXRlcz48dXJscz48L3VybHM+PC9yZWNvcmQ+PC9DaXRlPjxDaXRlPjxBdXRob3I+QnJ1bm5l
cjwvQXV0aG9yPjxZZWFyPjE5OTc8L1llYXI+PFJlY051bT44MTM4PC9SZWNOdW0+PHJlY29yZD48
cmVjLW51bWJlcj44MTM4PC9yZWMtbnVtYmVyPjxmb3JlaWduLWtleXM+PGtleSBhcHA9IkVOIiBk
Yi1pZD0iZWR6NXI5ZGFhYXdyc3dldnN2anh6cHRseDVzYXM1ZHd4ZnZkIiB0aW1lc3RhbXA9IjE1
MzgxNjA3NDMiIGd1aWQ9ImRmNTMzMGNlLWZmODctNDQzNC1iMDgyLTc2YzQ1Y2Q0MDQ5ZSI+ODEz
ODwva2V5PjwvZm9yZWlnbi1rZXlzPjxyZWYtdHlwZSBuYW1lPSJKb3VybmFsIEFydGljbGUiPjE3
PC9yZWYtdHlwZT48Y29udHJpYnV0b3JzPjxhdXRob3JzPjxhdXRob3I+QnJ1bm5lciwgRS48L2F1
dGhvcj48L2F1dGhvcnM+PC9jb250cmlidXRvcnM+PGF1dGgtYWRkcmVzcz5EZXBhcnRtZW50IG9m
IEVwaWRlbWlvbG9neSBhbmQgUHVibGljIEhlYWx0aCwgVW5pdmVyc2l0eSBDb2xsZWdlIExvbmRv
bi4gZS5icnVubmVyQHVjbC5hYy51azwvYXV0aC1hZGRyZXNzPjx0aXRsZXM+PHRpdGxlPlN0cmVz
cyBhbmQgdGhlIGJpb2xvZ3kgb2YgaW5lcXVhbGl0eTwvdGl0bGU+PHNlY29uZGFyeS10aXRsZT5C
bWo8L3NlY29uZGFyeS10aXRsZT48YWx0LXRpdGxlPkJNSiAoQ2xpbmljYWwgcmVzZWFyY2ggZWQu
KTwvYWx0LXRpdGxlPjwvdGl0bGVzPjxwZXJpb2RpY2FsPjxmdWxsLXRpdGxlPkJNSjwvZnVsbC10
aXRsZT48L3BlcmlvZGljYWw+PHBhZ2VzPjE0NzItNjwvcGFnZXM+PHZvbHVtZT4zMTQ8L3ZvbHVt
ZT48bnVtYmVyPjcwOTI8L251bWJlcj48ZWRpdGlvbj4xOTk3LzA1LzE3PC9lZGl0aW9uPjxrZXl3
b3Jkcz48a2V5d29yZD5BZGFwdGF0aW9uLCBQc3ljaG9sb2dpY2FsPC9rZXl3b3JkPjxrZXl3b3Jk
PkNhcmRpb3Zhc2N1bGFyIERpc2Vhc2VzL2V0aW9sb2d5PC9rZXl3b3JkPjxrZXl3b3JkPkZlbWFs
ZTwva2V5d29yZD48a2V5d29yZD5IdW1hbnM8L2tleXdvcmQ+PGtleXdvcmQ+SW1tdW5lIFN5c3Rl
bSBEaXNlYXNlcy9ldGlvbG9neTwva2V5d29yZD48a2V5d29yZD5JbmZlY3Rpb24vZXRpb2xvZ3k8
L2tleXdvcmQ+PGtleXdvcmQ+TWFsZTwva2V5d29yZD48a2V5d29yZD5Qb3ZlcnR5PC9rZXl3b3Jk
PjxrZXl3b3JkPlNvY2lhbCBDbGFzczwva2V5d29yZD48a2V5d29yZD5Tb2Npb2Vjb25vbWljIEZh
Y3RvcnM8L2tleXdvcmQ+PGtleXdvcmQ+U3RyZXNzLCBQc3ljaG9sb2dpY2FsLypldGlvbG9neTwv
a2V5d29yZD48L2tleXdvcmRzPjxkYXRlcz48eWVhcj4xOTk3PC95ZWFyPjxwdWItZGF0ZXM+PGRh
dGU+TWF5IDE3PC9kYXRlPjwvcHViLWRhdGVzPjwvZGF0ZXM+PGlzYm4+MDk1OS04MTM4IChQcmlu
dCkmI3hEOzA5NTktODEzODwvaXNibj48YWNjZXNzaW9uLW51bT45MTY3NTY4PC9hY2Nlc3Npb24t
bnVtPjx1cmxzPjwvdXJscz48Y3VzdG9tMj5QTUMyMTI2NzQ0PC9jdXN0b20yPjxyZW1vdGUtZGF0
YWJhc2UtcHJvdmlkZXI+TkxNPC9yZW1vdGUtZGF0YWJhc2UtcHJvdmlkZXI+PGxhbmd1YWdlPmVu
ZzwvbGFuZ3VhZ2U+PC9yZWNvcmQ+PC9DaXRlPjxDaXRlPjxBdXRob3I+RGlja2Vyc29uPC9BdXRo
b3I+PFllYXI+MjAwNDwvWWVhcj48UmVjTnVtPjgxMzk8L1JlY051bT48cmVjb3JkPjxyZWMtbnVt
YmVyPjgxMzk8L3JlYy1udW1iZXI+PGZvcmVpZ24ta2V5cz48a2V5IGFwcD0iRU4iIGRiLWlkPSJl
ZHo1cjlkYWFhd3Jzd2V2c3ZqeHpwdGx4NXNhczVkd3hmdmQiIHRpbWVzdGFtcD0iMTUzODE2MDc0
MyIgZ3VpZD0iZDMyOWMzYmUtMjJhMS00OThhLWIxYTUtMWY4YWU4OTFiNDIzIj44MTM5PC9rZXk+
PC9mb3JlaWduLWtleXM+PHJlZi10eXBlIG5hbWU9IkpvdXJuYWwgQXJ0aWNsZSI+MTc8L3JlZi10
eXBlPjxjb250cmlidXRvcnM+PGF1dGhvcnM+PGF1dGhvcj5EaWNrZXJzb24sIFMuIFMuPC9hdXRo
b3I+PGF1dGhvcj5LZW1lbnksIE0uIEUuPC9hdXRob3I+PC9hdXRob3JzPjwvY29udHJpYnV0b3Jz
PjxhdXRoLWFkZHJlc3M+RGVwYXJ0bWVudCBvZiBQc3ljaG9sb2d5LCBVbml2ZXJzaXR5IG9mIENh
bGlmb3JuaWEsIExvcyBBbmdlbGVzLCBMb3MgQW5nZWxlcywgQ0EsIFVTQS4gc2RpY2tlcnNAdWNs
YS5lZHU8L2F1dGgtYWRkcmVzcz48dGl0bGVzPjx0aXRsZT5BY3V0ZSBzdHJlc3NvcnMgYW5kIGNv
cnRpc29sIHJlc3BvbnNlczogYSB0aGVvcmV0aWNhbCBpbnRlZ3JhdGlvbiBhbmQgc3ludGhlc2lz
IG9mIGxhYm9yYXRvcnkgcmVzZWFyY2g8L3RpdGxlPjxzZWNvbmRhcnktdGl0bGU+UHN5Y2hvbCBC
dWxsPC9zZWNvbmRhcnktdGl0bGU+PGFsdC10aXRsZT5Qc3ljaG9sb2dpY2FsIGJ1bGxldGluPC9h
bHQtdGl0bGU+PC90aXRsZXM+PHBlcmlvZGljYWw+PGZ1bGwtdGl0bGU+UHN5Y2hvbCBCdWxsPC9m
dWxsLXRpdGxlPjxhYmJyLTE+UHN5Y2hvbG9naWNhbCBidWxsZXRpbjwvYWJici0xPjwvcGVyaW9k
aWNhbD48YWx0LXBlcmlvZGljYWw+PGZ1bGwtdGl0bGU+UHN5Y2hvbCBCdWxsPC9mdWxsLXRpdGxl
PjxhYmJyLTE+UHN5Y2hvbG9naWNhbCBidWxsZXRpbjwvYWJici0xPjwvYWx0LXBlcmlvZGljYWw+
PHBhZ2VzPjM1NS05MTwvcGFnZXM+PHZvbHVtZT4xMzA8L3ZvbHVtZT48bnVtYmVyPjM8L251bWJl
cj48ZWRpdGlvbj4yMDA0LzA1LzA1PC9lZGl0aW9uPjxrZXl3b3Jkcz48a2V5d29yZD5BY3V0ZSBE
aXNlYXNlPC9rZXl3b3JkPjxrZXl3b3JkPkFkb2xlc2NlbnQ8L2tleXdvcmQ+PGtleXdvcmQ+QWRy
ZW5vY29ydGljb3Ryb3BpYyBIb3Jtb25lL2Jpb3N5bnRoZXNpczwva2V5d29yZD48a2V5d29yZD5B
ZHVsdDwva2V5d29yZD48a2V5d29yZD5BZ2VkPC9rZXl3b3JkPjxrZXl3b3JkPkZlbWFsZTwva2V5
d29yZD48a2V5d29yZD5IdW1hbnM8L2tleXdvcmQ+PGtleXdvcmQ+SHlkcm9jb3J0aXNvbmUvYmlv
c3ludGhlc2lzL2Jsb29kLypwaHlzaW9sb2d5PC9rZXl3b3JkPjxrZXl3b3JkPkxpbmVhciBNb2Rl
bHM8L2tleXdvcmQ+PGtleXdvcmQ+TWFsZTwva2V5d29yZD48a2V5d29yZD5NaWRkbGUgQWdlZDwv
a2V5d29yZD48a2V5d29yZD4qTW9kZWxzLCBQc3ljaG9sb2dpY2FsPC9rZXl3b3JkPjxrZXl3b3Jk
Pk1vdGl2YXRpb248L2tleXdvcmQ+PGtleXdvcmQ+UHJlZGljdGl2ZSBWYWx1ZSBvZiBUZXN0czwv
a2V5d29yZD48a2V5d29yZD5TYWxpdmE8L2tleXdvcmQ+PGtleXdvcmQ+U29jaWFsIEJlaGF2aW9y
PC9rZXl3b3JkPjxrZXl3b3JkPlNvY2lhbCBFbnZpcm9ubWVudDwva2V5d29yZD48a2V5d29yZD5T
dHJlc3MsIFBzeWNob2xvZ2ljYWwvYmxvb2QvKm1ldGFib2xpc20vKnBzeWNob2xvZ3k8L2tleXdv
cmQ+PGtleXdvcmQ+VGFzayBQZXJmb3JtYW5jZSBhbmQgQW5hbHlzaXM8L2tleXdvcmQ+PGtleXdv
cmQ+VGltZSBGYWN0b3JzPC9rZXl3b3JkPjwva2V5d29yZHM+PGRhdGVzPjx5ZWFyPjIwMDQ8L3ll
YXI+PHB1Yi1kYXRlcz48ZGF0ZT5NYXk8L2RhdGU+PC9wdWItZGF0ZXM+PC9kYXRlcz48aXNibj4w
MDMzLTI5MDkgKFByaW50KSYjeEQ7MDAzMy0yOTA5PC9pc2JuPjxhY2Nlc3Npb24tbnVtPjE1MTIy
OTI0PC9hY2Nlc3Npb24tbnVtPjx1cmxzPjwvdXJscz48ZWxlY3Ryb25pYy1yZXNvdXJjZS1udW0+
MTAuMTAzNy8wMDMzLTI5MDkuMTMwLjMuMzU1PC9lbGVjdHJvbmljLXJlc291cmNlLW51bT48cmVt
b3RlLWRhdGFiYXNlLXByb3ZpZGVyPk5MTTwvcmVtb3RlLWRhdGFiYXNlLXByb3ZpZGVyPjxsYW5n
dWFnZT5lbmc8L2xhbmd1YWdlPjwvcmVjb3JkPjwvQ2l0ZT48Q2l0ZT48QXV0aG9yPk1jRXdlbjwv
QXV0aG9yPjxZZWFyPjIwMTI8L1llYXI+PFJlY051bT44MTQwPC9SZWNOdW0+PHJlY29yZD48cmVj
LW51bWJlcj44MTQwPC9yZWMtbnVtYmVyPjxmb3JlaWduLWtleXM+PGtleSBhcHA9IkVOIiBkYi1p
ZD0iZWR6NXI5ZGFhYXdyc3dldnN2anh6cHRseDVzYXM1ZHd4ZnZkIiB0aW1lc3RhbXA9IjE1Mzgx
NjA3NDMiIGd1aWQ9IjcyZjA0MjgyLTNlZGYtNDk1NS1iOGU3LWUzNzhmNjk4N2NkOCI+ODE0MDwv
a2V5PjwvZm9yZWlnbi1rZXlzPjxyZWYtdHlwZSBuYW1lPSJKb3VybmFsIEFydGljbGUiPjE3PC9y
ZWYtdHlwZT48Y29udHJpYnV0b3JzPjxhdXRob3JzPjxhdXRob3I+TWNFd2VuLCBCLiBTLjwvYXV0
aG9yPjwvYXV0aG9ycz48L2NvbnRyaWJ1dG9ycz48YXV0aC1hZGRyZXNzPkxhYm9yYXRvcnkgb2Yg
TmV1cm9lbmRvY3Jpbm9sb2d5LCBUaGUgUm9ja2VmZWxsZXIgVW5pdmVyc2l0eSwgTmV3IFlvcmss
IE5ZIDEwMDY1LCBVU0EuIG1jZXdlbkBtYWlsLnJvY2tlZmVsbGVyLmVkdTwvYXV0aC1hZGRyZXNz
Pjx0aXRsZXM+PHRpdGxlPkJyYWluIG9uIHN0cmVzczogaG93IHRoZSBzb2NpYWwgZW52aXJvbm1l
bnQgZ2V0cyB1bmRlciB0aGUgc2tpbjwvdGl0bGU+PHNlY29uZGFyeS10aXRsZT5Qcm9jIE5hdGwg
QWNhZCBTY2kgVSBTIEE8L3NlY29uZGFyeS10aXRsZT48YWx0LXRpdGxlPlByb2NlZWRpbmdzIG9m
IHRoZSBOYXRpb25hbCBBY2FkZW15IG9mIFNjaWVuY2VzIG9mIHRoZSBVbml0ZWQgU3RhdGVzIG9m
IEFtZXJpY2E8L2FsdC10aXRsZT48L3RpdGxlcz48cGVyaW9kaWNhbD48ZnVsbC10aXRsZT5Qcm9j
IE5hdGwgQWNhZCBTY2kgVSBTIEE8L2Z1bGwtdGl0bGU+PC9wZXJpb2RpY2FsPjxhbHQtcGVyaW9k
aWNhbD48ZnVsbC10aXRsZT5Qcm9jZWVkaW5ncyBvZiB0aGUgTmF0aW9uYWwgQWNhZGVteSBvZiBT
Y2llbmNlcyBvZiB0aGUgVW5pdGVkIFN0YXRlcyBvZiBBbWVyaWNhPC9mdWxsLXRpdGxlPjwvYWx0
LXBlcmlvZGljYWw+PHBhZ2VzPjE3MTgwLTU8L3BhZ2VzPjx2b2x1bWU+MTA5IFN1cHBsIDI8L3Zv
bHVtZT48ZWRpdGlvbj4yMDEyLzEwLzEwPC9lZGl0aW9uPjxrZXl3b3Jkcz48a2V5d29yZD5BbGxv
c3Rhc2lzL3BoeXNpb2xvZ3k8L2tleXdvcmQ+PGtleXdvcmQ+QnJhaW4vKnBoeXNpb2xvZ3k8L2tl
eXdvcmQ+PGtleXdvcmQ+Q2hpbGQ8L2tleXdvcmQ+PGtleXdvcmQ+R2x1Y29jb3J0aWNvaWRzL3Bo
eXNpb2xvZ3k8L2tleXdvcmQ+PGtleXdvcmQ+SGlwcG9jYW1wdXMvcGh5c2lvbG9neTwva2V5d29y
ZD48a2V5d29yZD5IdW1hbnM8L2tleXdvcmQ+PGtleXdvcmQ+TW9kZWxzLCBOZXVyb2xvZ2ljYWw8
L2tleXdvcmQ+PGtleXdvcmQ+TW9kZWxzLCBQc3ljaG9sb2dpY2FsPC9rZXl3b3JkPjxrZXl3b3Jk
Pk5ldXJvbmFsIFBsYXN0aWNpdHk8L2tleXdvcmQ+PGtleXdvcmQ+U29jaWFsIENvbmRpdGlvbnM8
L2tleXdvcmQ+PGtleXdvcmQ+KlNvY2lhbCBFbnZpcm9ubWVudDwva2V5d29yZD48a2V5d29yZD4q
U3RyZXNzLCBQaHlzaW9sb2dpY2FsPC9rZXl3b3JkPjxrZXl3b3JkPipTdHJlc3MsIFBzeWNob2xv
Z2ljYWw8L2tleXdvcmQ+PC9rZXl3b3Jkcz48ZGF0ZXM+PHllYXI+MjAxMjwveWVhcj48cHViLWRh
dGVzPjxkYXRlPk9jdCAxNjwvZGF0ZT48L3B1Yi1kYXRlcz48L2RhdGVzPjxpc2JuPjAwMjctODQy
NDwvaXNibj48YWNjZXNzaW9uLW51bT4yMzA0NTY0ODwvYWNjZXNzaW9uLW51bT48dXJscz48L3Vy
bHM+PGN1c3RvbTI+UE1DMzQ3NzM3ODwvY3VzdG9tMj48ZWxlY3Ryb25pYy1yZXNvdXJjZS1udW0+
MTAuMTA3My9wbmFzLjExMjEyNTQxMDk8L2VsZWN0cm9uaWMtcmVzb3VyY2UtbnVtPjxyZW1vdGUt
ZGF0YWJhc2UtcHJvdmlkZXI+TkxNPC9yZW1vdGUtZGF0YWJhc2UtcHJvdmlkZXI+PGxhbmd1YWdl
PmVuZzwvbGFuZ3VhZ2U+PC9yZWNvcmQ+PC9DaXRlPjwvRW5kTm90ZT4A
</w:fldData>
        </w:fldChar>
      </w:r>
      <w:r w:rsidR="008840B4">
        <w:rPr>
          <w:color w:val="000000" w:themeColor="text1"/>
        </w:rPr>
        <w:instrText xml:space="preserve"> ADDIN EN.CITE.DATA </w:instrText>
      </w:r>
      <w:r w:rsidR="008840B4">
        <w:rPr>
          <w:color w:val="000000" w:themeColor="text1"/>
        </w:rPr>
      </w:r>
      <w:r w:rsidR="008840B4">
        <w:rPr>
          <w:color w:val="000000" w:themeColor="text1"/>
        </w:rPr>
        <w:fldChar w:fldCharType="end"/>
      </w:r>
      <w:r w:rsidR="004D7CE4" w:rsidRPr="004D7CE4">
        <w:rPr>
          <w:color w:val="000000" w:themeColor="text1"/>
        </w:rPr>
        <w:fldChar w:fldCharType="separate"/>
      </w:r>
      <w:r w:rsidR="008840B4" w:rsidRPr="008840B4">
        <w:rPr>
          <w:noProof/>
          <w:color w:val="000000" w:themeColor="text1"/>
          <w:vertAlign w:val="superscript"/>
        </w:rPr>
        <w:t>[36-43]</w:t>
      </w:r>
      <w:r w:rsidR="004D7CE4" w:rsidRPr="004D7CE4">
        <w:rPr>
          <w:color w:val="000000" w:themeColor="text1"/>
        </w:rPr>
        <w:fldChar w:fldCharType="end"/>
      </w:r>
      <w:r w:rsidR="005D4A5E">
        <w:rPr>
          <w:color w:val="000000" w:themeColor="text1"/>
        </w:rPr>
        <w:t xml:space="preserve"> and </w:t>
      </w:r>
      <w:r w:rsidR="004D7CE4" w:rsidRPr="004D7CE4">
        <w:rPr>
          <w:color w:val="000000" w:themeColor="text1"/>
        </w:rPr>
        <w:t xml:space="preserve">poor economic status and decision-making </w:t>
      </w:r>
      <w:r w:rsidR="004D7CE4" w:rsidRPr="004D7CE4">
        <w:rPr>
          <w:color w:val="000000" w:themeColor="text1"/>
        </w:rPr>
        <w:fldChar w:fldCharType="begin">
          <w:fldData xml:space="preserve">PEVuZE5vdGU+PENpdGU+PEF1dGhvcj5Nb2doYWRkYW08L0F1dGhvcj48WWVhcj4yMDA1PC9ZZWFy
PjxSZWNOdW0+ODE0MTwvUmVjTnVtPjxEaXNwbGF5VGV4dD48c3R5bGUgZmFjZT0ic3VwZXJzY3Jp
cHQiPls0NCwgNDVdPC9zdHlsZT48L0Rpc3BsYXlUZXh0PjxyZWNvcmQ+PHJlYy1udW1iZXI+ODE0
MTwvcmVjLW51bWJlcj48Zm9yZWlnbi1rZXlzPjxrZXkgYXBwPSJFTiIgZGItaWQ9ImVkejVyOWRh
YWF3cnN3ZXZzdmp4enB0bHg1c2FzNWR3eGZ2ZCIgdGltZXN0YW1wPSIxNTM4MTYwNzQzIiBndWlk
PSI3OTdmZmVlMC1kZjNmLTQ3M2ItYTI5Ni00YTQzMGQ4ZjdhZjIiPjgxNDE8L2tleT48L2ZvcmVp
Z24ta2V5cz48cmVmLXR5cGUgbmFtZT0iSm91cm5hbCBBcnRpY2xlIj4xNzwvcmVmLXR5cGU+PGNv
bnRyaWJ1dG9ycz48YXV0aG9ycz48YXV0aG9yPk1vZ2hhZGRhbSwgRmF0aGFsaSBNLjwvYXV0aG9y
PjwvYXV0aG9ycz48L2NvbnRyaWJ1dG9ycz48YXV0aC1hZGRyZXNzPk1vZ2hhZGRhbSwgRmF0aGFs
aSBNLjogRGVwYXJ0bWVudCBvZiBQc3ljaG9sb2d5LCBHZW9yZ2V0b3duIFVuaXZlcnNpdHksIFdo
aXRlIEdyYXZlbm9yIEJ1aWxkaW5nLCAzcmQgZmxvb3IsIFdhc2hpbmd0b24sIERDLCBVUywgMjAw
NTcsIG1vZ2hhZGRmQGdlb3JnZXRvd24uZWR1PC9hdXRoLWFkZHJlc3M+PHRpdGxlcz48dGl0bGU+
VGhlIFN0YWlyY2FzZSB0byBUZXJyb3Jpc206IEEgUHN5Y2hvbG9naWNhbCBFeHBsb3JhdGlvbjwv
dGl0bGU+PHNlY29uZGFyeS10aXRsZT5BbWVyaWNhbiBQc3ljaG9sb2dpc3Q8L3NlY29uZGFyeS10
aXRsZT48L3RpdGxlcz48cGVyaW9kaWNhbD48ZnVsbC10aXRsZT5BbWVyaWNhbiBQc3ljaG9sb2dp
c3Q8L2Z1bGwtdGl0bGU+PC9wZXJpb2RpY2FsPjxwYWdlcz4xNjEtMTY5PC9wYWdlcz48dm9sdW1l
PjYwPC92b2x1bWU+PG51bWJlcj4yPC9udW1iZXI+PGtleXdvcmRzPjxrZXl3b3JkPipQc3ljaG9k
eW5hbWljczwva2V5d29yZD48a2V5d29yZD4qU29jaW9jdWx0dXJhbCBGYWN0b3JzPC9rZXl3b3Jk
PjxrZXl3b3JkPlRlcnJvcmlzbTwva2V5d29yZD48L2tleXdvcmRzPjxkYXRlcz48eWVhcj4yMDA1
PC95ZWFyPjwvZGF0ZXM+PHB1Yi1sb2NhdGlvbj5VUzwvcHViLWxvY2F0aW9uPjxwdWJsaXNoZXI+
QW1lcmljYW4gUHN5Y2hvbG9naWNhbCBBc3NvY2lhdGlvbjwvcHVibGlzaGVyPjxpc2JuPjE5MzUt
OTkwWChFbGVjdHJvbmljKSwwMDAzLTA2NlgoUHJpbnQpPC9pc2JuPjx1cmxzPjwvdXJscz48ZWxl
Y3Ryb25pYy1yZXNvdXJjZS1udW0+MTAuMTAzNy8wMDAzLTA2NlguNjAuMi4xNjE8L2VsZWN0cm9u
aWMtcmVzb3VyY2UtbnVtPjwvcmVjb3JkPjwvQ2l0ZT48Q2l0ZT48QXV0aG9yPk1hY291cnM8L0F1
dGhvcj48WWVhcj4yMDExPC9ZZWFyPjxSZWNOdW0+ODE0MjwvUmVjTnVtPjxyZWNvcmQ+PHJlYy1u
dW1iZXI+ODE0MjwvcmVjLW51bWJlcj48Zm9yZWlnbi1rZXlzPjxrZXkgYXBwPSJFTiIgZGItaWQ9
ImVkejVyOWRhYWF3cnN3ZXZzdmp4enB0bHg1c2FzNWR3eGZ2ZCIgdGltZXN0YW1wPSIxNTM4MTYw
NzQzIiBndWlkPSI1NDk4ODU1ZC1hN2YwLTQ2MGUtODcwNy0xY2VjZjNlYTE1NmEiPjgxNDI8L2tl
eT48L2ZvcmVpZ24ta2V5cz48cmVmLXR5cGUgbmFtZT0iSm91cm5hbCBBcnRpY2xlIj4xNzwvcmVm
LXR5cGU+PGNvbnRyaWJ1dG9ycz48YXV0aG9ycz48YXV0aG9yPk1hY291cnMsIEthcmVuPC9hdXRo
b3I+PC9hdXRob3JzPjwvY29udHJpYnV0b3JzPjx0aXRsZXM+PHRpdGxlPkluY3JlYXNpbmcgaW5l
cXVhbGl0eSBhbmQgY2l2aWwgY29uZmxpY3QgaW4gTmVwYWw8L3RpdGxlPjxzZWNvbmRhcnktdGl0
bGU+T3hmb3JkIEVjb25vbWljIFBhcGVyczwvc2Vjb25kYXJ5LXRpdGxlPjwvdGl0bGVzPjxwZXJp
b2RpY2FsPjxmdWxsLXRpdGxlPk94Zm9yZCBFY29ub21pYyBQYXBlcnM8L2Z1bGwtdGl0bGU+PC9w
ZXJpb2RpY2FsPjxwYWdlcz4xLTI2PC9wYWdlcz48dm9sdW1lPjYzPC92b2x1bWU+PG51bWJlcj4x
PC9udW1iZXI+PGRhdGVzPjx5ZWFyPjIwMTE8L3llYXI+PC9kYXRlcz48dXJscz48cmVsYXRlZC11
cmxzPjx1cmw+aHR0cHM6Ly9FY29uUGFwZXJzLnJlcGVjLm9yZy9SZVBFYzpvdXA6b3hlY3BwOnY6
NjM6eToyMDExOmk6MTpwOjEtMjY8L3VybD48L3JlbGF0ZWQtdXJscz48L3VybHM+PC9yZWNvcmQ+
PC9DaXRlPjwvRW5kTm90ZT4A
</w:fldData>
        </w:fldChar>
      </w:r>
      <w:r w:rsidR="008840B4">
        <w:rPr>
          <w:color w:val="000000" w:themeColor="text1"/>
        </w:rPr>
        <w:instrText xml:space="preserve"> ADDIN EN.CITE </w:instrText>
      </w:r>
      <w:r w:rsidR="008840B4">
        <w:rPr>
          <w:color w:val="000000" w:themeColor="text1"/>
        </w:rPr>
        <w:fldChar w:fldCharType="begin">
          <w:fldData xml:space="preserve">PEVuZE5vdGU+PENpdGU+PEF1dGhvcj5Nb2doYWRkYW08L0F1dGhvcj48WWVhcj4yMDA1PC9ZZWFy
PjxSZWNOdW0+ODE0MTwvUmVjTnVtPjxEaXNwbGF5VGV4dD48c3R5bGUgZmFjZT0ic3VwZXJzY3Jp
cHQiPls0NCwgNDVdPC9zdHlsZT48L0Rpc3BsYXlUZXh0PjxyZWNvcmQ+PHJlYy1udW1iZXI+ODE0
MTwvcmVjLW51bWJlcj48Zm9yZWlnbi1rZXlzPjxrZXkgYXBwPSJFTiIgZGItaWQ9ImVkejVyOWRh
YWF3cnN3ZXZzdmp4enB0bHg1c2FzNWR3eGZ2ZCIgdGltZXN0YW1wPSIxNTM4MTYwNzQzIiBndWlk
PSI3OTdmZmVlMC1kZjNmLTQ3M2ItYTI5Ni00YTQzMGQ4ZjdhZjIiPjgxNDE8L2tleT48L2ZvcmVp
Z24ta2V5cz48cmVmLXR5cGUgbmFtZT0iSm91cm5hbCBBcnRpY2xlIj4xNzwvcmVmLXR5cGU+PGNv
bnRyaWJ1dG9ycz48YXV0aG9ycz48YXV0aG9yPk1vZ2hhZGRhbSwgRmF0aGFsaSBNLjwvYXV0aG9y
PjwvYXV0aG9ycz48L2NvbnRyaWJ1dG9ycz48YXV0aC1hZGRyZXNzPk1vZ2hhZGRhbSwgRmF0aGFs
aSBNLjogRGVwYXJ0bWVudCBvZiBQc3ljaG9sb2d5LCBHZW9yZ2V0b3duIFVuaXZlcnNpdHksIFdo
aXRlIEdyYXZlbm9yIEJ1aWxkaW5nLCAzcmQgZmxvb3IsIFdhc2hpbmd0b24sIERDLCBVUywgMjAw
NTcsIG1vZ2hhZGRmQGdlb3JnZXRvd24uZWR1PC9hdXRoLWFkZHJlc3M+PHRpdGxlcz48dGl0bGU+
VGhlIFN0YWlyY2FzZSB0byBUZXJyb3Jpc206IEEgUHN5Y2hvbG9naWNhbCBFeHBsb3JhdGlvbjwv
dGl0bGU+PHNlY29uZGFyeS10aXRsZT5BbWVyaWNhbiBQc3ljaG9sb2dpc3Q8L3NlY29uZGFyeS10
aXRsZT48L3RpdGxlcz48cGVyaW9kaWNhbD48ZnVsbC10aXRsZT5BbWVyaWNhbiBQc3ljaG9sb2dp
c3Q8L2Z1bGwtdGl0bGU+PC9wZXJpb2RpY2FsPjxwYWdlcz4xNjEtMTY5PC9wYWdlcz48dm9sdW1l
PjYwPC92b2x1bWU+PG51bWJlcj4yPC9udW1iZXI+PGtleXdvcmRzPjxrZXl3b3JkPipQc3ljaG9k
eW5hbWljczwva2V5d29yZD48a2V5d29yZD4qU29jaW9jdWx0dXJhbCBGYWN0b3JzPC9rZXl3b3Jk
PjxrZXl3b3JkPlRlcnJvcmlzbTwva2V5d29yZD48L2tleXdvcmRzPjxkYXRlcz48eWVhcj4yMDA1
PC95ZWFyPjwvZGF0ZXM+PHB1Yi1sb2NhdGlvbj5VUzwvcHViLWxvY2F0aW9uPjxwdWJsaXNoZXI+
QW1lcmljYW4gUHN5Y2hvbG9naWNhbCBBc3NvY2lhdGlvbjwvcHVibGlzaGVyPjxpc2JuPjE5MzUt
OTkwWChFbGVjdHJvbmljKSwwMDAzLTA2NlgoUHJpbnQpPC9pc2JuPjx1cmxzPjwvdXJscz48ZWxl
Y3Ryb25pYy1yZXNvdXJjZS1udW0+MTAuMTAzNy8wMDAzLTA2NlguNjAuMi4xNjE8L2VsZWN0cm9u
aWMtcmVzb3VyY2UtbnVtPjwvcmVjb3JkPjwvQ2l0ZT48Q2l0ZT48QXV0aG9yPk1hY291cnM8L0F1
dGhvcj48WWVhcj4yMDExPC9ZZWFyPjxSZWNOdW0+ODE0MjwvUmVjTnVtPjxyZWNvcmQ+PHJlYy1u
dW1iZXI+ODE0MjwvcmVjLW51bWJlcj48Zm9yZWlnbi1rZXlzPjxrZXkgYXBwPSJFTiIgZGItaWQ9
ImVkejVyOWRhYWF3cnN3ZXZzdmp4enB0bHg1c2FzNWR3eGZ2ZCIgdGltZXN0YW1wPSIxNTM4MTYw
NzQzIiBndWlkPSI1NDk4ODU1ZC1hN2YwLTQ2MGUtODcwNy0xY2VjZjNlYTE1NmEiPjgxNDI8L2tl
eT48L2ZvcmVpZ24ta2V5cz48cmVmLXR5cGUgbmFtZT0iSm91cm5hbCBBcnRpY2xlIj4xNzwvcmVm
LXR5cGU+PGNvbnRyaWJ1dG9ycz48YXV0aG9ycz48YXV0aG9yPk1hY291cnMsIEthcmVuPC9hdXRo
b3I+PC9hdXRob3JzPjwvY29udHJpYnV0b3JzPjx0aXRsZXM+PHRpdGxlPkluY3JlYXNpbmcgaW5l
cXVhbGl0eSBhbmQgY2l2aWwgY29uZmxpY3QgaW4gTmVwYWw8L3RpdGxlPjxzZWNvbmRhcnktdGl0
bGU+T3hmb3JkIEVjb25vbWljIFBhcGVyczwvc2Vjb25kYXJ5LXRpdGxlPjwvdGl0bGVzPjxwZXJp
b2RpY2FsPjxmdWxsLXRpdGxlPk94Zm9yZCBFY29ub21pYyBQYXBlcnM8L2Z1bGwtdGl0bGU+PC9w
ZXJpb2RpY2FsPjxwYWdlcz4xLTI2PC9wYWdlcz48dm9sdW1lPjYzPC92b2x1bWU+PG51bWJlcj4x
PC9udW1iZXI+PGRhdGVzPjx5ZWFyPjIwMTE8L3llYXI+PC9kYXRlcz48dXJscz48cmVsYXRlZC11
cmxzPjx1cmw+aHR0cHM6Ly9FY29uUGFwZXJzLnJlcGVjLm9yZy9SZVBFYzpvdXA6b3hlY3BwOnY6
NjM6eToyMDExOmk6MTpwOjEtMjY8L3VybD48L3JlbGF0ZWQtdXJscz48L3VybHM+PC9yZWNvcmQ+
PC9DaXRlPjwvRW5kTm90ZT4A
</w:fldData>
        </w:fldChar>
      </w:r>
      <w:r w:rsidR="008840B4">
        <w:rPr>
          <w:color w:val="000000" w:themeColor="text1"/>
        </w:rPr>
        <w:instrText xml:space="preserve"> ADDIN EN.CITE.DATA </w:instrText>
      </w:r>
      <w:r w:rsidR="008840B4">
        <w:rPr>
          <w:color w:val="000000" w:themeColor="text1"/>
        </w:rPr>
      </w:r>
      <w:r w:rsidR="008840B4">
        <w:rPr>
          <w:color w:val="000000" w:themeColor="text1"/>
        </w:rPr>
        <w:fldChar w:fldCharType="end"/>
      </w:r>
      <w:r w:rsidR="004D7CE4" w:rsidRPr="004D7CE4">
        <w:rPr>
          <w:color w:val="000000" w:themeColor="text1"/>
        </w:rPr>
        <w:fldChar w:fldCharType="separate"/>
      </w:r>
      <w:r w:rsidR="008840B4" w:rsidRPr="008840B4">
        <w:rPr>
          <w:noProof/>
          <w:color w:val="000000" w:themeColor="text1"/>
          <w:vertAlign w:val="superscript"/>
        </w:rPr>
        <w:t>[44, 45]</w:t>
      </w:r>
      <w:r w:rsidR="004D7CE4" w:rsidRPr="004D7CE4">
        <w:rPr>
          <w:color w:val="000000" w:themeColor="text1"/>
        </w:rPr>
        <w:fldChar w:fldCharType="end"/>
      </w:r>
      <w:r w:rsidR="004D7CE4" w:rsidRPr="004D7CE4">
        <w:rPr>
          <w:color w:val="000000" w:themeColor="text1"/>
        </w:rPr>
        <w:t xml:space="preserve">. </w:t>
      </w:r>
    </w:p>
    <w:p w14:paraId="53AF9BDE" w14:textId="77777777" w:rsidR="00142C7C" w:rsidRDefault="00142C7C" w:rsidP="00154002">
      <w:pPr>
        <w:jc w:val="both"/>
      </w:pPr>
    </w:p>
    <w:p w14:paraId="3139FEE5" w14:textId="3EB3F1F8" w:rsidR="004D7CE4" w:rsidRPr="004D7CE4" w:rsidRDefault="004D7CE4" w:rsidP="004D7CE4">
      <w:pPr>
        <w:jc w:val="both"/>
      </w:pPr>
      <w:r w:rsidRPr="00490B4F">
        <w:t>Therefore, if there were a method to literally switch off social comparison between individuals in a group, we might successfully reduce the negative effect of “relative” income on emotional well-being, which has a larger impact on poorer individuals.</w:t>
      </w:r>
      <w:r w:rsidRPr="004D7CE4">
        <w:t xml:space="preserve"> In this sense, </w:t>
      </w:r>
      <w:r>
        <w:t>status</w:t>
      </w:r>
      <w:r w:rsidRPr="004D7CE4">
        <w:t xml:space="preserve"> </w:t>
      </w:r>
      <w:r w:rsidRPr="00490B4F">
        <w:rPr>
          <w:i/>
          <w:iCs/>
        </w:rPr>
        <w:t>invisibility</w:t>
      </w:r>
      <w:r w:rsidRPr="004D7CE4">
        <w:t xml:space="preserve">, which is defined as the state where a focal individual can know his or her own </w:t>
      </w:r>
      <w:r>
        <w:t xml:space="preserve">status </w:t>
      </w:r>
      <w:r w:rsidR="005D4A5E">
        <w:t>(</w:t>
      </w:r>
      <w:r>
        <w:t xml:space="preserve">such as income, </w:t>
      </w:r>
      <w:r w:rsidRPr="004D7CE4">
        <w:t>wealth</w:t>
      </w:r>
      <w:r>
        <w:t xml:space="preserve">, </w:t>
      </w:r>
      <w:r w:rsidR="005D4A5E">
        <w:t>or other</w:t>
      </w:r>
      <w:r>
        <w:t xml:space="preserve"> attributes</w:t>
      </w:r>
      <w:r w:rsidR="005D4A5E">
        <w:t>)</w:t>
      </w:r>
      <w:r w:rsidRPr="004D7CE4">
        <w:t xml:space="preserve"> but cannot know </w:t>
      </w:r>
      <w:r w:rsidR="005D4A5E">
        <w:t xml:space="preserve">that of </w:t>
      </w:r>
      <w:r w:rsidRPr="004D7CE4">
        <w:t>connecting neighbors’</w:t>
      </w:r>
      <w:r w:rsidRPr="00490B4F">
        <w:fldChar w:fldCharType="begin"/>
      </w:r>
      <w:r w:rsidR="008840B4">
        <w:instrText xml:space="preserve"> ADDIN EN.CITE &lt;EndNote&gt;&lt;Cite&gt;&lt;Author&gt;Nishi&lt;/Author&gt;&lt;Year&gt;2015&lt;/Year&gt;&lt;RecNum&gt;7103&lt;/RecNum&gt;&lt;DisplayText&gt;&lt;style face="superscript"&gt;[46]&lt;/style&gt;&lt;/DisplayText&gt;&lt;record&gt;&lt;rec-number&gt;7103&lt;/rec-number&gt;&lt;foreign-keys&gt;&lt;key app="EN" db-id="edz5r9daaawrswevsvjxzptlx5sas5dwxfvd" timestamp="1417555026"&gt;710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dates&gt;&lt;year&gt;2015&lt;/year&gt;&lt;/dates&gt;&lt;urls&gt;&lt;/urls&gt;&lt;electronic-resource-num&gt;10.1038/nature15392&lt;/electronic-resource-num&gt;&lt;/record&gt;&lt;/Cite&gt;&lt;/EndNote&gt;</w:instrText>
      </w:r>
      <w:r w:rsidRPr="00490B4F">
        <w:fldChar w:fldCharType="separate"/>
      </w:r>
      <w:r w:rsidR="008840B4" w:rsidRPr="008840B4">
        <w:rPr>
          <w:noProof/>
          <w:vertAlign w:val="superscript"/>
        </w:rPr>
        <w:t>[46]</w:t>
      </w:r>
      <w:r w:rsidRPr="00490B4F">
        <w:fldChar w:fldCharType="end"/>
      </w:r>
      <w:r w:rsidRPr="004D7CE4">
        <w:t xml:space="preserve">, could be an important factor in </w:t>
      </w:r>
      <w:r w:rsidR="00CB7016">
        <w:t xml:space="preserve">policies promoting emotional </w:t>
      </w:r>
      <w:r w:rsidRPr="004D7CE4">
        <w:t xml:space="preserve">well-being. </w:t>
      </w:r>
      <w:r>
        <w:t xml:space="preserve">There are some real-world examples of both </w:t>
      </w:r>
      <w:r w:rsidR="00A63ECE">
        <w:t>status</w:t>
      </w:r>
      <w:r>
        <w:t xml:space="preserve"> invisibility (e.g., pay secrecy policy in firms </w:t>
      </w:r>
      <w:r w:rsidRPr="00C4279C">
        <w:fldChar w:fldCharType="begin">
          <w:fldData xml:space="preserve">PEVuZE5vdGU+PENpdGU+PEF1dGhvcj5Db2xlbGxhPC9BdXRob3I+PFllYXI+MjAwNzwvWWVhcj48
UmVjTnVtPjcwMzI8L1JlY051bT48RGlzcGxheVRleHQ+PHN0eWxlIGZhY2U9InN1cGVyc2NyaXB0
Ij5bNDcsIDQ4XTwvc3R5bGU+PC9EaXNwbGF5VGV4dD48cmVjb3JkPjxyZWMtbnVtYmVyPjcwMzI8
L3JlYy1udW1iZXI+PGZvcmVpZ24ta2V5cz48a2V5IGFwcD0iRU4iIGRiLWlkPSJlZHo1cjlkYWFh
d3Jzd2V2c3ZqeHpwdGx4NXNhczVkd3hmdmQiIHRpbWVzdGFtcD0iMTQxMzY3MDM5NiIgZ3VpZD0i
NmUxZjYyNmEtYTI4Ni00M2U1LWE4YmMtYWNiNzZiMmQ4Zjc5Ij43MDMyPC9rZXk+PC9mb3JlaWdu
LWtleXM+PHJlZi10eXBlIG5hbWU9IkpvdXJuYWwgQXJ0aWNsZSI+MTc8L3JlZi10eXBlPjxjb250
cmlidXRvcnM+PGF1dGhvcnM+PGF1dGhvcj5Db2xlbGxhLCBBLjwvYXV0aG9yPjxhdXRob3I+UGFl
dHpvbGQsIFIuIEwuPC9hdXRob3I+PGF1dGhvcj5aYXJka29vaGksIEEuPC9hdXRob3I+PGF1dGhv
cj5XZXNzb24sIE0uIEouPC9hdXRob3I+PC9hdXRob3JzPjwvY29udHJpYnV0b3JzPjxhdXRoLWFk
ZHJlc3M+Q29sZWxsYSwgQSYjeEQ7VHVsYW5lIFVuaXYsIEFCIEZyZWVtYW4gU2NoIEJ1c2luZXNz
LCBOZXcgT3JsZWFucywgTEEgNzAxMTggVVNBJiN4RDtUdWxhbmUgVW5pdiwgQUIgRnJlZW1hbiBT
Y2ggQnVzaW5lc3MsIE5ldyBPcmxlYW5zLCBMQSA3MDExOCBVU0EmI3hEO1R1bGFuZSBVbml2LCBB
QiBGcmVlbWFuIFNjaCBCdXNpbmVzcywgTmV3IE9ybGVhbnMsIExBIDcwMTE4IFVTQSYjeEQ7VGV4
YXMgQSZhbXA7TSBVbml2LCBEZXB0IE1hbmFnZW1lbnQsIE1heXMgQnVzaW5lc3MgU2NoLCBDb2xs
ZWdlIFN0biwgVFggNzc4NDMgVVNBPC9hdXRoLWFkZHJlc3M+PHRpdGxlcz48dGl0bGU+RXhwb3Np
bmcgcGF5IHNlY3JlY3k8L3RpdGxlPjxzZWNvbmRhcnktdGl0bGU+QWNhZGVteSBvZiBNYW5hZ2Vt
ZW50IFJldmlldzwvc2Vjb25kYXJ5LXRpdGxlPjxhbHQtdGl0bGU+QWNhZCBNYW5hZ2UgUmV2PC9h
bHQtdGl0bGU+PC90aXRsZXM+PHBlcmlvZGljYWw+PGZ1bGwtdGl0bGU+QWNhZGVteSBvZiBNYW5h
Z2VtZW50IFJldmlldzwvZnVsbC10aXRsZT48YWJici0xPkFjYWQgTWFuYWdlIFJldjwvYWJici0x
PjwvcGVyaW9kaWNhbD48YWx0LXBlcmlvZGljYWw+PGZ1bGwtdGl0bGU+QWNhZGVteSBvZiBNYW5h
Z2VtZW50IFJldmlldzwvZnVsbC10aXRsZT48YWJici0xPkFjYWQgTWFuYWdlIFJldjwvYWJici0x
PjwvYWx0LXBlcmlvZGljYWw+PHBhZ2VzPjU1LTcxPC9wYWdlcz48dm9sdW1lPjMyPC92b2x1bWU+
PG51bWJlcj4xPC9udW1iZXI+PGtleXdvcmRzPjxrZXl3b3JkPm1hbmFnZW1lbnQgY29tcGVuc2F0
aW9uPC9rZXl3b3JkPjxrZXl3b3JkPnNlbGY8L2tleXdvcmQ+PGtleXdvcmQ+c2F0aXNmYWN0aW9u
PC9rZXl3b3JkPjxrZXl3b3JkPm9yZ2FuaXphdGlvbjwva2V5d29yZD48a2V5d29yZD5wZXJjZXB0
aW9uczwva2V5d29yZD48a2V5d29yZD5wZXJmb3JtYW5jZTwva2V5d29yZD48a2V5d29yZD5wYXRl
cm5hbGlzbTwva2V5d29yZD48a2V5d29yZD5wc3ljaG9sb2d5PC9rZXl3b3JkPjxrZXl3b3JkPmNv
bW1pdG1lbnQ8L2tleXdvcmQ+PGtleXdvcmQ+ZGlzY2xvc3VyZTwva2V5d29yZD48L2tleXdvcmRz
PjxkYXRlcz48eWVhcj4yMDA3PC95ZWFyPjwvZGF0ZXM+PGlzYm4+MDM2My03NDI1PC9pc2JuPjxh
Y2Nlc3Npb24tbnVtPldPUzowMDAyNDMxODIyMDAwMDQ8L2FjY2Vzc2lvbi1udW0+PHVybHM+PHJl
bGF0ZWQtdXJscz48dXJsPiZsdDtHbyB0byBJU0kmZ3Q7Oi8vV09TOjAwMDI0MzE4MjIwMDAwNDwv
dXJsPjwvcmVsYXRlZC11cmxzPjwvdXJscz48bGFuZ3VhZ2U+RW5nbGlzaDwvbGFuZ3VhZ2U+PC9y
ZWNvcmQ+PC9DaXRlPjxDaXRlPjxBdXRob3I+Q2xhcms8L0F1dGhvcj48WWVhcj4xOTk2PC9ZZWFy
PjxSZWNOdW0+NzA1MzwvUmVjTnVtPjxyZWNvcmQ+PHJlYy1udW1iZXI+NzA1MzwvcmVjLW51bWJl
cj48Zm9yZWlnbi1rZXlzPjxrZXkgYXBwPSJFTiIgZGItaWQ9ImVkejVyOWRhYWF3cnN3ZXZzdmp4
enB0bHg1c2FzNWR3eGZ2ZCIgdGltZXN0YW1wPSIxNDE0NzMxMTM4IiBndWlkPSIwZGJmYjY0ZC0y
ZGVhLTQ5ZTAtOTVlZS0xODJlYWQxOGQ3MjUiPjcwNTM8L2tleT48L2ZvcmVpZ24ta2V5cz48cmVm
LXR5cGUgbmFtZT0iSm91cm5hbCBBcnRpY2xlIj4xNzwvcmVmLXR5cGU+PGNvbnRyaWJ1dG9ycz48
YXV0aG9ycz48YXV0aG9yPkNsYXJrLCBBLiBFLjwvYXV0aG9yPjxhdXRob3I+T3N3YWxkLCBBLiBK
LjwvYXV0aG9yPjwvYXV0aG9ycz48L2NvbnRyaWJ1dG9ycz48YXV0aC1hZGRyZXNzPkRlbHRhLEpv
aW50IFJlcyBVbml0LENucnMsRWhlc3MsRW5zLEYtNzUwMTQgUGFyaXMsRnJhbmNlJiN4RDtVbml2
IExvbmRvbiBMb25kb24gU2NoIEVjb24gJmFtcDsgUG9saXQgU2NpLEN0ciBFY29uIFBlcmZvcm1h
bmNlLExvbmRvbiBXYzJhIDJhZSxFbmdsYW5kPC9hdXRoLWFkZHJlc3M+PHRpdGxlcz48dGl0bGU+
U2F0aXNmYWN0aW9uIGFuZCBjb21wYXJpc29uIGluY29tZTwvdGl0bGU+PHNlY29uZGFyeS10aXRs
ZT5Kb3VybmFsIG9mIFB1YmxpYyBFY29ub21pY3M8L3NlY29uZGFyeS10aXRsZT48YWx0LXRpdGxl
PkogUHVibGljIEVjb248L2FsdC10aXRsZT48L3RpdGxlcz48cGVyaW9kaWNhbD48ZnVsbC10aXRs
ZT5Kb3VybmFsIG9mIFB1YmxpYyBFY29ub21pY3M8L2Z1bGwtdGl0bGU+PGFiYnItMT5KIFB1Ymxp
YyBFY29uPC9hYmJyLTE+PC9wZXJpb2RpY2FsPjxhbHQtcGVyaW9kaWNhbD48ZnVsbC10aXRsZT5K
b3VybmFsIG9mIFB1YmxpYyBFY29ub21pY3M8L2Z1bGwtdGl0bGU+PGFiYnItMT5KIFB1YmxpYyBF
Y29uPC9hYmJyLTE+PC9hbHQtcGVyaW9kaWNhbD48cGFnZXM+MzU5LTM4MTwvcGFnZXM+PHZvbHVt
ZT42MTwvdm9sdW1lPjxudW1iZXI+MzwvbnVtYmVyPjxrZXl3b3Jkcz48a2V5d29yZD5qb2Igc2F0
aXNmYWN0aW9uPC9rZXl3b3JkPjxrZXl3b3JkPnJlbGF0aXZlIHV0aWxpdHk8L2tleXdvcmQ+PGtl
eXdvcmQ+Y29tcGFyaXNvbiBpbmNvbWU8L2tleXdvcmQ+PGtleXdvcmQ+ZWR1Y2F0aW9uPC9rZXl3
b3JkPjxrZXl3b3JkPmVtcGlyaWNhbCBlc3RpbWF0aW9uPC9rZXl3b3JkPjxrZXl3b3JkPmpvYi1z
YXRpc2ZhY3Rpb248L2tleXdvcmQ+PGtleXdvcmQ+cmVsYXRpdmUgZGVwcml2YXRpb248L2tleXdv
cmQ+PGtleXdvcmQ+aHlwb3RoZXNpczwva2V5d29yZD48a2V5d29yZD51bmlvbnM8L2tleXdvcmQ+
PGtleXdvcmQ+bW9kZWw8L2tleXdvcmQ+PGtleXdvcmQ+d2FnZXM8L2tleXdvcmQ+PGtleXdvcmQ+
dW5lbXBsb3ltZW50PC9rZXl3b3JkPjxrZXl3b3JkPnR1cm5vdmVyPC9rZXl3b3JkPjxrZXl3b3Jk
PnV0aWxpdHk8L2tleXdvcmQ+PGtleXdvcmQ+d2VsZmFyZTwva2V5d29yZD48L2tleXdvcmRzPjxk
YXRlcz48eWVhcj4xOTk2PC95ZWFyPjwvZGF0ZXM+PGlzYm4+MDA0Ny0yNzI3PC9pc2JuPjxhY2Nl
c3Npb24tbnVtPldPUzpBMTk5NlZKNzQ1MDAwMDM8L2FjY2Vzc2lvbi1udW0+PHVybHM+PHJlbGF0
ZWQtdXJscz48dXJsPiZsdDtHbyB0byBJU0kmZ3Q7Oi8vV09TOkExOTk2Vko3NDUwMDAwMzwvdXJs
PjwvcmVsYXRlZC11cmxzPjwvdXJscz48ZWxlY3Ryb25pYy1yZXNvdXJjZS1udW0+MTAuMTAxNi8w
MDQ3LTI3MjcoOTUpMDE1NjQtNzwvZWxlY3Ryb25pYy1yZXNvdXJjZS1udW0+PGxhbmd1YWdlPkVu
Z2xpc2g8L2xhbmd1YWdlPjwvcmVjb3JkPjwvQ2l0ZT48L0VuZE5vdGU+AG==
</w:fldData>
        </w:fldChar>
      </w:r>
      <w:r w:rsidR="008840B4">
        <w:instrText xml:space="preserve"> ADDIN EN.CITE </w:instrText>
      </w:r>
      <w:r w:rsidR="008840B4">
        <w:fldChar w:fldCharType="begin">
          <w:fldData xml:space="preserve">PEVuZE5vdGU+PENpdGU+PEF1dGhvcj5Db2xlbGxhPC9BdXRob3I+PFllYXI+MjAwNzwvWWVhcj48
UmVjTnVtPjcwMzI8L1JlY051bT48RGlzcGxheVRleHQ+PHN0eWxlIGZhY2U9InN1cGVyc2NyaXB0
Ij5bNDcsIDQ4XTwvc3R5bGU+PC9EaXNwbGF5VGV4dD48cmVjb3JkPjxyZWMtbnVtYmVyPjcwMzI8
L3JlYy1udW1iZXI+PGZvcmVpZ24ta2V5cz48a2V5IGFwcD0iRU4iIGRiLWlkPSJlZHo1cjlkYWFh
d3Jzd2V2c3ZqeHpwdGx4NXNhczVkd3hmdmQiIHRpbWVzdGFtcD0iMTQxMzY3MDM5NiIgZ3VpZD0i
NmUxZjYyNmEtYTI4Ni00M2U1LWE4YmMtYWNiNzZiMmQ4Zjc5Ij43MDMyPC9rZXk+PC9mb3JlaWdu
LWtleXM+PHJlZi10eXBlIG5hbWU9IkpvdXJuYWwgQXJ0aWNsZSI+MTc8L3JlZi10eXBlPjxjb250
cmlidXRvcnM+PGF1dGhvcnM+PGF1dGhvcj5Db2xlbGxhLCBBLjwvYXV0aG9yPjxhdXRob3I+UGFl
dHpvbGQsIFIuIEwuPC9hdXRob3I+PGF1dGhvcj5aYXJka29vaGksIEEuPC9hdXRob3I+PGF1dGhv
cj5XZXNzb24sIE0uIEouPC9hdXRob3I+PC9hdXRob3JzPjwvY29udHJpYnV0b3JzPjxhdXRoLWFk
ZHJlc3M+Q29sZWxsYSwgQSYjeEQ7VHVsYW5lIFVuaXYsIEFCIEZyZWVtYW4gU2NoIEJ1c2luZXNz
LCBOZXcgT3JsZWFucywgTEEgNzAxMTggVVNBJiN4RDtUdWxhbmUgVW5pdiwgQUIgRnJlZW1hbiBT
Y2ggQnVzaW5lc3MsIE5ldyBPcmxlYW5zLCBMQSA3MDExOCBVU0EmI3hEO1R1bGFuZSBVbml2LCBB
QiBGcmVlbWFuIFNjaCBCdXNpbmVzcywgTmV3IE9ybGVhbnMsIExBIDcwMTE4IFVTQSYjeEQ7VGV4
YXMgQSZhbXA7TSBVbml2LCBEZXB0IE1hbmFnZW1lbnQsIE1heXMgQnVzaW5lc3MgU2NoLCBDb2xs
ZWdlIFN0biwgVFggNzc4NDMgVVNBPC9hdXRoLWFkZHJlc3M+PHRpdGxlcz48dGl0bGU+RXhwb3Np
bmcgcGF5IHNlY3JlY3k8L3RpdGxlPjxzZWNvbmRhcnktdGl0bGU+QWNhZGVteSBvZiBNYW5hZ2Vt
ZW50IFJldmlldzwvc2Vjb25kYXJ5LXRpdGxlPjxhbHQtdGl0bGU+QWNhZCBNYW5hZ2UgUmV2PC9h
bHQtdGl0bGU+PC90aXRsZXM+PHBlcmlvZGljYWw+PGZ1bGwtdGl0bGU+QWNhZGVteSBvZiBNYW5h
Z2VtZW50IFJldmlldzwvZnVsbC10aXRsZT48YWJici0xPkFjYWQgTWFuYWdlIFJldjwvYWJici0x
PjwvcGVyaW9kaWNhbD48YWx0LXBlcmlvZGljYWw+PGZ1bGwtdGl0bGU+QWNhZGVteSBvZiBNYW5h
Z2VtZW50IFJldmlldzwvZnVsbC10aXRsZT48YWJici0xPkFjYWQgTWFuYWdlIFJldjwvYWJici0x
PjwvYWx0LXBlcmlvZGljYWw+PHBhZ2VzPjU1LTcxPC9wYWdlcz48dm9sdW1lPjMyPC92b2x1bWU+
PG51bWJlcj4xPC9udW1iZXI+PGtleXdvcmRzPjxrZXl3b3JkPm1hbmFnZW1lbnQgY29tcGVuc2F0
aW9uPC9rZXl3b3JkPjxrZXl3b3JkPnNlbGY8L2tleXdvcmQ+PGtleXdvcmQ+c2F0aXNmYWN0aW9u
PC9rZXl3b3JkPjxrZXl3b3JkPm9yZ2FuaXphdGlvbjwva2V5d29yZD48a2V5d29yZD5wZXJjZXB0
aW9uczwva2V5d29yZD48a2V5d29yZD5wZXJmb3JtYW5jZTwva2V5d29yZD48a2V5d29yZD5wYXRl
cm5hbGlzbTwva2V5d29yZD48a2V5d29yZD5wc3ljaG9sb2d5PC9rZXl3b3JkPjxrZXl3b3JkPmNv
bW1pdG1lbnQ8L2tleXdvcmQ+PGtleXdvcmQ+ZGlzY2xvc3VyZTwva2V5d29yZD48L2tleXdvcmRz
PjxkYXRlcz48eWVhcj4yMDA3PC95ZWFyPjwvZGF0ZXM+PGlzYm4+MDM2My03NDI1PC9pc2JuPjxh
Y2Nlc3Npb24tbnVtPldPUzowMDAyNDMxODIyMDAwMDQ8L2FjY2Vzc2lvbi1udW0+PHVybHM+PHJl
bGF0ZWQtdXJscz48dXJsPiZsdDtHbyB0byBJU0kmZ3Q7Oi8vV09TOjAwMDI0MzE4MjIwMDAwNDwv
dXJsPjwvcmVsYXRlZC11cmxzPjwvdXJscz48bGFuZ3VhZ2U+RW5nbGlzaDwvbGFuZ3VhZ2U+PC9y
ZWNvcmQ+PC9DaXRlPjxDaXRlPjxBdXRob3I+Q2xhcms8L0F1dGhvcj48WWVhcj4xOTk2PC9ZZWFy
PjxSZWNOdW0+NzA1MzwvUmVjTnVtPjxyZWNvcmQ+PHJlYy1udW1iZXI+NzA1MzwvcmVjLW51bWJl
cj48Zm9yZWlnbi1rZXlzPjxrZXkgYXBwPSJFTiIgZGItaWQ9ImVkejVyOWRhYWF3cnN3ZXZzdmp4
enB0bHg1c2FzNWR3eGZ2ZCIgdGltZXN0YW1wPSIxNDE0NzMxMTM4IiBndWlkPSIwZGJmYjY0ZC0y
ZGVhLTQ5ZTAtOTVlZS0xODJlYWQxOGQ3MjUiPjcwNTM8L2tleT48L2ZvcmVpZ24ta2V5cz48cmVm
LXR5cGUgbmFtZT0iSm91cm5hbCBBcnRpY2xlIj4xNzwvcmVmLXR5cGU+PGNvbnRyaWJ1dG9ycz48
YXV0aG9ycz48YXV0aG9yPkNsYXJrLCBBLiBFLjwvYXV0aG9yPjxhdXRob3I+T3N3YWxkLCBBLiBK
LjwvYXV0aG9yPjwvYXV0aG9ycz48L2NvbnRyaWJ1dG9ycz48YXV0aC1hZGRyZXNzPkRlbHRhLEpv
aW50IFJlcyBVbml0LENucnMsRWhlc3MsRW5zLEYtNzUwMTQgUGFyaXMsRnJhbmNlJiN4RDtVbml2
IExvbmRvbiBMb25kb24gU2NoIEVjb24gJmFtcDsgUG9saXQgU2NpLEN0ciBFY29uIFBlcmZvcm1h
bmNlLExvbmRvbiBXYzJhIDJhZSxFbmdsYW5kPC9hdXRoLWFkZHJlc3M+PHRpdGxlcz48dGl0bGU+
U2F0aXNmYWN0aW9uIGFuZCBjb21wYXJpc29uIGluY29tZTwvdGl0bGU+PHNlY29uZGFyeS10aXRs
ZT5Kb3VybmFsIG9mIFB1YmxpYyBFY29ub21pY3M8L3NlY29uZGFyeS10aXRsZT48YWx0LXRpdGxl
PkogUHVibGljIEVjb248L2FsdC10aXRsZT48L3RpdGxlcz48cGVyaW9kaWNhbD48ZnVsbC10aXRs
ZT5Kb3VybmFsIG9mIFB1YmxpYyBFY29ub21pY3M8L2Z1bGwtdGl0bGU+PGFiYnItMT5KIFB1Ymxp
YyBFY29uPC9hYmJyLTE+PC9wZXJpb2RpY2FsPjxhbHQtcGVyaW9kaWNhbD48ZnVsbC10aXRsZT5K
b3VybmFsIG9mIFB1YmxpYyBFY29ub21pY3M8L2Z1bGwtdGl0bGU+PGFiYnItMT5KIFB1YmxpYyBF
Y29uPC9hYmJyLTE+PC9hbHQtcGVyaW9kaWNhbD48cGFnZXM+MzU5LTM4MTwvcGFnZXM+PHZvbHVt
ZT42MTwvdm9sdW1lPjxudW1iZXI+MzwvbnVtYmVyPjxrZXl3b3Jkcz48a2V5d29yZD5qb2Igc2F0
aXNmYWN0aW9uPC9rZXl3b3JkPjxrZXl3b3JkPnJlbGF0aXZlIHV0aWxpdHk8L2tleXdvcmQ+PGtl
eXdvcmQ+Y29tcGFyaXNvbiBpbmNvbWU8L2tleXdvcmQ+PGtleXdvcmQ+ZWR1Y2F0aW9uPC9rZXl3
b3JkPjxrZXl3b3JkPmVtcGlyaWNhbCBlc3RpbWF0aW9uPC9rZXl3b3JkPjxrZXl3b3JkPmpvYi1z
YXRpc2ZhY3Rpb248L2tleXdvcmQ+PGtleXdvcmQ+cmVsYXRpdmUgZGVwcml2YXRpb248L2tleXdv
cmQ+PGtleXdvcmQ+aHlwb3RoZXNpczwva2V5d29yZD48a2V5d29yZD51bmlvbnM8L2tleXdvcmQ+
PGtleXdvcmQ+bW9kZWw8L2tleXdvcmQ+PGtleXdvcmQ+d2FnZXM8L2tleXdvcmQ+PGtleXdvcmQ+
dW5lbXBsb3ltZW50PC9rZXl3b3JkPjxrZXl3b3JkPnR1cm5vdmVyPC9rZXl3b3JkPjxrZXl3b3Jk
PnV0aWxpdHk8L2tleXdvcmQ+PGtleXdvcmQ+d2VsZmFyZTwva2V5d29yZD48L2tleXdvcmRzPjxk
YXRlcz48eWVhcj4xOTk2PC95ZWFyPjwvZGF0ZXM+PGlzYm4+MDA0Ny0yNzI3PC9pc2JuPjxhY2Nl
c3Npb24tbnVtPldPUzpBMTk5NlZKNzQ1MDAwMDM8L2FjY2Vzc2lvbi1udW0+PHVybHM+PHJlbGF0
ZWQtdXJscz48dXJsPiZsdDtHbyB0byBJU0kmZ3Q7Oi8vV09TOkExOTk2Vko3NDUwMDAwMzwvdXJs
PjwvcmVsYXRlZC11cmxzPjwvdXJscz48ZWxlY3Ryb25pYy1yZXNvdXJjZS1udW0+MTAuMTAxNi8w
MDQ3LTI3MjcoOTUpMDE1NjQtNzwvZWxlY3Ryb25pYy1yZXNvdXJjZS1udW0+PGxhbmd1YWdlPkVu
Z2xpc2g8L2xhbmd1YWdlPjwvcmVjb3JkPjwvQ2l0ZT48L0VuZE5vdGU+AG==
</w:fldData>
        </w:fldChar>
      </w:r>
      <w:r w:rsidR="008840B4">
        <w:instrText xml:space="preserve"> ADDIN EN.CITE.DATA </w:instrText>
      </w:r>
      <w:r w:rsidR="008840B4">
        <w:fldChar w:fldCharType="end"/>
      </w:r>
      <w:r w:rsidRPr="00C4279C">
        <w:fldChar w:fldCharType="separate"/>
      </w:r>
      <w:r w:rsidR="008840B4" w:rsidRPr="008840B4">
        <w:rPr>
          <w:noProof/>
          <w:vertAlign w:val="superscript"/>
        </w:rPr>
        <w:t>[47, 48]</w:t>
      </w:r>
      <w:r w:rsidRPr="00C4279C">
        <w:fldChar w:fldCharType="end"/>
      </w:r>
      <w:r>
        <w:t xml:space="preserve">, and student uniform policy in schools </w:t>
      </w:r>
      <w:r>
        <w:fldChar w:fldCharType="begin"/>
      </w:r>
      <w:r w:rsidR="008840B4">
        <w:instrText xml:space="preserve"> ADDIN EN.CITE &lt;EndNote&gt;&lt;Cite&gt;&lt;Author&gt;Han&lt;/Author&gt;&lt;Year&gt;2010&lt;/Year&gt;&lt;RecNum&gt;8251&lt;/RecNum&gt;&lt;DisplayText&gt;&lt;style face="superscript"&gt;[49, 50]&lt;/style&gt;&lt;/DisplayText&gt;&lt;record&gt;&lt;rec-number&gt;8251&lt;/rec-number&gt;&lt;foreign-keys&gt;&lt;key app="EN" db-id="edz5r9daaawrswevsvjxzptlx5sas5dwxfvd" timestamp="1572241099" guid="ef173a5d-0606-4bbd-8116-e7857dc125c7"&gt;8251&lt;/key&gt;&lt;/foreign-keys&gt;&lt;ref-type name="Journal Article"&gt;17&lt;/ref-type&gt;&lt;contributors&gt;&lt;authors&gt;&lt;author&gt;Han, S.&lt;/author&gt;&lt;/authors&gt;&lt;/contributors&gt;&lt;titles&gt;&lt;title&gt;A Mandatory Uniform Policy in Urban Schools: Findings from the School Survey on Crime and Safety: 2003-04&lt;/title&gt;&lt;secondary-title&gt;International Journal of Education Policy &amp;amp; Leadership&lt;/secondary-title&gt;&lt;/titles&gt;&lt;periodical&gt;&lt;full-title&gt;International Journal of Education Policy &amp;amp; Leadership&lt;/full-title&gt;&lt;/periodical&gt;&lt;pages&gt;1-13&lt;/pages&gt;&lt;volume&gt;5&lt;/volume&gt;&lt;number&gt;8&lt;/number&gt;&lt;dates&gt;&lt;year&gt;2010&lt;/year&gt;&lt;/dates&gt;&lt;urls&gt;&lt;/urls&gt;&lt;/record&gt;&lt;/Cite&gt;&lt;Cite&gt;&lt;Author&gt;Ball&lt;/Author&gt;&lt;Year&gt;1996&lt;/Year&gt;&lt;RecNum&gt;8162&lt;/RecNum&gt;&lt;record&gt;&lt;rec-number&gt;8162&lt;/rec-number&gt;&lt;foreign-keys&gt;&lt;key app="EN" db-id="edz5r9daaawrswevsvjxzptlx5sas5dwxfvd" timestamp="1538160744" guid="b7e8e57c-86f0-483d-9468-0727579f020d"&gt;8162&lt;/key&gt;&lt;/foreign-keys&gt;&lt;ref-type name="Book"&gt;6&lt;/ref-type&gt;&lt;contributors&gt;&lt;authors&gt;&lt;author&gt;Ball, Stephen&lt;/author&gt;&lt;author&gt;Bowe, Richard&lt;/author&gt;&lt;author&gt;Gewirtz, Sharon&lt;/author&gt;&lt;/authors&gt;&lt;/contributors&gt;&lt;titles&gt;&lt;title&gt;School Choice, social class and distinction: The realization of social advantage in education&lt;/title&gt;&lt;/titles&gt;&lt;volume&gt;11&lt;/volume&gt;&lt;dates&gt;&lt;year&gt;1996&lt;/year&gt;&lt;/dates&gt;&lt;urls&gt;&lt;/urls&gt;&lt;electronic-resource-num&gt;10.1080/0268093960110105&lt;/electronic-resource-num&gt;&lt;/record&gt;&lt;/Cite&gt;&lt;/EndNote&gt;</w:instrText>
      </w:r>
      <w:r>
        <w:fldChar w:fldCharType="separate"/>
      </w:r>
      <w:r w:rsidR="008840B4" w:rsidRPr="008840B4">
        <w:rPr>
          <w:noProof/>
          <w:vertAlign w:val="superscript"/>
        </w:rPr>
        <w:t>[49, 50]</w:t>
      </w:r>
      <w:r>
        <w:fldChar w:fldCharType="end"/>
      </w:r>
      <w:r>
        <w:t xml:space="preserve">) and </w:t>
      </w:r>
      <w:r w:rsidR="00A63ECE">
        <w:t xml:space="preserve">status </w:t>
      </w:r>
      <w:r>
        <w:t xml:space="preserve">visibility (e.g., Forbes World’s Billionaires List </w:t>
      </w:r>
      <w:r>
        <w:fldChar w:fldCharType="begin"/>
      </w:r>
      <w:r w:rsidR="008840B4">
        <w:instrText xml:space="preserve"> ADDIN EN.CITE &lt;EndNote&gt;&lt;Cite&gt;&lt;Author&gt;Dolan&lt;/Author&gt;&lt;Year&gt;2022 &lt;/Year&gt;&lt;RecNum&gt;8655&lt;/RecNum&gt;&lt;DisplayText&gt;&lt;style face="superscript"&gt;[51]&lt;/style&gt;&lt;/DisplayText&gt;&lt;record&gt;&lt;rec-number&gt;8655&lt;/rec-number&gt;&lt;foreign-keys&gt;&lt;key app="EN" db-id="edz5r9daaawrswevsvjxzptlx5sas5dwxfvd" timestamp="1656922402" guid="318f0d7f-f4e8-4fc7-993f-3fb2e14fa004"&gt;8655&lt;/key&gt;&lt;/foreign-keys&gt;&lt;ref-type name="Web Page"&gt;12&lt;/ref-type&gt;&lt;contributors&gt;&lt;authors&gt;&lt;author&gt;Dolan, K. A.&lt;/author&gt;&lt;author&gt;Peterson-Withorn, C.&lt;/author&gt;&lt;/authors&gt;&lt;/contributors&gt;&lt;titles&gt;&lt;title&gt;Forbes Worlds’ Billionaires List: The Richest in 2022 (https://www.forbes.com/billionaires/)&lt;/title&gt;&lt;/titles&gt;&lt;dates&gt;&lt;year&gt;2022 &lt;/year&gt;&lt;/dates&gt;&lt;urls&gt;&lt;/urls&gt;&lt;/record&gt;&lt;/Cite&gt;&lt;/EndNote&gt;</w:instrText>
      </w:r>
      <w:r>
        <w:fldChar w:fldCharType="separate"/>
      </w:r>
      <w:r w:rsidR="008840B4" w:rsidRPr="008840B4">
        <w:rPr>
          <w:noProof/>
          <w:vertAlign w:val="superscript"/>
        </w:rPr>
        <w:t>[51]</w:t>
      </w:r>
      <w:r>
        <w:fldChar w:fldCharType="end"/>
      </w:r>
      <w:r>
        <w:t xml:space="preserve"> and the University of California’s policy on public disclosure of employee pay </w:t>
      </w:r>
      <w:r>
        <w:fldChar w:fldCharType="begin">
          <w:fldData xml:space="preserve">PEVuZE5vdGU+PENpdGU+PEF1dGhvcj5DYXJkPC9BdXRob3I+PFllYXI+MjAxMjwvWWVhcj48UmVj
TnVtPjg2NTA8L1JlY051bT48RGlzcGxheVRleHQ+PHN0eWxlIGZhY2U9InN1cGVyc2NyaXB0Ij5b
MjEsIDUyXTwvc3R5bGU+PC9EaXNwbGF5VGV4dD48cmVjb3JkPjxyZWMtbnVtYmVyPjg2NTA8L3Jl
Yy1udW1iZXI+PGZvcmVpZ24ta2V5cz48a2V5IGFwcD0iRU4iIGRiLWlkPSJlZHo1cjlkYWFhd3Jz
d2V2c3ZqeHpwdGx4NXNhczVkd3hmdmQiIHRpbWVzdGFtcD0iMTY1NjkxOTY5NiIgZ3VpZD0iMzY4
YTYzYjktMjZiOC00NDM3LWJmYTctYjg3MzM5MmRlOTRjIj44NjUwPC9rZXk+PC9mb3JlaWduLWtl
eXM+PHJlZi10eXBlIG5hbWU9IkpvdXJuYWwgQXJ0aWNsZSI+MTc8L3JlZi10eXBlPjxjb250cmli
dXRvcnM+PGF1dGhvcnM+PGF1dGhvcj5DYXJkLCBELjwvYXV0aG9yPjxhdXRob3I+TWFzLCBBLjwv
YXV0aG9yPjxhdXRob3I+TW9yZXR0aSwgRS48L2F1dGhvcj48YXV0aG9yPlNhZXosIEUuPC9hdXRo
b3I+PC9hdXRob3JzPjwvY29udHJpYnV0b3JzPjxhdXRoLWFkZHJlc3M+VW5pdiBDYWxpZiBCZXJr
ZWxleSwgQmVya2VsZXksIENBIDk0NzIwIFVTQSYjeEQ7UHJpbmNldG9uIFVuaXYsIEZpcmVzdG9u
ZSBMaWIsIFByaW5jZXRvbiwgTkogMDg1NDQgVVNBPC9hdXRoLWFkZHJlc3M+PHRpdGxlcz48dGl0
bGU+SW5lcXVhbGl0eSBhdCBXb3JrOiBUaGUgRWZmZWN0IG9mIFBlZXIgU2FsYXJpZXMgb24gSm9i
IFNhdGlzZmFjdGlvbjwvdGl0bGU+PHNlY29uZGFyeS10aXRsZT5BbWVyaWNhbiBFY29ub21pYyBS
ZXZpZXc8L3NlY29uZGFyeS10aXRsZT48YWx0LXRpdGxlPkFtIEVjb24gUmV2PC9hbHQtdGl0bGU+
PC90aXRsZXM+PHBlcmlvZGljYWw+PGZ1bGwtdGl0bGU+QW1lcmljYW4gRWNvbm9taWMgUmV2aWV3
PC9mdWxsLXRpdGxlPjwvcGVyaW9kaWNhbD48YWx0LXBlcmlvZGljYWw+PGZ1bGwtdGl0bGU+QW0g
RWNvbiBSZXY8L2Z1bGwtdGl0bGU+PC9hbHQtcGVyaW9kaWNhbD48cGFnZXM+Mjk4MS0zMDAzPC9w
YWdlcz48dm9sdW1lPjEwMjwvdm9sdW1lPjxudW1iZXI+NjwvbnVtYmVyPjxrZXl3b3Jkcz48a2V5
d29yZD5wYXkgZGlzY2xvc3VyZTwva2V5d29yZD48a2V5d29yZD5uZWlnaGJvcnM8L2tleXdvcmQ+
PGtleXdvcmQ+bWFuYWdlcnM8L2tleXdvcmQ+PC9rZXl3b3Jkcz48ZGF0ZXM+PHllYXI+MjAxMjwv
eWVhcj48cHViLWRhdGVzPjxkYXRlPk9jdDwvZGF0ZT48L3B1Yi1kYXRlcz48L2RhdGVzPjxpc2Ju
PjAwMDItODI4MjwvaXNibj48YWNjZXNzaW9uLW51bT5XT1M6MDAwMzA5ODIyMjAwMDIwPC9hY2Nl
c3Npb24tbnVtPjx1cmxzPjxyZWxhdGVkLXVybHM+PHVybD4mbHQ7R28gdG8gSVNJJmd0OzovL1dP
UzowMDAzMDk4MjIyMDAwMjA8L3VybD48L3JlbGF0ZWQtdXJscz48L3VybHM+PGVsZWN0cm9uaWMt
cmVzb3VyY2UtbnVtPjEwLjEyNTcvYWVyLjEwMi42LjI5ODE8L2VsZWN0cm9uaWMtcmVzb3VyY2Ut
bnVtPjxsYW5ndWFnZT5FbmdsaXNoPC9sYW5ndWFnZT48L3JlY29yZD48L0NpdGU+PENpdGU+PEF1
dGhvcj5Vbml2ZXJzaXR5IG9mIENhbGlmb3JuaWEgT2ZmaWNlIG9mIHRoZSBQcmVzaWRlbnQ8L0F1
dGhvcj48WWVhcj4yMDIyPC9ZZWFyPjxSZWNOdW0+ODY1NDwvUmVjTnVtPjxyZWNvcmQ+PHJlYy1u
dW1iZXI+ODY1NDwvcmVjLW51bWJlcj48Zm9yZWlnbi1rZXlzPjxrZXkgYXBwPSJFTiIgZGItaWQ9
ImVkejVyOWRhYWF3cnN3ZXZzdmp4enB0bHg1c2FzNWR3eGZ2ZCIgdGltZXN0YW1wPSIxNjU2OTIy
MjY3IiBndWlkPSIxYTE5MmZmMC1lMjQ3LTQ1ODAtOTczNy01ODBlNjNlNzIzZTgiPjg2NTQ8L2tl
eT48L2ZvcmVpZ24ta2V5cz48cmVmLXR5cGUgbmFtZT0iV2ViIFBhZ2UiPjEyPC9yZWYtdHlwZT48
Y29udHJpYnV0b3JzPjxhdXRob3JzPjxhdXRob3I+VW5pdmVyc2l0eSBvZiBDYWxpZm9ybmlhIE9m
ZmljZSBvZiB0aGUgUHJlc2lkZW50LCw8L2F1dGhvcj48L2F1dGhvcnM+PC9jb250cmlidXRvcnM+
PHRpdGxlcz48dGl0bGU+Q29tcGVuc2F0aW9uIGF0IHRoZSBVbml2ZXJzaXR5IG9mIENhbGlmb3Ju
aWEgKGh0dHBzOi8vdWNhbm51YWx3YWdlLnVjb3AuZWR1L3dhZ2UvKTwvdGl0bGU+PC90aXRsZXM+
PGRhdGVzPjx5ZWFyPjIwMjI8L3llYXI+PC9kYXRlcz48dXJscz48L3VybHM+PC9yZWNvcmQ+PC9D
aXRlPjwvRW5kTm90ZT5=
</w:fldData>
        </w:fldChar>
      </w:r>
      <w:r w:rsidR="008840B4">
        <w:instrText xml:space="preserve"> ADDIN EN.CITE </w:instrText>
      </w:r>
      <w:r w:rsidR="008840B4">
        <w:fldChar w:fldCharType="begin">
          <w:fldData xml:space="preserve">PEVuZE5vdGU+PENpdGU+PEF1dGhvcj5DYXJkPC9BdXRob3I+PFllYXI+MjAxMjwvWWVhcj48UmVj
TnVtPjg2NTA8L1JlY051bT48RGlzcGxheVRleHQ+PHN0eWxlIGZhY2U9InN1cGVyc2NyaXB0Ij5b
MjEsIDUyXTwvc3R5bGU+PC9EaXNwbGF5VGV4dD48cmVjb3JkPjxyZWMtbnVtYmVyPjg2NTA8L3Jl
Yy1udW1iZXI+PGZvcmVpZ24ta2V5cz48a2V5IGFwcD0iRU4iIGRiLWlkPSJlZHo1cjlkYWFhd3Jz
d2V2c3ZqeHpwdGx4NXNhczVkd3hmdmQiIHRpbWVzdGFtcD0iMTY1NjkxOTY5NiIgZ3VpZD0iMzY4
YTYzYjktMjZiOC00NDM3LWJmYTctYjg3MzM5MmRlOTRjIj44NjUwPC9rZXk+PC9mb3JlaWduLWtl
eXM+PHJlZi10eXBlIG5hbWU9IkpvdXJuYWwgQXJ0aWNsZSI+MTc8L3JlZi10eXBlPjxjb250cmli
dXRvcnM+PGF1dGhvcnM+PGF1dGhvcj5DYXJkLCBELjwvYXV0aG9yPjxhdXRob3I+TWFzLCBBLjwv
YXV0aG9yPjxhdXRob3I+TW9yZXR0aSwgRS48L2F1dGhvcj48YXV0aG9yPlNhZXosIEUuPC9hdXRo
b3I+PC9hdXRob3JzPjwvY29udHJpYnV0b3JzPjxhdXRoLWFkZHJlc3M+VW5pdiBDYWxpZiBCZXJr
ZWxleSwgQmVya2VsZXksIENBIDk0NzIwIFVTQSYjeEQ7UHJpbmNldG9uIFVuaXYsIEZpcmVzdG9u
ZSBMaWIsIFByaW5jZXRvbiwgTkogMDg1NDQgVVNBPC9hdXRoLWFkZHJlc3M+PHRpdGxlcz48dGl0
bGU+SW5lcXVhbGl0eSBhdCBXb3JrOiBUaGUgRWZmZWN0IG9mIFBlZXIgU2FsYXJpZXMgb24gSm9i
IFNhdGlzZmFjdGlvbjwvdGl0bGU+PHNlY29uZGFyeS10aXRsZT5BbWVyaWNhbiBFY29ub21pYyBS
ZXZpZXc8L3NlY29uZGFyeS10aXRsZT48YWx0LXRpdGxlPkFtIEVjb24gUmV2PC9hbHQtdGl0bGU+
PC90aXRsZXM+PHBlcmlvZGljYWw+PGZ1bGwtdGl0bGU+QW1lcmljYW4gRWNvbm9taWMgUmV2aWV3
PC9mdWxsLXRpdGxlPjwvcGVyaW9kaWNhbD48YWx0LXBlcmlvZGljYWw+PGZ1bGwtdGl0bGU+QW0g
RWNvbiBSZXY8L2Z1bGwtdGl0bGU+PC9hbHQtcGVyaW9kaWNhbD48cGFnZXM+Mjk4MS0zMDAzPC9w
YWdlcz48dm9sdW1lPjEwMjwvdm9sdW1lPjxudW1iZXI+NjwvbnVtYmVyPjxrZXl3b3Jkcz48a2V5
d29yZD5wYXkgZGlzY2xvc3VyZTwva2V5d29yZD48a2V5d29yZD5uZWlnaGJvcnM8L2tleXdvcmQ+
PGtleXdvcmQ+bWFuYWdlcnM8L2tleXdvcmQ+PC9rZXl3b3Jkcz48ZGF0ZXM+PHllYXI+MjAxMjwv
eWVhcj48cHViLWRhdGVzPjxkYXRlPk9jdDwvZGF0ZT48L3B1Yi1kYXRlcz48L2RhdGVzPjxpc2Ju
PjAwMDItODI4MjwvaXNibj48YWNjZXNzaW9uLW51bT5XT1M6MDAwMzA5ODIyMjAwMDIwPC9hY2Nl
c3Npb24tbnVtPjx1cmxzPjxyZWxhdGVkLXVybHM+PHVybD4mbHQ7R28gdG8gSVNJJmd0OzovL1dP
UzowMDAzMDk4MjIyMDAwMjA8L3VybD48L3JlbGF0ZWQtdXJscz48L3VybHM+PGVsZWN0cm9uaWMt
cmVzb3VyY2UtbnVtPjEwLjEyNTcvYWVyLjEwMi42LjI5ODE8L2VsZWN0cm9uaWMtcmVzb3VyY2Ut
bnVtPjxsYW5ndWFnZT5FbmdsaXNoPC9sYW5ndWFnZT48L3JlY29yZD48L0NpdGU+PENpdGU+PEF1
dGhvcj5Vbml2ZXJzaXR5IG9mIENhbGlmb3JuaWEgT2ZmaWNlIG9mIHRoZSBQcmVzaWRlbnQ8L0F1
dGhvcj48WWVhcj4yMDIyPC9ZZWFyPjxSZWNOdW0+ODY1NDwvUmVjTnVtPjxyZWNvcmQ+PHJlYy1u
dW1iZXI+ODY1NDwvcmVjLW51bWJlcj48Zm9yZWlnbi1rZXlzPjxrZXkgYXBwPSJFTiIgZGItaWQ9
ImVkejVyOWRhYWF3cnN3ZXZzdmp4enB0bHg1c2FzNWR3eGZ2ZCIgdGltZXN0YW1wPSIxNjU2OTIy
MjY3IiBndWlkPSIxYTE5MmZmMC1lMjQ3LTQ1ODAtOTczNy01ODBlNjNlNzIzZTgiPjg2NTQ8L2tl
eT48L2ZvcmVpZ24ta2V5cz48cmVmLXR5cGUgbmFtZT0iV2ViIFBhZ2UiPjEyPC9yZWYtdHlwZT48
Y29udHJpYnV0b3JzPjxhdXRob3JzPjxhdXRob3I+VW5pdmVyc2l0eSBvZiBDYWxpZm9ybmlhIE9m
ZmljZSBvZiB0aGUgUHJlc2lkZW50LCw8L2F1dGhvcj48L2F1dGhvcnM+PC9jb250cmlidXRvcnM+
PHRpdGxlcz48dGl0bGU+Q29tcGVuc2F0aW9uIGF0IHRoZSBVbml2ZXJzaXR5IG9mIENhbGlmb3Ju
aWEgKGh0dHBzOi8vdWNhbm51YWx3YWdlLnVjb3AuZWR1L3dhZ2UvKTwvdGl0bGU+PC90aXRsZXM+
PGRhdGVzPjx5ZWFyPjIwMjI8L3llYXI+PC9kYXRlcz48dXJscz48L3VybHM+PC9yZWNvcmQ+PC9D
aXRlPjwvRW5kTm90ZT5=
</w:fldData>
        </w:fldChar>
      </w:r>
      <w:r w:rsidR="008840B4">
        <w:instrText xml:space="preserve"> ADDIN EN.CITE.DATA </w:instrText>
      </w:r>
      <w:r w:rsidR="008840B4">
        <w:fldChar w:fldCharType="end"/>
      </w:r>
      <w:r>
        <w:fldChar w:fldCharType="separate"/>
      </w:r>
      <w:r w:rsidR="008840B4" w:rsidRPr="008840B4">
        <w:rPr>
          <w:noProof/>
          <w:vertAlign w:val="superscript"/>
        </w:rPr>
        <w:t>[21, 52]</w:t>
      </w:r>
      <w:r>
        <w:fldChar w:fldCharType="end"/>
      </w:r>
      <w:r>
        <w:t xml:space="preserve">). </w:t>
      </w:r>
      <w:r w:rsidR="002D3DCC">
        <w:t xml:space="preserve">The </w:t>
      </w:r>
      <w:r>
        <w:t xml:space="preserve">use of social media such as </w:t>
      </w:r>
      <w:r w:rsidRPr="00C4279C">
        <w:rPr>
          <w:i/>
          <w:iCs/>
        </w:rPr>
        <w:lastRenderedPageBreak/>
        <w:t>Instagram</w:t>
      </w:r>
      <w:r>
        <w:t xml:space="preserve">, </w:t>
      </w:r>
      <w:r w:rsidRPr="00C4279C">
        <w:rPr>
          <w:i/>
          <w:iCs/>
        </w:rPr>
        <w:t>Facebook</w:t>
      </w:r>
      <w:r>
        <w:t xml:space="preserve"> </w:t>
      </w:r>
      <w:r w:rsidR="002D3DCC">
        <w:t>is also</w:t>
      </w:r>
      <w:r>
        <w:t xml:space="preserve"> an example of visibility of others’</w:t>
      </w:r>
      <w:r w:rsidR="005D4A5E">
        <w:t xml:space="preserve"> status, and</w:t>
      </w:r>
      <w:r>
        <w:t xml:space="preserve"> it can lead adolescents and others to compare themselves with rich individuals</w:t>
      </w:r>
      <w:r w:rsidR="002D3DCC">
        <w:t xml:space="preserve"> with a higher status</w:t>
      </w:r>
      <w:r>
        <w:t xml:space="preserve"> </w:t>
      </w:r>
      <w:r w:rsidR="002D3DCC">
        <w:t xml:space="preserve">since their </w:t>
      </w:r>
      <w:r>
        <w:t xml:space="preserve">position and belongings are </w:t>
      </w:r>
      <w:r w:rsidR="002D3DCC">
        <w:t>visible</w:t>
      </w:r>
      <w:r>
        <w:t xml:space="preserve"> and </w:t>
      </w:r>
      <w:r w:rsidR="002D3DCC">
        <w:t xml:space="preserve">thus </w:t>
      </w:r>
      <w:r>
        <w:t xml:space="preserve">to experience poorer mental health </w:t>
      </w:r>
      <w:r>
        <w:fldChar w:fldCharType="begin"/>
      </w:r>
      <w:r w:rsidR="008840B4">
        <w:instrText xml:space="preserve"> ADDIN EN.CITE &lt;EndNote&gt;&lt;Cite&gt;&lt;Author&gt;Lukianoff&lt;/Author&gt;&lt;Year&gt;2019&lt;/Year&gt;&lt;RecNum&gt;8651&lt;/RecNum&gt;&lt;DisplayText&gt;&lt;style face="superscript"&gt;[53, 54]&lt;/style&gt;&lt;/DisplayText&gt;&lt;record&gt;&lt;rec-number&gt;8651&lt;/rec-number&gt;&lt;foreign-keys&gt;&lt;key app="EN" db-id="edz5r9daaawrswevsvjxzptlx5sas5dwxfvd" timestamp="1656920901" guid="dc8742bc-667d-4055-b958-abb93605b5af"&gt;8651&lt;/key&gt;&lt;/foreign-keys&gt;&lt;ref-type name="Book"&gt;6&lt;/ref-type&gt;&lt;contributors&gt;&lt;authors&gt;&lt;author&gt;Lukianoff, G.&lt;/author&gt;&lt;author&gt;Haidt, J.&lt;/author&gt;&lt;/authors&gt;&lt;/contributors&gt;&lt;titles&gt;&lt;title&gt;The Coddling of the American Mind: How Good Intentions and Bad Ideas Are Setting Up a Generation for Failure&lt;/title&gt;&lt;/titles&gt;&lt;dates&gt;&lt;year&gt;2019&lt;/year&gt;&lt;/dates&gt;&lt;pub-location&gt;The United States of America&lt;/pub-location&gt;&lt;publisher&gt;Penguin Books&lt;/publisher&gt;&lt;urls&gt;&lt;/urls&gt;&lt;/record&gt;&lt;/Cite&gt;&lt;Cite&gt;&lt;Author&gt;Royal Society for Public Health&lt;/Author&gt;&lt;Year&gt;2017&lt;/Year&gt;&lt;RecNum&gt;8652&lt;/RecNum&gt;&lt;record&gt;&lt;rec-number&gt;8652&lt;/rec-number&gt;&lt;foreign-keys&gt;&lt;key app="EN" db-id="edz5r9daaawrswevsvjxzptlx5sas5dwxfvd" timestamp="1656921055" guid="edb634a1-15ff-4b47-93ea-6730d39b044b"&gt;8652&lt;/key&gt;&lt;/foreign-keys&gt;&lt;ref-type name="Report"&gt;27&lt;/ref-type&gt;&lt;contributors&gt;&lt;authors&gt;&lt;author&gt;Royal Society for Public Health,,&lt;/author&gt;&lt;/authors&gt;&lt;/contributors&gt;&lt;titles&gt;&lt;title&gt;#StatusOfMind: Social Media and Yound People’s Mental Health and Wellbeing&lt;/title&gt;&lt;/titles&gt;&lt;dates&gt;&lt;year&gt;2017&lt;/year&gt;&lt;/dates&gt;&lt;pub-location&gt;London, UK&lt;/pub-location&gt;&lt;urls&gt;&lt;/urls&gt;&lt;/record&gt;&lt;/Cite&gt;&lt;/EndNote&gt;</w:instrText>
      </w:r>
      <w:r>
        <w:fldChar w:fldCharType="separate"/>
      </w:r>
      <w:r w:rsidR="008840B4" w:rsidRPr="008840B4">
        <w:rPr>
          <w:noProof/>
          <w:vertAlign w:val="superscript"/>
        </w:rPr>
        <w:t>[53, 54]</w:t>
      </w:r>
      <w:r>
        <w:fldChar w:fldCharType="end"/>
      </w:r>
      <w:r>
        <w:t>.</w:t>
      </w:r>
    </w:p>
    <w:p w14:paraId="74DD5F62" w14:textId="00FDBA36" w:rsidR="004D7CE4" w:rsidRPr="00A63ECE" w:rsidRDefault="004D7CE4" w:rsidP="004D7CE4">
      <w:pPr>
        <w:jc w:val="both"/>
      </w:pPr>
    </w:p>
    <w:p w14:paraId="55709D2F" w14:textId="0416F484" w:rsidR="00F92099" w:rsidRDefault="00A63ECE" w:rsidP="00F92099">
      <w:pPr>
        <w:jc w:val="both"/>
      </w:pPr>
      <w:r w:rsidRPr="00490B4F">
        <w:t xml:space="preserve">Prior evidence from experimental social networks shows that making </w:t>
      </w:r>
      <w:r w:rsidR="002D3DCC">
        <w:t xml:space="preserve">others’ </w:t>
      </w:r>
      <w:r w:rsidRPr="00490B4F">
        <w:t xml:space="preserve">wealth </w:t>
      </w:r>
      <w:r w:rsidRPr="00490B4F">
        <w:rPr>
          <w:i/>
        </w:rPr>
        <w:t>invisible</w:t>
      </w:r>
      <w:r w:rsidRPr="00490B4F">
        <w:t xml:space="preserve"> promotes the construction of cooperative social </w:t>
      </w:r>
      <w:r w:rsidR="005D4A5E">
        <w:t>interactions</w:t>
      </w:r>
      <w:r w:rsidRPr="00490B4F">
        <w:t xml:space="preserve"> </w:t>
      </w:r>
      <w:r w:rsidRPr="00490B4F">
        <w:fldChar w:fldCharType="begin">
          <w:fldData xml:space="preserve">PEVuZE5vdGU+PENpdGU+PEF1dGhvcj5BbGVzaW5hPC9BdXRob3I+PFllYXI+MjAwMjwvWWVhcj48
UmVjTnVtPjc0MDM8L1JlY051bT48RGlzcGxheVRleHQ+PHN0eWxlIGZhY2U9InN1cGVyc2NyaXB0
Ij5bNTUtNTddPC9zdHlsZT48L0Rpc3BsYXlUZXh0PjxyZWNvcmQ+PHJlYy1udW1iZXI+NzQwMzwv
cmVjLW51bWJlcj48Zm9yZWlnbi1rZXlzPjxrZXkgYXBwPSJFTiIgZGItaWQ9ImVkejVyOWRhYWF3
cnN3ZXZzdmp4enB0bHg1c2FzNWR3eGZ2ZCIgdGltZXN0YW1wPSIxNDQ2NDM3MTg3IiBndWlkPSJm
MWExOWIwOC04NTFmLTRkZGYtODAzNy1kNTBjZTQ4NmNmNGYiPjc0MDM8L2tleT48L2ZvcmVpZ24t
a2V5cz48cmVmLXR5cGUgbmFtZT0iSm91cm5hbCBBcnRpY2xlIj4xNzwvcmVmLXR5cGU+PGNvbnRy
aWJ1dG9ycz48YXV0aG9ycz48YXV0aG9yPkFsZXNpbmEsIEEuPC9hdXRob3I+PGF1dGhvcj5MYSBG
ZXJyYXJhLCBFLjwvYXV0aG9yPjwvYXV0aG9ycz48L2NvbnRyaWJ1dG9ycz48YXV0aC1hZGRyZXNz
PkFsZXNpbmEsIEEmI3hEO0hhcnZhcmQgVW5pdiwgRGVwdCBFY29uLCBMaXR0YXVlciBDdHIsIENh
bWJyaWRnZSwgTUEgMDIxMzggVVNBJiN4RDtIYXJ2YXJkIFVuaXYsIERlcHQgRWNvbiwgTGl0dGF1
ZXIgQ3RyLCBDYW1icmlkZ2UsIE1BIDAyMTM4IFVTQSYjeEQ7SGFydmFyZCBVbml2LCBEZXB0IEVj
b24sIExpdHRhdWVyIEN0ciwgQ2FtYnJpZGdlLCBNQSAwMjEzOCBVU0EmI3hEO1VuaXYgQm9jY29u
aSwgTWlsYW4sIEl0YWx5JiN4RDtJR0lFUiwgTWlsYW4sIEl0YWx5PC9hdXRoLWFkZHJlc3M+PHRp
dGxlcz48dGl0bGU+V2hvIHRydXN0cyBvdGhlcnM/PC90aXRsZT48c2Vjb25kYXJ5LXRpdGxlPkpv
dXJuYWwgb2YgUHVibGljIEVjb25vbWljczwvc2Vjb25kYXJ5LXRpdGxlPjxhbHQtdGl0bGU+SiBQ
dWJsaWMgRWNvbjwvYWx0LXRpdGxlPjwvdGl0bGVzPjxwZXJpb2RpY2FsPjxmdWxsLXRpdGxlPkpv
dXJuYWwgb2YgUHVibGljIEVjb25vbWljczwvZnVsbC10aXRsZT48YWJici0xPkogUHVibGljIEVj
b248L2FiYnItMT48L3BlcmlvZGljYWw+PGFsdC1wZXJpb2RpY2FsPjxmdWxsLXRpdGxlPkpvdXJu
YWwgb2YgUHVibGljIEVjb25vbWljczwvZnVsbC10aXRsZT48YWJici0xPkogUHVibGljIEVjb248
L2FiYnItMT48L2FsdC1wZXJpb2RpY2FsPjxwYWdlcz4yMDctMjM0PC9wYWdlcz48dm9sdW1lPjg1
PC92b2x1bWU+PG51bWJlcj4yPC9udW1iZXI+PGtleXdvcmRzPjxrZXl3b3JkPnJpc2U8L2tleXdv
cmQ+PC9rZXl3b3Jkcz48ZGF0ZXM+PHllYXI+MjAwMjwveWVhcj48cHViLWRhdGVzPjxkYXRlPkF1
ZzwvZGF0ZT48L3B1Yi1kYXRlcz48L2RhdGVzPjxpc2JuPjAwNDctMjcyNzwvaXNibj48YWNjZXNz
aW9uLW51bT5XT1M6MDAwMTc2NzUxNTAwMDA0PC9hY2Nlc3Npb24tbnVtPjx1cmxzPjxyZWxhdGVk
LXVybHM+PHVybD4mbHQ7R28gdG8gSVNJJmd0OzovL1dPUzowMDAxNzY3NTE1MDAwMDQ8L3VybD48
L3JlbGF0ZWQtdXJscz48L3VybHM+PGVsZWN0cm9uaWMtcmVzb3VyY2UtbnVtPjEwLjEwMTYvUzAw
NDctMjcyNygwMSkwMDA4NC02PC9lbGVjdHJvbmljLXJlc291cmNlLW51bT48bGFuZ3VhZ2U+RW5n
bGlzaDwvbGFuZ3VhZ2U+PC9yZWNvcmQ+PC9DaXRlPjxDaXRlPjxBdXRob3I+QW5kZXJzb248L0F1
dGhvcj48WWVhcj4yMDA2PC9ZZWFyPjxSZWNOdW0+NzQwMjwvUmVjTnVtPjxyZWNvcmQ+PHJlYy1u
dW1iZXI+NzQwMjwvcmVjLW51bWJlcj48Zm9yZWlnbi1rZXlzPjxrZXkgYXBwPSJFTiIgZGItaWQ9
ImVkejVyOWRhYWF3cnN3ZXZzdmp4enB0bHg1c2FzNWR3eGZ2ZCIgdGltZXN0YW1wPSIxNDQ2NDM3
MTQ0IiBndWlkPSJmZmEyY2ZjNy0wNjUyLTRkYzUtOTJlMi0yODNhYzVmOTU1N2MiPjc0MDI8L2tl
eT48L2ZvcmVpZ24ta2V5cz48cmVmLXR5cGUgbmFtZT0iSm91cm5hbCBBcnRpY2xlIj4xNzwvcmVm
LXR5cGU+PGNvbnRyaWJ1dG9ycz48YXV0aG9ycz48YXV0aG9yPkFuZGVyc29uLCBMLiBSLjwvYXV0
aG9yPjxhdXRob3I+TWVsbG9yLCBKLiBNLjwvYXV0aG9yPjxhdXRob3I+TWlseW8sIEouPC9hdXRo
b3I+PC9hdXRob3JzPjwvY29udHJpYnV0b3JzPjxhdXRoLWFkZHJlc3M+QW5kZXJzb24sIExSJiN4
RDtDb2xsIFdpbGxpYW0gJmFtcDsgTWFyeSwgRGVwdCBFY29uLCBXaWxsaWFtc2J1cmcsIFZBIFVT
QSYjeEQ7Q29sbCBXaWxsaWFtICZhbXA7IE1hcnksIERlcHQgRWNvbiwgV2lsbGlhbXNidXJnLCBW
QSBVU0EmI3hEO0NvbGwgV2lsbGlhbSAmYW1wOyBNYXJ5LCBEZXB0IEVjb24sIFdpbGxpYW1zYnVy
ZywgVkEgVVNBJiN4RDtVbml2IE1pc3NvdXJpLCBEZXB0IEVjb24sIENvbHVtYmlhLCBNTyBVU0Em
I3hEO1VuaXYgTWlzc291cmksIFRydW1hbiBTY2ggUHVibCBBZmZhaXJzLCBDb2x1bWJpYSwgTU8g
VVNBPC9hdXRoLWFkZHJlc3M+PHRpdGxlcz48dGl0bGU+SW5kdWNlZCBoZXRlcm9nZW5laXR5IGlu
IHRydXN0IGV4cGVyaW1lbnRzPC90aXRsZT48c2Vjb25kYXJ5LXRpdGxlPkV4cGVyaW1lbnRhbCBF
Y29ub21pY3M8L3NlY29uZGFyeS10aXRsZT48YWx0LXRpdGxlPkV4cCBFY29uPC9hbHQtdGl0bGU+
PC90aXRsZXM+PHBlcmlvZGljYWw+PGZ1bGwtdGl0bGU+RXhwZXJpbWVudGFsIEVjb25vbWljczwv
ZnVsbC10aXRsZT48YWJici0xPkV4cCBFY29uPC9hYmJyLTE+PC9wZXJpb2RpY2FsPjxhbHQtcGVy
aW9kaWNhbD48ZnVsbC10aXRsZT5FeHBlcmltZW50YWwgRWNvbm9taWNzPC9mdWxsLXRpdGxlPjxh
YmJyLTE+RXhwIEVjb248L2FiYnItMT48L2FsdC1wZXJpb2RpY2FsPjxwYWdlcz4yMjMtMjM1PC9w
YWdlcz48dm9sdW1lPjk8L3ZvbHVtZT48bnVtYmVyPjM8L251bWJlcj48a2V5d29yZHM+PGtleXdv
cmQ+dHJ1c3Q8L2tleXdvcmQ+PGtleXdvcmQ+c29jaWFsIGNhcGl0YWw8L2tleXdvcmQ+PGtleXdv
cmQ+aW5lcXVhbGl0eTwva2V5d29yZD48a2V5d29yZD5leHBlcmltZW50PC9rZXl3b3JkPjxrZXl3
b3JkPmludmVzdG1lbnQgZ2FtZTwva2V5d29yZD48a2V5d29yZD5wdWJsaWMtZ29vZHM8L2tleXdv
cmQ+PGtleXdvcmQ+cmVjaXByb2NpdHk8L2tleXdvcmQ+PGtleXdvcmQ+YmVoYXZpb3I8L2tleXdv
cmQ+PC9rZXl3b3Jkcz48ZGF0ZXM+PHllYXI+MjAwNjwveWVhcj48cHViLWRhdGVzPjxkYXRlPlNl
cDwvZGF0ZT48L3B1Yi1kYXRlcz48L2RhdGVzPjxpc2JuPjEzODYtNDE1NzwvaXNibj48YWNjZXNz
aW9uLW51bT5XT1M6MDAwMjM5MDM5MTAwMDA0PC9hY2Nlc3Npb24tbnVtPjx1cmxzPjxyZWxhdGVk
LXVybHM+PHVybD4mbHQ7R28gdG8gSVNJJmd0OzovL1dPUzowMDAyMzkwMzkxMDAwMDQ8L3VybD48
L3JlbGF0ZWQtdXJscz48L3VybHM+PGVsZWN0cm9uaWMtcmVzb3VyY2UtbnVtPjEwLjEwMDcvczEw
NjgzLTAwNi05MTI0LTI8L2VsZWN0cm9uaWMtcmVzb3VyY2UtbnVtPjxsYW5ndWFnZT5FbmdsaXNo
PC9sYW5ndWFnZT48L3JlY29yZD48L0NpdGU+PENpdGU+PEF1dGhvcj5UYXZvbmk8L0F1dGhvcj48
WWVhcj4yMDExPC9ZZWFyPjxSZWNOdW0+Njk2MDwvUmVjTnVtPjxyZWNvcmQ+PHJlYy1udW1iZXI+
Njk2MDwvcmVjLW51bWJlcj48Zm9yZWlnbi1rZXlzPjxrZXkgYXBwPSJFTiIgZGItaWQ9ImVkejVy
OWRhYWF3cnN3ZXZzdmp4enB0bHg1c2FzNWR3eGZ2ZCIgdGltZXN0YW1wPSIxNDAzNTYyOTIzIiBn
dWlkPSI1NjdhYzYxYi1lZjY2LTRiZGItODM0Mi1kNTZjN2QwODM1MDYiPjY5NjA8L2tleT48L2Zv
cmVpZ24ta2V5cz48cmVmLXR5cGUgbmFtZT0iSm91cm5hbCBBcnRpY2xlIj4xNzwvcmVmLXR5cGU+
PGNvbnRyaWJ1dG9ycz48YXV0aG9ycz48YXV0aG9yPlRhdm9uaSwgQS48L2F1dGhvcj48YXV0aG9y
PkRhbm5lbmJlcmcsIEEuPC9hdXRob3I+PGF1dGhvcj5LYWxsaXMsIEcuPC9hdXRob3I+PGF1dGhv
cj5Mb3NjaGVsLCBBLjwvYXV0aG9yPjwvYXV0aG9ycz48L2NvbnRyaWJ1dG9ycz48YXV0aC1hZGRy
ZXNzPlRhdm9uaSwgQSYjeEQ7TG9uZG9uIFNjaCBFY29uLCBHcmFudGhhbSBSZXMgSW5zdCwgTG9u
ZG9uIFdDMkEgMkFaLCBFbmdsYW5kJiN4RDtMb25kb24gU2NoIEVjb24sIEdyYW50aGFtIFJlcyBJ
bnN0LCBMb25kb24gV0MyQSAyQVosIEVuZ2xhbmQmI3hEO0xvbmRvbiBTY2ggRWNvbiwgR3JhbnRo
YW0gUmVzIEluc3QsIExvbmRvbiBXQzJBIDJBWiwgRW5nbGFuZCYjeEQ7TG9uZG9uIFNjaCBFY29u
LCBDdHIgQ2xpbWF0ZSBDaGFuZ2UgRWNvbiAmYW1wOyBQb2xpY3ksIExvbmRvbiBXQzJBIDJBWiwg
RW5nbGFuZCYjeEQ7Q3RyIEV1cm9wZWFuIEVjb24gUmVzLCBEZXB0IEVudmlyb25tICZhbXA7IFJl
c291cmNlIEVjb24sIEQtNjgxNjEgTWFubmhlaW0sIEdlcm1hbnkmI3hEO1VuaXYgQXV0b25vbWEg
QmFyY2Vsb25hLCBJbnN0IENhdGFsYW5hIFJlY2VyY2EgJmFtcDsgRXN0dWRpcyBBdmFuY2F0cywg
QmVsbGF0ZXJyYSAwODE5MywgU3BhaW4mI3hEO1VuaXYgQXV0b25vbWEgQmFyY2Vsb25hLCBJbnN0
IENpZW5jaWEgJmFtcDsgVGVjbm9sIEFtYmllbnRhbHMsIEJlbGxhdGVycmEgMDgxOTMsIFNwYWlu
JiN4RDtBdXN0cmFsaWFuIE5hdGwgVW5pdiwgQ3RyIENsaW1hdGUgRWNvbiAmYW1wOyBQb2xpY3ks
IENhbmJlcnJhLCBBQ1QgMDIwMCwgQXVzdHJhbGlhJiN4RDtVbml2IEhlaWRlbGJlcmcsIEFsZnJl
ZCBXZWJlciBJbnN0IEVjb24sIEQtNjkxMTUgSGVpZGVsYmVyZywgR2VybWFueTwvYXV0aC1hZGRy
ZXNzPjx0aXRsZXM+PHRpdGxlPkluZXF1YWxpdHksIGNvbW11bmljYXRpb24sIGFuZCB0aGUgYXZv
aWRhbmNlIG9mIGRpc2FzdHJvdXMgY2xpbWF0ZSBjaGFuZ2UgaW4gYSBwdWJsaWMgZ29vZHMgZ2Ft
ZTwvdGl0bGU+PHNlY29uZGFyeS10aXRsZT5QIE5hdGwgQWNhZCBTY2kgVVNBIDwvc2Vjb25kYXJ5
LXRpdGxlPjxhbHQtdGl0bGU+UCBOYXRsIEFjYWQgU2NpIFVTQTwvYWx0LXRpdGxlPjwvdGl0bGVz
PjxhbHQtcGVyaW9kaWNhbD48ZnVsbC10aXRsZT5QIE5hdGwgQWNhZCBTY2kgVVNBPC9mdWxsLXRp
dGxlPjxhYmJyLTE+UCBOYXRsIEFjYWQgU2NpIFVTQTwvYWJici0xPjwvYWx0LXBlcmlvZGljYWw+
PHBhZ2VzPjExODI1LTExODI5PC9wYWdlcz48dm9sdW1lPjEwODwvdm9sdW1lPjxudW1iZXI+Mjk8
L251bWJlcj48a2V5d29yZHM+PGtleXdvcmQ+dGhyZXNob2xkIHB1YmxpYyBnb29kPC9rZXl3b3Jk
PjxrZXl3b3JkPmNsaW1hdGUgYnVyZGVuPC9rZXl3b3JkPjxrZXl3b3JkPmV4cGVyaW1lbnRhbCBl
Y29ub21pY3M8L2tleXdvcmQ+PGtleXdvcmQ+Y29vcGVyYXRpb248L2tleXdvcmQ+PGtleXdvcmQ+
c2VsZi1zZXJ2aW5nIGJpYXM8L2tleXdvcmQ+PGtleXdvcmQ+c29jaWFsIHByZWZlcmVuY2VzPC9r
ZXl3b3JkPjxrZXl3b3JkPmNvbW1vbnM8L2tleXdvcmQ+PGtleXdvcmQ+ZWNvbm9taWNzPC9rZXl3
b3JkPjwva2V5d29yZHM+PGRhdGVzPjx5ZWFyPjIwMTE8L3llYXI+PHB1Yi1kYXRlcz48ZGF0ZT5K
dWwgMTk8L2RhdGU+PC9wdWItZGF0ZXM+PC9kYXRlcz48aXNibj4wMDI3LTg0MjQ8L2lzYm4+PGFj
Y2Vzc2lvbi1udW0+V09TOjAwMDI5Mjg3NjkwMDAyOTwvYWNjZXNzaW9uLW51bT48dXJscz48cmVs
YXRlZC11cmxzPjx1cmw+Jmx0O0dvIHRvIElTSSZndDs6Ly9XT1M6MDAwMjkyODc2OTAwMDI5PC91
cmw+PC9yZWxhdGVkLXVybHM+PC91cmxzPjxjdXN0b20yPlBNQzMxNDE5MzE8L2N1c3RvbTI+PGVs
ZWN0cm9uaWMtcmVzb3VyY2UtbnVtPjEwLjEwNzMvUG5hcy4xMTAyNDkzMTA4PC9lbGVjdHJvbmlj
LXJlc291cmNlLW51bT48bGFuZ3VhZ2U+RW5nbGlzaDwvbGFuZ3VhZ2U+PC9yZWNvcmQ+PC9DaXRl
PjwvRW5kTm90ZT5=
</w:fldData>
        </w:fldChar>
      </w:r>
      <w:r w:rsidR="008840B4">
        <w:instrText xml:space="preserve"> ADDIN EN.CITE </w:instrText>
      </w:r>
      <w:r w:rsidR="008840B4">
        <w:fldChar w:fldCharType="begin">
          <w:fldData xml:space="preserve">PEVuZE5vdGU+PENpdGU+PEF1dGhvcj5BbGVzaW5hPC9BdXRob3I+PFllYXI+MjAwMjwvWWVhcj48
UmVjTnVtPjc0MDM8L1JlY051bT48RGlzcGxheVRleHQ+PHN0eWxlIGZhY2U9InN1cGVyc2NyaXB0
Ij5bNTUtNTddPC9zdHlsZT48L0Rpc3BsYXlUZXh0PjxyZWNvcmQ+PHJlYy1udW1iZXI+NzQwMzwv
cmVjLW51bWJlcj48Zm9yZWlnbi1rZXlzPjxrZXkgYXBwPSJFTiIgZGItaWQ9ImVkejVyOWRhYWF3
cnN3ZXZzdmp4enB0bHg1c2FzNWR3eGZ2ZCIgdGltZXN0YW1wPSIxNDQ2NDM3MTg3IiBndWlkPSJm
MWExOWIwOC04NTFmLTRkZGYtODAzNy1kNTBjZTQ4NmNmNGYiPjc0MDM8L2tleT48L2ZvcmVpZ24t
a2V5cz48cmVmLXR5cGUgbmFtZT0iSm91cm5hbCBBcnRpY2xlIj4xNzwvcmVmLXR5cGU+PGNvbnRy
aWJ1dG9ycz48YXV0aG9ycz48YXV0aG9yPkFsZXNpbmEsIEEuPC9hdXRob3I+PGF1dGhvcj5MYSBG
ZXJyYXJhLCBFLjwvYXV0aG9yPjwvYXV0aG9ycz48L2NvbnRyaWJ1dG9ycz48YXV0aC1hZGRyZXNz
PkFsZXNpbmEsIEEmI3hEO0hhcnZhcmQgVW5pdiwgRGVwdCBFY29uLCBMaXR0YXVlciBDdHIsIENh
bWJyaWRnZSwgTUEgMDIxMzggVVNBJiN4RDtIYXJ2YXJkIFVuaXYsIERlcHQgRWNvbiwgTGl0dGF1
ZXIgQ3RyLCBDYW1icmlkZ2UsIE1BIDAyMTM4IFVTQSYjeEQ7SGFydmFyZCBVbml2LCBEZXB0IEVj
b24sIExpdHRhdWVyIEN0ciwgQ2FtYnJpZGdlLCBNQSAwMjEzOCBVU0EmI3hEO1VuaXYgQm9jY29u
aSwgTWlsYW4sIEl0YWx5JiN4RDtJR0lFUiwgTWlsYW4sIEl0YWx5PC9hdXRoLWFkZHJlc3M+PHRp
dGxlcz48dGl0bGU+V2hvIHRydXN0cyBvdGhlcnM/PC90aXRsZT48c2Vjb25kYXJ5LXRpdGxlPkpv
dXJuYWwgb2YgUHVibGljIEVjb25vbWljczwvc2Vjb25kYXJ5LXRpdGxlPjxhbHQtdGl0bGU+SiBQ
dWJsaWMgRWNvbjwvYWx0LXRpdGxlPjwvdGl0bGVzPjxwZXJpb2RpY2FsPjxmdWxsLXRpdGxlPkpv
dXJuYWwgb2YgUHVibGljIEVjb25vbWljczwvZnVsbC10aXRsZT48YWJici0xPkogUHVibGljIEVj
b248L2FiYnItMT48L3BlcmlvZGljYWw+PGFsdC1wZXJpb2RpY2FsPjxmdWxsLXRpdGxlPkpvdXJu
YWwgb2YgUHVibGljIEVjb25vbWljczwvZnVsbC10aXRsZT48YWJici0xPkogUHVibGljIEVjb248
L2FiYnItMT48L2FsdC1wZXJpb2RpY2FsPjxwYWdlcz4yMDctMjM0PC9wYWdlcz48dm9sdW1lPjg1
PC92b2x1bWU+PG51bWJlcj4yPC9udW1iZXI+PGtleXdvcmRzPjxrZXl3b3JkPnJpc2U8L2tleXdv
cmQ+PC9rZXl3b3Jkcz48ZGF0ZXM+PHllYXI+MjAwMjwveWVhcj48cHViLWRhdGVzPjxkYXRlPkF1
ZzwvZGF0ZT48L3B1Yi1kYXRlcz48L2RhdGVzPjxpc2JuPjAwNDctMjcyNzwvaXNibj48YWNjZXNz
aW9uLW51bT5XT1M6MDAwMTc2NzUxNTAwMDA0PC9hY2Nlc3Npb24tbnVtPjx1cmxzPjxyZWxhdGVk
LXVybHM+PHVybD4mbHQ7R28gdG8gSVNJJmd0OzovL1dPUzowMDAxNzY3NTE1MDAwMDQ8L3VybD48
L3JlbGF0ZWQtdXJscz48L3VybHM+PGVsZWN0cm9uaWMtcmVzb3VyY2UtbnVtPjEwLjEwMTYvUzAw
NDctMjcyNygwMSkwMDA4NC02PC9lbGVjdHJvbmljLXJlc291cmNlLW51bT48bGFuZ3VhZ2U+RW5n
bGlzaDwvbGFuZ3VhZ2U+PC9yZWNvcmQ+PC9DaXRlPjxDaXRlPjxBdXRob3I+QW5kZXJzb248L0F1
dGhvcj48WWVhcj4yMDA2PC9ZZWFyPjxSZWNOdW0+NzQwMjwvUmVjTnVtPjxyZWNvcmQ+PHJlYy1u
dW1iZXI+NzQwMjwvcmVjLW51bWJlcj48Zm9yZWlnbi1rZXlzPjxrZXkgYXBwPSJFTiIgZGItaWQ9
ImVkejVyOWRhYWF3cnN3ZXZzdmp4enB0bHg1c2FzNWR3eGZ2ZCIgdGltZXN0YW1wPSIxNDQ2NDM3
MTQ0IiBndWlkPSJmZmEyY2ZjNy0wNjUyLTRkYzUtOTJlMi0yODNhYzVmOTU1N2MiPjc0MDI8L2tl
eT48L2ZvcmVpZ24ta2V5cz48cmVmLXR5cGUgbmFtZT0iSm91cm5hbCBBcnRpY2xlIj4xNzwvcmVm
LXR5cGU+PGNvbnRyaWJ1dG9ycz48YXV0aG9ycz48YXV0aG9yPkFuZGVyc29uLCBMLiBSLjwvYXV0
aG9yPjxhdXRob3I+TWVsbG9yLCBKLiBNLjwvYXV0aG9yPjxhdXRob3I+TWlseW8sIEouPC9hdXRo
b3I+PC9hdXRob3JzPjwvY29udHJpYnV0b3JzPjxhdXRoLWFkZHJlc3M+QW5kZXJzb24sIExSJiN4
RDtDb2xsIFdpbGxpYW0gJmFtcDsgTWFyeSwgRGVwdCBFY29uLCBXaWxsaWFtc2J1cmcsIFZBIFVT
QSYjeEQ7Q29sbCBXaWxsaWFtICZhbXA7IE1hcnksIERlcHQgRWNvbiwgV2lsbGlhbXNidXJnLCBW
QSBVU0EmI3hEO0NvbGwgV2lsbGlhbSAmYW1wOyBNYXJ5LCBEZXB0IEVjb24sIFdpbGxpYW1zYnVy
ZywgVkEgVVNBJiN4RDtVbml2IE1pc3NvdXJpLCBEZXB0IEVjb24sIENvbHVtYmlhLCBNTyBVU0Em
I3hEO1VuaXYgTWlzc291cmksIFRydW1hbiBTY2ggUHVibCBBZmZhaXJzLCBDb2x1bWJpYSwgTU8g
VVNBPC9hdXRoLWFkZHJlc3M+PHRpdGxlcz48dGl0bGU+SW5kdWNlZCBoZXRlcm9nZW5laXR5IGlu
IHRydXN0IGV4cGVyaW1lbnRzPC90aXRsZT48c2Vjb25kYXJ5LXRpdGxlPkV4cGVyaW1lbnRhbCBF
Y29ub21pY3M8L3NlY29uZGFyeS10aXRsZT48YWx0LXRpdGxlPkV4cCBFY29uPC9hbHQtdGl0bGU+
PC90aXRsZXM+PHBlcmlvZGljYWw+PGZ1bGwtdGl0bGU+RXhwZXJpbWVudGFsIEVjb25vbWljczwv
ZnVsbC10aXRsZT48YWJici0xPkV4cCBFY29uPC9hYmJyLTE+PC9wZXJpb2RpY2FsPjxhbHQtcGVy
aW9kaWNhbD48ZnVsbC10aXRsZT5FeHBlcmltZW50YWwgRWNvbm9taWNzPC9mdWxsLXRpdGxlPjxh
YmJyLTE+RXhwIEVjb248L2FiYnItMT48L2FsdC1wZXJpb2RpY2FsPjxwYWdlcz4yMjMtMjM1PC9w
YWdlcz48dm9sdW1lPjk8L3ZvbHVtZT48bnVtYmVyPjM8L251bWJlcj48a2V5d29yZHM+PGtleXdv
cmQ+dHJ1c3Q8L2tleXdvcmQ+PGtleXdvcmQ+c29jaWFsIGNhcGl0YWw8L2tleXdvcmQ+PGtleXdv
cmQ+aW5lcXVhbGl0eTwva2V5d29yZD48a2V5d29yZD5leHBlcmltZW50PC9rZXl3b3JkPjxrZXl3
b3JkPmludmVzdG1lbnQgZ2FtZTwva2V5d29yZD48a2V5d29yZD5wdWJsaWMtZ29vZHM8L2tleXdv
cmQ+PGtleXdvcmQ+cmVjaXByb2NpdHk8L2tleXdvcmQ+PGtleXdvcmQ+YmVoYXZpb3I8L2tleXdv
cmQ+PC9rZXl3b3Jkcz48ZGF0ZXM+PHllYXI+MjAwNjwveWVhcj48cHViLWRhdGVzPjxkYXRlPlNl
cDwvZGF0ZT48L3B1Yi1kYXRlcz48L2RhdGVzPjxpc2JuPjEzODYtNDE1NzwvaXNibj48YWNjZXNz
aW9uLW51bT5XT1M6MDAwMjM5MDM5MTAwMDA0PC9hY2Nlc3Npb24tbnVtPjx1cmxzPjxyZWxhdGVk
LXVybHM+PHVybD4mbHQ7R28gdG8gSVNJJmd0OzovL1dPUzowMDAyMzkwMzkxMDAwMDQ8L3VybD48
L3JlbGF0ZWQtdXJscz48L3VybHM+PGVsZWN0cm9uaWMtcmVzb3VyY2UtbnVtPjEwLjEwMDcvczEw
NjgzLTAwNi05MTI0LTI8L2VsZWN0cm9uaWMtcmVzb3VyY2UtbnVtPjxsYW5ndWFnZT5FbmdsaXNo
PC9sYW5ndWFnZT48L3JlY29yZD48L0NpdGU+PENpdGU+PEF1dGhvcj5UYXZvbmk8L0F1dGhvcj48
WWVhcj4yMDExPC9ZZWFyPjxSZWNOdW0+Njk2MDwvUmVjTnVtPjxyZWNvcmQ+PHJlYy1udW1iZXI+
Njk2MDwvcmVjLW51bWJlcj48Zm9yZWlnbi1rZXlzPjxrZXkgYXBwPSJFTiIgZGItaWQ9ImVkejVy
OWRhYWF3cnN3ZXZzdmp4enB0bHg1c2FzNWR3eGZ2ZCIgdGltZXN0YW1wPSIxNDAzNTYyOTIzIiBn
dWlkPSI1NjdhYzYxYi1lZjY2LTRiZGItODM0Mi1kNTZjN2QwODM1MDYiPjY5NjA8L2tleT48L2Zv
cmVpZ24ta2V5cz48cmVmLXR5cGUgbmFtZT0iSm91cm5hbCBBcnRpY2xlIj4xNzwvcmVmLXR5cGU+
PGNvbnRyaWJ1dG9ycz48YXV0aG9ycz48YXV0aG9yPlRhdm9uaSwgQS48L2F1dGhvcj48YXV0aG9y
PkRhbm5lbmJlcmcsIEEuPC9hdXRob3I+PGF1dGhvcj5LYWxsaXMsIEcuPC9hdXRob3I+PGF1dGhv
cj5Mb3NjaGVsLCBBLjwvYXV0aG9yPjwvYXV0aG9ycz48L2NvbnRyaWJ1dG9ycz48YXV0aC1hZGRy
ZXNzPlRhdm9uaSwgQSYjeEQ7TG9uZG9uIFNjaCBFY29uLCBHcmFudGhhbSBSZXMgSW5zdCwgTG9u
ZG9uIFdDMkEgMkFaLCBFbmdsYW5kJiN4RDtMb25kb24gU2NoIEVjb24sIEdyYW50aGFtIFJlcyBJ
bnN0LCBMb25kb24gV0MyQSAyQVosIEVuZ2xhbmQmI3hEO0xvbmRvbiBTY2ggRWNvbiwgR3JhbnRo
YW0gUmVzIEluc3QsIExvbmRvbiBXQzJBIDJBWiwgRW5nbGFuZCYjeEQ7TG9uZG9uIFNjaCBFY29u
LCBDdHIgQ2xpbWF0ZSBDaGFuZ2UgRWNvbiAmYW1wOyBQb2xpY3ksIExvbmRvbiBXQzJBIDJBWiwg
RW5nbGFuZCYjeEQ7Q3RyIEV1cm9wZWFuIEVjb24gUmVzLCBEZXB0IEVudmlyb25tICZhbXA7IFJl
c291cmNlIEVjb24sIEQtNjgxNjEgTWFubmhlaW0sIEdlcm1hbnkmI3hEO1VuaXYgQXV0b25vbWEg
QmFyY2Vsb25hLCBJbnN0IENhdGFsYW5hIFJlY2VyY2EgJmFtcDsgRXN0dWRpcyBBdmFuY2F0cywg
QmVsbGF0ZXJyYSAwODE5MywgU3BhaW4mI3hEO1VuaXYgQXV0b25vbWEgQmFyY2Vsb25hLCBJbnN0
IENpZW5jaWEgJmFtcDsgVGVjbm9sIEFtYmllbnRhbHMsIEJlbGxhdGVycmEgMDgxOTMsIFNwYWlu
JiN4RDtBdXN0cmFsaWFuIE5hdGwgVW5pdiwgQ3RyIENsaW1hdGUgRWNvbiAmYW1wOyBQb2xpY3ks
IENhbmJlcnJhLCBBQ1QgMDIwMCwgQXVzdHJhbGlhJiN4RDtVbml2IEhlaWRlbGJlcmcsIEFsZnJl
ZCBXZWJlciBJbnN0IEVjb24sIEQtNjkxMTUgSGVpZGVsYmVyZywgR2VybWFueTwvYXV0aC1hZGRy
ZXNzPjx0aXRsZXM+PHRpdGxlPkluZXF1YWxpdHksIGNvbW11bmljYXRpb24sIGFuZCB0aGUgYXZv
aWRhbmNlIG9mIGRpc2FzdHJvdXMgY2xpbWF0ZSBjaGFuZ2UgaW4gYSBwdWJsaWMgZ29vZHMgZ2Ft
ZTwvdGl0bGU+PHNlY29uZGFyeS10aXRsZT5QIE5hdGwgQWNhZCBTY2kgVVNBIDwvc2Vjb25kYXJ5
LXRpdGxlPjxhbHQtdGl0bGU+UCBOYXRsIEFjYWQgU2NpIFVTQTwvYWx0LXRpdGxlPjwvdGl0bGVz
PjxhbHQtcGVyaW9kaWNhbD48ZnVsbC10aXRsZT5QIE5hdGwgQWNhZCBTY2kgVVNBPC9mdWxsLXRp
dGxlPjxhYmJyLTE+UCBOYXRsIEFjYWQgU2NpIFVTQTwvYWJici0xPjwvYWx0LXBlcmlvZGljYWw+
PHBhZ2VzPjExODI1LTExODI5PC9wYWdlcz48dm9sdW1lPjEwODwvdm9sdW1lPjxudW1iZXI+Mjk8
L251bWJlcj48a2V5d29yZHM+PGtleXdvcmQ+dGhyZXNob2xkIHB1YmxpYyBnb29kPC9rZXl3b3Jk
PjxrZXl3b3JkPmNsaW1hdGUgYnVyZGVuPC9rZXl3b3JkPjxrZXl3b3JkPmV4cGVyaW1lbnRhbCBl
Y29ub21pY3M8L2tleXdvcmQ+PGtleXdvcmQ+Y29vcGVyYXRpb248L2tleXdvcmQ+PGtleXdvcmQ+
c2VsZi1zZXJ2aW5nIGJpYXM8L2tleXdvcmQ+PGtleXdvcmQ+c29jaWFsIHByZWZlcmVuY2VzPC9r
ZXl3b3JkPjxrZXl3b3JkPmNvbW1vbnM8L2tleXdvcmQ+PGtleXdvcmQ+ZWNvbm9taWNzPC9rZXl3
b3JkPjwva2V5d29yZHM+PGRhdGVzPjx5ZWFyPjIwMTE8L3llYXI+PHB1Yi1kYXRlcz48ZGF0ZT5K
dWwgMTk8L2RhdGU+PC9wdWItZGF0ZXM+PC9kYXRlcz48aXNibj4wMDI3LTg0MjQ8L2lzYm4+PGFj
Y2Vzc2lvbi1udW0+V09TOjAwMDI5Mjg3NjkwMDAyOTwvYWNjZXNzaW9uLW51bT48dXJscz48cmVs
YXRlZC11cmxzPjx1cmw+Jmx0O0dvIHRvIElTSSZndDs6Ly9XT1M6MDAwMjkyODc2OTAwMDI5PC91
cmw+PC9yZWxhdGVkLXVybHM+PC91cmxzPjxjdXN0b20yPlBNQzMxNDE5MzE8L2N1c3RvbTI+PGVs
ZWN0cm9uaWMtcmVzb3VyY2UtbnVtPjEwLjEwNzMvUG5hcy4xMTAyNDkzMTA4PC9lbGVjdHJvbmlj
LXJlc291cmNlLW51bT48bGFuZ3VhZ2U+RW5nbGlzaDwvbGFuZ3VhZ2U+PC9yZWNvcmQ+PC9DaXRl
PjwvRW5kTm90ZT5=
</w:fldData>
        </w:fldChar>
      </w:r>
      <w:r w:rsidR="008840B4">
        <w:instrText xml:space="preserve"> ADDIN EN.CITE.DATA </w:instrText>
      </w:r>
      <w:r w:rsidR="008840B4">
        <w:fldChar w:fldCharType="end"/>
      </w:r>
      <w:r w:rsidRPr="00490B4F">
        <w:fldChar w:fldCharType="separate"/>
      </w:r>
      <w:r w:rsidR="008840B4" w:rsidRPr="008840B4">
        <w:rPr>
          <w:noProof/>
          <w:vertAlign w:val="superscript"/>
        </w:rPr>
        <w:t>[55-57]</w:t>
      </w:r>
      <w:r w:rsidRPr="00490B4F">
        <w:fldChar w:fldCharType="end"/>
      </w:r>
      <w:r w:rsidRPr="00490B4F">
        <w:t xml:space="preserve">, and reduces the overall level of wealth inequality </w:t>
      </w:r>
      <w:r w:rsidRPr="00490B4F">
        <w:fldChar w:fldCharType="begin">
          <w:fldData xml:space="preserve">PEVuZE5vdGU+PENpdGU+PEF1dGhvcj5Dw7R0w6k8L0F1dGhvcj48WWVhcj4yMDE1PC9ZZWFyPjxS
ZWNOdW0+NzM5NzwvUmVjTnVtPjxEaXNwbGF5VGV4dD48c3R5bGUgZmFjZT0ic3VwZXJzY3JpcHQi
Pls0NiwgNTgsIDU5XTwvc3R5bGU+PC9EaXNwbGF5VGV4dD48cmVjb3JkPjxyZWMtbnVtYmVyPjcz
OTc8L3JlYy1udW1iZXI+PGZvcmVpZ24ta2V5cz48a2V5IGFwcD0iRU4iIGRiLWlkPSJlZHo1cjlk
YWFhd3Jzd2V2c3ZqeHpwdGx4NXNhczVkd3hmdmQiIHRpbWVzdGFtcD0iMTQ0NjQzNjY3NSIgZ3Vp
ZD0iZTNmY2EwOGItYTE5Yi00YWM3LTkxYzMtZmIzMmZkODI1NTU4Ij43Mzk3PC9rZXk+PC9mb3Jl
aWduLWtleXM+PHJlZi10eXBlIG5hbWU9IkpvdXJuYWwgQXJ0aWNsZSI+MTc8L3JlZi10eXBlPjxj
b250cmlidXRvcnM+PGF1dGhvcnM+PGF1dGhvcj5Dw7R0w6ksIFMuPC9hdXRob3I+PGF1dGhvcj5I
b3VzZSwgSi48L2F1dGhvcj48YXV0aG9yPldpbGxlciwgUi48L2F1dGhvcj48L2F1dGhvcnM+PC9j
b250cmlidXRvcnM+PHRpdGxlcz48dGl0bGU+SGlnaCBlY29ub21pYyBpbmVxdWFsaXR5IGxlYWRz
IGhpZ2hlciBpbmNvbWUgaW5kaXZpZHVhbHMgdG8gYmUgbGVzcyBnZW5lcm91czwvdGl0bGU+PHNl
Y29uZGFyeS10aXRsZT5Qcm9jIE5hdGwgQWNhZCBTY2kgVSBTIEE8L3NlY29uZGFyeS10aXRsZT48
L3RpdGxlcz48cGVyaW9kaWNhbD48ZnVsbC10aXRsZT5Qcm9jIE5hdGwgQWNhZCBTY2kgVSBTIEE8
L2Z1bGwtdGl0bGU+PC9wZXJpb2RpY2FsPjxwYWdlcz4xNTgzOC00MzwvcGFnZXM+PHZvbHVtZT4x
MTI8L3ZvbHVtZT48bnVtYmVyPjUyPC9udW1iZXI+PGRhdGVzPjx5ZWFyPjIwMTU8L3llYXI+PC9k
YXRlcz48YWNjZXNzaW9uLW51bT4yNjU5ODY2ODwvYWNjZXNzaW9uLW51bT48dXJscz48L3VybHM+
PGN1c3RvbTI+UE1DNDcwMjk3OSA8L2N1c3RvbTI+PGVsZWN0cm9uaWMtcmVzb3VyY2UtbnVtPjEw
LjEwNzMvcG5hcy4xNTExNTM2MTEyPC9lbGVjdHJvbmljLXJlc291cmNlLW51bT48L3JlY29yZD48
L0NpdGU+PENpdGU+PEF1dGhvcj5OaXNoaTwvQXV0aG9yPjxZZWFyPjIwMTU8L1llYXI+PFJlY051
bT43MTAzPC9SZWNOdW0+PHJlY29yZD48cmVjLW51bWJlcj43MTAzPC9yZWMtbnVtYmVyPjxmb3Jl
aWduLWtleXM+PGtleSBhcHA9IkVOIiBkYi1pZD0iZWR6NXI5ZGFhYXdyc3dldnN2anh6cHRseDVz
YXM1ZHd4ZnZkIiB0aW1lc3RhbXA9IjE0MTc1NTUwMjYiPjcxMDM8L2tleT48L2ZvcmVpZ24ta2V5
cz48cmVmLXR5cGUgbmFtZT0iSm91cm5hbCBBcnRpY2xlIj4xNzwvcmVmLXR5cGU+PGNvbnRyaWJ1
dG9ycz48YXV0aG9ycz48YXV0aG9yPk5pc2hpLCBBa2loaXJvPC9hdXRob3I+PGF1dGhvcj5TaGly
YWRvLCBIaXJva2F6dTwvYXV0aG9yPjxhdXRob3I+UmFuZCwgRGF2aWQgRy48L2F1dGhvcj48YXV0
aG9yPkNocmlzdGFraXMsIE5pY2hvbGFzIEEuPC9hdXRob3I+PC9hdXRob3JzPjwvY29udHJpYnV0
b3JzPjx0aXRsZXM+PHRpdGxlPkluZXF1YWxpdHkgYW5kIFZpc2liaWxpdHkgb2YgV2VhbHRoIGlu
IEV4cGVyaW1lbnRhbCBTb2NpYWwgTmV0d29ya3M8L3RpdGxlPjxzZWNvbmRhcnktdGl0bGU+TmF0
dXJlPC9zZWNvbmRhcnktdGl0bGU+PC90aXRsZXM+PHBlcmlvZGljYWw+PGZ1bGwtdGl0bGU+TmF0
dXJlPC9mdWxsLXRpdGxlPjwvcGVyaW9kaWNhbD48cGFnZXM+NDI2LTQyOTwvcGFnZXM+PHZvbHVt
ZT41MjY8L3ZvbHVtZT48ZGF0ZXM+PHllYXI+MjAxNTwveWVhcj48L2RhdGVzPjx1cmxzPjwvdXJs
cz48ZWxlY3Ryb25pYy1yZXNvdXJjZS1udW0+MTAuMTAzOC9uYXR1cmUxNTM5MjwvZWxlY3Ryb25p
Yy1yZXNvdXJjZS1udW0+PC9yZWNvcmQ+PC9DaXRlPjxDaXRlPjxBdXRob3I+Q2FtZXJlcjwvQXV0
aG9yPjxZZWFyPjIwMTg8L1llYXI+PFJlY051bT44MTAyPC9SZWNOdW0+PHJlY29yZD48cmVjLW51
bWJlcj44MTAyPC9yZWMtbnVtYmVyPjxmb3JlaWduLWtleXM+PGtleSBhcHA9IkVOIiBkYi1pZD0i
ZWR6NXI5ZGFhYXdyc3dldnN2anh6cHRseDVzYXM1ZHd4ZnZkIiB0aW1lc3RhbXA9IjE1MzY0MzQw
MjEiIGd1aWQ9ImYwZDNkMjliLWQwZjMtNGI2OS1iYjU2LWY0M2Y0OThlMjYzZCI+ODEwMjwva2V5
PjwvZm9yZWlnbi1rZXlzPjxyZWYtdHlwZSBuYW1lPSJKb3VybmFsIEFydGljbGUiPjE3PC9yZWYt
dHlwZT48Y29udHJpYnV0b3JzPjxhdXRob3JzPjxhdXRob3I+Q2FtZXJlciwgQy4gRi48L2F1dGhv
cj48YXV0aG9yPkRyZWJlciwgQS48L2F1dGhvcj48YXV0aG9yPkhvbHptZWlzdGVyLCBGLjwvYXV0
aG9yPjxhdXRob3I+SG8sIFQtSC48L2F1dGhvcj48YXV0aG9yPkh1YmVyLCBKLjwvYXV0aG9yPjxh
dXRob3I+Sm9oYW5uZXNzb24sIE0uPC9hdXRob3I+PGF1dGhvcj5LaXJjaGxlciwgTS48L2F1dGhv
cj48YXV0aG9yPk5hdmUsIEcuPC9hdXRob3I+PGF1dGhvcj5Ob3NlaywgQi4gQS48L2F1dGhvcj48
YXV0aG9yPlBmZWlmZmVyLCBULjwvYXV0aG9yPjxhdXRob3I+QWx0bWVqZCwgQS48L2F1dGhvcj48
YXV0aG9yPkJ1dHRyaWNrLCBOLjwvYXV0aG9yPjxhdXRob3I+Q2hhbiwgVC48L2F1dGhvcj48YXV0
aG9yPkNoZW4sIFkuPC9hdXRob3I+PGF1dGhvcj5Gb3JzZWxsLCBFLjwvYXV0aG9yPjxhdXRob3I+
R2FtcGEsIEEuPC9hdXRob3I+PGF1dGhvcj5IZWlrZW5zdGVuLCBFLjwvYXV0aG9yPjxhdXRob3I+
SHVtbWVyLCBMLiA8L2F1dGhvcj48YXV0aG9yPkltYWksIFQuPC9hdXRob3I+PGF1dGhvcj5Jc2Fr
c3NvbiwgUy48L2F1dGhvcj48YXV0aG9yPk1hbmZyZWRpLCBELjwvYXV0aG9yPjxhdXRob3I+Um9z
ZSwgSi48L2F1dGhvcj48YXV0aG9yPldhZ2VubWFrZXJzLCBFLUouPC9hdXRob3I+PGF1dGhvcj5X
dSwgSC48L2F1dGhvcj48L2F1dGhvcnM+PC9jb250cmlidXRvcnM+PHRpdGxlcz48dGl0bGU+RXZh
bHVhdGluZyB0aGUgcmVwbGljYWJpbGl0eSBvZiBzb2NpYWwgc2NpZW5jZSBleHBlcmltZW50cyBp
biBOYXR1cmUgYW5kIFNjaWVuY2UgYmV0d2VlbiAyMDEwIGFuZCAyMDE1PC90aXRsZT48c2Vjb25k
YXJ5LXRpdGxlPk5hdHVyZSBIdW1hbiBCZWhhdmlvdXIgPC9zZWNvbmRhcnktdGl0bGU+PC90aXRs
ZXM+PHBhZ2VzPjYzNy00NDwvcGFnZXM+PHZvbHVtZT4yPC92b2x1bWU+PGRhdGVzPjx5ZWFyPjIw
MTg8L3llYXI+PC9kYXRlcz48dXJscz48L3VybHM+PC9yZWNvcmQ+PC9DaXRlPjwvRW5kTm90ZT4A
</w:fldData>
        </w:fldChar>
      </w:r>
      <w:r w:rsidR="008840B4">
        <w:instrText xml:space="preserve"> ADDIN EN.CITE </w:instrText>
      </w:r>
      <w:r w:rsidR="008840B4">
        <w:fldChar w:fldCharType="begin">
          <w:fldData xml:space="preserve">PEVuZE5vdGU+PENpdGU+PEF1dGhvcj5Dw7R0w6k8L0F1dGhvcj48WWVhcj4yMDE1PC9ZZWFyPjxS
ZWNOdW0+NzM5NzwvUmVjTnVtPjxEaXNwbGF5VGV4dD48c3R5bGUgZmFjZT0ic3VwZXJzY3JpcHQi
Pls0NiwgNTgsIDU5XTwvc3R5bGU+PC9EaXNwbGF5VGV4dD48cmVjb3JkPjxyZWMtbnVtYmVyPjcz
OTc8L3JlYy1udW1iZXI+PGZvcmVpZ24ta2V5cz48a2V5IGFwcD0iRU4iIGRiLWlkPSJlZHo1cjlk
YWFhd3Jzd2V2c3ZqeHpwdGx4NXNhczVkd3hmdmQiIHRpbWVzdGFtcD0iMTQ0NjQzNjY3NSIgZ3Vp
ZD0iZTNmY2EwOGItYTE5Yi00YWM3LTkxYzMtZmIzMmZkODI1NTU4Ij43Mzk3PC9rZXk+PC9mb3Jl
aWduLWtleXM+PHJlZi10eXBlIG5hbWU9IkpvdXJuYWwgQXJ0aWNsZSI+MTc8L3JlZi10eXBlPjxj
b250cmlidXRvcnM+PGF1dGhvcnM+PGF1dGhvcj5Dw7R0w6ksIFMuPC9hdXRob3I+PGF1dGhvcj5I
b3VzZSwgSi48L2F1dGhvcj48YXV0aG9yPldpbGxlciwgUi48L2F1dGhvcj48L2F1dGhvcnM+PC9j
b250cmlidXRvcnM+PHRpdGxlcz48dGl0bGU+SGlnaCBlY29ub21pYyBpbmVxdWFsaXR5IGxlYWRz
IGhpZ2hlciBpbmNvbWUgaW5kaXZpZHVhbHMgdG8gYmUgbGVzcyBnZW5lcm91czwvdGl0bGU+PHNl
Y29uZGFyeS10aXRsZT5Qcm9jIE5hdGwgQWNhZCBTY2kgVSBTIEE8L3NlY29uZGFyeS10aXRsZT48
L3RpdGxlcz48cGVyaW9kaWNhbD48ZnVsbC10aXRsZT5Qcm9jIE5hdGwgQWNhZCBTY2kgVSBTIEE8
L2Z1bGwtdGl0bGU+PC9wZXJpb2RpY2FsPjxwYWdlcz4xNTgzOC00MzwvcGFnZXM+PHZvbHVtZT4x
MTI8L3ZvbHVtZT48bnVtYmVyPjUyPC9udW1iZXI+PGRhdGVzPjx5ZWFyPjIwMTU8L3llYXI+PC9k
YXRlcz48YWNjZXNzaW9uLW51bT4yNjU5ODY2ODwvYWNjZXNzaW9uLW51bT48dXJscz48L3VybHM+
PGN1c3RvbTI+UE1DNDcwMjk3OSA8L2N1c3RvbTI+PGVsZWN0cm9uaWMtcmVzb3VyY2UtbnVtPjEw
LjEwNzMvcG5hcy4xNTExNTM2MTEyPC9lbGVjdHJvbmljLXJlc291cmNlLW51bT48L3JlY29yZD48
L0NpdGU+PENpdGU+PEF1dGhvcj5OaXNoaTwvQXV0aG9yPjxZZWFyPjIwMTU8L1llYXI+PFJlY051
bT43MTAzPC9SZWNOdW0+PHJlY29yZD48cmVjLW51bWJlcj43MTAzPC9yZWMtbnVtYmVyPjxmb3Jl
aWduLWtleXM+PGtleSBhcHA9IkVOIiBkYi1pZD0iZWR6NXI5ZGFhYXdyc3dldnN2anh6cHRseDVz
YXM1ZHd4ZnZkIiB0aW1lc3RhbXA9IjE0MTc1NTUwMjYiPjcxMDM8L2tleT48L2ZvcmVpZ24ta2V5
cz48cmVmLXR5cGUgbmFtZT0iSm91cm5hbCBBcnRpY2xlIj4xNzwvcmVmLXR5cGU+PGNvbnRyaWJ1
dG9ycz48YXV0aG9ycz48YXV0aG9yPk5pc2hpLCBBa2loaXJvPC9hdXRob3I+PGF1dGhvcj5TaGly
YWRvLCBIaXJva2F6dTwvYXV0aG9yPjxhdXRob3I+UmFuZCwgRGF2aWQgRy48L2F1dGhvcj48YXV0
aG9yPkNocmlzdGFraXMsIE5pY2hvbGFzIEEuPC9hdXRob3I+PC9hdXRob3JzPjwvY29udHJpYnV0
b3JzPjx0aXRsZXM+PHRpdGxlPkluZXF1YWxpdHkgYW5kIFZpc2liaWxpdHkgb2YgV2VhbHRoIGlu
IEV4cGVyaW1lbnRhbCBTb2NpYWwgTmV0d29ya3M8L3RpdGxlPjxzZWNvbmRhcnktdGl0bGU+TmF0
dXJlPC9zZWNvbmRhcnktdGl0bGU+PC90aXRsZXM+PHBlcmlvZGljYWw+PGZ1bGwtdGl0bGU+TmF0
dXJlPC9mdWxsLXRpdGxlPjwvcGVyaW9kaWNhbD48cGFnZXM+NDI2LTQyOTwvcGFnZXM+PHZvbHVt
ZT41MjY8L3ZvbHVtZT48ZGF0ZXM+PHllYXI+MjAxNTwveWVhcj48L2RhdGVzPjx1cmxzPjwvdXJs
cz48ZWxlY3Ryb25pYy1yZXNvdXJjZS1udW0+MTAuMTAzOC9uYXR1cmUxNTM5MjwvZWxlY3Ryb25p
Yy1yZXNvdXJjZS1udW0+PC9yZWNvcmQ+PC9DaXRlPjxDaXRlPjxBdXRob3I+Q2FtZXJlcjwvQXV0
aG9yPjxZZWFyPjIwMTg8L1llYXI+PFJlY051bT44MTAyPC9SZWNOdW0+PHJlY29yZD48cmVjLW51
bWJlcj44MTAyPC9yZWMtbnVtYmVyPjxmb3JlaWduLWtleXM+PGtleSBhcHA9IkVOIiBkYi1pZD0i
ZWR6NXI5ZGFhYXdyc3dldnN2anh6cHRseDVzYXM1ZHd4ZnZkIiB0aW1lc3RhbXA9IjE1MzY0MzQw
MjEiIGd1aWQ9ImYwZDNkMjliLWQwZjMtNGI2OS1iYjU2LWY0M2Y0OThlMjYzZCI+ODEwMjwva2V5
PjwvZm9yZWlnbi1rZXlzPjxyZWYtdHlwZSBuYW1lPSJKb3VybmFsIEFydGljbGUiPjE3PC9yZWYt
dHlwZT48Y29udHJpYnV0b3JzPjxhdXRob3JzPjxhdXRob3I+Q2FtZXJlciwgQy4gRi48L2F1dGhv
cj48YXV0aG9yPkRyZWJlciwgQS48L2F1dGhvcj48YXV0aG9yPkhvbHptZWlzdGVyLCBGLjwvYXV0
aG9yPjxhdXRob3I+SG8sIFQtSC48L2F1dGhvcj48YXV0aG9yPkh1YmVyLCBKLjwvYXV0aG9yPjxh
dXRob3I+Sm9oYW5uZXNzb24sIE0uPC9hdXRob3I+PGF1dGhvcj5LaXJjaGxlciwgTS48L2F1dGhv
cj48YXV0aG9yPk5hdmUsIEcuPC9hdXRob3I+PGF1dGhvcj5Ob3NlaywgQi4gQS48L2F1dGhvcj48
YXV0aG9yPlBmZWlmZmVyLCBULjwvYXV0aG9yPjxhdXRob3I+QWx0bWVqZCwgQS48L2F1dGhvcj48
YXV0aG9yPkJ1dHRyaWNrLCBOLjwvYXV0aG9yPjxhdXRob3I+Q2hhbiwgVC48L2F1dGhvcj48YXV0
aG9yPkNoZW4sIFkuPC9hdXRob3I+PGF1dGhvcj5Gb3JzZWxsLCBFLjwvYXV0aG9yPjxhdXRob3I+
R2FtcGEsIEEuPC9hdXRob3I+PGF1dGhvcj5IZWlrZW5zdGVuLCBFLjwvYXV0aG9yPjxhdXRob3I+
SHVtbWVyLCBMLiA8L2F1dGhvcj48YXV0aG9yPkltYWksIFQuPC9hdXRob3I+PGF1dGhvcj5Jc2Fr
c3NvbiwgUy48L2F1dGhvcj48YXV0aG9yPk1hbmZyZWRpLCBELjwvYXV0aG9yPjxhdXRob3I+Um9z
ZSwgSi48L2F1dGhvcj48YXV0aG9yPldhZ2VubWFrZXJzLCBFLUouPC9hdXRob3I+PGF1dGhvcj5X
dSwgSC48L2F1dGhvcj48L2F1dGhvcnM+PC9jb250cmlidXRvcnM+PHRpdGxlcz48dGl0bGU+RXZh
bHVhdGluZyB0aGUgcmVwbGljYWJpbGl0eSBvZiBzb2NpYWwgc2NpZW5jZSBleHBlcmltZW50cyBp
biBOYXR1cmUgYW5kIFNjaWVuY2UgYmV0d2VlbiAyMDEwIGFuZCAyMDE1PC90aXRsZT48c2Vjb25k
YXJ5LXRpdGxlPk5hdHVyZSBIdW1hbiBCZWhhdmlvdXIgPC9zZWNvbmRhcnktdGl0bGU+PC90aXRs
ZXM+PHBhZ2VzPjYzNy00NDwvcGFnZXM+PHZvbHVtZT4yPC92b2x1bWU+PGRhdGVzPjx5ZWFyPjIw
MTg8L3llYXI+PC9kYXRlcz48dXJscz48L3VybHM+PC9yZWNvcmQ+PC9DaXRlPjwvRW5kTm90ZT4A
</w:fldData>
        </w:fldChar>
      </w:r>
      <w:r w:rsidR="008840B4">
        <w:instrText xml:space="preserve"> ADDIN EN.CITE.DATA </w:instrText>
      </w:r>
      <w:r w:rsidR="008840B4">
        <w:fldChar w:fldCharType="end"/>
      </w:r>
      <w:r w:rsidRPr="00490B4F">
        <w:fldChar w:fldCharType="separate"/>
      </w:r>
      <w:r w:rsidR="008840B4" w:rsidRPr="008840B4">
        <w:rPr>
          <w:noProof/>
          <w:vertAlign w:val="superscript"/>
        </w:rPr>
        <w:t>[46, 58, 59]</w:t>
      </w:r>
      <w:r w:rsidRPr="00490B4F">
        <w:fldChar w:fldCharType="end"/>
      </w:r>
      <w:r w:rsidRPr="00490B4F">
        <w:t xml:space="preserve">. Making </w:t>
      </w:r>
      <w:r w:rsidR="002D3DCC">
        <w:t xml:space="preserve">others’ </w:t>
      </w:r>
      <w:r w:rsidRPr="00490B4F">
        <w:t xml:space="preserve">wealth invisible can suppress all forms of social comparison in wealth (e.g., feelings of being exploited by richer individuals, last-place aversion, effort-reward imbalance); however, these studies </w:t>
      </w:r>
      <w:r w:rsidRPr="00490B4F">
        <w:fldChar w:fldCharType="begin">
          <w:fldData xml:space="preserve">PEVuZE5vdGU+PENpdGU+PEF1dGhvcj5BbGVzaW5hPC9BdXRob3I+PFllYXI+MjAwMjwvWWVhcj48
UmVjTnVtPjc0MDM8L1JlY051bT48RGlzcGxheVRleHQ+PHN0eWxlIGZhY2U9InN1cGVyc2NyaXB0
Ij5bNDYsIDU1LTU4XTwvc3R5bGU+PC9EaXNwbGF5VGV4dD48cmVjb3JkPjxyZWMtbnVtYmVyPjc0
MDM8L3JlYy1udW1iZXI+PGZvcmVpZ24ta2V5cz48a2V5IGFwcD0iRU4iIGRiLWlkPSJlZHo1cjlk
YWFhd3Jzd2V2c3ZqeHpwdGx4NXNhczVkd3hmdmQiIHRpbWVzdGFtcD0iMTQ0NjQzNzE4NyIgZ3Vp
ZD0iZjFhMTliMDgtODUxZi00ZGRmLTgwMzctZDUwY2U0ODZjZjRmIj43NDAzPC9rZXk+PC9mb3Jl
aWduLWtleXM+PHJlZi10eXBlIG5hbWU9IkpvdXJuYWwgQXJ0aWNsZSI+MTc8L3JlZi10eXBlPjxj
b250cmlidXRvcnM+PGF1dGhvcnM+PGF1dGhvcj5BbGVzaW5hLCBBLjwvYXV0aG9yPjxhdXRob3I+
TGEgRmVycmFyYSwgRS48L2F1dGhvcj48L2F1dGhvcnM+PC9jb250cmlidXRvcnM+PGF1dGgtYWRk
cmVzcz5BbGVzaW5hLCBBJiN4RDtIYXJ2YXJkIFVuaXYsIERlcHQgRWNvbiwgTGl0dGF1ZXIgQ3Ry
LCBDYW1icmlkZ2UsIE1BIDAyMTM4IFVTQSYjeEQ7SGFydmFyZCBVbml2LCBEZXB0IEVjb24sIExp
dHRhdWVyIEN0ciwgQ2FtYnJpZGdlLCBNQSAwMjEzOCBVU0EmI3hEO0hhcnZhcmQgVW5pdiwgRGVw
dCBFY29uLCBMaXR0YXVlciBDdHIsIENhbWJyaWRnZSwgTUEgMDIxMzggVVNBJiN4RDtVbml2IEJv
Y2NvbmksIE1pbGFuLCBJdGFseSYjeEQ7SUdJRVIsIE1pbGFuLCBJdGFseTwvYXV0aC1hZGRyZXNz
Pjx0aXRsZXM+PHRpdGxlPldobyB0cnVzdHMgb3RoZXJzPzwvdGl0bGU+PHNlY29uZGFyeS10aXRs
ZT5Kb3VybmFsIG9mIFB1YmxpYyBFY29ub21pY3M8L3NlY29uZGFyeS10aXRsZT48YWx0LXRpdGxl
PkogUHVibGljIEVjb248L2FsdC10aXRsZT48L3RpdGxlcz48cGVyaW9kaWNhbD48ZnVsbC10aXRs
ZT5Kb3VybmFsIG9mIFB1YmxpYyBFY29ub21pY3M8L2Z1bGwtdGl0bGU+PGFiYnItMT5KIFB1Ymxp
YyBFY29uPC9hYmJyLTE+PC9wZXJpb2RpY2FsPjxhbHQtcGVyaW9kaWNhbD48ZnVsbC10aXRsZT5K
b3VybmFsIG9mIFB1YmxpYyBFY29ub21pY3M8L2Z1bGwtdGl0bGU+PGFiYnItMT5KIFB1YmxpYyBF
Y29uPC9hYmJyLTE+PC9hbHQtcGVyaW9kaWNhbD48cGFnZXM+MjA3LTIzNDwvcGFnZXM+PHZvbHVt
ZT44NTwvdm9sdW1lPjxudW1iZXI+MjwvbnVtYmVyPjxrZXl3b3Jkcz48a2V5d29yZD5yaXNlPC9r
ZXl3b3JkPjwva2V5d29yZHM+PGRhdGVzPjx5ZWFyPjIwMDI8L3llYXI+PHB1Yi1kYXRlcz48ZGF0
ZT5BdWc8L2RhdGU+PC9wdWItZGF0ZXM+PC9kYXRlcz48aXNibj4wMDQ3LTI3Mjc8L2lzYm4+PGFj
Y2Vzc2lvbi1udW0+V09TOjAwMDE3Njc1MTUwMDAwNDwvYWNjZXNzaW9uLW51bT48dXJscz48cmVs
YXRlZC11cmxzPjx1cmw+Jmx0O0dvIHRvIElTSSZndDs6Ly9XT1M6MDAwMTc2NzUxNTAwMDA0PC91
cmw+PC9yZWxhdGVkLXVybHM+PC91cmxzPjxlbGVjdHJvbmljLXJlc291cmNlLW51bT4xMC4xMDE2
L1MwMDQ3LTI3MjcoMDEpMDAwODQtNjwvZWxlY3Ryb25pYy1yZXNvdXJjZS1udW0+PGxhbmd1YWdl
PkVuZ2xpc2g8L2xhbmd1YWdlPjwvcmVjb3JkPjwvQ2l0ZT48Q2l0ZT48QXV0aG9yPkFuZGVyc29u
PC9BdXRob3I+PFllYXI+MjAwNjwvWWVhcj48UmVjTnVtPjc0MDI8L1JlY051bT48cmVjb3JkPjxy
ZWMtbnVtYmVyPjc0MDI8L3JlYy1udW1iZXI+PGZvcmVpZ24ta2V5cz48a2V5IGFwcD0iRU4iIGRi
LWlkPSJlZHo1cjlkYWFhd3Jzd2V2c3ZqeHpwdGx4NXNhczVkd3hmdmQiIHRpbWVzdGFtcD0iMTQ0
NjQzNzE0NCIgZ3VpZD0iZmZhMmNmYzctMDY1Mi00ZGM1LTkyZTItMjgzYWM1Zjk1NTdjIj43NDAy
PC9rZXk+PC9mb3JlaWduLWtleXM+PHJlZi10eXBlIG5hbWU9IkpvdXJuYWwgQXJ0aWNsZSI+MTc8
L3JlZi10eXBlPjxjb250cmlidXRvcnM+PGF1dGhvcnM+PGF1dGhvcj5BbmRlcnNvbiwgTC4gUi48
L2F1dGhvcj48YXV0aG9yPk1lbGxvciwgSi4gTS48L2F1dGhvcj48YXV0aG9yPk1pbHlvLCBKLjwv
YXV0aG9yPjwvYXV0aG9ycz48L2NvbnRyaWJ1dG9ycz48YXV0aC1hZGRyZXNzPkFuZGVyc29uLCBM
UiYjeEQ7Q29sbCBXaWxsaWFtICZhbXA7IE1hcnksIERlcHQgRWNvbiwgV2lsbGlhbXNidXJnLCBW
QSBVU0EmI3hEO0NvbGwgV2lsbGlhbSAmYW1wOyBNYXJ5LCBEZXB0IEVjb24sIFdpbGxpYW1zYnVy
ZywgVkEgVVNBJiN4RDtDb2xsIFdpbGxpYW0gJmFtcDsgTWFyeSwgRGVwdCBFY29uLCBXaWxsaWFt
c2J1cmcsIFZBIFVTQSYjeEQ7VW5pdiBNaXNzb3VyaSwgRGVwdCBFY29uLCBDb2x1bWJpYSwgTU8g
VVNBJiN4RDtVbml2IE1pc3NvdXJpLCBUcnVtYW4gU2NoIFB1YmwgQWZmYWlycywgQ29sdW1iaWEs
IE1PIFVTQTwvYXV0aC1hZGRyZXNzPjx0aXRsZXM+PHRpdGxlPkluZHVjZWQgaGV0ZXJvZ2VuZWl0
eSBpbiB0cnVzdCBleHBlcmltZW50czwvdGl0bGU+PHNlY29uZGFyeS10aXRsZT5FeHBlcmltZW50
YWwgRWNvbm9taWNzPC9zZWNvbmRhcnktdGl0bGU+PGFsdC10aXRsZT5FeHAgRWNvbjwvYWx0LXRp
dGxlPjwvdGl0bGVzPjxwZXJpb2RpY2FsPjxmdWxsLXRpdGxlPkV4cGVyaW1lbnRhbCBFY29ub21p
Y3M8L2Z1bGwtdGl0bGU+PGFiYnItMT5FeHAgRWNvbjwvYWJici0xPjwvcGVyaW9kaWNhbD48YWx0
LXBlcmlvZGljYWw+PGZ1bGwtdGl0bGU+RXhwZXJpbWVudGFsIEVjb25vbWljczwvZnVsbC10aXRs
ZT48YWJici0xPkV4cCBFY29uPC9hYmJyLTE+PC9hbHQtcGVyaW9kaWNhbD48cGFnZXM+MjIzLTIz
NTwvcGFnZXM+PHZvbHVtZT45PC92b2x1bWU+PG51bWJlcj4zPC9udW1iZXI+PGtleXdvcmRzPjxr
ZXl3b3JkPnRydXN0PC9rZXl3b3JkPjxrZXl3b3JkPnNvY2lhbCBjYXBpdGFsPC9rZXl3b3JkPjxr
ZXl3b3JkPmluZXF1YWxpdHk8L2tleXdvcmQ+PGtleXdvcmQ+ZXhwZXJpbWVudDwva2V5d29yZD48
a2V5d29yZD5pbnZlc3RtZW50IGdhbWU8L2tleXdvcmQ+PGtleXdvcmQ+cHVibGljLWdvb2RzPC9r
ZXl3b3JkPjxrZXl3b3JkPnJlY2lwcm9jaXR5PC9rZXl3b3JkPjxrZXl3b3JkPmJlaGF2aW9yPC9r
ZXl3b3JkPjwva2V5d29yZHM+PGRhdGVzPjx5ZWFyPjIwMDY8L3llYXI+PHB1Yi1kYXRlcz48ZGF0
ZT5TZXA8L2RhdGU+PC9wdWItZGF0ZXM+PC9kYXRlcz48aXNibj4xMzg2LTQxNTc8L2lzYm4+PGFj
Y2Vzc2lvbi1udW0+V09TOjAwMDIzOTAzOTEwMDAwNDwvYWNjZXNzaW9uLW51bT48dXJscz48cmVs
YXRlZC11cmxzPjx1cmw+Jmx0O0dvIHRvIElTSSZndDs6Ly9XT1M6MDAwMjM5MDM5MTAwMDA0PC91
cmw+PC9yZWxhdGVkLXVybHM+PC91cmxzPjxlbGVjdHJvbmljLXJlc291cmNlLW51bT4xMC4xMDA3
L3MxMDY4My0wMDYtOTEyNC0yPC9lbGVjdHJvbmljLXJlc291cmNlLW51bT48bGFuZ3VhZ2U+RW5n
bGlzaDwvbGFuZ3VhZ2U+PC9yZWNvcmQ+PC9DaXRlPjxDaXRlPjxBdXRob3I+VGF2b25pPC9BdXRo
b3I+PFllYXI+MjAxMTwvWWVhcj48UmVjTnVtPjY5NjA8L1JlY051bT48cmVjb3JkPjxyZWMtbnVt
YmVyPjY5NjA8L3JlYy1udW1iZXI+PGZvcmVpZ24ta2V5cz48a2V5IGFwcD0iRU4iIGRiLWlkPSJl
ZHo1cjlkYWFhd3Jzd2V2c3ZqeHpwdGx4NXNhczVkd3hmdmQiIHRpbWVzdGFtcD0iMTQwMzU2Mjky
MyIgZ3VpZD0iNTY3YWM2MWItZWY2Ni00YmRiLTgzNDItZDU2YzdkMDgzNTA2Ij42OTYwPC9rZXk+
PC9mb3JlaWduLWtleXM+PHJlZi10eXBlIG5hbWU9IkpvdXJuYWwgQXJ0aWNsZSI+MTc8L3JlZi10
eXBlPjxjb250cmlidXRvcnM+PGF1dGhvcnM+PGF1dGhvcj5UYXZvbmksIEEuPC9hdXRob3I+PGF1
dGhvcj5EYW5uZW5iZXJnLCBBLjwvYXV0aG9yPjxhdXRob3I+S2FsbGlzLCBHLjwvYXV0aG9yPjxh
dXRob3I+TG9zY2hlbCwgQS48L2F1dGhvcj48L2F1dGhvcnM+PC9jb250cmlidXRvcnM+PGF1dGgt
YWRkcmVzcz5UYXZvbmksIEEmI3hEO0xvbmRvbiBTY2ggRWNvbiwgR3JhbnRoYW0gUmVzIEluc3Qs
IExvbmRvbiBXQzJBIDJBWiwgRW5nbGFuZCYjeEQ7TG9uZG9uIFNjaCBFY29uLCBHcmFudGhhbSBS
ZXMgSW5zdCwgTG9uZG9uIFdDMkEgMkFaLCBFbmdsYW5kJiN4RDtMb25kb24gU2NoIEVjb24sIEdy
YW50aGFtIFJlcyBJbnN0LCBMb25kb24gV0MyQSAyQVosIEVuZ2xhbmQmI3hEO0xvbmRvbiBTY2gg
RWNvbiwgQ3RyIENsaW1hdGUgQ2hhbmdlIEVjb24gJmFtcDsgUG9saWN5LCBMb25kb24gV0MyQSAy
QVosIEVuZ2xhbmQmI3hEO0N0ciBFdXJvcGVhbiBFY29uIFJlcywgRGVwdCBFbnZpcm9ubSAmYW1w
OyBSZXNvdXJjZSBFY29uLCBELTY4MTYxIE1hbm5oZWltLCBHZXJtYW55JiN4RDtVbml2IEF1dG9u
b21hIEJhcmNlbG9uYSwgSW5zdCBDYXRhbGFuYSBSZWNlcmNhICZhbXA7IEVzdHVkaXMgQXZhbmNh
dHMsIEJlbGxhdGVycmEgMDgxOTMsIFNwYWluJiN4RDtVbml2IEF1dG9ub21hIEJhcmNlbG9uYSwg
SW5zdCBDaWVuY2lhICZhbXA7IFRlY25vbCBBbWJpZW50YWxzLCBCZWxsYXRlcnJhIDA4MTkzLCBT
cGFpbiYjeEQ7QXVzdHJhbGlhbiBOYXRsIFVuaXYsIEN0ciBDbGltYXRlIEVjb24gJmFtcDsgUG9s
aWN5LCBDYW5iZXJyYSwgQUNUIDAyMDAsIEF1c3RyYWxpYSYjeEQ7VW5pdiBIZWlkZWxiZXJnLCBB
bGZyZWQgV2ViZXIgSW5zdCBFY29uLCBELTY5MTE1IEhlaWRlbGJlcmcsIEdlcm1hbnk8L2F1dGgt
YWRkcmVzcz48dGl0bGVzPjx0aXRsZT5JbmVxdWFsaXR5LCBjb21tdW5pY2F0aW9uLCBhbmQgdGhl
IGF2b2lkYW5jZSBvZiBkaXNhc3Ryb3VzIGNsaW1hdGUgY2hhbmdlIGluIGEgcHVibGljIGdvb2Rz
IGdhbWU8L3RpdGxlPjxzZWNvbmRhcnktdGl0bGU+UCBOYXRsIEFjYWQgU2NpIFVTQSA8L3NlY29u
ZGFyeS10aXRsZT48YWx0LXRpdGxlPlAgTmF0bCBBY2FkIFNjaSBVU0E8L2FsdC10aXRsZT48L3Rp
dGxlcz48YWx0LXBlcmlvZGljYWw+PGZ1bGwtdGl0bGU+UCBOYXRsIEFjYWQgU2NpIFVTQTwvZnVs
bC10aXRsZT48YWJici0xPlAgTmF0bCBBY2FkIFNjaSBVU0E8L2FiYnItMT48L2FsdC1wZXJpb2Rp
Y2FsPjxwYWdlcz4xMTgyNS0xMTgyOTwvcGFnZXM+PHZvbHVtZT4xMDg8L3ZvbHVtZT48bnVtYmVy
PjI5PC9udW1iZXI+PGtleXdvcmRzPjxrZXl3b3JkPnRocmVzaG9sZCBwdWJsaWMgZ29vZDwva2V5
d29yZD48a2V5d29yZD5jbGltYXRlIGJ1cmRlbjwva2V5d29yZD48a2V5d29yZD5leHBlcmltZW50
YWwgZWNvbm9taWNzPC9rZXl3b3JkPjxrZXl3b3JkPmNvb3BlcmF0aW9uPC9rZXl3b3JkPjxrZXl3
b3JkPnNlbGYtc2VydmluZyBiaWFzPC9rZXl3b3JkPjxrZXl3b3JkPnNvY2lhbCBwcmVmZXJlbmNl
czwva2V5d29yZD48a2V5d29yZD5jb21tb25zPC9rZXl3b3JkPjxrZXl3b3JkPmVjb25vbWljczwv
a2V5d29yZD48L2tleXdvcmRzPjxkYXRlcz48eWVhcj4yMDExPC95ZWFyPjxwdWItZGF0ZXM+PGRh
dGU+SnVsIDE5PC9kYXRlPjwvcHViLWRhdGVzPjwvZGF0ZXM+PGlzYm4+MDAyNy04NDI0PC9pc2Ju
PjxhY2Nlc3Npb24tbnVtPldPUzowMDAyOTI4NzY5MDAwMjk8L2FjY2Vzc2lvbi1udW0+PHVybHM+
PHJlbGF0ZWQtdXJscz48dXJsPiZsdDtHbyB0byBJU0kmZ3Q7Oi8vV09TOjAwMDI5Mjg3NjkwMDAy
OTwvdXJsPjwvcmVsYXRlZC11cmxzPjwvdXJscz48Y3VzdG9tMj5QTUMzMTQxOTMxPC9jdXN0b20y
PjxlbGVjdHJvbmljLXJlc291cmNlLW51bT4xMC4xMDczL1BuYXMuMTEwMjQ5MzEwODwvZWxlY3Ry
b25pYy1yZXNvdXJjZS1udW0+PGxhbmd1YWdlPkVuZ2xpc2g8L2xhbmd1YWdlPjwvcmVjb3JkPjwv
Q2l0ZT48Q2l0ZT48QXV0aG9yPkPDtHTDqTwvQXV0aG9yPjxZZWFyPjIwMTU8L1llYXI+PFJlY051
bT43Mzk3PC9SZWNOdW0+PHJlY29yZD48cmVjLW51bWJlcj43Mzk3PC9yZWMtbnVtYmVyPjxmb3Jl
aWduLWtleXM+PGtleSBhcHA9IkVOIiBkYi1pZD0iZWR6NXI5ZGFhYXdyc3dldnN2anh6cHRseDVz
YXM1ZHd4ZnZkIiB0aW1lc3RhbXA9IjE0NDY0MzY2NzUiIGd1aWQ9ImUzZmNhMDhiLWExOWItNGFj
Ny05MWMzLWZiMzJmZDgyNTU1OCI+NzM5Nzwva2V5PjwvZm9yZWlnbi1rZXlzPjxyZWYtdHlwZSBu
YW1lPSJKb3VybmFsIEFydGljbGUiPjE3PC9yZWYtdHlwZT48Y29udHJpYnV0b3JzPjxhdXRob3Jz
PjxhdXRob3I+Q8O0dMOpLCBTLjwvYXV0aG9yPjxhdXRob3I+SG91c2UsIEouPC9hdXRob3I+PGF1
dGhvcj5XaWxsZXIsIFIuPC9hdXRob3I+PC9hdXRob3JzPjwvY29udHJpYnV0b3JzPjx0aXRsZXM+
PHRpdGxlPkhpZ2ggZWNvbm9taWMgaW5lcXVhbGl0eSBsZWFkcyBoaWdoZXIgaW5jb21lIGluZGl2
aWR1YWxzIHRvIGJlIGxlc3MgZ2VuZXJvdXM8L3RpdGxlPjxzZWNvbmRhcnktdGl0bGU+UHJvYyBO
YXRsIEFjYWQgU2NpIFUgUyBBPC9zZWNvbmRhcnktdGl0bGU+PC90aXRsZXM+PHBlcmlvZGljYWw+
PGZ1bGwtdGl0bGU+UHJvYyBOYXRsIEFjYWQgU2NpIFUgUyBBPC9mdWxsLXRpdGxlPjwvcGVyaW9k
aWNhbD48cGFnZXM+MTU4MzgtNDM8L3BhZ2VzPjx2b2x1bWU+MTEyPC92b2x1bWU+PG51bWJlcj41
MjwvbnVtYmVyPjxkYXRlcz48eWVhcj4yMDE1PC95ZWFyPjwvZGF0ZXM+PGFjY2Vzc2lvbi1udW0+
MjY1OTg2Njg8L2FjY2Vzc2lvbi1udW0+PHVybHM+PC91cmxzPjxjdXN0b20yPlBNQzQ3MDI5Nzkg
PC9jdXN0b20yPjxlbGVjdHJvbmljLXJlc291cmNlLW51bT4xMC4xMDczL3BuYXMuMTUxMTUzNjEx
MjwvZWxlY3Ryb25pYy1yZXNvdXJjZS1udW0+PC9yZWNvcmQ+PC9DaXRlPjxDaXRlPjxBdXRob3I+
TmlzaGk8L0F1dGhvcj48WWVhcj4yMDE1PC9ZZWFyPjxSZWNOdW0+NzEwMzwvUmVjTnVtPjxyZWNv
cmQ+PHJlYy1udW1iZXI+NzEwMzwvcmVjLW51bWJlcj48Zm9yZWlnbi1rZXlzPjxrZXkgYXBwPSJF
TiIgZGItaWQ9ImVkejVyOWRhYWF3cnN3ZXZzdmp4enB0bHg1c2FzNWR3eGZ2ZCIgdGltZXN0YW1w
PSIxNDE3NTU1MDI2Ij43MTAzPC9rZXk+PC9mb3JlaWduLWtleXM+PHJlZi10eXBlIG5hbWU9Ikpv
dXJuYWwgQXJ0aWNsZSI+MTc8L3JlZi10eXBlPjxjb250cmlidXRvcnM+PGF1dGhvcnM+PGF1dGhv
cj5OaXNoaSwgQWtpaGlybzwvYXV0aG9yPjxhdXRob3I+U2hpcmFkbywgSGlyb2thenU8L2F1dGhv
cj48YXV0aG9yPlJhbmQsIERhdmlkIEcuPC9hdXRob3I+PGF1dGhvcj5DaHJpc3Rha2lzLCBOaWNo
b2xhcyBBLjwvYXV0aG9yPjwvYXV0aG9ycz48L2NvbnRyaWJ1dG9ycz48dGl0bGVzPjx0aXRsZT5J
bmVxdWFsaXR5IGFuZCBWaXNpYmlsaXR5IG9mIFdlYWx0aCBpbiBFeHBlcmltZW50YWwgU29jaWFs
IE5ldHdvcmtzPC90aXRsZT48c2Vjb25kYXJ5LXRpdGxlPk5hdHVyZTwvc2Vjb25kYXJ5LXRpdGxl
PjwvdGl0bGVzPjxwZXJpb2RpY2FsPjxmdWxsLXRpdGxlPk5hdHVyZTwvZnVsbC10aXRsZT48L3Bl
cmlvZGljYWw+PHBhZ2VzPjQyNi00Mjk8L3BhZ2VzPjx2b2x1bWU+NTI2PC92b2x1bWU+PGRhdGVz
Pjx5ZWFyPjIwMTU8L3llYXI+PC9kYXRlcz48dXJscz48L3VybHM+PGVsZWN0cm9uaWMtcmVzb3Vy
Y2UtbnVtPjEwLjEwMzgvbmF0dXJlMTUzOTI8L2VsZWN0cm9uaWMtcmVzb3VyY2UtbnVtPjwvcmVj
b3JkPjwvQ2l0ZT48L0VuZE5vdGU+AG==
</w:fldData>
        </w:fldChar>
      </w:r>
      <w:r w:rsidR="008840B4">
        <w:instrText xml:space="preserve"> ADDIN EN.CITE </w:instrText>
      </w:r>
      <w:r w:rsidR="008840B4">
        <w:fldChar w:fldCharType="begin">
          <w:fldData xml:space="preserve">PEVuZE5vdGU+PENpdGU+PEF1dGhvcj5BbGVzaW5hPC9BdXRob3I+PFllYXI+MjAwMjwvWWVhcj48
UmVjTnVtPjc0MDM8L1JlY051bT48RGlzcGxheVRleHQ+PHN0eWxlIGZhY2U9InN1cGVyc2NyaXB0
Ij5bNDYsIDU1LTU4XTwvc3R5bGU+PC9EaXNwbGF5VGV4dD48cmVjb3JkPjxyZWMtbnVtYmVyPjc0
MDM8L3JlYy1udW1iZXI+PGZvcmVpZ24ta2V5cz48a2V5IGFwcD0iRU4iIGRiLWlkPSJlZHo1cjlk
YWFhd3Jzd2V2c3ZqeHpwdGx4NXNhczVkd3hmdmQiIHRpbWVzdGFtcD0iMTQ0NjQzNzE4NyIgZ3Vp
ZD0iZjFhMTliMDgtODUxZi00ZGRmLTgwMzctZDUwY2U0ODZjZjRmIj43NDAzPC9rZXk+PC9mb3Jl
aWduLWtleXM+PHJlZi10eXBlIG5hbWU9IkpvdXJuYWwgQXJ0aWNsZSI+MTc8L3JlZi10eXBlPjxj
b250cmlidXRvcnM+PGF1dGhvcnM+PGF1dGhvcj5BbGVzaW5hLCBBLjwvYXV0aG9yPjxhdXRob3I+
TGEgRmVycmFyYSwgRS48L2F1dGhvcj48L2F1dGhvcnM+PC9jb250cmlidXRvcnM+PGF1dGgtYWRk
cmVzcz5BbGVzaW5hLCBBJiN4RDtIYXJ2YXJkIFVuaXYsIERlcHQgRWNvbiwgTGl0dGF1ZXIgQ3Ry
LCBDYW1icmlkZ2UsIE1BIDAyMTM4IFVTQSYjeEQ7SGFydmFyZCBVbml2LCBEZXB0IEVjb24sIExp
dHRhdWVyIEN0ciwgQ2FtYnJpZGdlLCBNQSAwMjEzOCBVU0EmI3hEO0hhcnZhcmQgVW5pdiwgRGVw
dCBFY29uLCBMaXR0YXVlciBDdHIsIENhbWJyaWRnZSwgTUEgMDIxMzggVVNBJiN4RDtVbml2IEJv
Y2NvbmksIE1pbGFuLCBJdGFseSYjeEQ7SUdJRVIsIE1pbGFuLCBJdGFseTwvYXV0aC1hZGRyZXNz
Pjx0aXRsZXM+PHRpdGxlPldobyB0cnVzdHMgb3RoZXJzPzwvdGl0bGU+PHNlY29uZGFyeS10aXRs
ZT5Kb3VybmFsIG9mIFB1YmxpYyBFY29ub21pY3M8L3NlY29uZGFyeS10aXRsZT48YWx0LXRpdGxl
PkogUHVibGljIEVjb248L2FsdC10aXRsZT48L3RpdGxlcz48cGVyaW9kaWNhbD48ZnVsbC10aXRs
ZT5Kb3VybmFsIG9mIFB1YmxpYyBFY29ub21pY3M8L2Z1bGwtdGl0bGU+PGFiYnItMT5KIFB1Ymxp
YyBFY29uPC9hYmJyLTE+PC9wZXJpb2RpY2FsPjxhbHQtcGVyaW9kaWNhbD48ZnVsbC10aXRsZT5K
b3VybmFsIG9mIFB1YmxpYyBFY29ub21pY3M8L2Z1bGwtdGl0bGU+PGFiYnItMT5KIFB1YmxpYyBF
Y29uPC9hYmJyLTE+PC9hbHQtcGVyaW9kaWNhbD48cGFnZXM+MjA3LTIzNDwvcGFnZXM+PHZvbHVt
ZT44NTwvdm9sdW1lPjxudW1iZXI+MjwvbnVtYmVyPjxrZXl3b3Jkcz48a2V5d29yZD5yaXNlPC9r
ZXl3b3JkPjwva2V5d29yZHM+PGRhdGVzPjx5ZWFyPjIwMDI8L3llYXI+PHB1Yi1kYXRlcz48ZGF0
ZT5BdWc8L2RhdGU+PC9wdWItZGF0ZXM+PC9kYXRlcz48aXNibj4wMDQ3LTI3Mjc8L2lzYm4+PGFj
Y2Vzc2lvbi1udW0+V09TOjAwMDE3Njc1MTUwMDAwNDwvYWNjZXNzaW9uLW51bT48dXJscz48cmVs
YXRlZC11cmxzPjx1cmw+Jmx0O0dvIHRvIElTSSZndDs6Ly9XT1M6MDAwMTc2NzUxNTAwMDA0PC91
cmw+PC9yZWxhdGVkLXVybHM+PC91cmxzPjxlbGVjdHJvbmljLXJlc291cmNlLW51bT4xMC4xMDE2
L1MwMDQ3LTI3MjcoMDEpMDAwODQtNjwvZWxlY3Ryb25pYy1yZXNvdXJjZS1udW0+PGxhbmd1YWdl
PkVuZ2xpc2g8L2xhbmd1YWdlPjwvcmVjb3JkPjwvQ2l0ZT48Q2l0ZT48QXV0aG9yPkFuZGVyc29u
PC9BdXRob3I+PFllYXI+MjAwNjwvWWVhcj48UmVjTnVtPjc0MDI8L1JlY051bT48cmVjb3JkPjxy
ZWMtbnVtYmVyPjc0MDI8L3JlYy1udW1iZXI+PGZvcmVpZ24ta2V5cz48a2V5IGFwcD0iRU4iIGRi
LWlkPSJlZHo1cjlkYWFhd3Jzd2V2c3ZqeHpwdGx4NXNhczVkd3hmdmQiIHRpbWVzdGFtcD0iMTQ0
NjQzNzE0NCIgZ3VpZD0iZmZhMmNmYzctMDY1Mi00ZGM1LTkyZTItMjgzYWM1Zjk1NTdjIj43NDAy
PC9rZXk+PC9mb3JlaWduLWtleXM+PHJlZi10eXBlIG5hbWU9IkpvdXJuYWwgQXJ0aWNsZSI+MTc8
L3JlZi10eXBlPjxjb250cmlidXRvcnM+PGF1dGhvcnM+PGF1dGhvcj5BbmRlcnNvbiwgTC4gUi48
L2F1dGhvcj48YXV0aG9yPk1lbGxvciwgSi4gTS48L2F1dGhvcj48YXV0aG9yPk1pbHlvLCBKLjwv
YXV0aG9yPjwvYXV0aG9ycz48L2NvbnRyaWJ1dG9ycz48YXV0aC1hZGRyZXNzPkFuZGVyc29uLCBM
UiYjeEQ7Q29sbCBXaWxsaWFtICZhbXA7IE1hcnksIERlcHQgRWNvbiwgV2lsbGlhbXNidXJnLCBW
QSBVU0EmI3hEO0NvbGwgV2lsbGlhbSAmYW1wOyBNYXJ5LCBEZXB0IEVjb24sIFdpbGxpYW1zYnVy
ZywgVkEgVVNBJiN4RDtDb2xsIFdpbGxpYW0gJmFtcDsgTWFyeSwgRGVwdCBFY29uLCBXaWxsaWFt
c2J1cmcsIFZBIFVTQSYjeEQ7VW5pdiBNaXNzb3VyaSwgRGVwdCBFY29uLCBDb2x1bWJpYSwgTU8g
VVNBJiN4RDtVbml2IE1pc3NvdXJpLCBUcnVtYW4gU2NoIFB1YmwgQWZmYWlycywgQ29sdW1iaWEs
IE1PIFVTQTwvYXV0aC1hZGRyZXNzPjx0aXRsZXM+PHRpdGxlPkluZHVjZWQgaGV0ZXJvZ2VuZWl0
eSBpbiB0cnVzdCBleHBlcmltZW50czwvdGl0bGU+PHNlY29uZGFyeS10aXRsZT5FeHBlcmltZW50
YWwgRWNvbm9taWNzPC9zZWNvbmRhcnktdGl0bGU+PGFsdC10aXRsZT5FeHAgRWNvbjwvYWx0LXRp
dGxlPjwvdGl0bGVzPjxwZXJpb2RpY2FsPjxmdWxsLXRpdGxlPkV4cGVyaW1lbnRhbCBFY29ub21p
Y3M8L2Z1bGwtdGl0bGU+PGFiYnItMT5FeHAgRWNvbjwvYWJici0xPjwvcGVyaW9kaWNhbD48YWx0
LXBlcmlvZGljYWw+PGZ1bGwtdGl0bGU+RXhwZXJpbWVudGFsIEVjb25vbWljczwvZnVsbC10aXRs
ZT48YWJici0xPkV4cCBFY29uPC9hYmJyLTE+PC9hbHQtcGVyaW9kaWNhbD48cGFnZXM+MjIzLTIz
NTwvcGFnZXM+PHZvbHVtZT45PC92b2x1bWU+PG51bWJlcj4zPC9udW1iZXI+PGtleXdvcmRzPjxr
ZXl3b3JkPnRydXN0PC9rZXl3b3JkPjxrZXl3b3JkPnNvY2lhbCBjYXBpdGFsPC9rZXl3b3JkPjxr
ZXl3b3JkPmluZXF1YWxpdHk8L2tleXdvcmQ+PGtleXdvcmQ+ZXhwZXJpbWVudDwva2V5d29yZD48
a2V5d29yZD5pbnZlc3RtZW50IGdhbWU8L2tleXdvcmQ+PGtleXdvcmQ+cHVibGljLWdvb2RzPC9r
ZXl3b3JkPjxrZXl3b3JkPnJlY2lwcm9jaXR5PC9rZXl3b3JkPjxrZXl3b3JkPmJlaGF2aW9yPC9r
ZXl3b3JkPjwva2V5d29yZHM+PGRhdGVzPjx5ZWFyPjIwMDY8L3llYXI+PHB1Yi1kYXRlcz48ZGF0
ZT5TZXA8L2RhdGU+PC9wdWItZGF0ZXM+PC9kYXRlcz48aXNibj4xMzg2LTQxNTc8L2lzYm4+PGFj
Y2Vzc2lvbi1udW0+V09TOjAwMDIzOTAzOTEwMDAwNDwvYWNjZXNzaW9uLW51bT48dXJscz48cmVs
YXRlZC11cmxzPjx1cmw+Jmx0O0dvIHRvIElTSSZndDs6Ly9XT1M6MDAwMjM5MDM5MTAwMDA0PC91
cmw+PC9yZWxhdGVkLXVybHM+PC91cmxzPjxlbGVjdHJvbmljLXJlc291cmNlLW51bT4xMC4xMDA3
L3MxMDY4My0wMDYtOTEyNC0yPC9lbGVjdHJvbmljLXJlc291cmNlLW51bT48bGFuZ3VhZ2U+RW5n
bGlzaDwvbGFuZ3VhZ2U+PC9yZWNvcmQ+PC9DaXRlPjxDaXRlPjxBdXRob3I+VGF2b25pPC9BdXRo
b3I+PFllYXI+MjAxMTwvWWVhcj48UmVjTnVtPjY5NjA8L1JlY051bT48cmVjb3JkPjxyZWMtbnVt
YmVyPjY5NjA8L3JlYy1udW1iZXI+PGZvcmVpZ24ta2V5cz48a2V5IGFwcD0iRU4iIGRiLWlkPSJl
ZHo1cjlkYWFhd3Jzd2V2c3ZqeHpwdGx4NXNhczVkd3hmdmQiIHRpbWVzdGFtcD0iMTQwMzU2Mjky
MyIgZ3VpZD0iNTY3YWM2MWItZWY2Ni00YmRiLTgzNDItZDU2YzdkMDgzNTA2Ij42OTYwPC9rZXk+
PC9mb3JlaWduLWtleXM+PHJlZi10eXBlIG5hbWU9IkpvdXJuYWwgQXJ0aWNsZSI+MTc8L3JlZi10
eXBlPjxjb250cmlidXRvcnM+PGF1dGhvcnM+PGF1dGhvcj5UYXZvbmksIEEuPC9hdXRob3I+PGF1
dGhvcj5EYW5uZW5iZXJnLCBBLjwvYXV0aG9yPjxhdXRob3I+S2FsbGlzLCBHLjwvYXV0aG9yPjxh
dXRob3I+TG9zY2hlbCwgQS48L2F1dGhvcj48L2F1dGhvcnM+PC9jb250cmlidXRvcnM+PGF1dGgt
YWRkcmVzcz5UYXZvbmksIEEmI3hEO0xvbmRvbiBTY2ggRWNvbiwgR3JhbnRoYW0gUmVzIEluc3Qs
IExvbmRvbiBXQzJBIDJBWiwgRW5nbGFuZCYjeEQ7TG9uZG9uIFNjaCBFY29uLCBHcmFudGhhbSBS
ZXMgSW5zdCwgTG9uZG9uIFdDMkEgMkFaLCBFbmdsYW5kJiN4RDtMb25kb24gU2NoIEVjb24sIEdy
YW50aGFtIFJlcyBJbnN0LCBMb25kb24gV0MyQSAyQVosIEVuZ2xhbmQmI3hEO0xvbmRvbiBTY2gg
RWNvbiwgQ3RyIENsaW1hdGUgQ2hhbmdlIEVjb24gJmFtcDsgUG9saWN5LCBMb25kb24gV0MyQSAy
QVosIEVuZ2xhbmQmI3hEO0N0ciBFdXJvcGVhbiBFY29uIFJlcywgRGVwdCBFbnZpcm9ubSAmYW1w
OyBSZXNvdXJjZSBFY29uLCBELTY4MTYxIE1hbm5oZWltLCBHZXJtYW55JiN4RDtVbml2IEF1dG9u
b21hIEJhcmNlbG9uYSwgSW5zdCBDYXRhbGFuYSBSZWNlcmNhICZhbXA7IEVzdHVkaXMgQXZhbmNh
dHMsIEJlbGxhdGVycmEgMDgxOTMsIFNwYWluJiN4RDtVbml2IEF1dG9ub21hIEJhcmNlbG9uYSwg
SW5zdCBDaWVuY2lhICZhbXA7IFRlY25vbCBBbWJpZW50YWxzLCBCZWxsYXRlcnJhIDA4MTkzLCBT
cGFpbiYjeEQ7QXVzdHJhbGlhbiBOYXRsIFVuaXYsIEN0ciBDbGltYXRlIEVjb24gJmFtcDsgUG9s
aWN5LCBDYW5iZXJyYSwgQUNUIDAyMDAsIEF1c3RyYWxpYSYjeEQ7VW5pdiBIZWlkZWxiZXJnLCBB
bGZyZWQgV2ViZXIgSW5zdCBFY29uLCBELTY5MTE1IEhlaWRlbGJlcmcsIEdlcm1hbnk8L2F1dGgt
YWRkcmVzcz48dGl0bGVzPjx0aXRsZT5JbmVxdWFsaXR5LCBjb21tdW5pY2F0aW9uLCBhbmQgdGhl
IGF2b2lkYW5jZSBvZiBkaXNhc3Ryb3VzIGNsaW1hdGUgY2hhbmdlIGluIGEgcHVibGljIGdvb2Rz
IGdhbWU8L3RpdGxlPjxzZWNvbmRhcnktdGl0bGU+UCBOYXRsIEFjYWQgU2NpIFVTQSA8L3NlY29u
ZGFyeS10aXRsZT48YWx0LXRpdGxlPlAgTmF0bCBBY2FkIFNjaSBVU0E8L2FsdC10aXRsZT48L3Rp
dGxlcz48YWx0LXBlcmlvZGljYWw+PGZ1bGwtdGl0bGU+UCBOYXRsIEFjYWQgU2NpIFVTQTwvZnVs
bC10aXRsZT48YWJici0xPlAgTmF0bCBBY2FkIFNjaSBVU0E8L2FiYnItMT48L2FsdC1wZXJpb2Rp
Y2FsPjxwYWdlcz4xMTgyNS0xMTgyOTwvcGFnZXM+PHZvbHVtZT4xMDg8L3ZvbHVtZT48bnVtYmVy
PjI5PC9udW1iZXI+PGtleXdvcmRzPjxrZXl3b3JkPnRocmVzaG9sZCBwdWJsaWMgZ29vZDwva2V5
d29yZD48a2V5d29yZD5jbGltYXRlIGJ1cmRlbjwva2V5d29yZD48a2V5d29yZD5leHBlcmltZW50
YWwgZWNvbm9taWNzPC9rZXl3b3JkPjxrZXl3b3JkPmNvb3BlcmF0aW9uPC9rZXl3b3JkPjxrZXl3
b3JkPnNlbGYtc2VydmluZyBiaWFzPC9rZXl3b3JkPjxrZXl3b3JkPnNvY2lhbCBwcmVmZXJlbmNl
czwva2V5d29yZD48a2V5d29yZD5jb21tb25zPC9rZXl3b3JkPjxrZXl3b3JkPmVjb25vbWljczwv
a2V5d29yZD48L2tleXdvcmRzPjxkYXRlcz48eWVhcj4yMDExPC95ZWFyPjxwdWItZGF0ZXM+PGRh
dGU+SnVsIDE5PC9kYXRlPjwvcHViLWRhdGVzPjwvZGF0ZXM+PGlzYm4+MDAyNy04NDI0PC9pc2Ju
PjxhY2Nlc3Npb24tbnVtPldPUzowMDAyOTI4NzY5MDAwMjk8L2FjY2Vzc2lvbi1udW0+PHVybHM+
PHJlbGF0ZWQtdXJscz48dXJsPiZsdDtHbyB0byBJU0kmZ3Q7Oi8vV09TOjAwMDI5Mjg3NjkwMDAy
OTwvdXJsPjwvcmVsYXRlZC11cmxzPjwvdXJscz48Y3VzdG9tMj5QTUMzMTQxOTMxPC9jdXN0b20y
PjxlbGVjdHJvbmljLXJlc291cmNlLW51bT4xMC4xMDczL1BuYXMuMTEwMjQ5MzEwODwvZWxlY3Ry
b25pYy1yZXNvdXJjZS1udW0+PGxhbmd1YWdlPkVuZ2xpc2g8L2xhbmd1YWdlPjwvcmVjb3JkPjwv
Q2l0ZT48Q2l0ZT48QXV0aG9yPkPDtHTDqTwvQXV0aG9yPjxZZWFyPjIwMTU8L1llYXI+PFJlY051
bT43Mzk3PC9SZWNOdW0+PHJlY29yZD48cmVjLW51bWJlcj43Mzk3PC9yZWMtbnVtYmVyPjxmb3Jl
aWduLWtleXM+PGtleSBhcHA9IkVOIiBkYi1pZD0iZWR6NXI5ZGFhYXdyc3dldnN2anh6cHRseDVz
YXM1ZHd4ZnZkIiB0aW1lc3RhbXA9IjE0NDY0MzY2NzUiIGd1aWQ9ImUzZmNhMDhiLWExOWItNGFj
Ny05MWMzLWZiMzJmZDgyNTU1OCI+NzM5Nzwva2V5PjwvZm9yZWlnbi1rZXlzPjxyZWYtdHlwZSBu
YW1lPSJKb3VybmFsIEFydGljbGUiPjE3PC9yZWYtdHlwZT48Y29udHJpYnV0b3JzPjxhdXRob3Jz
PjxhdXRob3I+Q8O0dMOpLCBTLjwvYXV0aG9yPjxhdXRob3I+SG91c2UsIEouPC9hdXRob3I+PGF1
dGhvcj5XaWxsZXIsIFIuPC9hdXRob3I+PC9hdXRob3JzPjwvY29udHJpYnV0b3JzPjx0aXRsZXM+
PHRpdGxlPkhpZ2ggZWNvbm9taWMgaW5lcXVhbGl0eSBsZWFkcyBoaWdoZXIgaW5jb21lIGluZGl2
aWR1YWxzIHRvIGJlIGxlc3MgZ2VuZXJvdXM8L3RpdGxlPjxzZWNvbmRhcnktdGl0bGU+UHJvYyBO
YXRsIEFjYWQgU2NpIFUgUyBBPC9zZWNvbmRhcnktdGl0bGU+PC90aXRsZXM+PHBlcmlvZGljYWw+
PGZ1bGwtdGl0bGU+UHJvYyBOYXRsIEFjYWQgU2NpIFUgUyBBPC9mdWxsLXRpdGxlPjwvcGVyaW9k
aWNhbD48cGFnZXM+MTU4MzgtNDM8L3BhZ2VzPjx2b2x1bWU+MTEyPC92b2x1bWU+PG51bWJlcj41
MjwvbnVtYmVyPjxkYXRlcz48eWVhcj4yMDE1PC95ZWFyPjwvZGF0ZXM+PGFjY2Vzc2lvbi1udW0+
MjY1OTg2Njg8L2FjY2Vzc2lvbi1udW0+PHVybHM+PC91cmxzPjxjdXN0b20yPlBNQzQ3MDI5Nzkg
PC9jdXN0b20yPjxlbGVjdHJvbmljLXJlc291cmNlLW51bT4xMC4xMDczL3BuYXMuMTUxMTUzNjEx
MjwvZWxlY3Ryb25pYy1yZXNvdXJjZS1udW0+PC9yZWNvcmQ+PC9DaXRlPjxDaXRlPjxBdXRob3I+
TmlzaGk8L0F1dGhvcj48WWVhcj4yMDE1PC9ZZWFyPjxSZWNOdW0+NzEwMzwvUmVjTnVtPjxyZWNv
cmQ+PHJlYy1udW1iZXI+NzEwMzwvcmVjLW51bWJlcj48Zm9yZWlnbi1rZXlzPjxrZXkgYXBwPSJF
TiIgZGItaWQ9ImVkejVyOWRhYWF3cnN3ZXZzdmp4enB0bHg1c2FzNWR3eGZ2ZCIgdGltZXN0YW1w
PSIxNDE3NTU1MDI2Ij43MTAzPC9rZXk+PC9mb3JlaWduLWtleXM+PHJlZi10eXBlIG5hbWU9Ikpv
dXJuYWwgQXJ0aWNsZSI+MTc8L3JlZi10eXBlPjxjb250cmlidXRvcnM+PGF1dGhvcnM+PGF1dGhv
cj5OaXNoaSwgQWtpaGlybzwvYXV0aG9yPjxhdXRob3I+U2hpcmFkbywgSGlyb2thenU8L2F1dGhv
cj48YXV0aG9yPlJhbmQsIERhdmlkIEcuPC9hdXRob3I+PGF1dGhvcj5DaHJpc3Rha2lzLCBOaWNo
b2xhcyBBLjwvYXV0aG9yPjwvYXV0aG9ycz48L2NvbnRyaWJ1dG9ycz48dGl0bGVzPjx0aXRsZT5J
bmVxdWFsaXR5IGFuZCBWaXNpYmlsaXR5IG9mIFdlYWx0aCBpbiBFeHBlcmltZW50YWwgU29jaWFs
IE5ldHdvcmtzPC90aXRsZT48c2Vjb25kYXJ5LXRpdGxlPk5hdHVyZTwvc2Vjb25kYXJ5LXRpdGxl
PjwvdGl0bGVzPjxwZXJpb2RpY2FsPjxmdWxsLXRpdGxlPk5hdHVyZTwvZnVsbC10aXRsZT48L3Bl
cmlvZGljYWw+PHBhZ2VzPjQyNi00Mjk8L3BhZ2VzPjx2b2x1bWU+NTI2PC92b2x1bWU+PGRhdGVz
Pjx5ZWFyPjIwMTU8L3llYXI+PC9kYXRlcz48dXJscz48L3VybHM+PGVsZWN0cm9uaWMtcmVzb3Vy
Y2UtbnVtPjEwLjEwMzgvbmF0dXJlMTUzOTI8L2VsZWN0cm9uaWMtcmVzb3VyY2UtbnVtPjwvcmVj
b3JkPjwvQ2l0ZT48L0VuZE5vdGU+AG==
</w:fldData>
        </w:fldChar>
      </w:r>
      <w:r w:rsidR="008840B4">
        <w:instrText xml:space="preserve"> ADDIN EN.CITE.DATA </w:instrText>
      </w:r>
      <w:r w:rsidR="008840B4">
        <w:fldChar w:fldCharType="end"/>
      </w:r>
      <w:r w:rsidRPr="00490B4F">
        <w:fldChar w:fldCharType="separate"/>
      </w:r>
      <w:r w:rsidR="008840B4" w:rsidRPr="008840B4">
        <w:rPr>
          <w:noProof/>
          <w:vertAlign w:val="superscript"/>
        </w:rPr>
        <w:t>[46, 55-58]</w:t>
      </w:r>
      <w:r w:rsidRPr="00490B4F">
        <w:fldChar w:fldCharType="end"/>
      </w:r>
      <w:r w:rsidRPr="00490B4F">
        <w:t xml:space="preserve"> have not investigated whether or not making </w:t>
      </w:r>
      <w:r w:rsidR="002D3DCC">
        <w:t xml:space="preserve">others’ </w:t>
      </w:r>
      <w:r w:rsidRPr="00490B4F">
        <w:t xml:space="preserve">wealth invisible has a </w:t>
      </w:r>
      <w:r w:rsidRPr="00490B4F">
        <w:rPr>
          <w:i/>
        </w:rPr>
        <w:t>positive impact on emotional well-being or the disparities therein</w:t>
      </w:r>
      <w:r w:rsidRPr="00490B4F">
        <w:t xml:space="preserve">. </w:t>
      </w:r>
      <w:r w:rsidR="005D4A5E">
        <w:t>T</w:t>
      </w:r>
      <w:r w:rsidR="00F92099">
        <w:t xml:space="preserve">he magnitude and the mechanisms </w:t>
      </w:r>
      <w:r w:rsidR="005D4A5E">
        <w:t>with respect to</w:t>
      </w:r>
      <w:r w:rsidR="00F92099">
        <w:t xml:space="preserve"> the potential effect of status </w:t>
      </w:r>
      <w:r w:rsidR="002D3DCC">
        <w:t>in</w:t>
      </w:r>
      <w:r w:rsidR="00F92099">
        <w:t xml:space="preserve">visibility </w:t>
      </w:r>
      <w:r w:rsidR="00E57E1B">
        <w:t>on</w:t>
      </w:r>
      <w:r w:rsidR="00F92099">
        <w:t xml:space="preserve"> emotional well</w:t>
      </w:r>
      <w:r w:rsidR="002D3DCC">
        <w:t>-</w:t>
      </w:r>
      <w:r w:rsidR="00F92099">
        <w:t>being have not been formally explored in an experimental manner.</w:t>
      </w:r>
    </w:p>
    <w:p w14:paraId="7A1B1898" w14:textId="77777777" w:rsidR="00882592" w:rsidRDefault="00882592" w:rsidP="00154002">
      <w:pPr>
        <w:jc w:val="both"/>
      </w:pPr>
    </w:p>
    <w:p w14:paraId="2E5693BB" w14:textId="598DDAFC" w:rsidR="005706F4" w:rsidRPr="00490B4F" w:rsidRDefault="00773104" w:rsidP="000B2BE2">
      <w:pPr>
        <w:jc w:val="both"/>
        <w:rPr>
          <w:highlight w:val="yellow"/>
        </w:rPr>
      </w:pPr>
      <w:r>
        <w:t>Therefore,</w:t>
      </w:r>
      <w:r w:rsidR="009F39B0">
        <w:t xml:space="preserve"> </w:t>
      </w:r>
      <w:r w:rsidR="00142C7C">
        <w:t xml:space="preserve">our experiments focus on a possible macrosocial determinant of mental health – </w:t>
      </w:r>
      <w:r w:rsidR="00B33BC2">
        <w:t xml:space="preserve">namely, the </w:t>
      </w:r>
      <w:r w:rsidR="00142C7C" w:rsidRPr="00490B4F">
        <w:rPr>
          <w:i/>
        </w:rPr>
        <w:t>visibility</w:t>
      </w:r>
      <w:r w:rsidR="00142C7C">
        <w:t xml:space="preserve"> of others’ </w:t>
      </w:r>
      <w:r w:rsidR="008F63A2">
        <w:t>status</w:t>
      </w:r>
      <w:r w:rsidR="00142C7C">
        <w:t xml:space="preserve"> </w:t>
      </w:r>
      <w:r w:rsidR="00B33BC2">
        <w:t>(</w:t>
      </w:r>
      <w:r w:rsidR="00142C7C">
        <w:t xml:space="preserve">such as </w:t>
      </w:r>
      <w:r w:rsidR="008F63A2">
        <w:t>attributes</w:t>
      </w:r>
      <w:r w:rsidR="00142C7C">
        <w:t>, assets, income</w:t>
      </w:r>
      <w:r w:rsidR="008F63A2">
        <w:t>, and wealth</w:t>
      </w:r>
      <w:r w:rsidR="00B33BC2">
        <w:t>)</w:t>
      </w:r>
      <w:r w:rsidR="00142C7C">
        <w:t xml:space="preserve">. This factor may be </w:t>
      </w:r>
      <w:r w:rsidR="00B33BC2">
        <w:t>increasingly</w:t>
      </w:r>
      <w:r w:rsidR="00142C7C">
        <w:t xml:space="preserve"> important nowadays</w:t>
      </w:r>
      <w:r w:rsidR="00B33BC2">
        <w:t>,</w:t>
      </w:r>
      <w:r w:rsidR="00142C7C">
        <w:t xml:space="preserve"> but </w:t>
      </w:r>
      <w:r w:rsidR="00B33BC2">
        <w:t>it has been relatively neglected in the</w:t>
      </w:r>
      <w:r w:rsidR="00142C7C">
        <w:t xml:space="preserve"> literature </w:t>
      </w:r>
      <w:r w:rsidR="008F63A2">
        <w:t xml:space="preserve">on social determinants of mental health </w:t>
      </w:r>
      <w:r w:rsidR="00142C7C">
        <w:fldChar w:fldCharType="begin">
          <w:fldData xml:space="preserve">PEVuZE5vdGU+PENpdGU+PEF1dGhvcj5BbGxlbjwvQXV0aG9yPjxZZWFyPjIwMTQ8L1llYXI+PFJl
Y051bT44NjQ4PC9SZWNOdW0+PERpc3BsYXlUZXh0PjxzdHlsZSBmYWNlPSJzdXBlcnNjcmlwdCI+
WzYwLTYyXTwvc3R5bGU+PC9EaXNwbGF5VGV4dD48cmVjb3JkPjxyZWMtbnVtYmVyPjg2NDg8L3Jl
Yy1udW1iZXI+PGZvcmVpZ24ta2V5cz48a2V5IGFwcD0iRU4iIGRiLWlkPSJlZHo1cjlkYWFhd3Jz
d2V2c3ZqeHpwdGx4NXNhczVkd3hmdmQiIHRpbWVzdGFtcD0iMTY1NjkxODgwMSIgZ3VpZD0iMTA1
ZjI3NmItZjhlZS00MDk3LWJmM2QtNmUyZWYwYmE4YTMyIj44NjQ4PC9rZXk+PC9mb3JlaWduLWtl
eXM+PHJlZi10eXBlIG5hbWU9IkpvdXJuYWwgQXJ0aWNsZSI+MTc8L3JlZi10eXBlPjxjb250cmli
dXRvcnM+PGF1dGhvcnM+PGF1dGhvcj5BbGxlbiwgSi48L2F1dGhvcj48YXV0aG9yPkJhbGZvdXIs
IFIuPC9hdXRob3I+PGF1dGhvcj5CZWxsLCBSLjwvYXV0aG9yPjxhdXRob3I+TWFybW90LCBNLjwv
YXV0aG9yPjwvYXV0aG9ycz48L2NvbnRyaWJ1dG9ycz48YXV0aC1hZGRyZXNzPlVDTCBJbnN0aXR1
dGUgb2YgSGVhbHRoIEVxdWl0eSwgVW5pdmVyc2l0eSBDb2xsZWdlIExvbmRvbiAsIFVLLjwvYXV0
aC1hZGRyZXNzPjx0aXRsZXM+PHRpdGxlPlNvY2lhbCBkZXRlcm1pbmFudHMgb2YgbWVudGFsIGhl
YWx0aDwvdGl0bGU+PHNlY29uZGFyeS10aXRsZT5JbnQgUmV2IFBzeWNoaWF0cnk8L3NlY29uZGFy
eS10aXRsZT48L3RpdGxlcz48cGVyaW9kaWNhbD48ZnVsbC10aXRsZT5JbnQgUmV2IFBzeWNoaWF0
cnk8L2Z1bGwtdGl0bGU+PC9wZXJpb2RpY2FsPjxwYWdlcz4zOTItNDA3PC9wYWdlcz48dm9sdW1l
PjI2PC92b2x1bWU+PG51bWJlcj40PC9udW1iZXI+PGtleXdvcmRzPjxrZXl3b3JkPkFkdWx0PC9r
ZXl3b3JkPjxrZXl3b3JkPkFnZWQ8L2tleXdvcmQ+PGtleXdvcmQ+Q2hpbGQsIFByZXNjaG9vbDwv
a2V5d29yZD48a2V5d29yZD5GZW1hbGU8L2tleXdvcmQ+PGtleXdvcmQ+SHVtYW5zPC9rZXl3b3Jk
PjxrZXl3b3JkPk1hbGU8L2tleXdvcmQ+PGtleXdvcmQ+TWVudGFsIERpc29yZGVycy9ldGlvbG9n
eTwva2V5d29yZD48a2V5d29yZD4qTWVudGFsIEhlYWx0aDwva2V5d29yZD48a2V5d29yZD5Qb3Zl
cnR5L3BzeWNob2xvZ3k8L2tleXdvcmQ+PGtleXdvcmQ+UHJlZ25hbmN5PC9rZXl3b3JkPjxrZXl3
b3JkPlByZW5hdGFsIEV4cG9zdXJlIERlbGF5ZWQgRWZmZWN0cy9wc3ljaG9sb2d5PC9rZXl3b3Jk
PjxrZXl3b3JkPlJpc2sgRmFjdG9yczwva2V5d29yZD48a2V5d29yZD4qU29jaWFsIERldGVybWlu
YW50cyBvZiBIZWFsdGg8L2tleXdvcmQ+PGtleXdvcmQ+U29jaW9lY29ub21pYyBGYWN0b3JzPC9r
ZXl3b3JkPjxrZXl3b3JkPlVuZW1wbG95bWVudC9wc3ljaG9sb2d5PC9rZXl3b3JkPjwva2V5d29y
ZHM+PGRhdGVzPjx5ZWFyPjIwMTQ8L3llYXI+PHB1Yi1kYXRlcz48ZGF0ZT5BdWc8L2RhdGU+PC9w
dWItZGF0ZXM+PC9kYXRlcz48aXNibj4xMzY5LTE2MjcgKEVsZWN0cm9uaWMpJiN4RDswOTU0LTAy
NjEgKExpbmtpbmcpPC9pc2JuPjxhY2Nlc3Npb24tbnVtPjI1MTM3MTA1PC9hY2Nlc3Npb24tbnVt
Pjx1cmxzPjxyZWxhdGVkLXVybHM+PHVybD5odHRwczovL3d3dy5uY2JpLm5sbS5uaWguZ292L3B1
Ym1lZC8yNTEzNzEwNTwvdXJsPjwvcmVsYXRlZC11cmxzPjwvdXJscz48ZWxlY3Ryb25pYy1yZXNv
dXJjZS1udW0+MTAuMzEwOS8wOTU0MDI2MS4yMDE0LjkyODI3MDwvZWxlY3Ryb25pYy1yZXNvdXJj
ZS1udW0+PHJlbW90ZS1kYXRhYmFzZS1uYW1lPk1lZGxpbmU8L3JlbW90ZS1kYXRhYmFzZS1uYW1l
PjxyZW1vdGUtZGF0YWJhc2UtcHJvdmlkZXI+TkxNPC9yZW1vdGUtZGF0YWJhc2UtcHJvdmlkZXI+
PC9yZWNvcmQ+PC9DaXRlPjxDaXRlPjxBdXRob3I+QWxlZ3JpYTwvQXV0aG9yPjxZZWFyPjIwMTg8
L1llYXI+PFJlY051bT44NjQ5PC9SZWNOdW0+PHJlY29yZD48cmVjLW51bWJlcj44NjQ5PC9yZWMt
bnVtYmVyPjxmb3JlaWduLWtleXM+PGtleSBhcHA9IkVOIiBkYi1pZD0iZWR6NXI5ZGFhYXdyc3dl
dnN2anh6cHRseDVzYXM1ZHd4ZnZkIiB0aW1lc3RhbXA9IjE2NTY5MTkyNzEiIGd1aWQ9ImFiMzRi
OGEzLWRiMzItNGJkYi04ZmRmLWIyOWU1NmE3MDg4OSI+ODY0OTwva2V5PjwvZm9yZWlnbi1rZXlz
PjxyZWYtdHlwZSBuYW1lPSJKb3VybmFsIEFydGljbGUiPjE3PC9yZWYtdHlwZT48Y29udHJpYnV0
b3JzPjxhdXRob3JzPjxhdXRob3I+QWxlZ3JpYSwgTS48L2F1dGhvcj48YXV0aG9yPk5lTW95ZXIs
IEEuPC9hdXRob3I+PGF1dGhvcj5CYWd1ZSwgSS4gRi48L2F1dGhvcj48YXV0aG9yPldhbmcsIFku
PC9hdXRob3I+PGF1dGhvcj5BbHZhcmV6LCBLLjwvYXV0aG9yPjwvYXV0aG9ycz48L2NvbnRyaWJ1
dG9ycz48YXV0aC1hZGRyZXNzPk1hc3NhY2h1c2V0dHMgR2VuIEhvc3AsIERpc3BhciBSZXMgVW5p
dCwgRGVwdCBNZWQsIDUwIFN0YW5pZm9yZCBTdCxTdWl0ZSA4MzAsIEJvc3RvbiwgTUEgMDIxMTQg
VVNBJiN4RDtIYXJ2YXJkIE1lZCBTY2gsIERlcHQgUHN5Y2hpYXQsIEJvc3RvbiwgTUEgMDIxMTUg
VVNBJiN4RDtIYXJ2YXJkIE1lZCBTY2gsIERlcHQgSGx0aCBDYXJlIFBvbGljeSwgQm9zdG9uLCBN
QSBVU0E8L2F1dGgtYWRkcmVzcz48dGl0bGVzPjx0aXRsZT5Tb2NpYWwgRGV0ZXJtaW5hbnRzIG9m
IE1lbnRhbCBIZWFsdGg6IFdoZXJlIFdlIEFyZSBhbmQgV2hlcmUgV2UgTmVlZCB0byBHbzwvdGl0
bGU+PHNlY29uZGFyeS10aXRsZT5DdXJyZW50IFBzeWNoaWF0cnkgUmVwb3J0czwvc2Vjb25kYXJ5
LXRpdGxlPjxhbHQtdGl0bGU+Q3VyciBQc3ljaGlhdCBSZXA8L2FsdC10aXRsZT48L3RpdGxlcz48
cGVyaW9kaWNhbD48ZnVsbC10aXRsZT5DdXJyZW50IFBzeWNoaWF0cnkgUmVwb3J0czwvZnVsbC10
aXRsZT48YWJici0xPkN1cnIgUHN5Y2hpYXQgUmVwPC9hYmJyLTE+PC9wZXJpb2RpY2FsPjxhbHQt
cGVyaW9kaWNhbD48ZnVsbC10aXRsZT5DdXJyZW50IFBzeWNoaWF0cnkgUmVwb3J0czwvZnVsbC10
aXRsZT48YWJici0xPkN1cnIgUHN5Y2hpYXQgUmVwPC9hYmJyLTE+PC9hbHQtcGVyaW9kaWNhbD48
dm9sdW1lPjIwPC92b2x1bWU+PG51bWJlcj4xMTwvbnVtYmVyPjxrZXl3b3Jkcz48a2V5d29yZD5z
b2NpYWwgZGV0ZXJtaW5hbnRzPC9rZXl3b3JkPjxrZXl3b3JkPm1lbnRhbCBoZWFsdGg8L2tleXdv
cmQ+PGtleXdvcmQ+dnVsbmVyYWJsZSBwb3B1bGF0aW9uczwva2V5d29yZD48a2V5d29yZD5pbnRl
cnZlbnRpb25zPC9rZXl3b3JkPjxrZXl3b3JkPnB1YmxpYyBoZWFsdGg8L2tleXdvcmQ+PGtleXdv
cmQ+bnV0cml0aW9uIGFzc2lzdGFuY2UgcHJvZ3JhbTwva2V5d29yZD48a2V5d29yZD5ob3VzZWhv
bGQgZm9vZCBpbnNlY3VyaXR5PC9rZXl3b3JkPjxrZXl3b3JkPmRlcHJlc3NpdmUgc3ltcHRvbXM8
L2tleXdvcmQ+PGtleXdvcmQ+cmFjaWFsLWRpc2NyaW1pbmF0aW9uPC9rZXl3b3JkPjxrZXl3b3Jk
PnNvY2lvZWNvbm9taWMtc3RhdHVzPC9rZXl3b3JkPjxrZXl3b3JkPmNvbW11bml0eSB2aW9sZW5j
ZTwva2V5d29yZD48a2V5d29yZD5lbGVjdHJvbmljIGhlYWx0aDwva2V5d29yZD48a2V5d29yZD5p
bmVxdWFsaXRpZXM8L2tleXdvcmQ+PGtleXdvcmQ+cG9wdWxhdGlvbjwva2V5d29yZD48a2V5d29y
ZD5pbGxuZXNzPC9rZXl3b3JkPjwva2V5d29yZHM+PGRhdGVzPjx5ZWFyPjIwMTg8L3llYXI+PHB1
Yi1kYXRlcz48ZGF0ZT5Ob3Y8L2RhdGU+PC9wdWItZGF0ZXM+PC9kYXRlcz48aXNibj4xNTIzLTM4
MTI8L2lzYm4+PGFjY2Vzc2lvbi1udW0+V09TOjAwMDQ0NDY4MTAwMDAwNTwvYWNjZXNzaW9uLW51
bT48dXJscz48cmVsYXRlZC11cmxzPjx1cmw+Jmx0O0dvIHRvIElTSSZndDs6Ly9XT1M6MDAwNDQ0
NjgxMDAwMDA1PC91cmw+PC9yZWxhdGVkLXVybHM+PC91cmxzPjxlbGVjdHJvbmljLXJlc291cmNl
LW51bT4xMC4xMDA3L3MxMTkyMC0wMTgtMDk2OS05PC9lbGVjdHJvbmljLXJlc291cmNlLW51bT48
bGFuZ3VhZ2U+RW5nbGlzaDwvbGFuZ3VhZ2U+PC9yZWNvcmQ+PC9DaXRlPjxDaXRlPjxBdXRob3I+
R2FsZWE8L0F1dGhvcj48WWVhcj4yMDA3PC9ZZWFyPjxSZWNOdW0+Mzk2NzwvUmVjTnVtPjxyZWNv
cmQ+PHJlYy1udW1iZXI+Mzk2NzwvcmVjLW51bWJlcj48Zm9yZWlnbi1rZXlzPjxrZXkgYXBwPSJF
TiIgZGItaWQ9ImVkejVyOWRhYWF3cnN3ZXZzdmp4enB0bHg1c2FzNWR3eGZ2ZCIgdGltZXN0YW1w
PSIxMzU0MDQ5MDk4IiBndWlkPSI3NzE0ODQwNy1lNmUxLTQ3MzctYWM2NC1iNjEwMDhkYmMwYTci
PjM5Njc8L2tleT48L2ZvcmVpZ24ta2V5cz48cmVmLXR5cGUgbmFtZT0iQm9vayI+NjwvcmVmLXR5
cGU+PGNvbnRyaWJ1dG9ycz48YXV0aG9ycz48YXV0aG9yPkdhbGVhLCBTLjwvYXV0aG9yPjwvYXV0
aG9ycz48L2NvbnRyaWJ1dG9ycz48dGl0bGVzPjx0aXRsZT5NYWNyb3NvY2lhbCBkZXRlcm1pbmFu
dHMgb2YgcHVwdWxhdGlvbiBoZWFsdGg8L3RpdGxlPjwvdGl0bGVzPjxkYXRlcz48eWVhcj4yMDA3
PC95ZWFyPjwvZGF0ZXM+PHB1Yi1sb2NhdGlvbj5OZXcgWW9yazwvcHViLWxvY2F0aW9uPjxwdWJs
aXNoZXI+U3ByaW5nZXI8L3B1Ymxpc2hlcj48dXJscz48L3VybHM+PC9yZWNvcmQ+PC9DaXRlPjwv
RW5kTm90ZT4A
</w:fldData>
        </w:fldChar>
      </w:r>
      <w:r w:rsidR="008840B4">
        <w:instrText xml:space="preserve"> ADDIN EN.CITE </w:instrText>
      </w:r>
      <w:r w:rsidR="008840B4">
        <w:fldChar w:fldCharType="begin">
          <w:fldData xml:space="preserve">PEVuZE5vdGU+PENpdGU+PEF1dGhvcj5BbGxlbjwvQXV0aG9yPjxZZWFyPjIwMTQ8L1llYXI+PFJl
Y051bT44NjQ4PC9SZWNOdW0+PERpc3BsYXlUZXh0PjxzdHlsZSBmYWNlPSJzdXBlcnNjcmlwdCI+
WzYwLTYyXTwvc3R5bGU+PC9EaXNwbGF5VGV4dD48cmVjb3JkPjxyZWMtbnVtYmVyPjg2NDg8L3Jl
Yy1udW1iZXI+PGZvcmVpZ24ta2V5cz48a2V5IGFwcD0iRU4iIGRiLWlkPSJlZHo1cjlkYWFhd3Jz
d2V2c3ZqeHpwdGx4NXNhczVkd3hmdmQiIHRpbWVzdGFtcD0iMTY1NjkxODgwMSIgZ3VpZD0iMTA1
ZjI3NmItZjhlZS00MDk3LWJmM2QtNmUyZWYwYmE4YTMyIj44NjQ4PC9rZXk+PC9mb3JlaWduLWtl
eXM+PHJlZi10eXBlIG5hbWU9IkpvdXJuYWwgQXJ0aWNsZSI+MTc8L3JlZi10eXBlPjxjb250cmli
dXRvcnM+PGF1dGhvcnM+PGF1dGhvcj5BbGxlbiwgSi48L2F1dGhvcj48YXV0aG9yPkJhbGZvdXIs
IFIuPC9hdXRob3I+PGF1dGhvcj5CZWxsLCBSLjwvYXV0aG9yPjxhdXRob3I+TWFybW90LCBNLjwv
YXV0aG9yPjwvYXV0aG9ycz48L2NvbnRyaWJ1dG9ycz48YXV0aC1hZGRyZXNzPlVDTCBJbnN0aXR1
dGUgb2YgSGVhbHRoIEVxdWl0eSwgVW5pdmVyc2l0eSBDb2xsZWdlIExvbmRvbiAsIFVLLjwvYXV0
aC1hZGRyZXNzPjx0aXRsZXM+PHRpdGxlPlNvY2lhbCBkZXRlcm1pbmFudHMgb2YgbWVudGFsIGhl
YWx0aDwvdGl0bGU+PHNlY29uZGFyeS10aXRsZT5JbnQgUmV2IFBzeWNoaWF0cnk8L3NlY29uZGFy
eS10aXRsZT48L3RpdGxlcz48cGVyaW9kaWNhbD48ZnVsbC10aXRsZT5JbnQgUmV2IFBzeWNoaWF0
cnk8L2Z1bGwtdGl0bGU+PC9wZXJpb2RpY2FsPjxwYWdlcz4zOTItNDA3PC9wYWdlcz48dm9sdW1l
PjI2PC92b2x1bWU+PG51bWJlcj40PC9udW1iZXI+PGtleXdvcmRzPjxrZXl3b3JkPkFkdWx0PC9r
ZXl3b3JkPjxrZXl3b3JkPkFnZWQ8L2tleXdvcmQ+PGtleXdvcmQ+Q2hpbGQsIFByZXNjaG9vbDwv
a2V5d29yZD48a2V5d29yZD5GZW1hbGU8L2tleXdvcmQ+PGtleXdvcmQ+SHVtYW5zPC9rZXl3b3Jk
PjxrZXl3b3JkPk1hbGU8L2tleXdvcmQ+PGtleXdvcmQ+TWVudGFsIERpc29yZGVycy9ldGlvbG9n
eTwva2V5d29yZD48a2V5d29yZD4qTWVudGFsIEhlYWx0aDwva2V5d29yZD48a2V5d29yZD5Qb3Zl
cnR5L3BzeWNob2xvZ3k8L2tleXdvcmQ+PGtleXdvcmQ+UHJlZ25hbmN5PC9rZXl3b3JkPjxrZXl3
b3JkPlByZW5hdGFsIEV4cG9zdXJlIERlbGF5ZWQgRWZmZWN0cy9wc3ljaG9sb2d5PC9rZXl3b3Jk
PjxrZXl3b3JkPlJpc2sgRmFjdG9yczwva2V5d29yZD48a2V5d29yZD4qU29jaWFsIERldGVybWlu
YW50cyBvZiBIZWFsdGg8L2tleXdvcmQ+PGtleXdvcmQ+U29jaW9lY29ub21pYyBGYWN0b3JzPC9r
ZXl3b3JkPjxrZXl3b3JkPlVuZW1wbG95bWVudC9wc3ljaG9sb2d5PC9rZXl3b3JkPjwva2V5d29y
ZHM+PGRhdGVzPjx5ZWFyPjIwMTQ8L3llYXI+PHB1Yi1kYXRlcz48ZGF0ZT5BdWc8L2RhdGU+PC9w
dWItZGF0ZXM+PC9kYXRlcz48aXNibj4xMzY5LTE2MjcgKEVsZWN0cm9uaWMpJiN4RDswOTU0LTAy
NjEgKExpbmtpbmcpPC9pc2JuPjxhY2Nlc3Npb24tbnVtPjI1MTM3MTA1PC9hY2Nlc3Npb24tbnVt
Pjx1cmxzPjxyZWxhdGVkLXVybHM+PHVybD5odHRwczovL3d3dy5uY2JpLm5sbS5uaWguZ292L3B1
Ym1lZC8yNTEzNzEwNTwvdXJsPjwvcmVsYXRlZC11cmxzPjwvdXJscz48ZWxlY3Ryb25pYy1yZXNv
dXJjZS1udW0+MTAuMzEwOS8wOTU0MDI2MS4yMDE0LjkyODI3MDwvZWxlY3Ryb25pYy1yZXNvdXJj
ZS1udW0+PHJlbW90ZS1kYXRhYmFzZS1uYW1lPk1lZGxpbmU8L3JlbW90ZS1kYXRhYmFzZS1uYW1l
PjxyZW1vdGUtZGF0YWJhc2UtcHJvdmlkZXI+TkxNPC9yZW1vdGUtZGF0YWJhc2UtcHJvdmlkZXI+
PC9yZWNvcmQ+PC9DaXRlPjxDaXRlPjxBdXRob3I+QWxlZ3JpYTwvQXV0aG9yPjxZZWFyPjIwMTg8
L1llYXI+PFJlY051bT44NjQ5PC9SZWNOdW0+PHJlY29yZD48cmVjLW51bWJlcj44NjQ5PC9yZWMt
bnVtYmVyPjxmb3JlaWduLWtleXM+PGtleSBhcHA9IkVOIiBkYi1pZD0iZWR6NXI5ZGFhYXdyc3dl
dnN2anh6cHRseDVzYXM1ZHd4ZnZkIiB0aW1lc3RhbXA9IjE2NTY5MTkyNzEiIGd1aWQ9ImFiMzRi
OGEzLWRiMzItNGJkYi04ZmRmLWIyOWU1NmE3MDg4OSI+ODY0OTwva2V5PjwvZm9yZWlnbi1rZXlz
PjxyZWYtdHlwZSBuYW1lPSJKb3VybmFsIEFydGljbGUiPjE3PC9yZWYtdHlwZT48Y29udHJpYnV0
b3JzPjxhdXRob3JzPjxhdXRob3I+QWxlZ3JpYSwgTS48L2F1dGhvcj48YXV0aG9yPk5lTW95ZXIs
IEEuPC9hdXRob3I+PGF1dGhvcj5CYWd1ZSwgSS4gRi48L2F1dGhvcj48YXV0aG9yPldhbmcsIFku
PC9hdXRob3I+PGF1dGhvcj5BbHZhcmV6LCBLLjwvYXV0aG9yPjwvYXV0aG9ycz48L2NvbnRyaWJ1
dG9ycz48YXV0aC1hZGRyZXNzPk1hc3NhY2h1c2V0dHMgR2VuIEhvc3AsIERpc3BhciBSZXMgVW5p
dCwgRGVwdCBNZWQsIDUwIFN0YW5pZm9yZCBTdCxTdWl0ZSA4MzAsIEJvc3RvbiwgTUEgMDIxMTQg
VVNBJiN4RDtIYXJ2YXJkIE1lZCBTY2gsIERlcHQgUHN5Y2hpYXQsIEJvc3RvbiwgTUEgMDIxMTUg
VVNBJiN4RDtIYXJ2YXJkIE1lZCBTY2gsIERlcHQgSGx0aCBDYXJlIFBvbGljeSwgQm9zdG9uLCBN
QSBVU0E8L2F1dGgtYWRkcmVzcz48dGl0bGVzPjx0aXRsZT5Tb2NpYWwgRGV0ZXJtaW5hbnRzIG9m
IE1lbnRhbCBIZWFsdGg6IFdoZXJlIFdlIEFyZSBhbmQgV2hlcmUgV2UgTmVlZCB0byBHbzwvdGl0
bGU+PHNlY29uZGFyeS10aXRsZT5DdXJyZW50IFBzeWNoaWF0cnkgUmVwb3J0czwvc2Vjb25kYXJ5
LXRpdGxlPjxhbHQtdGl0bGU+Q3VyciBQc3ljaGlhdCBSZXA8L2FsdC10aXRsZT48L3RpdGxlcz48
cGVyaW9kaWNhbD48ZnVsbC10aXRsZT5DdXJyZW50IFBzeWNoaWF0cnkgUmVwb3J0czwvZnVsbC10
aXRsZT48YWJici0xPkN1cnIgUHN5Y2hpYXQgUmVwPC9hYmJyLTE+PC9wZXJpb2RpY2FsPjxhbHQt
cGVyaW9kaWNhbD48ZnVsbC10aXRsZT5DdXJyZW50IFBzeWNoaWF0cnkgUmVwb3J0czwvZnVsbC10
aXRsZT48YWJici0xPkN1cnIgUHN5Y2hpYXQgUmVwPC9hYmJyLTE+PC9hbHQtcGVyaW9kaWNhbD48
dm9sdW1lPjIwPC92b2x1bWU+PG51bWJlcj4xMTwvbnVtYmVyPjxrZXl3b3Jkcz48a2V5d29yZD5z
b2NpYWwgZGV0ZXJtaW5hbnRzPC9rZXl3b3JkPjxrZXl3b3JkPm1lbnRhbCBoZWFsdGg8L2tleXdv
cmQ+PGtleXdvcmQ+dnVsbmVyYWJsZSBwb3B1bGF0aW9uczwva2V5d29yZD48a2V5d29yZD5pbnRl
cnZlbnRpb25zPC9rZXl3b3JkPjxrZXl3b3JkPnB1YmxpYyBoZWFsdGg8L2tleXdvcmQ+PGtleXdv
cmQ+bnV0cml0aW9uIGFzc2lzdGFuY2UgcHJvZ3JhbTwva2V5d29yZD48a2V5d29yZD5ob3VzZWhv
bGQgZm9vZCBpbnNlY3VyaXR5PC9rZXl3b3JkPjxrZXl3b3JkPmRlcHJlc3NpdmUgc3ltcHRvbXM8
L2tleXdvcmQ+PGtleXdvcmQ+cmFjaWFsLWRpc2NyaW1pbmF0aW9uPC9rZXl3b3JkPjxrZXl3b3Jk
PnNvY2lvZWNvbm9taWMtc3RhdHVzPC9rZXl3b3JkPjxrZXl3b3JkPmNvbW11bml0eSB2aW9sZW5j
ZTwva2V5d29yZD48a2V5d29yZD5lbGVjdHJvbmljIGhlYWx0aDwva2V5d29yZD48a2V5d29yZD5p
bmVxdWFsaXRpZXM8L2tleXdvcmQ+PGtleXdvcmQ+cG9wdWxhdGlvbjwva2V5d29yZD48a2V5d29y
ZD5pbGxuZXNzPC9rZXl3b3JkPjwva2V5d29yZHM+PGRhdGVzPjx5ZWFyPjIwMTg8L3llYXI+PHB1
Yi1kYXRlcz48ZGF0ZT5Ob3Y8L2RhdGU+PC9wdWItZGF0ZXM+PC9kYXRlcz48aXNibj4xNTIzLTM4
MTI8L2lzYm4+PGFjY2Vzc2lvbi1udW0+V09TOjAwMDQ0NDY4MTAwMDAwNTwvYWNjZXNzaW9uLW51
bT48dXJscz48cmVsYXRlZC11cmxzPjx1cmw+Jmx0O0dvIHRvIElTSSZndDs6Ly9XT1M6MDAwNDQ0
NjgxMDAwMDA1PC91cmw+PC9yZWxhdGVkLXVybHM+PC91cmxzPjxlbGVjdHJvbmljLXJlc291cmNl
LW51bT4xMC4xMDA3L3MxMTkyMC0wMTgtMDk2OS05PC9lbGVjdHJvbmljLXJlc291cmNlLW51bT48
bGFuZ3VhZ2U+RW5nbGlzaDwvbGFuZ3VhZ2U+PC9yZWNvcmQ+PC9DaXRlPjxDaXRlPjxBdXRob3I+
R2FsZWE8L0F1dGhvcj48WWVhcj4yMDA3PC9ZZWFyPjxSZWNOdW0+Mzk2NzwvUmVjTnVtPjxyZWNv
cmQ+PHJlYy1udW1iZXI+Mzk2NzwvcmVjLW51bWJlcj48Zm9yZWlnbi1rZXlzPjxrZXkgYXBwPSJF
TiIgZGItaWQ9ImVkejVyOWRhYWF3cnN3ZXZzdmp4enB0bHg1c2FzNWR3eGZ2ZCIgdGltZXN0YW1w
PSIxMzU0MDQ5MDk4IiBndWlkPSI3NzE0ODQwNy1lNmUxLTQ3MzctYWM2NC1iNjEwMDhkYmMwYTci
PjM5Njc8L2tleT48L2ZvcmVpZ24ta2V5cz48cmVmLXR5cGUgbmFtZT0iQm9vayI+NjwvcmVmLXR5
cGU+PGNvbnRyaWJ1dG9ycz48YXV0aG9ycz48YXV0aG9yPkdhbGVhLCBTLjwvYXV0aG9yPjwvYXV0
aG9ycz48L2NvbnRyaWJ1dG9ycz48dGl0bGVzPjx0aXRsZT5NYWNyb3NvY2lhbCBkZXRlcm1pbmFu
dHMgb2YgcHVwdWxhdGlvbiBoZWFsdGg8L3RpdGxlPjwvdGl0bGVzPjxkYXRlcz48eWVhcj4yMDA3
PC95ZWFyPjwvZGF0ZXM+PHB1Yi1sb2NhdGlvbj5OZXcgWW9yazwvcHViLWxvY2F0aW9uPjxwdWJs
aXNoZXI+U3ByaW5nZXI8L3B1Ymxpc2hlcj48dXJscz48L3VybHM+PC9yZWNvcmQ+PC9DaXRlPjwv
RW5kTm90ZT4A
</w:fldData>
        </w:fldChar>
      </w:r>
      <w:r w:rsidR="008840B4">
        <w:instrText xml:space="preserve"> ADDIN EN.CITE.DATA </w:instrText>
      </w:r>
      <w:r w:rsidR="008840B4">
        <w:fldChar w:fldCharType="end"/>
      </w:r>
      <w:r w:rsidR="00142C7C">
        <w:fldChar w:fldCharType="separate"/>
      </w:r>
      <w:r w:rsidR="008840B4" w:rsidRPr="008840B4">
        <w:rPr>
          <w:noProof/>
          <w:vertAlign w:val="superscript"/>
        </w:rPr>
        <w:t>[60-62]</w:t>
      </w:r>
      <w:r w:rsidR="00142C7C">
        <w:fldChar w:fldCharType="end"/>
      </w:r>
      <w:r w:rsidR="00142C7C">
        <w:t>.</w:t>
      </w:r>
      <w:r w:rsidR="008F63A2">
        <w:t xml:space="preserve"> </w:t>
      </w:r>
      <w:r w:rsidR="00142C7C">
        <w:t xml:space="preserve">In more concrete terms, </w:t>
      </w:r>
      <w:r w:rsidR="009F39B0">
        <w:t>we shed light on th</w:t>
      </w:r>
      <w:r w:rsidR="006958E7">
        <w:t xml:space="preserve">is topic by </w:t>
      </w:r>
      <w:r w:rsidR="009F39B0">
        <w:t xml:space="preserve">using </w:t>
      </w:r>
      <w:r w:rsidR="00954E81">
        <w:t xml:space="preserve">short-lived, </w:t>
      </w:r>
      <w:r w:rsidR="00B33BC2">
        <w:t xml:space="preserve">online, </w:t>
      </w:r>
      <w:r w:rsidR="009F39B0">
        <w:t xml:space="preserve">dynamic social network experiments that explore </w:t>
      </w:r>
      <w:r w:rsidR="006958E7">
        <w:t xml:space="preserve">the </w:t>
      </w:r>
      <w:r w:rsidR="009F39B0">
        <w:t xml:space="preserve">macro-level </w:t>
      </w:r>
      <w:r w:rsidR="007764AF">
        <w:t>determinants</w:t>
      </w:r>
      <w:r w:rsidR="009F39B0">
        <w:t xml:space="preserve"> of the </w:t>
      </w:r>
      <w:r w:rsidR="00B43FEF">
        <w:t>economic</w:t>
      </w:r>
      <w:r w:rsidR="009F39B0">
        <w:t xml:space="preserve"> gradient </w:t>
      </w:r>
      <w:r w:rsidR="004D1DE9">
        <w:t>of</w:t>
      </w:r>
      <w:r w:rsidR="009F39B0">
        <w:t xml:space="preserve"> </w:t>
      </w:r>
      <w:r w:rsidR="00573577">
        <w:t>SWB</w:t>
      </w:r>
      <w:r w:rsidR="00C5694A">
        <w:t>:</w:t>
      </w:r>
      <w:r w:rsidR="007764AF">
        <w:t xml:space="preserve"> </w:t>
      </w:r>
      <w:r w:rsidR="0015162B">
        <w:t xml:space="preserve">a gradient </w:t>
      </w:r>
      <w:r w:rsidR="00C5694A">
        <w:t>with</w:t>
      </w:r>
      <w:r w:rsidR="0015162B">
        <w:t xml:space="preserve">in SWB that </w:t>
      </w:r>
      <w:r w:rsidR="006958E7">
        <w:t>may</w:t>
      </w:r>
      <w:r w:rsidR="007764AF">
        <w:t xml:space="preserve"> reflect </w:t>
      </w:r>
      <w:r w:rsidR="009F39B0">
        <w:t>micro-level soci</w:t>
      </w:r>
      <w:r w:rsidR="007764AF">
        <w:t>o-economic activities</w:t>
      </w:r>
      <w:r w:rsidR="009F39B0">
        <w:t>.</w:t>
      </w:r>
      <w:r w:rsidR="005C06E3">
        <w:t xml:space="preserve"> </w:t>
      </w:r>
      <w:r w:rsidR="00142C7C">
        <w:t>W</w:t>
      </w:r>
      <w:r w:rsidR="00F356D3">
        <w:t xml:space="preserve">e </w:t>
      </w:r>
      <w:r w:rsidR="000B2BE2">
        <w:t xml:space="preserve">performed a series of online network-based experiments (N = 568 in 50 groups of </w:t>
      </w:r>
      <w:r w:rsidR="000B2BE2" w:rsidRPr="00D3182B">
        <w:t>people with 15 rounds of interaction in each group)</w:t>
      </w:r>
      <w:r w:rsidR="00B33BC2">
        <w:t>,</w:t>
      </w:r>
      <w:r w:rsidR="000B2BE2">
        <w:t xml:space="preserve"> and </w:t>
      </w:r>
      <w:r w:rsidR="00B33BC2">
        <w:t xml:space="preserve">we furthermore </w:t>
      </w:r>
      <w:r w:rsidR="000B2BE2">
        <w:t xml:space="preserve">used </w:t>
      </w:r>
      <w:r w:rsidR="00B43D52">
        <w:t xml:space="preserve">secondary </w:t>
      </w:r>
      <w:r w:rsidR="000B2BE2">
        <w:t xml:space="preserve">data from </w:t>
      </w:r>
      <w:r w:rsidR="00B33BC2">
        <w:t>an</w:t>
      </w:r>
      <w:r w:rsidR="000B2BE2">
        <w:t xml:space="preserve">other </w:t>
      </w:r>
      <w:r w:rsidR="009C163E">
        <w:t>series of online network-based experiments</w:t>
      </w:r>
      <w:r w:rsidR="0075496C">
        <w:t xml:space="preserve"> (N = 719</w:t>
      </w:r>
      <w:r w:rsidR="006958E7">
        <w:t xml:space="preserve"> in </w:t>
      </w:r>
      <w:r w:rsidR="0013190A">
        <w:t>50</w:t>
      </w:r>
      <w:r w:rsidR="006958E7">
        <w:t xml:space="preserve"> groups of </w:t>
      </w:r>
      <w:r w:rsidR="006958E7" w:rsidRPr="00D3182B">
        <w:t>people</w:t>
      </w:r>
      <w:r w:rsidR="00E8377A" w:rsidRPr="00D3182B">
        <w:t xml:space="preserve"> with 15</w:t>
      </w:r>
      <w:r w:rsidR="006958E7" w:rsidRPr="00D3182B">
        <w:t xml:space="preserve"> </w:t>
      </w:r>
      <w:r w:rsidR="00E8377A" w:rsidRPr="00D3182B">
        <w:t>round</w:t>
      </w:r>
      <w:r w:rsidR="006958E7" w:rsidRPr="00D3182B">
        <w:t>s</w:t>
      </w:r>
      <w:r w:rsidR="0075496C" w:rsidRPr="00D3182B">
        <w:t>)</w:t>
      </w:r>
      <w:r w:rsidR="0013190A">
        <w:t xml:space="preserve"> </w:t>
      </w:r>
      <w:r w:rsidR="0013190A">
        <w:fldChar w:fldCharType="begin"/>
      </w:r>
      <w:r w:rsidR="008840B4">
        <w:instrText xml:space="preserve"> ADDIN EN.CITE &lt;EndNote&gt;&lt;Cite&gt;&lt;Author&gt;Dewey&lt;/Author&gt;&lt;Year&gt;2022&lt;/Year&gt;&lt;RecNum&gt;8641&lt;/RecNum&gt;&lt;DisplayText&gt;&lt;style face="superscript"&gt;[63]&lt;/style&gt;&lt;/DisplayText&gt;&lt;record&gt;&lt;rec-number&gt;8641&lt;/rec-number&gt;&lt;foreign-keys&gt;&lt;key app="EN" db-id="edz5r9daaawrswevsvjxzptlx5sas5dwxfvd" timestamp="1656490031" guid="709d231e-e8c9-48d8-876e-f7e5d0064017"&gt;8641&lt;/key&gt;&lt;/foreign-keys&gt;&lt;ref-type name="Journal Article"&gt;17&lt;/ref-type&gt;&lt;contributors&gt;&lt;authors&gt;&lt;author&gt;Dewey, G.&lt;/author&gt;&lt;author&gt;Ikesu, R.&lt;/author&gt;&lt;author&gt;Nishi, A.&lt;/author&gt;&lt;/authors&gt;&lt;/contributors&gt;&lt;titles&gt;&lt;title&gt;Evolution of Peace in Experimental Social Networks (Working Paper)&lt;/title&gt;&lt;/titles&gt;&lt;dates&gt;&lt;year&gt;2022&lt;/year&gt;&lt;/dates&gt;&lt;urls&gt;&lt;/urls&gt;&lt;/record&gt;&lt;/Cite&gt;&lt;/EndNote&gt;</w:instrText>
      </w:r>
      <w:r w:rsidR="0013190A">
        <w:fldChar w:fldCharType="separate"/>
      </w:r>
      <w:r w:rsidR="008840B4" w:rsidRPr="008840B4">
        <w:rPr>
          <w:noProof/>
          <w:vertAlign w:val="superscript"/>
        </w:rPr>
        <w:t>[63]</w:t>
      </w:r>
      <w:r w:rsidR="0013190A">
        <w:fldChar w:fldCharType="end"/>
      </w:r>
      <w:r w:rsidR="008F63A2">
        <w:t xml:space="preserve"> to reproduce the results</w:t>
      </w:r>
      <w:r w:rsidR="006958E7" w:rsidRPr="00D3182B">
        <w:t xml:space="preserve">. </w:t>
      </w:r>
    </w:p>
    <w:p w14:paraId="25CB063A" w14:textId="77777777" w:rsidR="005706F4" w:rsidRDefault="005706F4" w:rsidP="000B2BE2">
      <w:pPr>
        <w:jc w:val="both"/>
      </w:pPr>
    </w:p>
    <w:p w14:paraId="5546D4BC" w14:textId="0E254837" w:rsidR="00315D9D" w:rsidRDefault="009F71E0" w:rsidP="000B2BE2">
      <w:pPr>
        <w:jc w:val="both"/>
      </w:pPr>
      <w:r>
        <w:t>In our experiments, t</w:t>
      </w:r>
      <w:r w:rsidR="006958E7" w:rsidRPr="00D3182B">
        <w:t>he</w:t>
      </w:r>
      <w:r w:rsidR="00DF5D7C" w:rsidRPr="00D3182B">
        <w:t xml:space="preserve"> </w:t>
      </w:r>
      <w:r w:rsidR="009C163E" w:rsidRPr="00D3182B">
        <w:t xml:space="preserve">subjects </w:t>
      </w:r>
      <w:r w:rsidR="00607257" w:rsidRPr="00D3182B">
        <w:t>were given different amounts of wealth</w:t>
      </w:r>
      <w:r w:rsidR="00A2134C">
        <w:t xml:space="preserve"> (which produced </w:t>
      </w:r>
      <w:r w:rsidR="00FE44D3">
        <w:t xml:space="preserve">endowment heterogeneity </w:t>
      </w:r>
      <w:r w:rsidR="00FE44D3">
        <w:fldChar w:fldCharType="begin">
          <w:fldData xml:space="preserve">PEVuZE5vdGU+PENpdGU+PEF1dGhvcj5CcmFuYXMtR2FyemE8L0F1dGhvcj48WWVhcj4yMDIxPC9Z
ZWFyPjxSZWNOdW0+ODY0MjwvUmVjTnVtPjxEaXNwbGF5VGV4dD48c3R5bGUgZmFjZT0ic3VwZXJz
Y3JpcHQiPls2NC02OV08L3N0eWxlPjwvRGlzcGxheVRleHQ+PHJlY29yZD48cmVjLW51bWJlcj44
NjQyPC9yZWMtbnVtYmVyPjxmb3JlaWduLWtleXM+PGtleSBhcHA9IkVOIiBkYi1pZD0iZWR6NXI5
ZGFhYXdyc3dldnN2anh6cHRseDVzYXM1ZHd4ZnZkIiB0aW1lc3RhbXA9IjE2NTY4OTkyNTMiIGd1
aWQ9IjdjOTI2MWQ0LWQ0NTEtNDk3Ny04NGM2LWVjM2Q0ZDE0MjU1MiI+ODY0Mjwva2V5PjwvZm9y
ZWlnbi1rZXlzPjxyZWYtdHlwZSBuYW1lPSJKb3VybmFsIEFydGljbGUiPjE3PC9yZWYtdHlwZT48
Y29udHJpYnV0b3JzPjxhdXRob3JzPjxhdXRob3I+QnJhbmFzLUdhcnphLCBQLjwvYXV0aG9yPjxh
dXRob3I+TW9saXMsIEUuPC9hdXRob3I+PGF1dGhvcj5OZXlzZSwgTC48L2F1dGhvcj48L2F1dGhv
cnM+PC9jb250cmlidXRvcnM+PGF1dGgtYWRkcmVzcz5Vbml2IExveW9sYSBBbmRhbHVjaWEsIENv
cmRvYmEsIFNwYWluJiN4RDtVbml2IEdyYW5hZGEsIEdyYW5hZGEsIFNwYWluJiN4RDtESVcsIFNP
RVAsIEJlcmxpbiwgR2VybWFueSYjeEQ7V1pCLCBCZXJsaW4sIEdlcm1hbnkmI3hEO0laQSwgQm9u
biwgR2VybWFueTwvYXV0aC1hZGRyZXNzPjx0aXRsZXM+PHRpdGxlPkV4cG9zdXJlIHRvIGluZXF1
YWxpdHkgbWF5IGNhdXNlIHVuZGVyLXByb3Zpc2lvbiBvZiBwdWJsaWMgZ29vZHM6IEV4cGVyaW1l
bnRhbCBldmlkZW5jZTwvdGl0bGU+PHNlY29uZGFyeS10aXRsZT5Kb3VybmFsIG9mIEJlaGF2aW9y
YWwgYW5kIEV4cGVyaW1lbnRhbCBFY29ub21pY3M8L3NlY29uZGFyeS10aXRsZT48YWx0LXRpdGxl
PkogQmVoYXYgRXhwIEVjb248L2FsdC10aXRsZT48L3RpdGxlcz48cGVyaW9kaWNhbD48ZnVsbC10
aXRsZT5Kb3VybmFsIG9mIEJlaGF2aW9yYWwgYW5kIEV4cGVyaW1lbnRhbCBFY29ub21pY3M8L2Z1
bGwtdGl0bGU+PGFiYnItMT5KIEJlaGF2IEV4cCBFY29uPC9hYmJyLTE+PC9wZXJpb2RpY2FsPjxh
bHQtcGVyaW9kaWNhbD48ZnVsbC10aXRsZT5Kb3VybmFsIG9mIEJlaGF2aW9yYWwgYW5kIEV4cGVy
aW1lbnRhbCBFY29ub21pY3M8L2Z1bGwtdGl0bGU+PGFiYnItMT5KIEJlaGF2IEV4cCBFY29uPC9h
YmJyLTE+PC9hbHQtcGVyaW9kaWNhbD48dm9sdW1lPjkyPC92b2x1bWU+PGtleXdvcmRzPjxrZXl3
b3JkPnB1YmxpYyBnb29kczwva2V5d29yZD48a2V5d29yZD5pbmVxdWFsaXR5PC9rZXl3b3JkPjxr
ZXl3b3JkPmNvb3BlcmF0aW9uPC9rZXl3b3JkPjxrZXl3b3JkPmluZm9ybWF0aW9uPC9rZXl3b3Jk
PjxrZXl3b3JkPmV4cGVyaW1lbnQ8L2tleXdvcmQ+PGtleXdvcmQ+Z3JvdXAtc2l6ZTwva2V5d29y
ZD48a2V5d29yZD52b2x1bnRhcnkgcHJvdmlzaW9uPC9rZXl3b3JkPjxrZXl3b3JkPmdvb2QgZ2Ft
ZXM8L2tleXdvcmQ+PGtleXdvcmQ+Y29vcGVyYXRpb248L2tleXdvcmQ+PGtleXdvcmQ+aGV0ZXJv
Z2VuZWl0eTwva2V5d29yZD48a2V5d29yZD5wdW5pc2htZW50PC9rZXl3b3JkPjxrZXl3b3JkPmlu
Y29tZTwva2V5d29yZD48a2V5d29yZD52aXNpYmlsaXR5PC9rZXl3b3JkPjxrZXl3b3JkPndlYWx0
aDwva2V5d29yZD48a2V5d29yZD5pbXBhY3Q8L2tleXdvcmQ+PC9rZXl3b3Jkcz48ZGF0ZXM+PHll
YXI+MjAyMTwveWVhcj48cHViLWRhdGVzPjxkYXRlPkp1bjwvZGF0ZT48L3B1Yi1kYXRlcz48L2Rh
dGVzPjxpc2JuPjIyMTQtODA0MzwvaXNibj48YWNjZXNzaW9uLW51bT5XT1M6MDAwNjU0MzUwNTAw
MDAzPC9hY2Nlc3Npb24tbnVtPjx1cmxzPjxyZWxhdGVkLXVybHM+PHVybD4mbHQ7R28gdG8gSVNJ
Jmd0OzovL1dPUzowMDA2NTQzNTA1MDAwMDM8L3VybD48L3JlbGF0ZWQtdXJscz48L3VybHM+PGVs
ZWN0cm9uaWMtcmVzb3VyY2UtbnVtPkFSVE4gMTAxNjc5JiN4RDsxMC4xMDE2L2ouc29jZWMuMjAy
MS4xMDE2Nzk8L2VsZWN0cm9uaWMtcmVzb3VyY2UtbnVtPjxsYW5ndWFnZT5FbmdsaXNoPC9sYW5n
dWFnZT48L3JlY29yZD48L0NpdGU+PENpdGU+PEF1dGhvcj5DaGVycnk8L0F1dGhvcj48WWVhcj4y
MDA1PC9ZZWFyPjxSZWNOdW0+NzA0NzwvUmVjTnVtPjxyZWNvcmQ+PHJlYy1udW1iZXI+NzA0Nzwv
cmVjLW51bWJlcj48Zm9yZWlnbi1rZXlzPjxrZXkgYXBwPSJFTiIgZGItaWQ9ImVkejVyOWRhYWF3
cnN3ZXZzdmp4enB0bHg1c2FzNWR3eGZ2ZCIgdGltZXN0YW1wPSIxNDE0NjA4MjQ4IiBndWlkPSI4
OWQ0YTcwOC1jYWNlLTRhNmEtOGFmYS1hNWE0Y2U0OGJlNTQiPjcwNDc8L2tleT48L2ZvcmVpZ24t
a2V5cz48cmVmLXR5cGUgbmFtZT0iSm91cm5hbCBBcnRpY2xlIj4xNzwvcmVmLXR5cGU+PGNvbnRy
aWJ1dG9ycz48YXV0aG9ycz48YXV0aG9yPkNoZXJyeSwgVC4gTC48L2F1dGhvcj48YXV0aG9yPkty
b2xsLCBTLjwvYXV0aG9yPjxhdXRob3I+U2hvZ3JlbiwgSi4gRi48L2F1dGhvcj48L2F1dGhvcnM+
PC9jb250cmlidXRvcnM+PGF1dGgtYWRkcmVzcz5DaGVycnksIFRMJiN4RDtBcHBhbGFjaGlhbiBT
dGF0ZSBVbml2LCBEZXB0IEVjb24sIEJvb25lLCBOQyAyODYwOCBVU0EmI3hEO0FwcGFsYWNoaWFu
IFN0YXRlIFVuaXYsIERlcHQgRWNvbiwgQm9vbmUsIE5DIDI4NjA4IFVTQSYjeEQ7QXBwYWxhY2hp
YW4gU3RhdGUgVW5pdiwgRGVwdCBFY29uLCBCb29uZSwgTkMgMjg2MDggVVNBJiN4RDtDYWxpZiBT
dGF0ZSBVbml2IFNhY3JhbWVudG8sIERlcHQgRWNvbiwgU2FjcmFtZW50bywgQ0EgOTU4MTkgVVNB
JiN4RDtVbml2IFd5b21pbmcsIERlcHQgRWNvbiAmYW1wOyBGaW5hbmNlLCBMYXJhbWllLCBXWSA4
MjA3MSBVU0E8L2F1dGgtYWRkcmVzcz48dGl0bGVzPjx0aXRsZT5UaGUgaW1wYWN0IG9mIGVuZG93
bWVudCBoZXRlcm9nZW5laXR5IGFuZCBvcmlnaW4gb24gcHVibGljIGdvb2QgY29udHJpYnV0aW9u
czogZXZpZGVuY2UgZnJvbSB0aGUgbGFiPC90aXRsZT48c2Vjb25kYXJ5LXRpdGxlPkpvdXJuYWwg
b2YgRWNvbm9taWMgQmVoYXZpb3IgJmFtcDsgT3JnYW5pemF0aW9uPC9zZWNvbmRhcnktdGl0bGU+
PGFsdC10aXRsZT5KIEVjb24gQmVoYXYgT3JnYW48L2FsdC10aXRsZT48L3RpdGxlcz48cGVyaW9k
aWNhbD48ZnVsbC10aXRsZT5Kb3VybmFsIG9mIEVjb25vbWljIEJlaGF2aW9yICZhbXA7IE9yZ2Fu
aXphdGlvbjwvZnVsbC10aXRsZT48YWJici0xPkogRWNvbiBCZWhhdiBPcmdhbjwvYWJici0xPjwv
cGVyaW9kaWNhbD48YWx0LXBlcmlvZGljYWw+PGZ1bGwtdGl0bGU+Sm91cm5hbCBvZiBFY29ub21p
YyBCZWhhdmlvciAmYW1wOyBPcmdhbml6YXRpb248L2Z1bGwtdGl0bGU+PGFiYnItMT5KIEVjb24g
QmVoYXYgT3JnYW48L2FiYnItMT48L2FsdC1wZXJpb2RpY2FsPjxwYWdlcz4zNTctMzY1PC9wYWdl
cz48dm9sdW1lPjU3PC92b2x1bWU+PG51bWJlcj4zPC9udW1iZXI+PGtleXdvcmRzPjxrZXl3b3Jk
PmNvbnRyaWJ1dGlvbnM8L2tleXdvcmQ+PGtleXdvcmQ+cHVibGljIGdvb2RzPC9rZXl3b3JkPjxr
ZXl3b3JkPmV4cGVyaW1lbnRzPC9rZXl3b3JkPjxrZXl3b3JkPm90aGVyLXJlZ2FyZGluZyBiZWhh
dmlvcjwva2V5d29yZD48a2V5d29yZD5wcm9wZXJ0eS1yaWdodHM8L2tleXdvcmQ+PGtleXdvcmQ+
aG91c2UgbW9uZXk8L2tleXdvcmQ+PGtleXdvcmQ+ZmFpcm5lc3M8L2tleXdvcmQ+PGtleXdvcmQ+
Z2FtZXM8L2tleXdvcmQ+PGtleXdvcmQ+cHJlZmVyZW5jZXM8L2tleXdvcmQ+PGtleXdvcmQ+cmVj
aXByb2NpdHk8L2tleXdvcmQ+PGtleXdvcmQ+ZGljdGF0b3I8L2tleXdvcmQ+PGtleXdvcmQ+dG91
cm5hbWVudDwva2V5d29yZD48a2V5d29yZD5wcm92aXNpb248L2tleXdvcmQ+PC9rZXl3b3Jkcz48
ZGF0ZXM+PHllYXI+MjAwNTwveWVhcj48L2RhdGVzPjxpc2JuPjAxNjctMjY4MTwvaXNibj48YWNj
ZXNzaW9uLW51bT5XT1M6MDAwMjI5OTg0NTAwMDA2PC9hY2Nlc3Npb24tbnVtPjx1cmxzPjxyZWxh
dGVkLXVybHM+PHVybD4mbHQ7R28gdG8gSVNJJmd0OzovL1dPUzowMDAyMjk5ODQ1MDAwMDY8L3Vy
bD48L3JlbGF0ZWQtdXJscz48L3VybHM+PGVsZWN0cm9uaWMtcmVzb3VyY2UtbnVtPjEwLjEwMTYv
Si5KZWJvLjIwMDMuMTEuMDEwPC9lbGVjdHJvbmljLXJlc291cmNlLW51bT48bGFuZ3VhZ2U+RW5n
bGlzaDwvbGFuZ3VhZ2U+PC9yZWNvcmQ+PC9DaXRlPjxDaXRlPjxBdXRob3I+S3JvbGw8L0F1dGhv
cj48WWVhcj4yMDA3PC9ZZWFyPjxSZWNOdW0+NjkxODwvUmVjTnVtPjxyZWNvcmQ+PHJlYy1udW1i
ZXI+NjkxODwvcmVjLW51bWJlcj48Zm9yZWlnbi1rZXlzPjxrZXkgYXBwPSJFTiIgZGItaWQ9ImVk
ejVyOWRhYWF3cnN3ZXZzdmp4enB0bHg1c2FzNWR3eGZ2ZCIgdGltZXN0YW1wPSIxMzk1NzIwMDM5
IiBndWlkPSI3ZGNkYjM3Yy1iMjQ0LTQzYjMtOGM0ZC1kYTM4ZTg3NzljNWUiPjY5MTg8L2tleT48
L2ZvcmVpZ24ta2V5cz48cmVmLXR5cGUgbmFtZT0iSm91cm5hbCBBcnRpY2xlIj4xNzwvcmVmLXR5
cGU+PGNvbnRyaWJ1dG9ycz48YXV0aG9ycz48YXV0aG9yPktyb2xsLCBTLjwvYXV0aG9yPjxhdXRo
b3I+Q2hlcnJ5LCBULiBMLjwvYXV0aG9yPjxhdXRob3I+U2hvZ3JlbiwgSi4gRi48L2F1dGhvcj48
L2F1dGhvcnM+PC9jb250cmlidXRvcnM+PGF1dGgtYWRkcmVzcz5Lcm9sbCwgUyYjeEQ7VW5pdiBU
ZW5uZXNzZWUsIERlcHQgRWNvbiwgS25veHZpbGxlLCBUTiAzNzk5NiBVU0EmI3hEO1VuaXYgVGVu
bmVzc2VlLCBEZXB0IEVjb24sIEtub3h2aWxsZSwgVE4gMzc5OTYgVVNBJiN4RDtVbml2IFd5b21p
bmcsIERlcHQgRWNvbiAmYW1wOyBGaW5hbmNlLCBMYXJhbWllLCBXWSA4MjA3MSBVU0E8L2F1dGgt
YWRkcmVzcz48dGl0bGVzPjx0aXRsZT5UaGUgaW1wYWN0IG9mIGVuZG93bWVudCBoZXRlcm9nZW5l
aXR5IGFuZCBvcmlnaW4gb24gY29udHJpYnV0aW9ucyBpbiBiZXN0LXNob3QgcHVibGljIGdvb2Qg
Z2FtZXM8L3RpdGxlPjxzZWNvbmRhcnktdGl0bGU+RXhwZXJpbWVudGFsIEVjb25vbWljczwvc2Vj
b25kYXJ5LXRpdGxlPjxhbHQtdGl0bGU+RXhwIEVjb248L2FsdC10aXRsZT48L3RpdGxlcz48cGVy
aW9kaWNhbD48ZnVsbC10aXRsZT5FeHBlcmltZW50YWwgRWNvbm9taWNzPC9mdWxsLXRpdGxlPjxh
YmJyLTE+RXhwIEVjb248L2FiYnItMT48L3BlcmlvZGljYWw+PGFsdC1wZXJpb2RpY2FsPjxmdWxs
LXRpdGxlPkV4cGVyaW1lbnRhbCBFY29ub21pY3M8L2Z1bGwtdGl0bGU+PGFiYnItMT5FeHAgRWNv
bjwvYWJici0xPjwvYWx0LXBlcmlvZGljYWw+PHBhZ2VzPjQxMS00Mjg8L3BhZ2VzPjx2b2x1bWU+
MTA8L3ZvbHVtZT48bnVtYmVyPjQ8L251bWJlcj48a2V5d29yZHM+PGtleXdvcmQ+ZW5kb3dtZW50
IGhldGVyb2dlbmVpdHk8L2tleXdvcmQ+PGtleXdvcmQ+ZW5kb3dtZW50IG9yaWdpbjwva2V5d29y
ZD48a2V5d29yZD5iZXN0LXNob3QgcHVibGljIGdvb2QgZXhwZXJpbWVudDwva2V5d29yZD48a2V5
d29yZD5zb2NpYWwgcHJlZmVyZW5jZXM8L2tleXdvcmQ+PGtleXdvcmQ+d2Vha2VzdC1saW5rPC9r
ZXl3b3JkPjxrZXl3b3JkPmhvdXNlIG1vbmV5PC9rZXl3b3JkPjxrZXl3b3JkPmZhaXJuZXNzPC9r
ZXl3b3JkPjxrZXl3b3JkPnJlY2lwcm9jaXR5PC9rZXl3b3JkPjxrZXl3b3JkPmVmZmljaWVuY3k8
L2tleXdvcmQ+PGtleXdvcmQ+ZXF1aXR5PC9rZXl3b3JkPjxrZXl3b3JkPmNvbXBldGl0aW9uPC9r
ZXl3b3JkPjxrZXl3b3JkPmluZXF1YWxpdHk8L2tleXdvcmQ+PGtleXdvcmQ+ZGVjaXNpb25zPC9r
ZXl3b3JkPjwva2V5d29yZHM+PGRhdGVzPjx5ZWFyPjIwMDc8L3llYXI+PHB1Yi1kYXRlcz48ZGF0
ZT5EZWM8L2RhdGU+PC9wdWItZGF0ZXM+PC9kYXRlcz48aXNibj4xMzg2LTQxNTc8L2lzYm4+PGFj
Y2Vzc2lvbi1udW0+V09TOjAwMDI1MDg0MDQwMDAwNDwvYWNjZXNzaW9uLW51bT48dXJscz48cmVs
YXRlZC11cmxzPjx1cmw+Jmx0O0dvIHRvIElTSSZndDs6Ly9XT1M6MDAwMjUwODQwNDAwMDA0PC91
cmw+PC9yZWxhdGVkLXVybHM+PC91cmxzPjxlbGVjdHJvbmljLXJlc291cmNlLW51bT5Eb2kgMTAu
MTAwNy9TMTA2ODMtMDA2LTkxNDQtWTwvZWxlY3Ryb25pYy1yZXNvdXJjZS1udW0+PGxhbmd1YWdl
PkVuZ2xpc2g8L2xhbmd1YWdlPjwvcmVjb3JkPjwvQ2l0ZT48Q2l0ZT48QXV0aG9yPlJldWJlbjwv
QXV0aG9yPjxZZWFyPjIwMTM8L1llYXI+PFJlY051bT44NjQzPC9SZWNOdW0+PHJlY29yZD48cmVj
LW51bWJlcj44NjQzPC9yZWMtbnVtYmVyPjxmb3JlaWduLWtleXM+PGtleSBhcHA9IkVOIiBkYi1p
ZD0iZWR6NXI5ZGFhYXdyc3dldnN2anh6cHRseDVzYXM1ZHd4ZnZkIiB0aW1lc3RhbXA9IjE2NTY4
OTk0OTUiIGd1aWQ9ImJjOTBmOWQzLTY1MGEtNDFhZi05NWNkLWMzYzljNjcyZWY0ZiI+ODY0Mzwv
a2V5PjwvZm9yZWlnbi1rZXlzPjxyZWYtdHlwZSBuYW1lPSJKb3VybmFsIEFydGljbGUiPjE3PC9y
ZWYtdHlwZT48Y29udHJpYnV0b3JzPjxhdXRob3JzPjxhdXRob3I+UmV1YmVuLCBFLjwvYXV0aG9y
PjxhdXRob3I+UmllZGwsIEEuPC9hdXRob3I+PC9hdXRob3JzPjwvY29udHJpYnV0b3JzPjxhdXRo
LWFkZHJlc3M+SVpBLCBCb25uLCBHZXJtYW55JiN4RDtDb2x1bWJpYSBVbml2LCBOZXcgWW9yaywg
TlkgMTAwMjcgVVNBJiN4RDtDRVNpZm8sIE11bmljaCwgR2VybWFueSYjeEQ7TmV0c3BhciwgVGls
YnVyZywgTmV0aGVybGFuZHMmI3hEO01hYXN0cmljaHQgVW5pdiwgRGVwdCBFY29uIEFFMSwgU2No
IEJ1c2luZXNzICZhbXA7IEVjb24sIE5MLTYyMDAgTUQgTWFhc3RyaWNodCwgTmV0aGVybGFuZHM8
L2F1dGgtYWRkcmVzcz48dGl0bGVzPjx0aXRsZT5FbmZvcmNlbWVudCBvZiBjb250cmlidXRpb24g
bm9ybXMgaW4gcHVibGljIGdvb2QgZ2FtZXMgd2l0aCBoZXRlcm9nZW5lb3VzIHBvcHVsYXRpb25z
PC90aXRsZT48c2Vjb25kYXJ5LXRpdGxlPkdhbWVzIGFuZCBFY29ub21pYyBCZWhhdmlvcjwvc2Vj
b25kYXJ5LXRpdGxlPjxhbHQtdGl0bGU+R2FtZSBFY29uIEJlaGF2PC9hbHQtdGl0bGU+PC90aXRs
ZXM+PHBlcmlvZGljYWw+PGZ1bGwtdGl0bGU+R2FtZXMgYW5kIEVjb25vbWljIEJlaGF2aW9yPC9m
dWxsLXRpdGxlPjxhYmJyLTE+R2FtZSBFY29uIEJlaGF2PC9hYmJyLTE+PC9wZXJpb2RpY2FsPjxh
bHQtcGVyaW9kaWNhbD48ZnVsbC10aXRsZT5HYW1lcyBhbmQgRWNvbm9taWMgQmVoYXZpb3I8L2Z1
bGwtdGl0bGU+PGFiYnItMT5HYW1lIEVjb24gQmVoYXY8L2FiYnItMT48L2FsdC1wZXJpb2RpY2Fs
PjxwYWdlcz4xMjItMTM3PC9wYWdlcz48dm9sdW1lPjc3PC92b2x1bWU+PG51bWJlcj4xPC9udW1i
ZXI+PGtleXdvcmRzPjxrZXl3b3JkPnB1YmxpYyBnb29kPC9rZXl3b3JkPjxrZXl3b3JkPmhldGVy
b2dlbmVvdXMgZ3JvdXBzPC9rZXl3b3JkPjxrZXl3b3JkPnB1bmlzaG1lbnQ8L2tleXdvcmQ+PGtl
eXdvcmQ+Y29vcGVyYXRpb248L2tleXdvcmQ+PGtleXdvcmQ+c29jaWFsIG5vcm1zPC9rZXl3b3Jk
PjxrZXl3b3JkPm5vcm0gZW5mb3JjZW1lbnQ8L2tleXdvcmQ+PGtleXdvcmQ+dm9sdW50YXJ5IGNv
bnRyaWJ1dGlvbnM8L2tleXdvcmQ+PGtleXdvcmQ+c29jaWFsIHByZWZlcmVuY2VzPC9rZXl3b3Jk
PjxrZXl3b3JkPnB1bmlzaG1lbnQ8L2tleXdvcmQ+PGtleXdvcmQ+Y29vcGVyYXRpb248L2tleXdv
cmQ+PGtleXdvcmQ+ZmFpcm5lc3M8L2tleXdvcmQ+PGtleXdvcmQ+cmVjaXByb2NpdHk8L2tleXdv
cmQ+PGtleXdvcmQ+cHJvdmlzaW9uPC9rZXl3b3JkPjxrZXl3b3JkPnByb2R1Y3Rpdml0eTwva2V5
d29yZD48a2V5d29yZD5pbmVxdWFsaXR5PC9rZXl3b3JkPjxrZXl3b3JkPmltcGFjdDwva2V5d29y
ZD48L2tleXdvcmRzPjxkYXRlcz48eWVhcj4yMDEzPC95ZWFyPjxwdWItZGF0ZXM+PGRhdGU+SmFu
PC9kYXRlPjwvcHViLWRhdGVzPjwvZGF0ZXM+PGlzYm4+MDg5OS04MjU2PC9pc2JuPjxhY2Nlc3Np
b24tbnVtPldPUzowMDAzMTQ3MzQ3MDAwMDg8L2FjY2Vzc2lvbi1udW0+PHVybHM+PHJlbGF0ZWQt
dXJscz48dXJsPiZsdDtHbyB0byBJU0kmZ3Q7Oi8vV09TOjAwMDMxNDczNDcwMDAwODwvdXJsPjwv
cmVsYXRlZC11cmxzPjwvdXJscz48ZWxlY3Ryb25pYy1yZXNvdXJjZS1udW0+MTAuMTAxNi9qLmdl
Yi4yMDEyLjEwLjAwMTwvZWxlY3Ryb25pYy1yZXNvdXJjZS1udW0+PGxhbmd1YWdlPkVuZ2xpc2g8
L2xhbmd1YWdlPjwvcmVjb3JkPjwvQ2l0ZT48Q2l0ZT48QXV0aG9yPk5vdXNzYWlyPC9BdXRob3I+
PFllYXI+MjAxMTwvWWVhcj48UmVjTnVtPjg2NDQ8L1JlY051bT48cmVjb3JkPjxyZWMtbnVtYmVy
Pjg2NDQ8L3JlYy1udW1iZXI+PGZvcmVpZ24ta2V5cz48a2V5IGFwcD0iRU4iIGRiLWlkPSJlZHo1
cjlkYWFhd3Jzd2V2c3ZqeHpwdGx4NXNhczVkd3hmdmQiIHRpbWVzdGFtcD0iMTY1Njg5OTU2NyIg
Z3VpZD0iODNmZDM1NTEtYTJmZi00MjZiLWJjMTQtNzUyNjIwNTdhM2NmIj44NjQ0PC9rZXk+PC9m
b3JlaWduLWtleXM+PHJlZi10eXBlIG5hbWU9IkpvdXJuYWwgQXJ0aWNsZSI+MTc8L3JlZi10eXBl
Pjxjb250cmlidXRvcnM+PGF1dGhvcnM+PGF1dGhvcj5Ob3Vzc2FpciwgQy4gTi48L2F1dGhvcj48
YXV0aG9yPlRhbiwgRi4gRi48L2F1dGhvcj48L2F1dGhvcnM+PC9jb250cmlidXRvcnM+PGF1dGgt
YWRkcmVzcz5UaWxidXJnIFVuaXYsIEN0ciAmYW1wOyBEZXB0IEVjb24sIE5MLTUwMDAgTEUgVGls
YnVyZywgTmV0aGVybGFuZHM8L2F1dGgtYWRkcmVzcz48dGl0bGVzPjx0aXRsZT5Wb3Rpbmcgb24g
UHVuaXNobWVudCBTeXN0ZW1zIHdpdGhpbiBhIEhldGVyb2dlbmVvdXMgR3JvdXA8L3RpdGxlPjxz
ZWNvbmRhcnktdGl0bGU+Sm91cm5hbCBvZiBQdWJsaWMgRWNvbm9taWMgVGhlb3J5PC9zZWNvbmRh
cnktdGl0bGU+PGFsdC10aXRsZT5KIFB1YmxpYyBFY29uIFRoZW9yeTwvYWx0LXRpdGxlPjwvdGl0
bGVzPjxwZXJpb2RpY2FsPjxmdWxsLXRpdGxlPkpvdXJuYWwgb2YgUHVibGljIEVjb25vbWljIFRo
ZW9yeTwvZnVsbC10aXRsZT48YWJici0xPkogUHVibGljIEVjb24gVGhlb3J5PC9hYmJyLTE+PC9w
ZXJpb2RpY2FsPjxhbHQtcGVyaW9kaWNhbD48ZnVsbC10aXRsZT5Kb3VybmFsIG9mIFB1YmxpYyBF
Y29ub21pYyBUaGVvcnk8L2Z1bGwtdGl0bGU+PGFiYnItMT5KIFB1YmxpYyBFY29uIFRoZW9yeTwv
YWJici0xPjwvYWx0LXBlcmlvZGljYWw+PHBhZ2VzPjY2MS02OTM8L3BhZ2VzPjx2b2x1bWU+MTM8
L3ZvbHVtZT48bnVtYmVyPjU8L251bWJlcj48a2V5d29yZHM+PGtleXdvcmQ+dm9sdW50YXJ5IGNv
bnRyaWJ1dGlvbnMgbWVjaGFuaXNtPC9rZXl3b3JkPjxrZXl3b3JkPnB1YmxpYyBnb29kIGdhbWVz
PC9rZXl3b3JkPjxrZXl3b3JkPmdvb2RzPC9rZXl3b3JkPjxrZXl3b3JkPnByb3Zpc2lvbjwva2V5
d29yZD48a2V5d29yZD5zYW5jdGlvbnM8L2tleXdvcmQ+PGtleXdvcmQ+aW5zdGl0dXRpb25zPC9r
ZXl3b3JkPjxrZXl3b3JkPmVuZm9yY2VtZW50PC9rZXl3b3JkPjxrZXl3b3JkPmJlaGF2aW9yPC9r
ZXl3b3JkPjwva2V5d29yZHM+PGRhdGVzPjx5ZWFyPjIwMTE8L3llYXI+PHB1Yi1kYXRlcz48ZGF0
ZT5PY3Q8L2RhdGU+PC9wdWItZGF0ZXM+PC9kYXRlcz48aXNibj4xMDk3LTM5MjM8L2lzYm4+PGFj
Y2Vzc2lvbi1udW0+V09TOjAwMDI5NTIyODUwMDAwMzwvYWNjZXNzaW9uLW51bT48dXJscz48cmVs
YXRlZC11cmxzPjx1cmw+Jmx0O0dvIHRvIElTSSZndDs6Ly9XT1M6MDAwMjk1MjI4NTAwMDAzPC91
cmw+PC9yZWxhdGVkLXVybHM+PC91cmxzPjxlbGVjdHJvbmljLXJlc291cmNlLW51bT4xMC4xMTEx
L2ouMTQ2Ny05Nzc5LjIwMTEuMDE1MTYueDwvZWxlY3Ryb25pYy1yZXNvdXJjZS1udW0+PGxhbmd1
YWdlPkVuZ2xpc2g8L2xhbmd1YWdlPjwvcmVjb3JkPjwvQ2l0ZT48Q2l0ZT48QXV0aG9yPk1hcnRp
bmFuZ2VsaTwvQXV0aG9yPjxZZWFyPjIwMjE8L1llYXI+PFJlY051bT44NjQ1PC9SZWNOdW0+PHJl
Y29yZD48cmVjLW51bWJlcj44NjQ1PC9yZWMtbnVtYmVyPjxmb3JlaWduLWtleXM+PGtleSBhcHA9
IkVOIiBkYi1pZD0iZWR6NXI5ZGFhYXdyc3dldnN2anh6cHRseDVzYXM1ZHd4ZnZkIiB0aW1lc3Rh
bXA9IjE2NTY4OTk2NTQiIGd1aWQ9Ijk4ZmRlMjQzLTU0MzctNGZjNy05MmQ5LTFmYjFhMjRmNGVh
MSI+ODY0NTwva2V5PjwvZm9yZWlnbi1rZXlzPjxyZWYtdHlwZSBuYW1lPSJKb3VybmFsIEFydGlj
bGUiPjE3PC9yZWYtdHlwZT48Y29udHJpYnV0b3JzPjxhdXRob3JzPjxhdXRob3I+TWFydGluYW5n
ZWxpLCBBLiBGLiBNLjwvYXV0aG9yPjwvYXV0aG9ycz48L2NvbnRyaWJ1dG9ycz48YXV0aC1hZGRy
ZXNzPk1heCBQbGFuY2sgSW5zdCBUYXggTGF3ICZhbXA7IFB1YmwgRmluYW5jZSwgTWFyc3RhbGxw
bCAxLCBELTgwNTM5IE11bmljaCwgR2VybWFueTwvYXV0aC1hZGRyZXNzPjx0aXRsZXM+PHRpdGxl
PkRvIHdoYXQgKHlvdSB0aGluaykgdGhlIHJpY2ggd2lsbCBkbzogSW5lcXVhbGl0eSBhbmQgYmVs
aWVmIGhldGVyb2dlbmVpdHkgaW4gcHVibGljIGdvb2QgcHJvdmlzaW9uPC90aXRsZT48c2Vjb25k
YXJ5LXRpdGxlPkpvdXJuYWwgb2YgRWNvbm9taWMgUHN5Y2hvbG9neTwvc2Vjb25kYXJ5LXRpdGxl
PjxhbHQtdGl0bGU+SiBFY29uIFBzeWNob2w8L2FsdC10aXRsZT48L3RpdGxlcz48cGVyaW9kaWNh
bD48ZnVsbC10aXRsZT5Kb3VybmFsIG9mIEVjb25vbWljIFBzeWNob2xvZ3k8L2Z1bGwtdGl0bGU+
PGFiYnItMT5KIEVjb24gUHN5Y2hvbDwvYWJici0xPjwvcGVyaW9kaWNhbD48YWx0LXBlcmlvZGlj
YWw+PGZ1bGwtdGl0bGU+Sm91cm5hbCBvZiBFY29ub21pYyBQc3ljaG9sb2d5PC9mdWxsLXRpdGxl
PjxhYmJyLTE+SiBFY29uIFBzeWNob2w8L2FiYnItMT48L2FsdC1wZXJpb2RpY2FsPjx2b2x1bWU+
ODM8L3ZvbHVtZT48a2V5d29yZHM+PGtleXdvcmQ+YmVsaWVmIGZvcm1hdGlvbjwva2V5d29yZD48
a2V5d29yZD5jb25kaXRpb25hbCBjb29wZXJhdGlvbjwva2V5d29yZD48a2V5d29yZD5leHBlcmlt
ZW50PC9rZXl3b3JkPjxrZXl3b3JkPmluZXF1YWxpdHk8L2tleXdvcmQ+PGtleXdvcmQ+cHVibGlj
IGdvb2RzPC9rZXl3b3JkPjxrZXl3b3JkPmNvbmRpdGlvbmFsIGNvb3BlcmF0aW9uPC9rZXl3b3Jk
PjxrZXl3b3JkPnNvY2lhbC1jbGFzczwva2V5d29yZD48a2V5d29yZD5pZGVudGl0eTwva2V5d29y
ZD48a2V5d29yZD5yZWNpcHJvY2l0eTwva2V5d29yZD48a2V5d29yZD5wdW5pc2htZW50PC9rZXl3
b3JkPjxrZXl3b3JkPmVjb25vbWljczwva2V5d29yZD48a2V5d29yZD5iZWhhdmlvcjwva2V5d29y
ZD48a2V5d29yZD5tb3JhbGU8L2tleXdvcmQ+PGtleXdvcmQ+b3JpZ2luPC9rZXl3b3JkPjxrZXl3
b3JkPndlYWx0aDwva2V5d29yZD48L2tleXdvcmRzPjxkYXRlcz48eWVhcj4yMDIxPC95ZWFyPjxw
dWItZGF0ZXM+PGRhdGU+TWFyPC9kYXRlPjwvcHViLWRhdGVzPjwvZGF0ZXM+PGlzYm4+MDE2Ny00
ODcwPC9pc2JuPjxhY2Nlc3Npb24tbnVtPldPUzowMDA3NjY2MjI3MDAwMDY8L2FjY2Vzc2lvbi1u
dW0+PHVybHM+PHJlbGF0ZWQtdXJscz48dXJsPiZsdDtHbyB0byBJU0kmZ3Q7Oi8vV09TOjAwMDc2
NjYyMjcwMDAwNjwvdXJsPjwvcmVsYXRlZC11cmxzPjwvdXJscz48ZWxlY3Ryb25pYy1yZXNvdXJj
ZS1udW0+QVJUTiAxMDIzNjQmI3hEOzEwLjEwMTYvai5qb2VwLjIwMjEuMTAyMzY0PC9lbGVjdHJv
bmljLXJlc291cmNlLW51bT48bGFuZ3VhZ2U+RW5nbGlzaDwvbGFuZ3VhZ2U+PC9yZWNvcmQ+PC9D
aXRlPjwvRW5kTm90ZT4A
</w:fldData>
        </w:fldChar>
      </w:r>
      <w:r w:rsidR="008840B4">
        <w:instrText xml:space="preserve"> ADDIN EN.CITE </w:instrText>
      </w:r>
      <w:r w:rsidR="008840B4">
        <w:fldChar w:fldCharType="begin">
          <w:fldData xml:space="preserve">PEVuZE5vdGU+PENpdGU+PEF1dGhvcj5CcmFuYXMtR2FyemE8L0F1dGhvcj48WWVhcj4yMDIxPC9Z
ZWFyPjxSZWNOdW0+ODY0MjwvUmVjTnVtPjxEaXNwbGF5VGV4dD48c3R5bGUgZmFjZT0ic3VwZXJz
Y3JpcHQiPls2NC02OV08L3N0eWxlPjwvRGlzcGxheVRleHQ+PHJlY29yZD48cmVjLW51bWJlcj44
NjQyPC9yZWMtbnVtYmVyPjxmb3JlaWduLWtleXM+PGtleSBhcHA9IkVOIiBkYi1pZD0iZWR6NXI5
ZGFhYXdyc3dldnN2anh6cHRseDVzYXM1ZHd4ZnZkIiB0aW1lc3RhbXA9IjE2NTY4OTkyNTMiIGd1
aWQ9IjdjOTI2MWQ0LWQ0NTEtNDk3Ny04NGM2LWVjM2Q0ZDE0MjU1MiI+ODY0Mjwva2V5PjwvZm9y
ZWlnbi1rZXlzPjxyZWYtdHlwZSBuYW1lPSJKb3VybmFsIEFydGljbGUiPjE3PC9yZWYtdHlwZT48
Y29udHJpYnV0b3JzPjxhdXRob3JzPjxhdXRob3I+QnJhbmFzLUdhcnphLCBQLjwvYXV0aG9yPjxh
dXRob3I+TW9saXMsIEUuPC9hdXRob3I+PGF1dGhvcj5OZXlzZSwgTC48L2F1dGhvcj48L2F1dGhv
cnM+PC9jb250cmlidXRvcnM+PGF1dGgtYWRkcmVzcz5Vbml2IExveW9sYSBBbmRhbHVjaWEsIENv
cmRvYmEsIFNwYWluJiN4RDtVbml2IEdyYW5hZGEsIEdyYW5hZGEsIFNwYWluJiN4RDtESVcsIFNP
RVAsIEJlcmxpbiwgR2VybWFueSYjeEQ7V1pCLCBCZXJsaW4sIEdlcm1hbnkmI3hEO0laQSwgQm9u
biwgR2VybWFueTwvYXV0aC1hZGRyZXNzPjx0aXRsZXM+PHRpdGxlPkV4cG9zdXJlIHRvIGluZXF1
YWxpdHkgbWF5IGNhdXNlIHVuZGVyLXByb3Zpc2lvbiBvZiBwdWJsaWMgZ29vZHM6IEV4cGVyaW1l
bnRhbCBldmlkZW5jZTwvdGl0bGU+PHNlY29uZGFyeS10aXRsZT5Kb3VybmFsIG9mIEJlaGF2aW9y
YWwgYW5kIEV4cGVyaW1lbnRhbCBFY29ub21pY3M8L3NlY29uZGFyeS10aXRsZT48YWx0LXRpdGxl
PkogQmVoYXYgRXhwIEVjb248L2FsdC10aXRsZT48L3RpdGxlcz48cGVyaW9kaWNhbD48ZnVsbC10
aXRsZT5Kb3VybmFsIG9mIEJlaGF2aW9yYWwgYW5kIEV4cGVyaW1lbnRhbCBFY29ub21pY3M8L2Z1
bGwtdGl0bGU+PGFiYnItMT5KIEJlaGF2IEV4cCBFY29uPC9hYmJyLTE+PC9wZXJpb2RpY2FsPjxh
bHQtcGVyaW9kaWNhbD48ZnVsbC10aXRsZT5Kb3VybmFsIG9mIEJlaGF2aW9yYWwgYW5kIEV4cGVy
aW1lbnRhbCBFY29ub21pY3M8L2Z1bGwtdGl0bGU+PGFiYnItMT5KIEJlaGF2IEV4cCBFY29uPC9h
YmJyLTE+PC9hbHQtcGVyaW9kaWNhbD48dm9sdW1lPjkyPC92b2x1bWU+PGtleXdvcmRzPjxrZXl3
b3JkPnB1YmxpYyBnb29kczwva2V5d29yZD48a2V5d29yZD5pbmVxdWFsaXR5PC9rZXl3b3JkPjxr
ZXl3b3JkPmNvb3BlcmF0aW9uPC9rZXl3b3JkPjxrZXl3b3JkPmluZm9ybWF0aW9uPC9rZXl3b3Jk
PjxrZXl3b3JkPmV4cGVyaW1lbnQ8L2tleXdvcmQ+PGtleXdvcmQ+Z3JvdXAtc2l6ZTwva2V5d29y
ZD48a2V5d29yZD52b2x1bnRhcnkgcHJvdmlzaW9uPC9rZXl3b3JkPjxrZXl3b3JkPmdvb2QgZ2Ft
ZXM8L2tleXdvcmQ+PGtleXdvcmQ+Y29vcGVyYXRpb248L2tleXdvcmQ+PGtleXdvcmQ+aGV0ZXJv
Z2VuZWl0eTwva2V5d29yZD48a2V5d29yZD5wdW5pc2htZW50PC9rZXl3b3JkPjxrZXl3b3JkPmlu
Y29tZTwva2V5d29yZD48a2V5d29yZD52aXNpYmlsaXR5PC9rZXl3b3JkPjxrZXl3b3JkPndlYWx0
aDwva2V5d29yZD48a2V5d29yZD5pbXBhY3Q8L2tleXdvcmQ+PC9rZXl3b3Jkcz48ZGF0ZXM+PHll
YXI+MjAyMTwveWVhcj48cHViLWRhdGVzPjxkYXRlPkp1bjwvZGF0ZT48L3B1Yi1kYXRlcz48L2Rh
dGVzPjxpc2JuPjIyMTQtODA0MzwvaXNibj48YWNjZXNzaW9uLW51bT5XT1M6MDAwNjU0MzUwNTAw
MDAzPC9hY2Nlc3Npb24tbnVtPjx1cmxzPjxyZWxhdGVkLXVybHM+PHVybD4mbHQ7R28gdG8gSVNJ
Jmd0OzovL1dPUzowMDA2NTQzNTA1MDAwMDM8L3VybD48L3JlbGF0ZWQtdXJscz48L3VybHM+PGVs
ZWN0cm9uaWMtcmVzb3VyY2UtbnVtPkFSVE4gMTAxNjc5JiN4RDsxMC4xMDE2L2ouc29jZWMuMjAy
MS4xMDE2Nzk8L2VsZWN0cm9uaWMtcmVzb3VyY2UtbnVtPjxsYW5ndWFnZT5FbmdsaXNoPC9sYW5n
dWFnZT48L3JlY29yZD48L0NpdGU+PENpdGU+PEF1dGhvcj5DaGVycnk8L0F1dGhvcj48WWVhcj4y
MDA1PC9ZZWFyPjxSZWNOdW0+NzA0NzwvUmVjTnVtPjxyZWNvcmQ+PHJlYy1udW1iZXI+NzA0Nzwv
cmVjLW51bWJlcj48Zm9yZWlnbi1rZXlzPjxrZXkgYXBwPSJFTiIgZGItaWQ9ImVkejVyOWRhYWF3
cnN3ZXZzdmp4enB0bHg1c2FzNWR3eGZ2ZCIgdGltZXN0YW1wPSIxNDE0NjA4MjQ4IiBndWlkPSI4
OWQ0YTcwOC1jYWNlLTRhNmEtOGFmYS1hNWE0Y2U0OGJlNTQiPjcwNDc8L2tleT48L2ZvcmVpZ24t
a2V5cz48cmVmLXR5cGUgbmFtZT0iSm91cm5hbCBBcnRpY2xlIj4xNzwvcmVmLXR5cGU+PGNvbnRy
aWJ1dG9ycz48YXV0aG9ycz48YXV0aG9yPkNoZXJyeSwgVC4gTC48L2F1dGhvcj48YXV0aG9yPkty
b2xsLCBTLjwvYXV0aG9yPjxhdXRob3I+U2hvZ3JlbiwgSi4gRi48L2F1dGhvcj48L2F1dGhvcnM+
PC9jb250cmlidXRvcnM+PGF1dGgtYWRkcmVzcz5DaGVycnksIFRMJiN4RDtBcHBhbGFjaGlhbiBT
dGF0ZSBVbml2LCBEZXB0IEVjb24sIEJvb25lLCBOQyAyODYwOCBVU0EmI3hEO0FwcGFsYWNoaWFu
IFN0YXRlIFVuaXYsIERlcHQgRWNvbiwgQm9vbmUsIE5DIDI4NjA4IFVTQSYjeEQ7QXBwYWxhY2hp
YW4gU3RhdGUgVW5pdiwgRGVwdCBFY29uLCBCb29uZSwgTkMgMjg2MDggVVNBJiN4RDtDYWxpZiBT
dGF0ZSBVbml2IFNhY3JhbWVudG8sIERlcHQgRWNvbiwgU2FjcmFtZW50bywgQ0EgOTU4MTkgVVNB
JiN4RDtVbml2IFd5b21pbmcsIERlcHQgRWNvbiAmYW1wOyBGaW5hbmNlLCBMYXJhbWllLCBXWSA4
MjA3MSBVU0E8L2F1dGgtYWRkcmVzcz48dGl0bGVzPjx0aXRsZT5UaGUgaW1wYWN0IG9mIGVuZG93
bWVudCBoZXRlcm9nZW5laXR5IGFuZCBvcmlnaW4gb24gcHVibGljIGdvb2QgY29udHJpYnV0aW9u
czogZXZpZGVuY2UgZnJvbSB0aGUgbGFiPC90aXRsZT48c2Vjb25kYXJ5LXRpdGxlPkpvdXJuYWwg
b2YgRWNvbm9taWMgQmVoYXZpb3IgJmFtcDsgT3JnYW5pemF0aW9uPC9zZWNvbmRhcnktdGl0bGU+
PGFsdC10aXRsZT5KIEVjb24gQmVoYXYgT3JnYW48L2FsdC10aXRsZT48L3RpdGxlcz48cGVyaW9k
aWNhbD48ZnVsbC10aXRsZT5Kb3VybmFsIG9mIEVjb25vbWljIEJlaGF2aW9yICZhbXA7IE9yZ2Fu
aXphdGlvbjwvZnVsbC10aXRsZT48YWJici0xPkogRWNvbiBCZWhhdiBPcmdhbjwvYWJici0xPjwv
cGVyaW9kaWNhbD48YWx0LXBlcmlvZGljYWw+PGZ1bGwtdGl0bGU+Sm91cm5hbCBvZiBFY29ub21p
YyBCZWhhdmlvciAmYW1wOyBPcmdhbml6YXRpb248L2Z1bGwtdGl0bGU+PGFiYnItMT5KIEVjb24g
QmVoYXYgT3JnYW48L2FiYnItMT48L2FsdC1wZXJpb2RpY2FsPjxwYWdlcz4zNTctMzY1PC9wYWdl
cz48dm9sdW1lPjU3PC92b2x1bWU+PG51bWJlcj4zPC9udW1iZXI+PGtleXdvcmRzPjxrZXl3b3Jk
PmNvbnRyaWJ1dGlvbnM8L2tleXdvcmQ+PGtleXdvcmQ+cHVibGljIGdvb2RzPC9rZXl3b3JkPjxr
ZXl3b3JkPmV4cGVyaW1lbnRzPC9rZXl3b3JkPjxrZXl3b3JkPm90aGVyLXJlZ2FyZGluZyBiZWhh
dmlvcjwva2V5d29yZD48a2V5d29yZD5wcm9wZXJ0eS1yaWdodHM8L2tleXdvcmQ+PGtleXdvcmQ+
aG91c2UgbW9uZXk8L2tleXdvcmQ+PGtleXdvcmQ+ZmFpcm5lc3M8L2tleXdvcmQ+PGtleXdvcmQ+
Z2FtZXM8L2tleXdvcmQ+PGtleXdvcmQ+cHJlZmVyZW5jZXM8L2tleXdvcmQ+PGtleXdvcmQ+cmVj
aXByb2NpdHk8L2tleXdvcmQ+PGtleXdvcmQ+ZGljdGF0b3I8L2tleXdvcmQ+PGtleXdvcmQ+dG91
cm5hbWVudDwva2V5d29yZD48a2V5d29yZD5wcm92aXNpb248L2tleXdvcmQ+PC9rZXl3b3Jkcz48
ZGF0ZXM+PHllYXI+MjAwNTwveWVhcj48L2RhdGVzPjxpc2JuPjAxNjctMjY4MTwvaXNibj48YWNj
ZXNzaW9uLW51bT5XT1M6MDAwMjI5OTg0NTAwMDA2PC9hY2Nlc3Npb24tbnVtPjx1cmxzPjxyZWxh
dGVkLXVybHM+PHVybD4mbHQ7R28gdG8gSVNJJmd0OzovL1dPUzowMDAyMjk5ODQ1MDAwMDY8L3Vy
bD48L3JlbGF0ZWQtdXJscz48L3VybHM+PGVsZWN0cm9uaWMtcmVzb3VyY2UtbnVtPjEwLjEwMTYv
Si5KZWJvLjIwMDMuMTEuMDEwPC9lbGVjdHJvbmljLXJlc291cmNlLW51bT48bGFuZ3VhZ2U+RW5n
bGlzaDwvbGFuZ3VhZ2U+PC9yZWNvcmQ+PC9DaXRlPjxDaXRlPjxBdXRob3I+S3JvbGw8L0F1dGhv
cj48WWVhcj4yMDA3PC9ZZWFyPjxSZWNOdW0+NjkxODwvUmVjTnVtPjxyZWNvcmQ+PHJlYy1udW1i
ZXI+NjkxODwvcmVjLW51bWJlcj48Zm9yZWlnbi1rZXlzPjxrZXkgYXBwPSJFTiIgZGItaWQ9ImVk
ejVyOWRhYWF3cnN3ZXZzdmp4enB0bHg1c2FzNWR3eGZ2ZCIgdGltZXN0YW1wPSIxMzk1NzIwMDM5
IiBndWlkPSI3ZGNkYjM3Yy1iMjQ0LTQzYjMtOGM0ZC1kYTM4ZTg3NzljNWUiPjY5MTg8L2tleT48
L2ZvcmVpZ24ta2V5cz48cmVmLXR5cGUgbmFtZT0iSm91cm5hbCBBcnRpY2xlIj4xNzwvcmVmLXR5
cGU+PGNvbnRyaWJ1dG9ycz48YXV0aG9ycz48YXV0aG9yPktyb2xsLCBTLjwvYXV0aG9yPjxhdXRo
b3I+Q2hlcnJ5LCBULiBMLjwvYXV0aG9yPjxhdXRob3I+U2hvZ3JlbiwgSi4gRi48L2F1dGhvcj48
L2F1dGhvcnM+PC9jb250cmlidXRvcnM+PGF1dGgtYWRkcmVzcz5Lcm9sbCwgUyYjeEQ7VW5pdiBU
ZW5uZXNzZWUsIERlcHQgRWNvbiwgS25veHZpbGxlLCBUTiAzNzk5NiBVU0EmI3hEO1VuaXYgVGVu
bmVzc2VlLCBEZXB0IEVjb24sIEtub3h2aWxsZSwgVE4gMzc5OTYgVVNBJiN4RDtVbml2IFd5b21p
bmcsIERlcHQgRWNvbiAmYW1wOyBGaW5hbmNlLCBMYXJhbWllLCBXWSA4MjA3MSBVU0E8L2F1dGgt
YWRkcmVzcz48dGl0bGVzPjx0aXRsZT5UaGUgaW1wYWN0IG9mIGVuZG93bWVudCBoZXRlcm9nZW5l
aXR5IGFuZCBvcmlnaW4gb24gY29udHJpYnV0aW9ucyBpbiBiZXN0LXNob3QgcHVibGljIGdvb2Qg
Z2FtZXM8L3RpdGxlPjxzZWNvbmRhcnktdGl0bGU+RXhwZXJpbWVudGFsIEVjb25vbWljczwvc2Vj
b25kYXJ5LXRpdGxlPjxhbHQtdGl0bGU+RXhwIEVjb248L2FsdC10aXRsZT48L3RpdGxlcz48cGVy
aW9kaWNhbD48ZnVsbC10aXRsZT5FeHBlcmltZW50YWwgRWNvbm9taWNzPC9mdWxsLXRpdGxlPjxh
YmJyLTE+RXhwIEVjb248L2FiYnItMT48L3BlcmlvZGljYWw+PGFsdC1wZXJpb2RpY2FsPjxmdWxs
LXRpdGxlPkV4cGVyaW1lbnRhbCBFY29ub21pY3M8L2Z1bGwtdGl0bGU+PGFiYnItMT5FeHAgRWNv
bjwvYWJici0xPjwvYWx0LXBlcmlvZGljYWw+PHBhZ2VzPjQxMS00Mjg8L3BhZ2VzPjx2b2x1bWU+
MTA8L3ZvbHVtZT48bnVtYmVyPjQ8L251bWJlcj48a2V5d29yZHM+PGtleXdvcmQ+ZW5kb3dtZW50
IGhldGVyb2dlbmVpdHk8L2tleXdvcmQ+PGtleXdvcmQ+ZW5kb3dtZW50IG9yaWdpbjwva2V5d29y
ZD48a2V5d29yZD5iZXN0LXNob3QgcHVibGljIGdvb2QgZXhwZXJpbWVudDwva2V5d29yZD48a2V5
d29yZD5zb2NpYWwgcHJlZmVyZW5jZXM8L2tleXdvcmQ+PGtleXdvcmQ+d2Vha2VzdC1saW5rPC9r
ZXl3b3JkPjxrZXl3b3JkPmhvdXNlIG1vbmV5PC9rZXl3b3JkPjxrZXl3b3JkPmZhaXJuZXNzPC9r
ZXl3b3JkPjxrZXl3b3JkPnJlY2lwcm9jaXR5PC9rZXl3b3JkPjxrZXl3b3JkPmVmZmljaWVuY3k8
L2tleXdvcmQ+PGtleXdvcmQ+ZXF1aXR5PC9rZXl3b3JkPjxrZXl3b3JkPmNvbXBldGl0aW9uPC9r
ZXl3b3JkPjxrZXl3b3JkPmluZXF1YWxpdHk8L2tleXdvcmQ+PGtleXdvcmQ+ZGVjaXNpb25zPC9r
ZXl3b3JkPjwva2V5d29yZHM+PGRhdGVzPjx5ZWFyPjIwMDc8L3llYXI+PHB1Yi1kYXRlcz48ZGF0
ZT5EZWM8L2RhdGU+PC9wdWItZGF0ZXM+PC9kYXRlcz48aXNibj4xMzg2LTQxNTc8L2lzYm4+PGFj
Y2Vzc2lvbi1udW0+V09TOjAwMDI1MDg0MDQwMDAwNDwvYWNjZXNzaW9uLW51bT48dXJscz48cmVs
YXRlZC11cmxzPjx1cmw+Jmx0O0dvIHRvIElTSSZndDs6Ly9XT1M6MDAwMjUwODQwNDAwMDA0PC91
cmw+PC9yZWxhdGVkLXVybHM+PC91cmxzPjxlbGVjdHJvbmljLXJlc291cmNlLW51bT5Eb2kgMTAu
MTAwNy9TMTA2ODMtMDA2LTkxNDQtWTwvZWxlY3Ryb25pYy1yZXNvdXJjZS1udW0+PGxhbmd1YWdl
PkVuZ2xpc2g8L2xhbmd1YWdlPjwvcmVjb3JkPjwvQ2l0ZT48Q2l0ZT48QXV0aG9yPlJldWJlbjwv
QXV0aG9yPjxZZWFyPjIwMTM8L1llYXI+PFJlY051bT44NjQzPC9SZWNOdW0+PHJlY29yZD48cmVj
LW51bWJlcj44NjQzPC9yZWMtbnVtYmVyPjxmb3JlaWduLWtleXM+PGtleSBhcHA9IkVOIiBkYi1p
ZD0iZWR6NXI5ZGFhYXdyc3dldnN2anh6cHRseDVzYXM1ZHd4ZnZkIiB0aW1lc3RhbXA9IjE2NTY4
OTk0OTUiIGd1aWQ9ImJjOTBmOWQzLTY1MGEtNDFhZi05NWNkLWMzYzljNjcyZWY0ZiI+ODY0Mzwv
a2V5PjwvZm9yZWlnbi1rZXlzPjxyZWYtdHlwZSBuYW1lPSJKb3VybmFsIEFydGljbGUiPjE3PC9y
ZWYtdHlwZT48Y29udHJpYnV0b3JzPjxhdXRob3JzPjxhdXRob3I+UmV1YmVuLCBFLjwvYXV0aG9y
PjxhdXRob3I+UmllZGwsIEEuPC9hdXRob3I+PC9hdXRob3JzPjwvY29udHJpYnV0b3JzPjxhdXRo
LWFkZHJlc3M+SVpBLCBCb25uLCBHZXJtYW55JiN4RDtDb2x1bWJpYSBVbml2LCBOZXcgWW9yaywg
TlkgMTAwMjcgVVNBJiN4RDtDRVNpZm8sIE11bmljaCwgR2VybWFueSYjeEQ7TmV0c3BhciwgVGls
YnVyZywgTmV0aGVybGFuZHMmI3hEO01hYXN0cmljaHQgVW5pdiwgRGVwdCBFY29uIEFFMSwgU2No
IEJ1c2luZXNzICZhbXA7IEVjb24sIE5MLTYyMDAgTUQgTWFhc3RyaWNodCwgTmV0aGVybGFuZHM8
L2F1dGgtYWRkcmVzcz48dGl0bGVzPjx0aXRsZT5FbmZvcmNlbWVudCBvZiBjb250cmlidXRpb24g
bm9ybXMgaW4gcHVibGljIGdvb2QgZ2FtZXMgd2l0aCBoZXRlcm9nZW5lb3VzIHBvcHVsYXRpb25z
PC90aXRsZT48c2Vjb25kYXJ5LXRpdGxlPkdhbWVzIGFuZCBFY29ub21pYyBCZWhhdmlvcjwvc2Vj
b25kYXJ5LXRpdGxlPjxhbHQtdGl0bGU+R2FtZSBFY29uIEJlaGF2PC9hbHQtdGl0bGU+PC90aXRs
ZXM+PHBlcmlvZGljYWw+PGZ1bGwtdGl0bGU+R2FtZXMgYW5kIEVjb25vbWljIEJlaGF2aW9yPC9m
dWxsLXRpdGxlPjxhYmJyLTE+R2FtZSBFY29uIEJlaGF2PC9hYmJyLTE+PC9wZXJpb2RpY2FsPjxh
bHQtcGVyaW9kaWNhbD48ZnVsbC10aXRsZT5HYW1lcyBhbmQgRWNvbm9taWMgQmVoYXZpb3I8L2Z1
bGwtdGl0bGU+PGFiYnItMT5HYW1lIEVjb24gQmVoYXY8L2FiYnItMT48L2FsdC1wZXJpb2RpY2Fs
PjxwYWdlcz4xMjItMTM3PC9wYWdlcz48dm9sdW1lPjc3PC92b2x1bWU+PG51bWJlcj4xPC9udW1i
ZXI+PGtleXdvcmRzPjxrZXl3b3JkPnB1YmxpYyBnb29kPC9rZXl3b3JkPjxrZXl3b3JkPmhldGVy
b2dlbmVvdXMgZ3JvdXBzPC9rZXl3b3JkPjxrZXl3b3JkPnB1bmlzaG1lbnQ8L2tleXdvcmQ+PGtl
eXdvcmQ+Y29vcGVyYXRpb248L2tleXdvcmQ+PGtleXdvcmQ+c29jaWFsIG5vcm1zPC9rZXl3b3Jk
PjxrZXl3b3JkPm5vcm0gZW5mb3JjZW1lbnQ8L2tleXdvcmQ+PGtleXdvcmQ+dm9sdW50YXJ5IGNv
bnRyaWJ1dGlvbnM8L2tleXdvcmQ+PGtleXdvcmQ+c29jaWFsIHByZWZlcmVuY2VzPC9rZXl3b3Jk
PjxrZXl3b3JkPnB1bmlzaG1lbnQ8L2tleXdvcmQ+PGtleXdvcmQ+Y29vcGVyYXRpb248L2tleXdv
cmQ+PGtleXdvcmQ+ZmFpcm5lc3M8L2tleXdvcmQ+PGtleXdvcmQ+cmVjaXByb2NpdHk8L2tleXdv
cmQ+PGtleXdvcmQ+cHJvdmlzaW9uPC9rZXl3b3JkPjxrZXl3b3JkPnByb2R1Y3Rpdml0eTwva2V5
d29yZD48a2V5d29yZD5pbmVxdWFsaXR5PC9rZXl3b3JkPjxrZXl3b3JkPmltcGFjdDwva2V5d29y
ZD48L2tleXdvcmRzPjxkYXRlcz48eWVhcj4yMDEzPC95ZWFyPjxwdWItZGF0ZXM+PGRhdGU+SmFu
PC9kYXRlPjwvcHViLWRhdGVzPjwvZGF0ZXM+PGlzYm4+MDg5OS04MjU2PC9pc2JuPjxhY2Nlc3Np
b24tbnVtPldPUzowMDAzMTQ3MzQ3MDAwMDg8L2FjY2Vzc2lvbi1udW0+PHVybHM+PHJlbGF0ZWQt
dXJscz48dXJsPiZsdDtHbyB0byBJU0kmZ3Q7Oi8vV09TOjAwMDMxNDczNDcwMDAwODwvdXJsPjwv
cmVsYXRlZC11cmxzPjwvdXJscz48ZWxlY3Ryb25pYy1yZXNvdXJjZS1udW0+MTAuMTAxNi9qLmdl
Yi4yMDEyLjEwLjAwMTwvZWxlY3Ryb25pYy1yZXNvdXJjZS1udW0+PGxhbmd1YWdlPkVuZ2xpc2g8
L2xhbmd1YWdlPjwvcmVjb3JkPjwvQ2l0ZT48Q2l0ZT48QXV0aG9yPk5vdXNzYWlyPC9BdXRob3I+
PFllYXI+MjAxMTwvWWVhcj48UmVjTnVtPjg2NDQ8L1JlY051bT48cmVjb3JkPjxyZWMtbnVtYmVy
Pjg2NDQ8L3JlYy1udW1iZXI+PGZvcmVpZ24ta2V5cz48a2V5IGFwcD0iRU4iIGRiLWlkPSJlZHo1
cjlkYWFhd3Jzd2V2c3ZqeHpwdGx4NXNhczVkd3hmdmQiIHRpbWVzdGFtcD0iMTY1Njg5OTU2NyIg
Z3VpZD0iODNmZDM1NTEtYTJmZi00MjZiLWJjMTQtNzUyNjIwNTdhM2NmIj44NjQ0PC9rZXk+PC9m
b3JlaWduLWtleXM+PHJlZi10eXBlIG5hbWU9IkpvdXJuYWwgQXJ0aWNsZSI+MTc8L3JlZi10eXBl
Pjxjb250cmlidXRvcnM+PGF1dGhvcnM+PGF1dGhvcj5Ob3Vzc2FpciwgQy4gTi48L2F1dGhvcj48
YXV0aG9yPlRhbiwgRi4gRi48L2F1dGhvcj48L2F1dGhvcnM+PC9jb250cmlidXRvcnM+PGF1dGgt
YWRkcmVzcz5UaWxidXJnIFVuaXYsIEN0ciAmYW1wOyBEZXB0IEVjb24sIE5MLTUwMDAgTEUgVGls
YnVyZywgTmV0aGVybGFuZHM8L2F1dGgtYWRkcmVzcz48dGl0bGVzPjx0aXRsZT5Wb3Rpbmcgb24g
UHVuaXNobWVudCBTeXN0ZW1zIHdpdGhpbiBhIEhldGVyb2dlbmVvdXMgR3JvdXA8L3RpdGxlPjxz
ZWNvbmRhcnktdGl0bGU+Sm91cm5hbCBvZiBQdWJsaWMgRWNvbm9taWMgVGhlb3J5PC9zZWNvbmRh
cnktdGl0bGU+PGFsdC10aXRsZT5KIFB1YmxpYyBFY29uIFRoZW9yeTwvYWx0LXRpdGxlPjwvdGl0
bGVzPjxwZXJpb2RpY2FsPjxmdWxsLXRpdGxlPkpvdXJuYWwgb2YgUHVibGljIEVjb25vbWljIFRo
ZW9yeTwvZnVsbC10aXRsZT48YWJici0xPkogUHVibGljIEVjb24gVGhlb3J5PC9hYmJyLTE+PC9w
ZXJpb2RpY2FsPjxhbHQtcGVyaW9kaWNhbD48ZnVsbC10aXRsZT5Kb3VybmFsIG9mIFB1YmxpYyBF
Y29ub21pYyBUaGVvcnk8L2Z1bGwtdGl0bGU+PGFiYnItMT5KIFB1YmxpYyBFY29uIFRoZW9yeTwv
YWJici0xPjwvYWx0LXBlcmlvZGljYWw+PHBhZ2VzPjY2MS02OTM8L3BhZ2VzPjx2b2x1bWU+MTM8
L3ZvbHVtZT48bnVtYmVyPjU8L251bWJlcj48a2V5d29yZHM+PGtleXdvcmQ+dm9sdW50YXJ5IGNv
bnRyaWJ1dGlvbnMgbWVjaGFuaXNtPC9rZXl3b3JkPjxrZXl3b3JkPnB1YmxpYyBnb29kIGdhbWVz
PC9rZXl3b3JkPjxrZXl3b3JkPmdvb2RzPC9rZXl3b3JkPjxrZXl3b3JkPnByb3Zpc2lvbjwva2V5
d29yZD48a2V5d29yZD5zYW5jdGlvbnM8L2tleXdvcmQ+PGtleXdvcmQ+aW5zdGl0dXRpb25zPC9r
ZXl3b3JkPjxrZXl3b3JkPmVuZm9yY2VtZW50PC9rZXl3b3JkPjxrZXl3b3JkPmJlaGF2aW9yPC9r
ZXl3b3JkPjwva2V5d29yZHM+PGRhdGVzPjx5ZWFyPjIwMTE8L3llYXI+PHB1Yi1kYXRlcz48ZGF0
ZT5PY3Q8L2RhdGU+PC9wdWItZGF0ZXM+PC9kYXRlcz48aXNibj4xMDk3LTM5MjM8L2lzYm4+PGFj
Y2Vzc2lvbi1udW0+V09TOjAwMDI5NTIyODUwMDAwMzwvYWNjZXNzaW9uLW51bT48dXJscz48cmVs
YXRlZC11cmxzPjx1cmw+Jmx0O0dvIHRvIElTSSZndDs6Ly9XT1M6MDAwMjk1MjI4NTAwMDAzPC91
cmw+PC9yZWxhdGVkLXVybHM+PC91cmxzPjxlbGVjdHJvbmljLXJlc291cmNlLW51bT4xMC4xMTEx
L2ouMTQ2Ny05Nzc5LjIwMTEuMDE1MTYueDwvZWxlY3Ryb25pYy1yZXNvdXJjZS1udW0+PGxhbmd1
YWdlPkVuZ2xpc2g8L2xhbmd1YWdlPjwvcmVjb3JkPjwvQ2l0ZT48Q2l0ZT48QXV0aG9yPk1hcnRp
bmFuZ2VsaTwvQXV0aG9yPjxZZWFyPjIwMjE8L1llYXI+PFJlY051bT44NjQ1PC9SZWNOdW0+PHJl
Y29yZD48cmVjLW51bWJlcj44NjQ1PC9yZWMtbnVtYmVyPjxmb3JlaWduLWtleXM+PGtleSBhcHA9
IkVOIiBkYi1pZD0iZWR6NXI5ZGFhYXdyc3dldnN2anh6cHRseDVzYXM1ZHd4ZnZkIiB0aW1lc3Rh
bXA9IjE2NTY4OTk2NTQiIGd1aWQ9Ijk4ZmRlMjQzLTU0MzctNGZjNy05MmQ5LTFmYjFhMjRmNGVh
MSI+ODY0NTwva2V5PjwvZm9yZWlnbi1rZXlzPjxyZWYtdHlwZSBuYW1lPSJKb3VybmFsIEFydGlj
bGUiPjE3PC9yZWYtdHlwZT48Y29udHJpYnV0b3JzPjxhdXRob3JzPjxhdXRob3I+TWFydGluYW5n
ZWxpLCBBLiBGLiBNLjwvYXV0aG9yPjwvYXV0aG9ycz48L2NvbnRyaWJ1dG9ycz48YXV0aC1hZGRy
ZXNzPk1heCBQbGFuY2sgSW5zdCBUYXggTGF3ICZhbXA7IFB1YmwgRmluYW5jZSwgTWFyc3RhbGxw
bCAxLCBELTgwNTM5IE11bmljaCwgR2VybWFueTwvYXV0aC1hZGRyZXNzPjx0aXRsZXM+PHRpdGxl
PkRvIHdoYXQgKHlvdSB0aGluaykgdGhlIHJpY2ggd2lsbCBkbzogSW5lcXVhbGl0eSBhbmQgYmVs
aWVmIGhldGVyb2dlbmVpdHkgaW4gcHVibGljIGdvb2QgcHJvdmlzaW9uPC90aXRsZT48c2Vjb25k
YXJ5LXRpdGxlPkpvdXJuYWwgb2YgRWNvbm9taWMgUHN5Y2hvbG9neTwvc2Vjb25kYXJ5LXRpdGxl
PjxhbHQtdGl0bGU+SiBFY29uIFBzeWNob2w8L2FsdC10aXRsZT48L3RpdGxlcz48cGVyaW9kaWNh
bD48ZnVsbC10aXRsZT5Kb3VybmFsIG9mIEVjb25vbWljIFBzeWNob2xvZ3k8L2Z1bGwtdGl0bGU+
PGFiYnItMT5KIEVjb24gUHN5Y2hvbDwvYWJici0xPjwvcGVyaW9kaWNhbD48YWx0LXBlcmlvZGlj
YWw+PGZ1bGwtdGl0bGU+Sm91cm5hbCBvZiBFY29ub21pYyBQc3ljaG9sb2d5PC9mdWxsLXRpdGxl
PjxhYmJyLTE+SiBFY29uIFBzeWNob2w8L2FiYnItMT48L2FsdC1wZXJpb2RpY2FsPjx2b2x1bWU+
ODM8L3ZvbHVtZT48a2V5d29yZHM+PGtleXdvcmQ+YmVsaWVmIGZvcm1hdGlvbjwva2V5d29yZD48
a2V5d29yZD5jb25kaXRpb25hbCBjb29wZXJhdGlvbjwva2V5d29yZD48a2V5d29yZD5leHBlcmlt
ZW50PC9rZXl3b3JkPjxrZXl3b3JkPmluZXF1YWxpdHk8L2tleXdvcmQ+PGtleXdvcmQ+cHVibGlj
IGdvb2RzPC9rZXl3b3JkPjxrZXl3b3JkPmNvbmRpdGlvbmFsIGNvb3BlcmF0aW9uPC9rZXl3b3Jk
PjxrZXl3b3JkPnNvY2lhbC1jbGFzczwva2V5d29yZD48a2V5d29yZD5pZGVudGl0eTwva2V5d29y
ZD48a2V5d29yZD5yZWNpcHJvY2l0eTwva2V5d29yZD48a2V5d29yZD5wdW5pc2htZW50PC9rZXl3
b3JkPjxrZXl3b3JkPmVjb25vbWljczwva2V5d29yZD48a2V5d29yZD5iZWhhdmlvcjwva2V5d29y
ZD48a2V5d29yZD5tb3JhbGU8L2tleXdvcmQ+PGtleXdvcmQ+b3JpZ2luPC9rZXl3b3JkPjxrZXl3
b3JkPndlYWx0aDwva2V5d29yZD48L2tleXdvcmRzPjxkYXRlcz48eWVhcj4yMDIxPC95ZWFyPjxw
dWItZGF0ZXM+PGRhdGU+TWFyPC9kYXRlPjwvcHViLWRhdGVzPjwvZGF0ZXM+PGlzYm4+MDE2Ny00
ODcwPC9pc2JuPjxhY2Nlc3Npb24tbnVtPldPUzowMDA3NjY2MjI3MDAwMDY8L2FjY2Vzc2lvbi1u
dW0+PHVybHM+PHJlbGF0ZWQtdXJscz48dXJsPiZsdDtHbyB0byBJU0kmZ3Q7Oi8vV09TOjAwMDc2
NjYyMjcwMDAwNjwvdXJsPjwvcmVsYXRlZC11cmxzPjwvdXJscz48ZWxlY3Ryb25pYy1yZXNvdXJj
ZS1udW0+QVJUTiAxMDIzNjQmI3hEOzEwLjEwMTYvai5qb2VwLjIwMjEuMTAyMzY0PC9lbGVjdHJv
bmljLXJlc291cmNlLW51bT48bGFuZ3VhZ2U+RW5nbGlzaDwvbGFuZ3VhZ2U+PC9yZWNvcmQ+PC9D
aXRlPjwvRW5kTm90ZT4A
</w:fldData>
        </w:fldChar>
      </w:r>
      <w:r w:rsidR="008840B4">
        <w:instrText xml:space="preserve"> ADDIN EN.CITE.DATA </w:instrText>
      </w:r>
      <w:r w:rsidR="008840B4">
        <w:fldChar w:fldCharType="end"/>
      </w:r>
      <w:r w:rsidR="00FE44D3">
        <w:fldChar w:fldCharType="separate"/>
      </w:r>
      <w:r w:rsidR="008840B4" w:rsidRPr="008840B4">
        <w:rPr>
          <w:noProof/>
          <w:vertAlign w:val="superscript"/>
        </w:rPr>
        <w:t>[64-69]</w:t>
      </w:r>
      <w:r w:rsidR="00FE44D3">
        <w:fldChar w:fldCharType="end"/>
      </w:r>
      <w:r w:rsidR="00BD5EA4">
        <w:t xml:space="preserve"> but </w:t>
      </w:r>
      <w:r w:rsidR="00EB7026">
        <w:t xml:space="preserve">was </w:t>
      </w:r>
      <w:r w:rsidR="00BD5EA4">
        <w:t xml:space="preserve">independent from their actual social standing in the real </w:t>
      </w:r>
      <w:r w:rsidR="00BD5EA4" w:rsidRPr="00BD5EA4">
        <w:t>world</w:t>
      </w:r>
      <w:r w:rsidR="00A2134C" w:rsidRPr="00BD5EA4">
        <w:t>)</w:t>
      </w:r>
      <w:r w:rsidR="006958E7" w:rsidRPr="00BD5EA4">
        <w:t>;</w:t>
      </w:r>
      <w:r w:rsidR="00607257" w:rsidRPr="00BD5EA4">
        <w:t xml:space="preserve"> </w:t>
      </w:r>
      <w:r w:rsidR="00F77AF8">
        <w:t xml:space="preserve">the Gini coefficient </w:t>
      </w:r>
      <w:r w:rsidR="00F77AF8">
        <w:fldChar w:fldCharType="begin"/>
      </w:r>
      <w:r w:rsidR="008840B4">
        <w:instrText xml:space="preserve"> ADDIN EN.CITE &lt;EndNote&gt;&lt;Cite&gt;&lt;Author&gt;Allison&lt;/Author&gt;&lt;Year&gt;1978&lt;/Year&gt;&lt;RecNum&gt;6962&lt;/RecNum&gt;&lt;DisplayText&gt;&lt;style face="superscript"&gt;[70]&lt;/style&gt;&lt;/DisplayText&gt;&lt;record&gt;&lt;rec-number&gt;6962&lt;/rec-number&gt;&lt;foreign-keys&gt;&lt;key app="EN" db-id="edz5r9daaawrswevsvjxzptlx5sas5dwxfvd" timestamp="1403563422" guid="201c6c2f-a9ae-4d95-83e5-4e719e48e3e3"&gt;6962&lt;/key&gt;&lt;/foreign-keys&gt;&lt;ref-type name="Journal Article"&gt;17&lt;/ref-type&gt;&lt;contributors&gt;&lt;authors&gt;&lt;author&gt;Allison, Paul D.&lt;/author&gt;&lt;/authors&gt;&lt;/contributors&gt;&lt;auth-address&gt;Allison, Pd&amp;#xD;Cornell Univ,Ithaca,Ny 14853, USA&amp;#xD;Cornell Univ,Ithaca,Ny 14853, USA&lt;/auth-address&gt;&lt;titles&gt;&lt;title&gt;Measures of Inequality&lt;/title&gt;&lt;secondary-title&gt;American Sociological Review&lt;/secondary-title&gt;&lt;alt-title&gt;Am Sociol Rev&lt;/alt-title&gt;&lt;/titles&gt;&lt;periodical&gt;&lt;full-title&gt;American Sociological Review&lt;/full-title&gt;&lt;/periodical&gt;&lt;pages&gt;865-880&lt;/pages&gt;&lt;volume&gt;43&lt;/volume&gt;&lt;number&gt;6&lt;/number&gt;&lt;dates&gt;&lt;year&gt;1978&lt;/year&gt;&lt;/dates&gt;&lt;urls&gt;&lt;related-urls&gt;&lt;url&gt;&amp;lt;Go to ISI&amp;gt;://WOS:A1978GA02500006&lt;/url&gt;&lt;/related-urls&gt;&lt;/urls&gt;&lt;language&gt;English&lt;/language&gt;&lt;/record&gt;&lt;/Cite&gt;&lt;/EndNote&gt;</w:instrText>
      </w:r>
      <w:r w:rsidR="00F77AF8">
        <w:fldChar w:fldCharType="separate"/>
      </w:r>
      <w:r w:rsidR="008840B4" w:rsidRPr="008840B4">
        <w:rPr>
          <w:noProof/>
          <w:vertAlign w:val="superscript"/>
        </w:rPr>
        <w:t>[70]</w:t>
      </w:r>
      <w:r w:rsidR="00F77AF8">
        <w:fldChar w:fldCharType="end"/>
      </w:r>
      <w:r w:rsidR="00F77AF8">
        <w:t xml:space="preserve"> before a game started was expected to be 0.4 (which is roughly equivalent to the 2019 Gini coefficient of the US [0.415] </w:t>
      </w:r>
      <w:r w:rsidR="00F77AF8">
        <w:fldChar w:fldCharType="begin"/>
      </w:r>
      <w:r w:rsidR="008840B4">
        <w:instrText xml:space="preserve"> ADDIN EN.CITE &lt;EndNote&gt;&lt;Cite&gt;&lt;Author&gt;World Bank Open Data&lt;/Author&gt;&lt;Year&gt;2022&lt;/Year&gt;&lt;RecNum&gt;8646&lt;/RecNum&gt;&lt;DisplayText&gt;&lt;style face="superscript"&gt;[71]&lt;/style&gt;&lt;/DisplayText&gt;&lt;record&gt;&lt;rec-number&gt;8646&lt;/rec-number&gt;&lt;foreign-keys&gt;&lt;key app="EN" db-id="edz5r9daaawrswevsvjxzptlx5sas5dwxfvd" timestamp="1656899902" guid="71ef1193-a41e-4ee0-a2e7-2fd0744c777a"&gt;8646&lt;/key&gt;&lt;/foreign-keys&gt;&lt;ref-type name="Journal Article"&gt;17&lt;/ref-type&gt;&lt;contributors&gt;&lt;authors&gt;&lt;author&gt;World Bank Open Data,,&lt;/author&gt;&lt;/authors&gt;&lt;/contributors&gt;&lt;titles&gt;&lt;title&gt;Gini index - United States (https://data.worldbank.org/indicator/SI.POV.GINI?locations=US)&lt;/title&gt;&lt;/titles&gt;&lt;dates&gt;&lt;year&gt;2022&lt;/year&gt;&lt;/dates&gt;&lt;urls&gt;&lt;/urls&gt;&lt;/record&gt;&lt;/Cite&gt;&lt;/EndNote&gt;</w:instrText>
      </w:r>
      <w:r w:rsidR="00F77AF8">
        <w:fldChar w:fldCharType="separate"/>
      </w:r>
      <w:r w:rsidR="008840B4" w:rsidRPr="008840B4">
        <w:rPr>
          <w:noProof/>
          <w:vertAlign w:val="superscript"/>
        </w:rPr>
        <w:t>[71]</w:t>
      </w:r>
      <w:r w:rsidR="00F77AF8">
        <w:fldChar w:fldCharType="end"/>
      </w:r>
      <w:r w:rsidR="00F77AF8">
        <w:t xml:space="preserve">); </w:t>
      </w:r>
      <w:r w:rsidR="00DF3E98">
        <w:t xml:space="preserve">they </w:t>
      </w:r>
      <w:r w:rsidR="009C163E" w:rsidRPr="00BD5EA4">
        <w:t>interacted</w:t>
      </w:r>
      <w:r w:rsidR="009C163E" w:rsidRPr="00D3182B">
        <w:t xml:space="preserve"> with one another financially </w:t>
      </w:r>
      <w:r w:rsidR="00E14197" w:rsidRPr="00D3182B">
        <w:t>through</w:t>
      </w:r>
      <w:r w:rsidR="009C163E" w:rsidRPr="00D3182B">
        <w:t xml:space="preserve"> a</w:t>
      </w:r>
      <w:r w:rsidR="00ED213C" w:rsidRPr="00D3182B">
        <w:t xml:space="preserve"> cooperation</w:t>
      </w:r>
      <w:r w:rsidR="009C163E" w:rsidRPr="00D3182B">
        <w:t xml:space="preserve"> game</w:t>
      </w:r>
      <w:r w:rsidR="00ED675A" w:rsidRPr="00D3182B">
        <w:t xml:space="preserve"> with two behavioral options</w:t>
      </w:r>
      <w:r w:rsidR="00383A50" w:rsidRPr="00D3182B">
        <w:t xml:space="preserve"> </w:t>
      </w:r>
      <w:r w:rsidR="00ED675A" w:rsidRPr="00D3182B">
        <w:t xml:space="preserve">(cooperate or defect) </w:t>
      </w:r>
      <w:r w:rsidR="00383A50" w:rsidRPr="00266E3C">
        <w:t>in the</w:t>
      </w:r>
      <w:r w:rsidR="00ED213C" w:rsidRPr="00266E3C">
        <w:t xml:space="preserve"> first series</w:t>
      </w:r>
      <w:r w:rsidR="00607257" w:rsidRPr="00266E3C">
        <w:t xml:space="preserve"> of experiment</w:t>
      </w:r>
      <w:r w:rsidR="0015162B" w:rsidRPr="00266E3C">
        <w:t>s</w:t>
      </w:r>
      <w:r w:rsidR="00383A50" w:rsidRPr="00266E3C">
        <w:t xml:space="preserve"> and </w:t>
      </w:r>
      <w:r w:rsidR="00ED675A" w:rsidRPr="00266E3C">
        <w:t>with three options (cooperate, defect, or harm)</w:t>
      </w:r>
      <w:r w:rsidR="00383A50" w:rsidRPr="00266E3C">
        <w:t xml:space="preserve"> in the </w:t>
      </w:r>
      <w:r w:rsidR="00ED213C" w:rsidRPr="00266E3C">
        <w:t>second series</w:t>
      </w:r>
      <w:r w:rsidR="00607257" w:rsidRPr="00266E3C">
        <w:t xml:space="preserve"> of experiment</w:t>
      </w:r>
      <w:r w:rsidR="006958E7" w:rsidRPr="00266E3C">
        <w:t>s;</w:t>
      </w:r>
      <w:r w:rsidR="009C163E" w:rsidRPr="00D3182B">
        <w:t xml:space="preserve"> </w:t>
      </w:r>
      <w:r w:rsidR="00DF3E98">
        <w:t xml:space="preserve">they </w:t>
      </w:r>
      <w:r w:rsidR="00694F13" w:rsidRPr="00D3182B">
        <w:t>updated</w:t>
      </w:r>
      <w:r w:rsidR="009C163E" w:rsidRPr="00D3182B">
        <w:t xml:space="preserve"> their local social network</w:t>
      </w:r>
      <w:r w:rsidR="0015162B" w:rsidRPr="00D3182B">
        <w:t xml:space="preserve"> tie</w:t>
      </w:r>
      <w:r w:rsidR="009C163E" w:rsidRPr="00D3182B">
        <w:t>s based on</w:t>
      </w:r>
      <w:r w:rsidR="009C163E">
        <w:t xml:space="preserve"> their and their neighbors’ performance</w:t>
      </w:r>
      <w:r w:rsidR="00694F13">
        <w:t xml:space="preserve"> and </w:t>
      </w:r>
      <w:r w:rsidR="00967EEE">
        <w:t>position</w:t>
      </w:r>
      <w:r w:rsidR="00DF3E98">
        <w:t>; and they reported their SWB every round of the game</w:t>
      </w:r>
      <w:r w:rsidR="00315D9D">
        <w:t xml:space="preserve"> (see Materials and Methods)</w:t>
      </w:r>
      <w:r w:rsidR="00607257">
        <w:t>.</w:t>
      </w:r>
      <w:r w:rsidR="009C163E">
        <w:t xml:space="preserve"> </w:t>
      </w:r>
      <w:r w:rsidR="006408CD">
        <w:t>The wealth</w:t>
      </w:r>
      <w:r w:rsidR="009C163E">
        <w:t xml:space="preserve"> of </w:t>
      </w:r>
      <w:r w:rsidR="00607257">
        <w:t xml:space="preserve">the </w:t>
      </w:r>
      <w:r w:rsidR="009C163E">
        <w:t xml:space="preserve">connecting neighbors was shown in </w:t>
      </w:r>
      <w:r w:rsidR="00607257">
        <w:t>the “visible wealth”</w:t>
      </w:r>
      <w:r w:rsidR="009C163E">
        <w:t xml:space="preserve"> </w:t>
      </w:r>
      <w:r w:rsidR="00607257">
        <w:t>condition</w:t>
      </w:r>
      <w:r w:rsidR="009C163E">
        <w:t xml:space="preserve"> </w:t>
      </w:r>
      <w:r w:rsidR="00607257">
        <w:t xml:space="preserve">while it was </w:t>
      </w:r>
      <w:r w:rsidR="009C163E">
        <w:t>not</w:t>
      </w:r>
      <w:r w:rsidR="006958E7">
        <w:t xml:space="preserve"> shown</w:t>
      </w:r>
      <w:r w:rsidR="009C163E">
        <w:t xml:space="preserve"> in the </w:t>
      </w:r>
      <w:r w:rsidR="00607257">
        <w:t>“invisible wealth” condition</w:t>
      </w:r>
      <w:r w:rsidR="0015162B">
        <w:t xml:space="preserve">; this was our primary experimental manipulation in order to explore the impact of visibility specifically on the </w:t>
      </w:r>
      <w:r w:rsidR="00C5694A">
        <w:t xml:space="preserve">economic </w:t>
      </w:r>
      <w:r w:rsidR="0015162B">
        <w:t>gradient in SWB</w:t>
      </w:r>
      <w:r w:rsidR="00A907E8">
        <w:t xml:space="preserve"> (</w:t>
      </w:r>
      <w:r w:rsidR="00A907E8" w:rsidRPr="00266E3C">
        <w:rPr>
          <w:b/>
          <w:bCs/>
        </w:rPr>
        <w:t>Fig. 1</w:t>
      </w:r>
      <w:r w:rsidR="00A907E8">
        <w:t>)</w:t>
      </w:r>
      <w:r w:rsidR="00694F13">
        <w:t>.</w:t>
      </w:r>
      <w:r w:rsidR="005203EE">
        <w:t xml:space="preserve"> </w:t>
      </w:r>
      <w:r w:rsidR="0015162B">
        <w:t>W</w:t>
      </w:r>
      <w:r w:rsidR="009C163E">
        <w:t>e observed the dynamics of in-game wealth and</w:t>
      </w:r>
      <w:r w:rsidR="006958E7">
        <w:t xml:space="preserve"> also the</w:t>
      </w:r>
      <w:r w:rsidR="009C163E">
        <w:t xml:space="preserve"> SWB</w:t>
      </w:r>
      <w:r w:rsidR="006958E7">
        <w:t xml:space="preserve"> of the subjects at each round in each group</w:t>
      </w:r>
      <w:r w:rsidR="009C163E">
        <w:t xml:space="preserve">. </w:t>
      </w:r>
      <w:r w:rsidR="00BF2A3D">
        <w:t xml:space="preserve">In-game wealth </w:t>
      </w:r>
      <w:r w:rsidR="00C82D3A">
        <w:t xml:space="preserve">units </w:t>
      </w:r>
      <w:r w:rsidR="00BF2A3D">
        <w:t>w</w:t>
      </w:r>
      <w:r w:rsidR="00C82D3A">
        <w:t>ere</w:t>
      </w:r>
      <w:r w:rsidR="00BF2A3D">
        <w:t xml:space="preserve"> converted into US</w:t>
      </w:r>
      <w:r w:rsidR="00C82D3A">
        <w:t>D</w:t>
      </w:r>
      <w:r w:rsidR="00BF2A3D">
        <w:t xml:space="preserve"> as a participant’s reward and paid out at the end of the experiment (</w:t>
      </w:r>
      <w:r w:rsidR="00C82D3A">
        <w:t xml:space="preserve">an </w:t>
      </w:r>
      <w:r w:rsidR="00BF2A3D">
        <w:t xml:space="preserve">average </w:t>
      </w:r>
      <w:r w:rsidR="00C82D3A">
        <w:t xml:space="preserve">reward of USD </w:t>
      </w:r>
      <w:r w:rsidR="005737D7">
        <w:t>4.27</w:t>
      </w:r>
      <w:r w:rsidR="00C82D3A">
        <w:t xml:space="preserve"> [SD: </w:t>
      </w:r>
      <w:r w:rsidR="005737D7">
        <w:t>1.65</w:t>
      </w:r>
      <w:r w:rsidR="00C82D3A">
        <w:t>] in addition to a guaranteed participation fee of USD 3</w:t>
      </w:r>
      <w:r w:rsidR="00B33BC2">
        <w:t>.00</w:t>
      </w:r>
      <w:r w:rsidR="00C82D3A">
        <w:t>).</w:t>
      </w:r>
    </w:p>
    <w:p w14:paraId="7B652DBA" w14:textId="77777777" w:rsidR="00315D9D" w:rsidRDefault="00315D9D">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3"/>
        <w:gridCol w:w="5777"/>
      </w:tblGrid>
      <w:tr w:rsidR="003B378A" w14:paraId="0EFB4A6E" w14:textId="77777777" w:rsidTr="00F55A4D">
        <w:tc>
          <w:tcPr>
            <w:tcW w:w="3579" w:type="dxa"/>
          </w:tcPr>
          <w:p w14:paraId="217C0D07" w14:textId="12D7BEE7" w:rsidR="003B378A" w:rsidRDefault="009C163E" w:rsidP="0077481A">
            <w:pPr>
              <w:jc w:val="both"/>
            </w:pPr>
            <w:r>
              <w:lastRenderedPageBreak/>
              <w:t xml:space="preserve"> </w:t>
            </w:r>
            <w:r w:rsidR="003B378A" w:rsidRPr="0034260A">
              <w:rPr>
                <w:noProof/>
              </w:rPr>
              <w:drawing>
                <wp:inline distT="0" distB="0" distL="0" distR="0" wp14:anchorId="121E25E2" wp14:editId="60F3FCA3">
                  <wp:extent cx="2162343" cy="105367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12527" cy="1078133"/>
                          </a:xfrm>
                          <a:prstGeom prst="rect">
                            <a:avLst/>
                          </a:prstGeom>
                        </pic:spPr>
                      </pic:pic>
                    </a:graphicData>
                  </a:graphic>
                </wp:inline>
              </w:drawing>
            </w:r>
          </w:p>
        </w:tc>
        <w:tc>
          <w:tcPr>
            <w:tcW w:w="5771" w:type="dxa"/>
            <w:vMerge w:val="restart"/>
          </w:tcPr>
          <w:p w14:paraId="2F0C8948" w14:textId="12B4E8BB" w:rsidR="003B378A" w:rsidRDefault="003B378A" w:rsidP="0077481A">
            <w:pPr>
              <w:jc w:val="both"/>
            </w:pPr>
            <w:r>
              <w:rPr>
                <w:noProof/>
              </w:rPr>
              <w:drawing>
                <wp:inline distT="0" distB="0" distL="0" distR="0" wp14:anchorId="415118F0" wp14:editId="50A8562F">
                  <wp:extent cx="3571882" cy="212981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a:extLst>
                              <a:ext uri="{28A0092B-C50C-407E-A947-70E740481C1C}">
                                <a14:useLocalDpi xmlns:a14="http://schemas.microsoft.com/office/drawing/2010/main" val="0"/>
                              </a:ext>
                            </a:extLst>
                          </a:blip>
                          <a:srcRect t="2751" r="4820" b="12120"/>
                          <a:stretch/>
                        </pic:blipFill>
                        <pic:spPr bwMode="auto">
                          <a:xfrm>
                            <a:off x="0" y="0"/>
                            <a:ext cx="3591975" cy="2141793"/>
                          </a:xfrm>
                          <a:prstGeom prst="rect">
                            <a:avLst/>
                          </a:prstGeom>
                          <a:ln>
                            <a:noFill/>
                          </a:ln>
                          <a:extLst>
                            <a:ext uri="{53640926-AAD7-44D8-BBD7-CCE9431645EC}">
                              <a14:shadowObscured xmlns:a14="http://schemas.microsoft.com/office/drawing/2010/main"/>
                            </a:ext>
                          </a:extLst>
                        </pic:spPr>
                      </pic:pic>
                    </a:graphicData>
                  </a:graphic>
                </wp:inline>
              </w:drawing>
            </w:r>
          </w:p>
        </w:tc>
      </w:tr>
      <w:tr w:rsidR="003B378A" w14:paraId="47AAADDA" w14:textId="77777777" w:rsidTr="00F55A4D">
        <w:tc>
          <w:tcPr>
            <w:tcW w:w="3579" w:type="dxa"/>
          </w:tcPr>
          <w:p w14:paraId="59630513" w14:textId="2567C968" w:rsidR="003B378A" w:rsidRDefault="003B378A" w:rsidP="0077481A">
            <w:pPr>
              <w:jc w:val="both"/>
            </w:pPr>
            <w:r w:rsidRPr="0034260A">
              <w:rPr>
                <w:noProof/>
              </w:rPr>
              <w:drawing>
                <wp:inline distT="0" distB="0" distL="0" distR="0" wp14:anchorId="19A65DEB" wp14:editId="2E541688">
                  <wp:extent cx="2162175" cy="1053598"/>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91919" cy="1068092"/>
                          </a:xfrm>
                          <a:prstGeom prst="rect">
                            <a:avLst/>
                          </a:prstGeom>
                        </pic:spPr>
                      </pic:pic>
                    </a:graphicData>
                  </a:graphic>
                </wp:inline>
              </w:drawing>
            </w:r>
          </w:p>
        </w:tc>
        <w:tc>
          <w:tcPr>
            <w:tcW w:w="5771" w:type="dxa"/>
            <w:vMerge/>
          </w:tcPr>
          <w:p w14:paraId="46C67CB3" w14:textId="77777777" w:rsidR="003B378A" w:rsidRDefault="003B378A" w:rsidP="0077481A">
            <w:pPr>
              <w:jc w:val="both"/>
            </w:pPr>
          </w:p>
        </w:tc>
      </w:tr>
      <w:tr w:rsidR="003B378A" w14:paraId="7F183A47" w14:textId="77777777" w:rsidTr="00F55A4D">
        <w:tc>
          <w:tcPr>
            <w:tcW w:w="9350" w:type="dxa"/>
            <w:gridSpan w:val="2"/>
          </w:tcPr>
          <w:p w14:paraId="168ECB41" w14:textId="15C5A921" w:rsidR="003B378A" w:rsidRPr="00490B4F" w:rsidRDefault="003B378A" w:rsidP="0077481A">
            <w:pPr>
              <w:jc w:val="both"/>
              <w:rPr>
                <w:rFonts w:ascii="Arial" w:hAnsi="Arial" w:cs="Arial"/>
                <w:sz w:val="20"/>
                <w:szCs w:val="20"/>
              </w:rPr>
            </w:pPr>
            <w:r w:rsidRPr="000D496B">
              <w:rPr>
                <w:rFonts w:ascii="Arial" w:hAnsi="Arial" w:cs="Arial"/>
                <w:b/>
                <w:bCs/>
                <w:sz w:val="20"/>
                <w:szCs w:val="20"/>
              </w:rPr>
              <w:t>Fig</w:t>
            </w:r>
            <w:r w:rsidR="002D1E55">
              <w:rPr>
                <w:rFonts w:ascii="Arial" w:hAnsi="Arial" w:cs="Arial"/>
                <w:b/>
                <w:bCs/>
                <w:sz w:val="20"/>
                <w:szCs w:val="20"/>
              </w:rPr>
              <w:t>ure</w:t>
            </w:r>
            <w:r w:rsidRPr="000D496B">
              <w:rPr>
                <w:rFonts w:ascii="Arial" w:hAnsi="Arial" w:cs="Arial"/>
                <w:b/>
                <w:bCs/>
                <w:sz w:val="20"/>
                <w:szCs w:val="20"/>
              </w:rPr>
              <w:t xml:space="preserve"> 1.</w:t>
            </w:r>
            <w:r w:rsidR="002D1FB7">
              <w:rPr>
                <w:rFonts w:ascii="Arial" w:hAnsi="Arial" w:cs="Arial"/>
                <w:b/>
                <w:bCs/>
                <w:sz w:val="20"/>
                <w:szCs w:val="20"/>
              </w:rPr>
              <w:t xml:space="preserve"> </w:t>
            </w:r>
            <w:r w:rsidR="00092A56">
              <w:rPr>
                <w:rFonts w:ascii="Arial" w:hAnsi="Arial" w:cs="Arial"/>
                <w:b/>
                <w:bCs/>
                <w:sz w:val="20"/>
                <w:szCs w:val="20"/>
              </w:rPr>
              <w:t>The experimental social networks in our set</w:t>
            </w:r>
            <w:r w:rsidR="00323978">
              <w:rPr>
                <w:rFonts w:ascii="Arial" w:hAnsi="Arial" w:cs="Arial"/>
                <w:b/>
                <w:bCs/>
                <w:sz w:val="20"/>
                <w:szCs w:val="20"/>
              </w:rPr>
              <w:t>-up</w:t>
            </w:r>
            <w:r w:rsidR="00D45E85">
              <w:rPr>
                <w:rFonts w:ascii="Arial" w:hAnsi="Arial" w:cs="Arial"/>
                <w:b/>
                <w:bCs/>
                <w:sz w:val="20"/>
                <w:szCs w:val="20"/>
              </w:rPr>
              <w:t xml:space="preserve"> (the first series of experiments)</w:t>
            </w:r>
            <w:r w:rsidR="00092A56">
              <w:rPr>
                <w:rFonts w:ascii="Arial" w:hAnsi="Arial" w:cs="Arial"/>
                <w:b/>
                <w:bCs/>
                <w:sz w:val="20"/>
                <w:szCs w:val="20"/>
              </w:rPr>
              <w:t xml:space="preserve">. </w:t>
            </w:r>
            <w:r w:rsidR="00B20656">
              <w:rPr>
                <w:rFonts w:ascii="Arial" w:hAnsi="Arial" w:cs="Arial"/>
                <w:b/>
                <w:bCs/>
                <w:sz w:val="20"/>
                <w:szCs w:val="20"/>
              </w:rPr>
              <w:t xml:space="preserve">Top-left. </w:t>
            </w:r>
            <w:r w:rsidR="00B20656" w:rsidRPr="00F55A4D">
              <w:rPr>
                <w:rFonts w:ascii="Arial" w:hAnsi="Arial" w:cs="Arial"/>
                <w:sz w:val="20"/>
                <w:szCs w:val="20"/>
              </w:rPr>
              <w:t>A sample screenshot</w:t>
            </w:r>
            <w:r w:rsidR="0015162B">
              <w:rPr>
                <w:rFonts w:ascii="Arial" w:hAnsi="Arial" w:cs="Arial"/>
                <w:sz w:val="20"/>
                <w:szCs w:val="20"/>
              </w:rPr>
              <w:t xml:space="preserve"> of the game interface for subjects in </w:t>
            </w:r>
            <w:r w:rsidR="00B20656" w:rsidRPr="00F55A4D">
              <w:rPr>
                <w:rFonts w:ascii="Arial" w:hAnsi="Arial" w:cs="Arial"/>
                <w:sz w:val="20"/>
                <w:szCs w:val="20"/>
              </w:rPr>
              <w:t xml:space="preserve">the </w:t>
            </w:r>
            <w:r w:rsidR="00D45E85">
              <w:rPr>
                <w:rFonts w:ascii="Arial" w:hAnsi="Arial" w:cs="Arial"/>
                <w:sz w:val="20"/>
                <w:szCs w:val="20"/>
              </w:rPr>
              <w:t>“</w:t>
            </w:r>
            <w:r w:rsidR="00B20656" w:rsidRPr="00F55A4D">
              <w:rPr>
                <w:rFonts w:ascii="Arial" w:hAnsi="Arial" w:cs="Arial"/>
                <w:sz w:val="20"/>
                <w:szCs w:val="20"/>
              </w:rPr>
              <w:t>visible wealth</w:t>
            </w:r>
            <w:r w:rsidR="00D45E85">
              <w:rPr>
                <w:rFonts w:ascii="Arial" w:hAnsi="Arial" w:cs="Arial"/>
                <w:sz w:val="20"/>
                <w:szCs w:val="20"/>
              </w:rPr>
              <w:t>”</w:t>
            </w:r>
            <w:r w:rsidR="00B20656" w:rsidRPr="00F55A4D">
              <w:rPr>
                <w:rFonts w:ascii="Arial" w:hAnsi="Arial" w:cs="Arial"/>
                <w:sz w:val="20"/>
                <w:szCs w:val="20"/>
              </w:rPr>
              <w:t xml:space="preserve"> condition.</w:t>
            </w:r>
            <w:r w:rsidR="00B20656">
              <w:rPr>
                <w:rFonts w:ascii="Arial" w:hAnsi="Arial" w:cs="Arial"/>
                <w:b/>
                <w:bCs/>
                <w:sz w:val="20"/>
                <w:szCs w:val="20"/>
              </w:rPr>
              <w:t xml:space="preserve"> Bottom-left. </w:t>
            </w:r>
            <w:r w:rsidR="00B20656" w:rsidRPr="000D496B">
              <w:rPr>
                <w:rFonts w:ascii="Arial" w:hAnsi="Arial" w:cs="Arial"/>
                <w:sz w:val="20"/>
                <w:szCs w:val="20"/>
              </w:rPr>
              <w:t xml:space="preserve">A sample screenshot from the </w:t>
            </w:r>
            <w:r w:rsidR="00D45E85">
              <w:rPr>
                <w:rFonts w:ascii="Arial" w:hAnsi="Arial" w:cs="Arial"/>
                <w:sz w:val="20"/>
                <w:szCs w:val="20"/>
              </w:rPr>
              <w:t>“</w:t>
            </w:r>
            <w:r w:rsidR="00B20656">
              <w:rPr>
                <w:rFonts w:ascii="Arial" w:hAnsi="Arial" w:cs="Arial"/>
                <w:sz w:val="20"/>
                <w:szCs w:val="20"/>
              </w:rPr>
              <w:t>in</w:t>
            </w:r>
            <w:r w:rsidR="00B20656" w:rsidRPr="000D496B">
              <w:rPr>
                <w:rFonts w:ascii="Arial" w:hAnsi="Arial" w:cs="Arial"/>
                <w:sz w:val="20"/>
                <w:szCs w:val="20"/>
              </w:rPr>
              <w:t>visible wealth</w:t>
            </w:r>
            <w:r w:rsidR="00D45E85">
              <w:rPr>
                <w:rFonts w:ascii="Arial" w:hAnsi="Arial" w:cs="Arial"/>
                <w:sz w:val="20"/>
                <w:szCs w:val="20"/>
              </w:rPr>
              <w:t>”</w:t>
            </w:r>
            <w:r w:rsidR="00B20656" w:rsidRPr="000D496B">
              <w:rPr>
                <w:rFonts w:ascii="Arial" w:hAnsi="Arial" w:cs="Arial"/>
                <w:sz w:val="20"/>
                <w:szCs w:val="20"/>
              </w:rPr>
              <w:t xml:space="preserve"> condition.</w:t>
            </w:r>
            <w:r w:rsidR="008C406E">
              <w:rPr>
                <w:rFonts w:ascii="Arial" w:hAnsi="Arial" w:cs="Arial"/>
                <w:sz w:val="20"/>
                <w:szCs w:val="20"/>
              </w:rPr>
              <w:t xml:space="preserve"> “</w:t>
            </w:r>
            <w:r w:rsidR="0015162B">
              <w:rPr>
                <w:rFonts w:ascii="Arial" w:hAnsi="Arial" w:cs="Arial"/>
                <w:sz w:val="20"/>
                <w:szCs w:val="20"/>
              </w:rPr>
              <w:t>P</w:t>
            </w:r>
            <w:r w:rsidR="008C406E">
              <w:rPr>
                <w:rFonts w:ascii="Arial" w:hAnsi="Arial" w:cs="Arial"/>
                <w:sz w:val="20"/>
                <w:szCs w:val="20"/>
              </w:rPr>
              <w:t>oints” are equivalent to in-game units</w:t>
            </w:r>
            <w:r w:rsidR="000D3B2D">
              <w:rPr>
                <w:rFonts w:ascii="Arial" w:hAnsi="Arial" w:cs="Arial"/>
                <w:sz w:val="20"/>
                <w:szCs w:val="20"/>
              </w:rPr>
              <w:t xml:space="preserve"> in the main text</w:t>
            </w:r>
            <w:r w:rsidR="008C406E">
              <w:rPr>
                <w:rFonts w:ascii="Arial" w:hAnsi="Arial" w:cs="Arial"/>
                <w:sz w:val="20"/>
                <w:szCs w:val="20"/>
              </w:rPr>
              <w:t>.</w:t>
            </w:r>
            <w:r w:rsidR="00B20656">
              <w:rPr>
                <w:rFonts w:ascii="Arial" w:hAnsi="Arial" w:cs="Arial"/>
                <w:sz w:val="20"/>
                <w:szCs w:val="20"/>
              </w:rPr>
              <w:t xml:space="preserve"> </w:t>
            </w:r>
            <w:r w:rsidR="00B20656" w:rsidRPr="00F55A4D">
              <w:rPr>
                <w:rFonts w:ascii="Arial" w:hAnsi="Arial" w:cs="Arial"/>
                <w:b/>
                <w:bCs/>
                <w:sz w:val="20"/>
                <w:szCs w:val="20"/>
              </w:rPr>
              <w:t>Right.</w:t>
            </w:r>
            <w:r w:rsidR="00B20656">
              <w:rPr>
                <w:rFonts w:ascii="Arial" w:hAnsi="Arial" w:cs="Arial"/>
                <w:sz w:val="20"/>
                <w:szCs w:val="20"/>
              </w:rPr>
              <w:t xml:space="preserve"> </w:t>
            </w:r>
            <w:r w:rsidR="001C3758">
              <w:rPr>
                <w:rFonts w:ascii="Arial" w:hAnsi="Arial" w:cs="Arial"/>
                <w:sz w:val="20"/>
                <w:szCs w:val="20"/>
              </w:rPr>
              <w:t xml:space="preserve">Sample social networks at the end of the experiment from six </w:t>
            </w:r>
            <w:r w:rsidR="0015162B">
              <w:rPr>
                <w:rFonts w:ascii="Arial" w:hAnsi="Arial" w:cs="Arial"/>
                <w:sz w:val="20"/>
                <w:szCs w:val="20"/>
              </w:rPr>
              <w:t>different</w:t>
            </w:r>
            <w:r w:rsidR="001C3758">
              <w:rPr>
                <w:rFonts w:ascii="Arial" w:hAnsi="Arial" w:cs="Arial"/>
                <w:sz w:val="20"/>
                <w:szCs w:val="20"/>
              </w:rPr>
              <w:t xml:space="preserve"> sessions (chosen from the 50 sessions in the first</w:t>
            </w:r>
            <w:r w:rsidR="001E4DB8">
              <w:rPr>
                <w:rFonts w:ascii="Arial" w:hAnsi="Arial" w:cs="Arial"/>
                <w:sz w:val="20"/>
                <w:szCs w:val="20"/>
              </w:rPr>
              <w:t xml:space="preserve"> </w:t>
            </w:r>
            <w:r w:rsidR="001C3758">
              <w:rPr>
                <w:rFonts w:ascii="Arial" w:hAnsi="Arial" w:cs="Arial"/>
                <w:sz w:val="20"/>
                <w:szCs w:val="20"/>
              </w:rPr>
              <w:t>series of the experiment</w:t>
            </w:r>
            <w:r w:rsidR="0015162B">
              <w:rPr>
                <w:rFonts w:ascii="Arial" w:hAnsi="Arial" w:cs="Arial"/>
                <w:sz w:val="20"/>
                <w:szCs w:val="20"/>
              </w:rPr>
              <w:t>s</w:t>
            </w:r>
            <w:r w:rsidR="001C3758">
              <w:rPr>
                <w:rFonts w:ascii="Arial" w:hAnsi="Arial" w:cs="Arial"/>
                <w:sz w:val="20"/>
                <w:szCs w:val="20"/>
              </w:rPr>
              <w:t xml:space="preserve">). </w:t>
            </w:r>
            <w:r w:rsidR="0015162B">
              <w:rPr>
                <w:rFonts w:ascii="Arial" w:hAnsi="Arial" w:cs="Arial"/>
                <w:sz w:val="20"/>
                <w:szCs w:val="20"/>
              </w:rPr>
              <w:t>C</w:t>
            </w:r>
            <w:r w:rsidR="001C3758">
              <w:rPr>
                <w:rFonts w:ascii="Arial" w:hAnsi="Arial" w:cs="Arial"/>
                <w:sz w:val="20"/>
                <w:szCs w:val="20"/>
              </w:rPr>
              <w:t>ircle size represents relative wealth; the color represents subjective well-</w:t>
            </w:r>
            <w:r w:rsidR="001C3758" w:rsidRPr="00E364BF">
              <w:rPr>
                <w:rFonts w:ascii="Arial" w:hAnsi="Arial" w:cs="Arial"/>
                <w:sz w:val="20"/>
                <w:szCs w:val="20"/>
              </w:rPr>
              <w:t>being (</w:t>
            </w:r>
            <w:r w:rsidR="001E4DB8">
              <w:rPr>
                <w:rFonts w:ascii="Arial" w:hAnsi="Arial" w:cs="Arial"/>
                <w:sz w:val="20"/>
                <w:szCs w:val="20"/>
              </w:rPr>
              <w:t xml:space="preserve">light </w:t>
            </w:r>
            <w:r w:rsidR="00E364BF" w:rsidRPr="00E364BF">
              <w:rPr>
                <w:rFonts w:ascii="Arial" w:hAnsi="Arial" w:cs="Arial"/>
                <w:sz w:val="20"/>
                <w:szCs w:val="20"/>
              </w:rPr>
              <w:t xml:space="preserve">pink: </w:t>
            </w:r>
            <w:r w:rsidR="00E364BF" w:rsidRPr="00F55A4D">
              <w:rPr>
                <w:rFonts w:ascii="Arial" w:hAnsi="Arial" w:cs="Arial"/>
                <w:sz w:val="20"/>
                <w:szCs w:val="20"/>
              </w:rPr>
              <w:t>bad, grey: neutral, light blue: good, and blue: very good</w:t>
            </w:r>
            <w:r w:rsidR="001C3758" w:rsidRPr="00E364BF">
              <w:rPr>
                <w:rFonts w:ascii="Arial" w:hAnsi="Arial" w:cs="Arial"/>
                <w:sz w:val="20"/>
                <w:szCs w:val="20"/>
              </w:rPr>
              <w:t>)</w:t>
            </w:r>
            <w:r w:rsidR="00E364BF">
              <w:rPr>
                <w:rFonts w:ascii="Arial" w:hAnsi="Arial" w:cs="Arial"/>
                <w:sz w:val="20"/>
                <w:szCs w:val="20"/>
              </w:rPr>
              <w:t>.</w:t>
            </w:r>
            <w:r w:rsidR="00AA28E4">
              <w:rPr>
                <w:rFonts w:ascii="Arial" w:hAnsi="Arial" w:cs="Arial"/>
                <w:sz w:val="20"/>
                <w:szCs w:val="20"/>
              </w:rPr>
              <w:t xml:space="preserve"> </w:t>
            </w:r>
            <w:r w:rsidR="00BD5EA4">
              <w:rPr>
                <w:rFonts w:ascii="Arial" w:hAnsi="Arial" w:cs="Arial"/>
                <w:sz w:val="20"/>
                <w:szCs w:val="20"/>
              </w:rPr>
              <w:t>Line</w:t>
            </w:r>
            <w:r w:rsidR="002B7637">
              <w:rPr>
                <w:rFonts w:ascii="Arial" w:hAnsi="Arial" w:cs="Arial"/>
                <w:sz w:val="20"/>
                <w:szCs w:val="20"/>
              </w:rPr>
              <w:t>s</w:t>
            </w:r>
            <w:r w:rsidR="00BD5EA4">
              <w:rPr>
                <w:rFonts w:ascii="Arial" w:hAnsi="Arial" w:cs="Arial"/>
                <w:sz w:val="20"/>
                <w:szCs w:val="20"/>
              </w:rPr>
              <w:t xml:space="preserve"> represent a social tie between two subjects. In Sample 3, the subject on top right (colored blue) has no social tie</w:t>
            </w:r>
            <w:r w:rsidR="002B7637">
              <w:rPr>
                <w:rFonts w:ascii="Arial" w:hAnsi="Arial" w:cs="Arial"/>
                <w:sz w:val="20"/>
                <w:szCs w:val="20"/>
              </w:rPr>
              <w:t>s</w:t>
            </w:r>
            <w:r w:rsidR="00BD5EA4">
              <w:rPr>
                <w:rFonts w:ascii="Arial" w:hAnsi="Arial" w:cs="Arial"/>
                <w:sz w:val="20"/>
                <w:szCs w:val="20"/>
              </w:rPr>
              <w:t xml:space="preserve"> at the end of the experiment.</w:t>
            </w:r>
          </w:p>
        </w:tc>
      </w:tr>
    </w:tbl>
    <w:p w14:paraId="4AC82E3F" w14:textId="77777777" w:rsidR="008F5E52" w:rsidRDefault="008F5E52" w:rsidP="0077481A">
      <w:pPr>
        <w:jc w:val="both"/>
      </w:pPr>
    </w:p>
    <w:p w14:paraId="3B719453" w14:textId="6D6CCE87" w:rsidR="00FD4AF7" w:rsidRDefault="004A0F1A" w:rsidP="0077481A">
      <w:pPr>
        <w:jc w:val="both"/>
        <w:rPr>
          <w:b/>
          <w:bCs/>
        </w:rPr>
      </w:pPr>
      <w:r w:rsidRPr="004A0F1A">
        <w:rPr>
          <w:b/>
          <w:bCs/>
        </w:rPr>
        <w:t>Results</w:t>
      </w:r>
    </w:p>
    <w:p w14:paraId="278F909A" w14:textId="77777777" w:rsidR="00FD4AF7" w:rsidRDefault="00FD4AF7" w:rsidP="0077481A">
      <w:pPr>
        <w:jc w:val="both"/>
        <w:rPr>
          <w:b/>
          <w:bCs/>
        </w:rPr>
      </w:pPr>
    </w:p>
    <w:p w14:paraId="1555C14B" w14:textId="4FEBA4A9" w:rsidR="002845AA" w:rsidRDefault="00CD06D7" w:rsidP="0077481A">
      <w:pPr>
        <w:jc w:val="both"/>
      </w:pPr>
      <w:r w:rsidRPr="002E63AF">
        <w:rPr>
          <w:b/>
          <w:bCs/>
          <w:i/>
          <w:iCs/>
        </w:rPr>
        <w:t>Results of the first series of experiment</w:t>
      </w:r>
      <w:r w:rsidR="00A35AAC">
        <w:rPr>
          <w:b/>
          <w:bCs/>
          <w:i/>
          <w:iCs/>
        </w:rPr>
        <w:t>s</w:t>
      </w:r>
      <w:r w:rsidRPr="002E63AF">
        <w:rPr>
          <w:b/>
          <w:bCs/>
          <w:i/>
          <w:iCs/>
        </w:rPr>
        <w:t>.</w:t>
      </w:r>
      <w:r>
        <w:t xml:space="preserve"> </w:t>
      </w:r>
      <w:r w:rsidR="00773F5D" w:rsidRPr="00461DA9">
        <w:t>T</w:t>
      </w:r>
      <w:r w:rsidR="00BA0A1D" w:rsidRPr="00461DA9">
        <w:t>he v</w:t>
      </w:r>
      <w:r w:rsidR="00A136EC" w:rsidRPr="00461DA9">
        <w:t>isibility of wealth had several effects on game dynamics</w:t>
      </w:r>
      <w:r w:rsidR="00E82F4E" w:rsidRPr="00461DA9">
        <w:t xml:space="preserve"> in the first series of the experiments</w:t>
      </w:r>
      <w:r w:rsidR="00A136EC" w:rsidRPr="00461DA9">
        <w:t xml:space="preserve">. </w:t>
      </w:r>
      <w:r w:rsidR="00AD3BBA" w:rsidRPr="00461DA9">
        <w:t xml:space="preserve">We begin by </w:t>
      </w:r>
      <w:r w:rsidR="002B7637">
        <w:t>re-documenting</w:t>
      </w:r>
      <w:r w:rsidR="00AD3BBA" w:rsidRPr="00461DA9">
        <w:t xml:space="preserve"> the </w:t>
      </w:r>
      <w:r w:rsidR="00D25154">
        <w:t>economic gradient</w:t>
      </w:r>
      <w:r w:rsidR="00AD3BBA" w:rsidRPr="00461DA9">
        <w:t xml:space="preserve"> in </w:t>
      </w:r>
      <w:r w:rsidR="008541AA" w:rsidRPr="00461DA9">
        <w:t>SWB</w:t>
      </w:r>
      <w:r w:rsidR="00616813">
        <w:t xml:space="preserve"> that is usually observed in real-world interactions</w:t>
      </w:r>
      <w:r w:rsidR="008541AA" w:rsidRPr="00461DA9">
        <w:t xml:space="preserve"> in the visible </w:t>
      </w:r>
      <w:r w:rsidR="004D4338" w:rsidRPr="00461DA9">
        <w:t xml:space="preserve">wealth </w:t>
      </w:r>
      <w:r w:rsidR="008541AA" w:rsidRPr="00461DA9">
        <w:t xml:space="preserve">condition </w:t>
      </w:r>
      <w:r w:rsidR="004D1DE9">
        <w:t>in</w:t>
      </w:r>
      <w:r w:rsidR="008541AA" w:rsidRPr="00461DA9">
        <w:t xml:space="preserve"> laboratory</w:t>
      </w:r>
      <w:r w:rsidR="008541AA" w:rsidRPr="00E8377A">
        <w:t xml:space="preserve"> setting</w:t>
      </w:r>
      <w:r w:rsidR="00FC2FC8">
        <w:t>s</w:t>
      </w:r>
      <w:r w:rsidR="008541AA" w:rsidRPr="00E8377A">
        <w:t xml:space="preserve"> (</w:t>
      </w:r>
      <w:r w:rsidR="008541AA" w:rsidRPr="00E8377A">
        <w:rPr>
          <w:b/>
          <w:bCs/>
        </w:rPr>
        <w:t xml:space="preserve">Fig. </w:t>
      </w:r>
      <w:r w:rsidR="003B378A">
        <w:rPr>
          <w:b/>
          <w:bCs/>
        </w:rPr>
        <w:t>2</w:t>
      </w:r>
      <w:r w:rsidR="00124BF0">
        <w:rPr>
          <w:b/>
          <w:bCs/>
        </w:rPr>
        <w:t>A</w:t>
      </w:r>
      <w:r w:rsidR="003401AD">
        <w:rPr>
          <w:b/>
          <w:bCs/>
        </w:rPr>
        <w:t xml:space="preserve">, </w:t>
      </w:r>
      <w:r w:rsidR="00D51022">
        <w:rPr>
          <w:b/>
          <w:bCs/>
        </w:rPr>
        <w:t>orange</w:t>
      </w:r>
      <w:r w:rsidR="008541AA" w:rsidRPr="00E8377A">
        <w:t>). Subjects with the lowest wealth (-</w:t>
      </w:r>
      <w:r w:rsidR="00BA0A1D" w:rsidRPr="00E8377A">
        <w:t xml:space="preserve">1.5 </w:t>
      </w:r>
      <w:r w:rsidR="008541AA" w:rsidRPr="00E8377A">
        <w:t>SD</w:t>
      </w:r>
      <w:r w:rsidR="00BA0A1D" w:rsidRPr="00E8377A">
        <w:t xml:space="preserve"> or lower</w:t>
      </w:r>
      <w:r w:rsidR="008541AA" w:rsidRPr="00E8377A">
        <w:t xml:space="preserve">) </w:t>
      </w:r>
      <w:r w:rsidR="00BA0A1D" w:rsidRPr="00E8377A">
        <w:t xml:space="preserve">in the five categories </w:t>
      </w:r>
      <w:r w:rsidR="008541AA" w:rsidRPr="00E8377A">
        <w:t xml:space="preserve">rated </w:t>
      </w:r>
      <w:r w:rsidR="00FC2FC8">
        <w:t>their</w:t>
      </w:r>
      <w:r w:rsidR="008541AA" w:rsidRPr="00E8377A">
        <w:t xml:space="preserve"> SWB </w:t>
      </w:r>
      <w:r w:rsidR="00FC2FC8">
        <w:t>at</w:t>
      </w:r>
      <w:r w:rsidR="00FC2FC8" w:rsidRPr="00E8377A">
        <w:t xml:space="preserve"> </w:t>
      </w:r>
      <w:r w:rsidR="008541AA" w:rsidRPr="00E8377A">
        <w:t>0.</w:t>
      </w:r>
      <w:r w:rsidR="00E8377A" w:rsidRPr="00E8377A">
        <w:t>38</w:t>
      </w:r>
      <w:r w:rsidR="008541AA" w:rsidRPr="00E8377A">
        <w:t xml:space="preserve"> (</w:t>
      </w:r>
      <w:proofErr w:type="spellStart"/>
      <w:r w:rsidR="008541AA" w:rsidRPr="00E8377A">
        <w:t>s.e.</w:t>
      </w:r>
      <w:proofErr w:type="spellEnd"/>
      <w:r w:rsidR="008541AA" w:rsidRPr="00E8377A">
        <w:t xml:space="preserve"> = </w:t>
      </w:r>
      <w:r w:rsidR="00E8377A" w:rsidRPr="00E8377A">
        <w:t>0.23</w:t>
      </w:r>
      <w:r w:rsidR="008541AA" w:rsidRPr="00E8377A">
        <w:t>; between neutral and good)</w:t>
      </w:r>
      <w:r w:rsidR="00AC71A6" w:rsidRPr="00E8377A">
        <w:t xml:space="preserve"> over the</w:t>
      </w:r>
      <w:r w:rsidR="00616813">
        <w:t xml:space="preserve"> course of the</w:t>
      </w:r>
      <w:r w:rsidR="00AC71A6" w:rsidRPr="00E8377A">
        <w:t xml:space="preserve"> experiment</w:t>
      </w:r>
      <w:r w:rsidR="008541AA" w:rsidRPr="00E8377A">
        <w:t xml:space="preserve">, </w:t>
      </w:r>
      <w:r w:rsidR="00616813">
        <w:t>whereas</w:t>
      </w:r>
      <w:r w:rsidR="00616813" w:rsidRPr="00E8377A">
        <w:t xml:space="preserve"> </w:t>
      </w:r>
      <w:r w:rsidR="008541AA" w:rsidRPr="00E8377A">
        <w:t xml:space="preserve">those </w:t>
      </w:r>
      <w:r w:rsidR="00616813">
        <w:t>with</w:t>
      </w:r>
      <w:r w:rsidR="00616813" w:rsidRPr="00E8377A">
        <w:t xml:space="preserve"> </w:t>
      </w:r>
      <w:r w:rsidR="008541AA" w:rsidRPr="00E8377A">
        <w:t>the highest wealth (</w:t>
      </w:r>
      <w:r w:rsidR="007D4EFC" w:rsidRPr="00E8377A">
        <w:t>+</w:t>
      </w:r>
      <w:r w:rsidR="00BA0A1D" w:rsidRPr="00E8377A">
        <w:t xml:space="preserve">1.5 </w:t>
      </w:r>
      <w:r w:rsidR="008541AA" w:rsidRPr="00E8377A">
        <w:t>SD</w:t>
      </w:r>
      <w:r w:rsidR="00BA0A1D" w:rsidRPr="00E8377A">
        <w:t xml:space="preserve"> or higher</w:t>
      </w:r>
      <w:r w:rsidR="008541AA" w:rsidRPr="00E8377A">
        <w:t xml:space="preserve">) rated </w:t>
      </w:r>
      <w:r w:rsidR="00FC2FC8">
        <w:t>their</w:t>
      </w:r>
      <w:r w:rsidR="008541AA" w:rsidRPr="00E8377A">
        <w:t xml:space="preserve"> SWB </w:t>
      </w:r>
      <w:r w:rsidR="00FC2FC8">
        <w:t>at</w:t>
      </w:r>
      <w:r w:rsidR="00FC2FC8" w:rsidRPr="00E8377A">
        <w:t xml:space="preserve"> </w:t>
      </w:r>
      <w:r w:rsidR="008541AA" w:rsidRPr="00E8377A">
        <w:t>1.2</w:t>
      </w:r>
      <w:r w:rsidR="00E8377A" w:rsidRPr="00E8377A">
        <w:t>9</w:t>
      </w:r>
      <w:r w:rsidR="008541AA" w:rsidRPr="00E8377A">
        <w:t xml:space="preserve"> (</w:t>
      </w:r>
      <w:proofErr w:type="spellStart"/>
      <w:r w:rsidR="008541AA" w:rsidRPr="00E8377A">
        <w:t>s.e.</w:t>
      </w:r>
      <w:proofErr w:type="spellEnd"/>
      <w:r w:rsidR="008541AA" w:rsidRPr="00E8377A">
        <w:t xml:space="preserve"> = </w:t>
      </w:r>
      <w:r w:rsidR="00E8377A" w:rsidRPr="00E8377A">
        <w:t>0.10</w:t>
      </w:r>
      <w:r w:rsidR="008541AA" w:rsidRPr="00E8377A">
        <w:t>; between good and very good). This means that</w:t>
      </w:r>
      <w:r w:rsidR="00FC2FC8">
        <w:t>,</w:t>
      </w:r>
      <w:r w:rsidR="00E8377A">
        <w:t xml:space="preserve"> in our experimental setting, we could reproduce </w:t>
      </w:r>
      <w:r w:rsidR="004D1DE9">
        <w:t xml:space="preserve">a setting resembling the real </w:t>
      </w:r>
      <w:r w:rsidR="00E8377A">
        <w:t>world in which</w:t>
      </w:r>
      <w:r w:rsidR="008541AA" w:rsidRPr="00E8377A">
        <w:t xml:space="preserve"> richer</w:t>
      </w:r>
      <w:r w:rsidR="008541AA">
        <w:t xml:space="preserve"> individuals </w:t>
      </w:r>
      <w:r w:rsidR="004D1DE9">
        <w:t>oftentimes</w:t>
      </w:r>
      <w:r w:rsidR="008541AA">
        <w:t xml:space="preserve"> feel better </w:t>
      </w:r>
      <w:r w:rsidR="00BA0A1D">
        <w:t xml:space="preserve">than </w:t>
      </w:r>
      <w:r w:rsidR="004D1DE9">
        <w:t xml:space="preserve">the </w:t>
      </w:r>
      <w:r w:rsidR="00BA0A1D">
        <w:t>poorer individuals</w:t>
      </w:r>
      <w:r w:rsidR="004D1DE9">
        <w:t xml:space="preserve"> </w:t>
      </w:r>
      <w:r w:rsidR="00616813">
        <w:t xml:space="preserve">in </w:t>
      </w:r>
      <w:r w:rsidR="004D1DE9">
        <w:t xml:space="preserve">the same </w:t>
      </w:r>
      <w:r w:rsidR="00616813">
        <w:t>groups</w:t>
      </w:r>
      <w:r w:rsidR="008541AA">
        <w:t xml:space="preserve">. </w:t>
      </w:r>
      <w:r w:rsidR="00FC2FC8">
        <w:t xml:space="preserve">Since our experiments were deliberately dynamic (wealth, </w:t>
      </w:r>
      <w:r w:rsidR="00BC72C3">
        <w:t xml:space="preserve">social </w:t>
      </w:r>
      <w:r w:rsidR="00FC2FC8">
        <w:t xml:space="preserve">ties, and SWB could change as subjects chose how and with whom to interact cooperatively), </w:t>
      </w:r>
      <w:r w:rsidR="00BA0A1D">
        <w:t xml:space="preserve">the magnitude of </w:t>
      </w:r>
      <w:r w:rsidR="00F53242" w:rsidRPr="00F53242">
        <w:t>economic growth</w:t>
      </w:r>
      <w:r w:rsidR="00801CE6">
        <w:t xml:space="preserve"> varied</w:t>
      </w:r>
      <w:r w:rsidR="00FC2FC8">
        <w:t xml:space="preserve"> across sessions</w:t>
      </w:r>
      <w:r w:rsidR="00F53242" w:rsidRPr="00F53242">
        <w:t xml:space="preserve"> (i.e.</w:t>
      </w:r>
      <w:r w:rsidR="00FC2FC8">
        <w:t>,</w:t>
      </w:r>
      <w:r w:rsidR="00F53242" w:rsidRPr="00F53242">
        <w:t xml:space="preserve"> the </w:t>
      </w:r>
      <w:r w:rsidR="00BA0A1D">
        <w:t xml:space="preserve">sum of </w:t>
      </w:r>
      <w:r w:rsidR="00AE1C78">
        <w:t>in-game wealth</w:t>
      </w:r>
      <w:r w:rsidR="00F53242" w:rsidRPr="00F53242">
        <w:t xml:space="preserve"> in different rounds</w:t>
      </w:r>
      <w:r w:rsidR="00801CE6">
        <w:t xml:space="preserve"> in different sessions</w:t>
      </w:r>
      <w:r w:rsidR="00F53242" w:rsidRPr="00F53242">
        <w:t>), and</w:t>
      </w:r>
      <w:r w:rsidR="00FC2FC8">
        <w:t>,</w:t>
      </w:r>
      <w:r w:rsidR="00F53242" w:rsidRPr="00F53242">
        <w:t xml:space="preserve"> therefore, we </w:t>
      </w:r>
      <w:r w:rsidR="00FC2FC8">
        <w:t xml:space="preserve">statistically </w:t>
      </w:r>
      <w:r w:rsidR="00F53242" w:rsidRPr="00F53242">
        <w:t xml:space="preserve">standardized </w:t>
      </w:r>
      <w:r w:rsidR="00AE1C78">
        <w:t>it</w:t>
      </w:r>
      <w:r w:rsidR="00F53242" w:rsidRPr="00F53242">
        <w:t xml:space="preserve"> over the rounds </w:t>
      </w:r>
      <w:r w:rsidR="00616813">
        <w:t>across</w:t>
      </w:r>
      <w:r w:rsidR="00616813" w:rsidRPr="00F53242">
        <w:t xml:space="preserve"> </w:t>
      </w:r>
      <w:r w:rsidR="00F53242" w:rsidRPr="00F53242">
        <w:t>the sessions</w:t>
      </w:r>
      <w:r w:rsidR="002B7637">
        <w:t xml:space="preserve"> here</w:t>
      </w:r>
      <w:r w:rsidR="00F53242" w:rsidRPr="00F53242">
        <w:t xml:space="preserve">. </w:t>
      </w:r>
    </w:p>
    <w:p w14:paraId="1770DE71" w14:textId="2D50F617" w:rsidR="00F102D1" w:rsidRDefault="00F102D1" w:rsidP="0077481A">
      <w:pPr>
        <w:jc w:val="both"/>
      </w:pPr>
    </w:p>
    <w:p w14:paraId="1DD650B8" w14:textId="3D817A79" w:rsidR="00567D9B" w:rsidRDefault="00567D9B" w:rsidP="00567D9B">
      <w:pPr>
        <w:jc w:val="both"/>
      </w:pPr>
      <w:r>
        <w:t xml:space="preserve">In the </w:t>
      </w:r>
      <w:r w:rsidR="007C78EF">
        <w:t>invisible wealth condition</w:t>
      </w:r>
      <w:r>
        <w:t xml:space="preserve">, subjects </w:t>
      </w:r>
      <w:r w:rsidR="00616813">
        <w:t xml:space="preserve">in </w:t>
      </w:r>
      <w:r>
        <w:t>the lower wealth</w:t>
      </w:r>
      <w:r w:rsidR="004D1DE9">
        <w:t xml:space="preserve"> </w:t>
      </w:r>
      <w:r w:rsidR="00616813">
        <w:t xml:space="preserve">category </w:t>
      </w:r>
      <w:r>
        <w:t xml:space="preserve">were also less happy than those </w:t>
      </w:r>
      <w:r w:rsidR="00616813">
        <w:t>in</w:t>
      </w:r>
      <w:r w:rsidR="00616813" w:rsidRPr="00C71281">
        <w:t xml:space="preserve"> </w:t>
      </w:r>
      <w:r w:rsidRPr="00C71281">
        <w:t>the higher wealth</w:t>
      </w:r>
      <w:r w:rsidR="00616813">
        <w:t xml:space="preserve"> category</w:t>
      </w:r>
      <w:r w:rsidRPr="00C71281">
        <w:t xml:space="preserve"> </w:t>
      </w:r>
      <w:r w:rsidRPr="00C71281">
        <w:rPr>
          <w:b/>
          <w:bCs/>
        </w:rPr>
        <w:t xml:space="preserve">(Fig. </w:t>
      </w:r>
      <w:r w:rsidR="003B378A">
        <w:rPr>
          <w:b/>
          <w:bCs/>
        </w:rPr>
        <w:t>2</w:t>
      </w:r>
      <w:r w:rsidR="00124BF0">
        <w:rPr>
          <w:b/>
          <w:bCs/>
        </w:rPr>
        <w:t>A</w:t>
      </w:r>
      <w:r w:rsidR="00AE1C78">
        <w:rPr>
          <w:b/>
          <w:bCs/>
        </w:rPr>
        <w:t xml:space="preserve">, </w:t>
      </w:r>
      <w:r w:rsidR="006408CD">
        <w:rPr>
          <w:b/>
          <w:bCs/>
        </w:rPr>
        <w:t>blue</w:t>
      </w:r>
      <w:r w:rsidRPr="00C71281">
        <w:rPr>
          <w:b/>
          <w:bCs/>
        </w:rPr>
        <w:t>)</w:t>
      </w:r>
      <w:r w:rsidRPr="00C71281">
        <w:t xml:space="preserve">. However, the slope in the </w:t>
      </w:r>
      <w:r w:rsidR="00AE1C78">
        <w:t>in</w:t>
      </w:r>
      <w:r w:rsidRPr="00C71281">
        <w:t xml:space="preserve">visible </w:t>
      </w:r>
      <w:r w:rsidR="005D589C">
        <w:t xml:space="preserve">wealth </w:t>
      </w:r>
      <w:r w:rsidRPr="00C71281">
        <w:t>condition (slope = 0.056 [P = 0.00</w:t>
      </w:r>
      <w:r w:rsidR="00621F46" w:rsidRPr="00C71281">
        <w:t>9</w:t>
      </w:r>
      <w:r w:rsidRPr="00C71281">
        <w:t xml:space="preserve">]) – </w:t>
      </w:r>
      <w:r w:rsidR="00616813">
        <w:t xml:space="preserve">that is, </w:t>
      </w:r>
      <w:r w:rsidRPr="00C71281">
        <w:t xml:space="preserve">the magnitude of the economic gradient of SWB – is </w:t>
      </w:r>
      <w:r w:rsidR="00220446">
        <w:t>almost</w:t>
      </w:r>
      <w:r w:rsidR="00220446" w:rsidRPr="00C71281">
        <w:t xml:space="preserve"> </w:t>
      </w:r>
      <w:r w:rsidRPr="00C71281">
        <w:t xml:space="preserve">one fourth as steep as that in the visible </w:t>
      </w:r>
      <w:r w:rsidR="005D589C">
        <w:t xml:space="preserve">wealth </w:t>
      </w:r>
      <w:r w:rsidRPr="00C71281">
        <w:t>condition (slope = 0.2</w:t>
      </w:r>
      <w:r w:rsidR="00621F46" w:rsidRPr="00C71281">
        <w:t>1</w:t>
      </w:r>
      <w:r w:rsidRPr="00C71281">
        <w:t xml:space="preserve"> [P &lt; 0.001]) (interaction P &lt; 0.001)</w:t>
      </w:r>
      <w:r w:rsidR="00930EC8">
        <w:t xml:space="preserve"> under a linear assumption</w:t>
      </w:r>
      <w:r w:rsidRPr="00C71281">
        <w:t xml:space="preserve">. </w:t>
      </w:r>
      <w:r w:rsidR="002E5312" w:rsidRPr="00C71281">
        <w:t>Indeed</w:t>
      </w:r>
      <w:r w:rsidR="002E5312" w:rsidRPr="00937C6C">
        <w:t xml:space="preserve">, </w:t>
      </w:r>
      <w:r w:rsidR="005D589C">
        <w:t xml:space="preserve">in the invisible wealth condition, </w:t>
      </w:r>
      <w:r w:rsidR="002E5312" w:rsidRPr="00937C6C">
        <w:t>s</w:t>
      </w:r>
      <w:r w:rsidRPr="00937C6C">
        <w:t xml:space="preserve">ubjects </w:t>
      </w:r>
      <w:r w:rsidR="00616813">
        <w:t>in</w:t>
      </w:r>
      <w:r w:rsidR="00616813" w:rsidRPr="00937C6C">
        <w:t xml:space="preserve"> </w:t>
      </w:r>
      <w:r w:rsidRPr="00937C6C">
        <w:t>the lowest wealth</w:t>
      </w:r>
      <w:r w:rsidR="00616813">
        <w:t xml:space="preserve"> category</w:t>
      </w:r>
      <w:r w:rsidRPr="00937C6C">
        <w:t xml:space="preserve"> (-1.5 SD or lower) rated </w:t>
      </w:r>
      <w:r w:rsidR="00FC2FC8">
        <w:t>their</w:t>
      </w:r>
      <w:r w:rsidR="00FC2FC8" w:rsidRPr="00937C6C">
        <w:t xml:space="preserve"> </w:t>
      </w:r>
      <w:r w:rsidRPr="00937C6C">
        <w:t xml:space="preserve">SWB </w:t>
      </w:r>
      <w:r w:rsidR="00FC2FC8">
        <w:t>at</w:t>
      </w:r>
      <w:r w:rsidR="00FC2FC8" w:rsidRPr="00937C6C">
        <w:t xml:space="preserve"> </w:t>
      </w:r>
      <w:r w:rsidRPr="00937C6C">
        <w:t>1.0</w:t>
      </w:r>
      <w:r w:rsidR="001B79E6" w:rsidRPr="00937C6C">
        <w:t>1</w:t>
      </w:r>
      <w:r w:rsidRPr="00937C6C">
        <w:t xml:space="preserve"> (</w:t>
      </w:r>
      <w:proofErr w:type="spellStart"/>
      <w:r w:rsidRPr="00937C6C">
        <w:t>s.e.</w:t>
      </w:r>
      <w:proofErr w:type="spellEnd"/>
      <w:r w:rsidRPr="00937C6C">
        <w:t xml:space="preserve"> = </w:t>
      </w:r>
      <w:r w:rsidR="001B79E6" w:rsidRPr="00937C6C">
        <w:t>0.19</w:t>
      </w:r>
      <w:r w:rsidRPr="00937C6C">
        <w:t xml:space="preserve">; between good and very good), while those </w:t>
      </w:r>
      <w:r w:rsidR="00616813">
        <w:t>in</w:t>
      </w:r>
      <w:r w:rsidR="00616813" w:rsidRPr="00937C6C">
        <w:t xml:space="preserve"> </w:t>
      </w:r>
      <w:r w:rsidRPr="00937C6C">
        <w:t>the highest wealth</w:t>
      </w:r>
      <w:r w:rsidR="00616813">
        <w:t xml:space="preserve"> category</w:t>
      </w:r>
      <w:r w:rsidRPr="00937C6C">
        <w:t xml:space="preserve"> (+1.5 SD or higher) rated </w:t>
      </w:r>
      <w:r w:rsidR="00FC2FC8">
        <w:t>their</w:t>
      </w:r>
      <w:r w:rsidR="00FC2FC8" w:rsidRPr="00937C6C">
        <w:t xml:space="preserve"> </w:t>
      </w:r>
      <w:r w:rsidRPr="00937C6C">
        <w:t xml:space="preserve">SWB </w:t>
      </w:r>
      <w:r w:rsidR="00FC2FC8">
        <w:t>at</w:t>
      </w:r>
      <w:r w:rsidR="00FC2FC8" w:rsidRPr="00937C6C">
        <w:t xml:space="preserve"> </w:t>
      </w:r>
      <w:r w:rsidRPr="00937C6C">
        <w:t>1.2</w:t>
      </w:r>
      <w:r w:rsidR="00937C6C" w:rsidRPr="00937C6C">
        <w:t>5</w:t>
      </w:r>
      <w:r w:rsidRPr="00937C6C">
        <w:t xml:space="preserve"> (</w:t>
      </w:r>
      <w:proofErr w:type="spellStart"/>
      <w:r w:rsidRPr="00937C6C">
        <w:t>s.e.</w:t>
      </w:r>
      <w:proofErr w:type="spellEnd"/>
      <w:r w:rsidRPr="00937C6C">
        <w:t xml:space="preserve"> = </w:t>
      </w:r>
      <w:r w:rsidR="00937C6C" w:rsidRPr="00937C6C">
        <w:t>0.10</w:t>
      </w:r>
      <w:r w:rsidRPr="00937C6C">
        <w:t xml:space="preserve">; between good and very good). This means that richer individuals did not benefit </w:t>
      </w:r>
      <w:r w:rsidR="005D589C">
        <w:t xml:space="preserve">a lot </w:t>
      </w:r>
      <w:r w:rsidRPr="00937C6C">
        <w:t>from</w:t>
      </w:r>
      <w:r w:rsidR="00616813">
        <w:t xml:space="preserve"> making wealth</w:t>
      </w:r>
      <w:r w:rsidRPr="00937C6C">
        <w:t xml:space="preserve"> invisible</w:t>
      </w:r>
      <w:r w:rsidR="00291AC9">
        <w:t xml:space="preserve"> in terms of SWB</w:t>
      </w:r>
      <w:r w:rsidRPr="00937C6C">
        <w:t>, while poorer individual</w:t>
      </w:r>
      <w:r w:rsidR="005D589C">
        <w:t>s</w:t>
      </w:r>
      <w:r w:rsidRPr="00937C6C">
        <w:t xml:space="preserve"> did substantially</w:t>
      </w:r>
      <w:r>
        <w:t xml:space="preserve"> benefit. </w:t>
      </w:r>
    </w:p>
    <w:p w14:paraId="317542D2" w14:textId="77777777" w:rsidR="00D0461C" w:rsidRDefault="00D0461C" w:rsidP="0077481A">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67D9B" w:rsidRPr="00BF1CE4" w14:paraId="4273C2DB" w14:textId="77777777" w:rsidTr="00266E3C">
        <w:tc>
          <w:tcPr>
            <w:tcW w:w="4675" w:type="dxa"/>
          </w:tcPr>
          <w:p w14:paraId="13D626AE" w14:textId="3C8F8DED" w:rsidR="00567D9B" w:rsidRPr="00BF1CE4" w:rsidRDefault="00567D9B" w:rsidP="006E7F39">
            <w:pPr>
              <w:jc w:val="both"/>
              <w:rPr>
                <w:rFonts w:ascii="Arial" w:hAnsi="Arial" w:cs="Arial"/>
                <w:b/>
                <w:bCs/>
                <w:sz w:val="20"/>
                <w:szCs w:val="20"/>
              </w:rPr>
            </w:pPr>
            <w:r w:rsidRPr="00BF1CE4">
              <w:rPr>
                <w:rFonts w:ascii="Arial" w:hAnsi="Arial" w:cs="Arial"/>
                <w:b/>
                <w:bCs/>
                <w:sz w:val="20"/>
                <w:szCs w:val="20"/>
              </w:rPr>
              <w:t>A</w:t>
            </w:r>
            <w:r w:rsidR="00164FD1">
              <w:rPr>
                <w:rFonts w:ascii="Arial" w:hAnsi="Arial" w:cs="Arial"/>
                <w:b/>
                <w:bCs/>
                <w:sz w:val="20"/>
                <w:szCs w:val="20"/>
              </w:rPr>
              <w:t xml:space="preserve">. </w:t>
            </w:r>
            <w:r w:rsidR="00D0461C">
              <w:rPr>
                <w:rFonts w:ascii="Arial" w:hAnsi="Arial" w:cs="Arial"/>
                <w:b/>
                <w:bCs/>
                <w:sz w:val="20"/>
                <w:szCs w:val="20"/>
              </w:rPr>
              <w:t>Result (first series)</w:t>
            </w:r>
          </w:p>
        </w:tc>
        <w:tc>
          <w:tcPr>
            <w:tcW w:w="4675" w:type="dxa"/>
          </w:tcPr>
          <w:p w14:paraId="19969F8E" w14:textId="10B511ED" w:rsidR="00567D9B" w:rsidRPr="00BF1CE4" w:rsidRDefault="00137E9A" w:rsidP="006E7F39">
            <w:pPr>
              <w:jc w:val="both"/>
              <w:rPr>
                <w:rFonts w:ascii="Arial" w:hAnsi="Arial" w:cs="Arial"/>
                <w:b/>
                <w:bCs/>
                <w:sz w:val="20"/>
                <w:szCs w:val="20"/>
              </w:rPr>
            </w:pPr>
            <w:r>
              <w:rPr>
                <w:rFonts w:ascii="Arial" w:hAnsi="Arial" w:cs="Arial"/>
                <w:b/>
                <w:bCs/>
                <w:sz w:val="20"/>
                <w:szCs w:val="20"/>
              </w:rPr>
              <w:t>B</w:t>
            </w:r>
            <w:r w:rsidR="00164FD1">
              <w:rPr>
                <w:rFonts w:ascii="Arial" w:hAnsi="Arial" w:cs="Arial"/>
                <w:b/>
                <w:bCs/>
                <w:sz w:val="20"/>
                <w:szCs w:val="20"/>
              </w:rPr>
              <w:t>.</w:t>
            </w:r>
            <w:r w:rsidRPr="00BF1CE4">
              <w:rPr>
                <w:rFonts w:ascii="Arial" w:hAnsi="Arial" w:cs="Arial"/>
                <w:b/>
                <w:bCs/>
                <w:sz w:val="20"/>
                <w:szCs w:val="20"/>
              </w:rPr>
              <w:t xml:space="preserve"> </w:t>
            </w:r>
            <w:r w:rsidR="00D0461C">
              <w:rPr>
                <w:rFonts w:ascii="Arial" w:hAnsi="Arial" w:cs="Arial"/>
                <w:b/>
                <w:bCs/>
                <w:sz w:val="20"/>
                <w:szCs w:val="20"/>
              </w:rPr>
              <w:t>Result (second series)</w:t>
            </w:r>
          </w:p>
        </w:tc>
      </w:tr>
      <w:tr w:rsidR="00567D9B" w:rsidRPr="00BF1CE4" w14:paraId="49307EF7" w14:textId="77777777" w:rsidTr="00266E3C">
        <w:tc>
          <w:tcPr>
            <w:tcW w:w="4675" w:type="dxa"/>
          </w:tcPr>
          <w:p w14:paraId="6E073534" w14:textId="43284A9A" w:rsidR="00567D9B" w:rsidRPr="00BF1CE4" w:rsidRDefault="00D0461C" w:rsidP="006E7F39">
            <w:pPr>
              <w:jc w:val="both"/>
              <w:rPr>
                <w:rFonts w:ascii="Arial" w:hAnsi="Arial" w:cs="Arial"/>
                <w:b/>
                <w:bCs/>
                <w:sz w:val="20"/>
                <w:szCs w:val="20"/>
              </w:rPr>
            </w:pPr>
            <w:r>
              <w:rPr>
                <w:rFonts w:ascii="Arial" w:hAnsi="Arial" w:cs="Arial"/>
                <w:b/>
                <w:bCs/>
                <w:noProof/>
                <w:sz w:val="20"/>
                <w:szCs w:val="20"/>
              </w:rPr>
              <w:drawing>
                <wp:inline distT="0" distB="0" distL="0" distR="0" wp14:anchorId="43A76FA6" wp14:editId="09730731">
                  <wp:extent cx="27432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2759351" cy="2759351"/>
                          </a:xfrm>
                          <a:prstGeom prst="rect">
                            <a:avLst/>
                          </a:prstGeom>
                        </pic:spPr>
                      </pic:pic>
                    </a:graphicData>
                  </a:graphic>
                </wp:inline>
              </w:drawing>
            </w:r>
          </w:p>
        </w:tc>
        <w:tc>
          <w:tcPr>
            <w:tcW w:w="4675" w:type="dxa"/>
          </w:tcPr>
          <w:p w14:paraId="25911071" w14:textId="59475F5B" w:rsidR="00D75EAD" w:rsidRPr="00BF1CE4" w:rsidRDefault="00D0461C" w:rsidP="006E7F39">
            <w:pPr>
              <w:jc w:val="both"/>
              <w:rPr>
                <w:rFonts w:ascii="Arial" w:hAnsi="Arial" w:cs="Arial"/>
                <w:b/>
                <w:bCs/>
                <w:sz w:val="20"/>
                <w:szCs w:val="20"/>
              </w:rPr>
            </w:pPr>
            <w:r>
              <w:rPr>
                <w:rFonts w:ascii="Arial" w:hAnsi="Arial" w:cs="Arial"/>
                <w:noProof/>
                <w:sz w:val="20"/>
                <w:szCs w:val="20"/>
              </w:rPr>
              <w:drawing>
                <wp:inline distT="0" distB="0" distL="0" distR="0" wp14:anchorId="55245916" wp14:editId="6E7A967A">
                  <wp:extent cx="27432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2760325" cy="2760325"/>
                          </a:xfrm>
                          <a:prstGeom prst="rect">
                            <a:avLst/>
                          </a:prstGeom>
                        </pic:spPr>
                      </pic:pic>
                    </a:graphicData>
                  </a:graphic>
                </wp:inline>
              </w:drawing>
            </w:r>
          </w:p>
        </w:tc>
      </w:tr>
      <w:tr w:rsidR="00567D9B" w:rsidRPr="00BF1CE4" w14:paraId="4F9D05F8" w14:textId="77777777" w:rsidTr="002E63AF">
        <w:tc>
          <w:tcPr>
            <w:tcW w:w="9350" w:type="dxa"/>
            <w:gridSpan w:val="2"/>
          </w:tcPr>
          <w:p w14:paraId="4B31C69B" w14:textId="796AD872" w:rsidR="00567D9B" w:rsidRPr="00BF1CE4" w:rsidRDefault="00567D9B" w:rsidP="00860D05">
            <w:pPr>
              <w:jc w:val="both"/>
              <w:rPr>
                <w:rFonts w:ascii="Arial" w:hAnsi="Arial" w:cs="Arial"/>
                <w:b/>
                <w:bCs/>
                <w:sz w:val="20"/>
                <w:szCs w:val="20"/>
              </w:rPr>
            </w:pPr>
            <w:r w:rsidRPr="00BF1CE4">
              <w:rPr>
                <w:rFonts w:ascii="Arial" w:hAnsi="Arial" w:cs="Arial"/>
                <w:b/>
                <w:bCs/>
                <w:sz w:val="20"/>
                <w:szCs w:val="20"/>
              </w:rPr>
              <w:t xml:space="preserve">Figure </w:t>
            </w:r>
            <w:r w:rsidR="002D1E55">
              <w:rPr>
                <w:rFonts w:ascii="Arial" w:hAnsi="Arial" w:cs="Arial"/>
                <w:b/>
                <w:bCs/>
                <w:sz w:val="20"/>
                <w:szCs w:val="20"/>
              </w:rPr>
              <w:t>2</w:t>
            </w:r>
            <w:r w:rsidRPr="00BF1CE4">
              <w:rPr>
                <w:rFonts w:ascii="Arial" w:hAnsi="Arial" w:cs="Arial"/>
                <w:b/>
                <w:bCs/>
                <w:sz w:val="20"/>
                <w:szCs w:val="20"/>
              </w:rPr>
              <w:t xml:space="preserve">. </w:t>
            </w:r>
            <w:r w:rsidR="00860D05" w:rsidRPr="002E63AF">
              <w:rPr>
                <w:rFonts w:ascii="Arial" w:hAnsi="Arial" w:cs="Arial"/>
                <w:b/>
                <w:bCs/>
                <w:sz w:val="20"/>
                <w:szCs w:val="20"/>
              </w:rPr>
              <w:t xml:space="preserve">Wealth </w:t>
            </w:r>
            <w:r w:rsidR="00860D05">
              <w:rPr>
                <w:rFonts w:ascii="Arial" w:hAnsi="Arial" w:cs="Arial"/>
                <w:b/>
                <w:bCs/>
                <w:sz w:val="20"/>
                <w:szCs w:val="20"/>
              </w:rPr>
              <w:t>v</w:t>
            </w:r>
            <w:r w:rsidR="00860D05" w:rsidRPr="002E63AF">
              <w:rPr>
                <w:rFonts w:ascii="Arial" w:hAnsi="Arial" w:cs="Arial"/>
                <w:b/>
                <w:bCs/>
                <w:sz w:val="20"/>
                <w:szCs w:val="20"/>
              </w:rPr>
              <w:t xml:space="preserve">isibility </w:t>
            </w:r>
            <w:r w:rsidR="00860D05">
              <w:rPr>
                <w:rFonts w:ascii="Arial" w:hAnsi="Arial" w:cs="Arial"/>
                <w:b/>
                <w:bCs/>
                <w:sz w:val="20"/>
                <w:szCs w:val="20"/>
              </w:rPr>
              <w:t>d</w:t>
            </w:r>
            <w:r w:rsidR="00860D05" w:rsidRPr="002E63AF">
              <w:rPr>
                <w:rFonts w:ascii="Arial" w:hAnsi="Arial" w:cs="Arial"/>
                <w:b/>
                <w:bCs/>
                <w:sz w:val="20"/>
                <w:szCs w:val="20"/>
              </w:rPr>
              <w:t xml:space="preserve">ecreases </w:t>
            </w:r>
            <w:r w:rsidR="00860D05">
              <w:rPr>
                <w:rFonts w:ascii="Arial" w:hAnsi="Arial" w:cs="Arial"/>
                <w:b/>
                <w:bCs/>
                <w:sz w:val="20"/>
                <w:szCs w:val="20"/>
              </w:rPr>
              <w:t>SWB</w:t>
            </w:r>
            <w:r w:rsidR="00860D05" w:rsidRPr="002E63AF">
              <w:rPr>
                <w:rFonts w:ascii="Arial" w:hAnsi="Arial" w:cs="Arial"/>
                <w:b/>
                <w:bCs/>
                <w:sz w:val="20"/>
                <w:szCs w:val="20"/>
              </w:rPr>
              <w:t xml:space="preserve"> and </w:t>
            </w:r>
            <w:r w:rsidR="00860D05">
              <w:rPr>
                <w:rFonts w:ascii="Arial" w:hAnsi="Arial" w:cs="Arial"/>
                <w:b/>
                <w:bCs/>
                <w:sz w:val="20"/>
                <w:szCs w:val="20"/>
              </w:rPr>
              <w:t>e</w:t>
            </w:r>
            <w:r w:rsidR="00860D05" w:rsidRPr="002E63AF">
              <w:rPr>
                <w:rFonts w:ascii="Arial" w:hAnsi="Arial" w:cs="Arial"/>
                <w:b/>
                <w:bCs/>
                <w:sz w:val="20"/>
                <w:szCs w:val="20"/>
              </w:rPr>
              <w:t xml:space="preserve">xacerbates the </w:t>
            </w:r>
            <w:r w:rsidR="00860D05">
              <w:rPr>
                <w:rFonts w:ascii="Arial" w:hAnsi="Arial" w:cs="Arial"/>
                <w:b/>
                <w:bCs/>
                <w:sz w:val="20"/>
                <w:szCs w:val="20"/>
              </w:rPr>
              <w:t>e</w:t>
            </w:r>
            <w:r w:rsidR="00860D05" w:rsidRPr="002E63AF">
              <w:rPr>
                <w:rFonts w:ascii="Arial" w:hAnsi="Arial" w:cs="Arial"/>
                <w:b/>
                <w:bCs/>
                <w:sz w:val="20"/>
                <w:szCs w:val="20"/>
              </w:rPr>
              <w:t xml:space="preserve">conomic </w:t>
            </w:r>
            <w:r w:rsidR="00860D05">
              <w:rPr>
                <w:rFonts w:ascii="Arial" w:hAnsi="Arial" w:cs="Arial"/>
                <w:b/>
                <w:bCs/>
                <w:sz w:val="20"/>
                <w:szCs w:val="20"/>
              </w:rPr>
              <w:t>g</w:t>
            </w:r>
            <w:r w:rsidR="00860D05" w:rsidRPr="002E63AF">
              <w:rPr>
                <w:rFonts w:ascii="Arial" w:hAnsi="Arial" w:cs="Arial"/>
                <w:b/>
                <w:bCs/>
                <w:sz w:val="20"/>
                <w:szCs w:val="20"/>
              </w:rPr>
              <w:t>radient</w:t>
            </w:r>
            <w:r w:rsidR="00860D05">
              <w:rPr>
                <w:rFonts w:ascii="Arial" w:hAnsi="Arial" w:cs="Arial"/>
                <w:b/>
                <w:bCs/>
                <w:sz w:val="20"/>
                <w:szCs w:val="20"/>
              </w:rPr>
              <w:t xml:space="preserve"> in SWB</w:t>
            </w:r>
            <w:r w:rsidR="00860D05" w:rsidRPr="002E63AF">
              <w:rPr>
                <w:rFonts w:ascii="Arial" w:hAnsi="Arial" w:cs="Arial"/>
                <w:b/>
                <w:bCs/>
                <w:sz w:val="20"/>
                <w:szCs w:val="20"/>
              </w:rPr>
              <w:t>.</w:t>
            </w:r>
            <w:r w:rsidR="00860D05">
              <w:rPr>
                <w:rFonts w:ascii="Arial" w:hAnsi="Arial" w:cs="Arial"/>
                <w:b/>
                <w:bCs/>
              </w:rPr>
              <w:t xml:space="preserve"> </w:t>
            </w:r>
            <w:r w:rsidR="00E27434">
              <w:rPr>
                <w:rFonts w:ascii="Arial" w:hAnsi="Arial" w:cs="Arial"/>
                <w:b/>
                <w:bCs/>
                <w:sz w:val="20"/>
                <w:szCs w:val="20"/>
              </w:rPr>
              <w:t>A</w:t>
            </w:r>
            <w:r w:rsidR="00D0461C">
              <w:rPr>
                <w:rFonts w:ascii="Arial" w:hAnsi="Arial" w:cs="Arial"/>
                <w:b/>
                <w:bCs/>
                <w:sz w:val="20"/>
                <w:szCs w:val="20"/>
              </w:rPr>
              <w:t>.</w:t>
            </w:r>
            <w:r w:rsidRPr="00BF1CE4">
              <w:rPr>
                <w:rFonts w:ascii="Arial" w:hAnsi="Arial" w:cs="Arial" w:hint="eastAsia"/>
                <w:b/>
                <w:bCs/>
                <w:sz w:val="20"/>
                <w:szCs w:val="20"/>
              </w:rPr>
              <w:t xml:space="preserve"> </w:t>
            </w:r>
            <w:r w:rsidR="002E63AF">
              <w:rPr>
                <w:rFonts w:ascii="Arial" w:hAnsi="Arial" w:cs="Arial"/>
                <w:b/>
                <w:bCs/>
                <w:sz w:val="20"/>
                <w:szCs w:val="20"/>
              </w:rPr>
              <w:t xml:space="preserve">the </w:t>
            </w:r>
            <w:r w:rsidR="003C07A3">
              <w:rPr>
                <w:rFonts w:ascii="Arial" w:hAnsi="Arial" w:cs="Arial"/>
                <w:b/>
                <w:bCs/>
                <w:sz w:val="20"/>
                <w:szCs w:val="20"/>
              </w:rPr>
              <w:t>first series</w:t>
            </w:r>
            <w:r w:rsidR="002E63AF">
              <w:rPr>
                <w:rFonts w:ascii="Arial" w:hAnsi="Arial" w:cs="Arial"/>
                <w:b/>
                <w:bCs/>
                <w:sz w:val="20"/>
                <w:szCs w:val="20"/>
              </w:rPr>
              <w:t xml:space="preserve"> of experiments</w:t>
            </w:r>
            <w:r w:rsidR="00E27434">
              <w:rPr>
                <w:rFonts w:ascii="Arial" w:hAnsi="Arial" w:cs="Arial"/>
                <w:b/>
                <w:bCs/>
                <w:sz w:val="20"/>
                <w:szCs w:val="20"/>
              </w:rPr>
              <w:t>;</w:t>
            </w:r>
            <w:r w:rsidRPr="00BF1CE4">
              <w:rPr>
                <w:rFonts w:ascii="Arial" w:hAnsi="Arial" w:cs="Arial"/>
                <w:b/>
                <w:bCs/>
                <w:sz w:val="20"/>
                <w:szCs w:val="20"/>
              </w:rPr>
              <w:t xml:space="preserve"> </w:t>
            </w:r>
            <w:r w:rsidR="00D0461C">
              <w:rPr>
                <w:rFonts w:ascii="Arial" w:hAnsi="Arial" w:cs="Arial"/>
                <w:b/>
                <w:bCs/>
                <w:sz w:val="20"/>
                <w:szCs w:val="20"/>
              </w:rPr>
              <w:t>B.</w:t>
            </w:r>
            <w:r w:rsidRPr="00BF1CE4">
              <w:rPr>
                <w:rFonts w:ascii="Arial" w:hAnsi="Arial" w:cs="Arial"/>
                <w:b/>
                <w:bCs/>
                <w:sz w:val="20"/>
                <w:szCs w:val="20"/>
              </w:rPr>
              <w:t xml:space="preserve"> </w:t>
            </w:r>
            <w:r w:rsidR="002E63AF">
              <w:rPr>
                <w:rFonts w:ascii="Arial" w:hAnsi="Arial" w:cs="Arial"/>
                <w:b/>
                <w:bCs/>
                <w:sz w:val="20"/>
                <w:szCs w:val="20"/>
              </w:rPr>
              <w:t xml:space="preserve">the </w:t>
            </w:r>
            <w:r w:rsidR="003C07A3">
              <w:rPr>
                <w:rFonts w:ascii="Arial" w:hAnsi="Arial" w:cs="Arial"/>
                <w:b/>
                <w:bCs/>
                <w:sz w:val="20"/>
                <w:szCs w:val="20"/>
              </w:rPr>
              <w:t>second series</w:t>
            </w:r>
            <w:r w:rsidR="002E63AF">
              <w:rPr>
                <w:rFonts w:ascii="Arial" w:hAnsi="Arial" w:cs="Arial"/>
                <w:b/>
                <w:bCs/>
                <w:sz w:val="20"/>
                <w:szCs w:val="20"/>
              </w:rPr>
              <w:t xml:space="preserve"> of experiments</w:t>
            </w:r>
            <w:r w:rsidR="00D7623E">
              <w:rPr>
                <w:rFonts w:ascii="Arial" w:hAnsi="Arial" w:cs="Arial"/>
                <w:b/>
                <w:bCs/>
                <w:sz w:val="20"/>
                <w:szCs w:val="20"/>
              </w:rPr>
              <w:t xml:space="preserve">. </w:t>
            </w:r>
            <w:r w:rsidR="00A10A8E" w:rsidRPr="00A10A8E">
              <w:rPr>
                <w:rFonts w:ascii="Arial" w:hAnsi="Arial" w:cs="Arial"/>
                <w:sz w:val="20"/>
                <w:szCs w:val="20"/>
              </w:rPr>
              <w:t>Study participants</w:t>
            </w:r>
            <w:r w:rsidR="00A10A8E">
              <w:rPr>
                <w:rFonts w:ascii="Arial" w:hAnsi="Arial" w:cs="Arial"/>
                <w:sz w:val="20"/>
                <w:szCs w:val="20"/>
              </w:rPr>
              <w:t>’ wealth</w:t>
            </w:r>
            <w:r w:rsidR="00A10A8E" w:rsidRPr="00A10A8E">
              <w:rPr>
                <w:rFonts w:ascii="Arial" w:hAnsi="Arial" w:cs="Arial"/>
                <w:sz w:val="20"/>
                <w:szCs w:val="20"/>
              </w:rPr>
              <w:t xml:space="preserve"> </w:t>
            </w:r>
            <w:r w:rsidR="00FC2FC8">
              <w:rPr>
                <w:rFonts w:ascii="Arial" w:hAnsi="Arial" w:cs="Arial"/>
                <w:sz w:val="20"/>
                <w:szCs w:val="20"/>
              </w:rPr>
              <w:t xml:space="preserve">in </w:t>
            </w:r>
            <w:r w:rsidR="00A10A8E" w:rsidRPr="00A10A8E">
              <w:rPr>
                <w:rFonts w:ascii="Arial" w:hAnsi="Arial" w:cs="Arial"/>
                <w:sz w:val="20"/>
                <w:szCs w:val="20"/>
              </w:rPr>
              <w:t>each round w</w:t>
            </w:r>
            <w:r w:rsidR="00A10A8E">
              <w:rPr>
                <w:rFonts w:ascii="Arial" w:hAnsi="Arial" w:cs="Arial"/>
                <w:sz w:val="20"/>
                <w:szCs w:val="20"/>
              </w:rPr>
              <w:t>as</w:t>
            </w:r>
            <w:r w:rsidR="00A10A8E" w:rsidRPr="00A10A8E">
              <w:rPr>
                <w:rFonts w:ascii="Arial" w:hAnsi="Arial" w:cs="Arial"/>
                <w:sz w:val="20"/>
                <w:szCs w:val="20"/>
              </w:rPr>
              <w:t xml:space="preserve"> classified into one of the five categories based on standardized wealth (</w:t>
            </w:r>
            <w:r w:rsidR="00A10A8E">
              <w:rPr>
                <w:rFonts w:ascii="Arial" w:hAnsi="Arial" w:cs="Arial"/>
                <w:sz w:val="20"/>
                <w:szCs w:val="20"/>
              </w:rPr>
              <w:t>Poorest: -1.5 SD or less and placed at -2; Poorer: -1.49 SD to -0.5 SD and placed at -1; Middle: -0.49 SD to 0.49 SD and placed at 0; Richer: 0.5 SD to 1.5 SD and placed at 1; and Richest: 1.5 SD or more and placed at 2</w:t>
            </w:r>
            <w:r w:rsidR="00A10A8E" w:rsidRPr="00A10A8E">
              <w:rPr>
                <w:rFonts w:ascii="Arial" w:hAnsi="Arial" w:cs="Arial"/>
                <w:sz w:val="20"/>
                <w:szCs w:val="20"/>
              </w:rPr>
              <w:t>)</w:t>
            </w:r>
            <w:r w:rsidR="00541771">
              <w:rPr>
                <w:rFonts w:ascii="Arial" w:hAnsi="Arial" w:cs="Arial"/>
                <w:sz w:val="20"/>
                <w:szCs w:val="20"/>
              </w:rPr>
              <w:t xml:space="preserve"> for visualization</w:t>
            </w:r>
            <w:r w:rsidR="00A10A8E" w:rsidRPr="00A10A8E">
              <w:rPr>
                <w:rFonts w:ascii="Arial" w:hAnsi="Arial" w:cs="Arial"/>
                <w:sz w:val="20"/>
                <w:szCs w:val="20"/>
              </w:rPr>
              <w:t>.</w:t>
            </w:r>
            <w:r w:rsidR="00A10A8E">
              <w:rPr>
                <w:rFonts w:ascii="Arial" w:hAnsi="Arial" w:cs="Arial"/>
                <w:sz w:val="20"/>
                <w:szCs w:val="20"/>
              </w:rPr>
              <w:t xml:space="preserve"> </w:t>
            </w:r>
            <w:r w:rsidR="003870D3">
              <w:rPr>
                <w:rFonts w:ascii="Arial" w:hAnsi="Arial" w:cs="Arial"/>
                <w:sz w:val="20"/>
                <w:szCs w:val="20"/>
              </w:rPr>
              <w:t>The area of the</w:t>
            </w:r>
            <w:r w:rsidR="00A10A8E">
              <w:rPr>
                <w:rFonts w:ascii="Arial" w:hAnsi="Arial" w:cs="Arial"/>
                <w:sz w:val="20"/>
                <w:szCs w:val="20"/>
              </w:rPr>
              <w:t xml:space="preserve"> circle in each category</w:t>
            </w:r>
            <w:r w:rsidR="00930EC8">
              <w:rPr>
                <w:rFonts w:ascii="Arial" w:hAnsi="Arial" w:cs="Arial"/>
                <w:sz w:val="20"/>
                <w:szCs w:val="20"/>
              </w:rPr>
              <w:t xml:space="preserve"> </w:t>
            </w:r>
            <w:r w:rsidR="00A10A8E">
              <w:rPr>
                <w:rFonts w:ascii="Arial" w:hAnsi="Arial" w:cs="Arial"/>
                <w:sz w:val="20"/>
                <w:szCs w:val="20"/>
              </w:rPr>
              <w:t xml:space="preserve">represents </w:t>
            </w:r>
            <w:r w:rsidR="003870D3">
              <w:rPr>
                <w:rFonts w:ascii="Arial" w:hAnsi="Arial" w:cs="Arial"/>
                <w:sz w:val="20"/>
                <w:szCs w:val="20"/>
              </w:rPr>
              <w:t>the</w:t>
            </w:r>
            <w:r w:rsidR="00A10A8E">
              <w:rPr>
                <w:rFonts w:ascii="Arial" w:hAnsi="Arial" w:cs="Arial"/>
                <w:sz w:val="20"/>
                <w:szCs w:val="20"/>
              </w:rPr>
              <w:t xml:space="preserve"> relative sample size in each category. </w:t>
            </w:r>
          </w:p>
        </w:tc>
      </w:tr>
    </w:tbl>
    <w:p w14:paraId="3716A3B1" w14:textId="77777777" w:rsidR="002106B8" w:rsidRDefault="002106B8" w:rsidP="002106B8">
      <w:pPr>
        <w:jc w:val="both"/>
      </w:pPr>
    </w:p>
    <w:p w14:paraId="7A9283E1" w14:textId="2BF14712" w:rsidR="002106B8" w:rsidRDefault="00AF2F1C" w:rsidP="002106B8">
      <w:pPr>
        <w:jc w:val="both"/>
      </w:pPr>
      <w:r>
        <w:t>Using our data, we can evaluate the following hypothetical change:</w:t>
      </w:r>
      <w:r w:rsidR="002106B8">
        <w:t xml:space="preserve"> if a </w:t>
      </w:r>
      <w:r w:rsidR="002106B8" w:rsidRPr="00C71281">
        <w:t xml:space="preserve">subject </w:t>
      </w:r>
      <w:r w:rsidR="00AF4794">
        <w:t>in</w:t>
      </w:r>
      <w:r w:rsidR="00AF4794" w:rsidRPr="00C71281">
        <w:t xml:space="preserve"> </w:t>
      </w:r>
      <w:r w:rsidR="002106B8" w:rsidRPr="00C71281">
        <w:t>the lowest wealth</w:t>
      </w:r>
      <w:r w:rsidR="00AF4794">
        <w:t xml:space="preserve"> </w:t>
      </w:r>
      <w:r w:rsidR="000C6D84">
        <w:t>category</w:t>
      </w:r>
      <w:r w:rsidR="000C6D84" w:rsidRPr="00C71281">
        <w:t xml:space="preserve"> </w:t>
      </w:r>
      <w:r w:rsidR="002106B8" w:rsidRPr="00C71281">
        <w:t xml:space="preserve">(-1.5 SD or lower) in the visible </w:t>
      </w:r>
      <w:r w:rsidR="002106B8">
        <w:t xml:space="preserve">wealth </w:t>
      </w:r>
      <w:r w:rsidR="002106B8" w:rsidRPr="00C71281">
        <w:t xml:space="preserve">condition </w:t>
      </w:r>
      <w:r w:rsidR="00AF4794">
        <w:t>transitions to the</w:t>
      </w:r>
      <w:r w:rsidR="002106B8" w:rsidRPr="00C71281">
        <w:t xml:space="preserve"> highest wealth </w:t>
      </w:r>
      <w:r w:rsidR="00765B89">
        <w:t xml:space="preserve">category </w:t>
      </w:r>
      <w:r w:rsidR="002106B8" w:rsidRPr="00C71281">
        <w:t>(+1.5 SD or higher) in the same condition, the subject</w:t>
      </w:r>
      <w:r w:rsidR="002106B8">
        <w:t xml:space="preserve"> </w:t>
      </w:r>
      <w:r>
        <w:t xml:space="preserve">could </w:t>
      </w:r>
      <w:r w:rsidR="002106B8">
        <w:t xml:space="preserve">improve his </w:t>
      </w:r>
      <w:r w:rsidR="002106B8" w:rsidRPr="00042D4E">
        <w:t xml:space="preserve">or her SWB by 0.91 (almost one category shift from </w:t>
      </w:r>
      <w:r w:rsidR="006408CD">
        <w:t>the</w:t>
      </w:r>
      <w:r w:rsidR="002106B8" w:rsidRPr="00042D4E">
        <w:t xml:space="preserve"> neutral to </w:t>
      </w:r>
      <w:r w:rsidR="006408CD">
        <w:t xml:space="preserve">the </w:t>
      </w:r>
      <w:r w:rsidR="002106B8" w:rsidRPr="00042D4E">
        <w:t xml:space="preserve">good range). On the other hand, if the same subject with the lowest wealth in the </w:t>
      </w:r>
      <w:r w:rsidR="007C78EF">
        <w:t>visible wealth condition</w:t>
      </w:r>
      <w:r w:rsidR="002106B8" w:rsidRPr="00042D4E">
        <w:t xml:space="preserve"> moves to the invisible </w:t>
      </w:r>
      <w:r w:rsidR="002106B8">
        <w:t xml:space="preserve">wealth </w:t>
      </w:r>
      <w:r w:rsidR="002106B8" w:rsidRPr="00042D4E">
        <w:t xml:space="preserve">condition, the subject can improve his or her SWB by 0.63. </w:t>
      </w:r>
      <w:r w:rsidR="00AF4794">
        <w:t>These results</w:t>
      </w:r>
      <w:r>
        <w:t xml:space="preserve"> benchmark the adverse impact of wealth visibility on SWB</w:t>
      </w:r>
      <w:r w:rsidR="002106B8">
        <w:t xml:space="preserve">. </w:t>
      </w:r>
    </w:p>
    <w:p w14:paraId="0FAE7E51" w14:textId="77777777" w:rsidR="002106B8" w:rsidRDefault="002106B8" w:rsidP="002106B8">
      <w:pPr>
        <w:jc w:val="both"/>
      </w:pPr>
    </w:p>
    <w:p w14:paraId="7E40740B" w14:textId="12FE83A7" w:rsidR="00D727A9" w:rsidRDefault="00740175" w:rsidP="0077481A">
      <w:pPr>
        <w:jc w:val="both"/>
      </w:pPr>
      <w:r>
        <w:t>I</w:t>
      </w:r>
      <w:r w:rsidR="001D6E25">
        <w:t>n addition to</w:t>
      </w:r>
      <w:r w:rsidR="008973C6">
        <w:t xml:space="preserve"> the above</w:t>
      </w:r>
      <w:r w:rsidR="001E4CC7">
        <w:t>-mentioned</w:t>
      </w:r>
      <w:r w:rsidR="008973C6">
        <w:t xml:space="preserve"> interaction effect</w:t>
      </w:r>
      <w:r w:rsidR="001D6E25">
        <w:t xml:space="preserve"> (the slope in the invisible </w:t>
      </w:r>
      <w:r w:rsidR="00240FC7">
        <w:t xml:space="preserve">wealth </w:t>
      </w:r>
      <w:r w:rsidR="001D6E25">
        <w:t>condition is shallower)</w:t>
      </w:r>
      <w:r w:rsidR="008973C6">
        <w:t>,</w:t>
      </w:r>
      <w:r w:rsidR="001D6E25">
        <w:t xml:space="preserve"> making </w:t>
      </w:r>
      <w:r w:rsidR="006408CD">
        <w:t xml:space="preserve">the </w:t>
      </w:r>
      <w:r w:rsidR="001D6E25">
        <w:t xml:space="preserve">wealth of connecting </w:t>
      </w:r>
      <w:proofErr w:type="gramStart"/>
      <w:r w:rsidR="001D6E25">
        <w:t>neighbors</w:t>
      </w:r>
      <w:proofErr w:type="gramEnd"/>
      <w:r w:rsidR="001D6E25">
        <w:t xml:space="preserve"> invisible can </w:t>
      </w:r>
      <w:r w:rsidR="00D727A9">
        <w:t xml:space="preserve">improve the level of SWB as a </w:t>
      </w:r>
      <w:r w:rsidR="00D727A9" w:rsidRPr="00643B35">
        <w:t xml:space="preserve">whole (the </w:t>
      </w:r>
      <w:r w:rsidR="003870D3">
        <w:t>line for</w:t>
      </w:r>
      <w:r w:rsidR="00D727A9" w:rsidRPr="00643B35">
        <w:t xml:space="preserve"> the </w:t>
      </w:r>
      <w:r w:rsidR="007C78EF">
        <w:t>invisible wealth condition</w:t>
      </w:r>
      <w:r w:rsidR="00D727A9" w:rsidRPr="00643B35">
        <w:t xml:space="preserve"> is generally higher than that in the visible </w:t>
      </w:r>
      <w:r w:rsidR="00240FC7">
        <w:t xml:space="preserve">wealth </w:t>
      </w:r>
      <w:r w:rsidR="00D727A9" w:rsidRPr="00643B35">
        <w:t>condition) (</w:t>
      </w:r>
      <w:r w:rsidR="00D727A9" w:rsidRPr="00395047">
        <w:t>beta =</w:t>
      </w:r>
      <w:r w:rsidR="00317B7E" w:rsidRPr="00395047">
        <w:t xml:space="preserve"> -0.31</w:t>
      </w:r>
      <w:r w:rsidR="00D727A9" w:rsidRPr="00395047">
        <w:t xml:space="preserve">; P </w:t>
      </w:r>
      <w:r w:rsidR="00C71281" w:rsidRPr="00395047">
        <w:t xml:space="preserve">= </w:t>
      </w:r>
      <w:r w:rsidR="00317B7E" w:rsidRPr="00395047">
        <w:t>0.001</w:t>
      </w:r>
      <w:r w:rsidR="00D727A9" w:rsidRPr="00395047">
        <w:t>). This</w:t>
      </w:r>
      <w:r w:rsidR="00D727A9">
        <w:t xml:space="preserve"> means that </w:t>
      </w:r>
      <w:r w:rsidR="0019441C">
        <w:t xml:space="preserve">while </w:t>
      </w:r>
      <w:r w:rsidR="00D727A9">
        <w:t xml:space="preserve">the poorest individuals would benefit the most from making </w:t>
      </w:r>
      <w:r w:rsidR="006408CD">
        <w:t xml:space="preserve">the </w:t>
      </w:r>
      <w:r w:rsidR="00D727A9">
        <w:t>wealth of connecting neighbors invisible</w:t>
      </w:r>
      <w:r w:rsidR="00AF4794">
        <w:t>,</w:t>
      </w:r>
      <w:r w:rsidR="00D727A9">
        <w:t xml:space="preserve"> individuals in </w:t>
      </w:r>
      <w:r w:rsidR="007E06EF">
        <w:t>other</w:t>
      </w:r>
      <w:r w:rsidR="00D727A9">
        <w:t xml:space="preserve"> </w:t>
      </w:r>
      <w:r w:rsidR="003870D3">
        <w:t>regions of</w:t>
      </w:r>
      <w:r w:rsidR="00D727A9">
        <w:t xml:space="preserve"> the wealth distribution </w:t>
      </w:r>
      <w:r w:rsidR="003870D3">
        <w:t>c</w:t>
      </w:r>
      <w:r w:rsidR="0019441C">
        <w:t xml:space="preserve">ould </w:t>
      </w:r>
      <w:r w:rsidR="00D727A9">
        <w:t xml:space="preserve">also benefit from </w:t>
      </w:r>
      <w:r w:rsidR="003870D3">
        <w:t xml:space="preserve">such a change </w:t>
      </w:r>
      <w:r w:rsidR="00317B7E" w:rsidRPr="00664077">
        <w:rPr>
          <w:b/>
          <w:bCs/>
        </w:rPr>
        <w:t xml:space="preserve">(Fig. </w:t>
      </w:r>
      <w:r w:rsidR="003B378A">
        <w:rPr>
          <w:b/>
          <w:bCs/>
        </w:rPr>
        <w:t>2</w:t>
      </w:r>
      <w:r w:rsidR="00124BF0">
        <w:rPr>
          <w:b/>
          <w:bCs/>
        </w:rPr>
        <w:t>A</w:t>
      </w:r>
      <w:r w:rsidR="00317B7E" w:rsidRPr="00664077">
        <w:rPr>
          <w:b/>
          <w:bCs/>
        </w:rPr>
        <w:t>)</w:t>
      </w:r>
      <w:r w:rsidR="00D727A9">
        <w:t>.</w:t>
      </w:r>
      <w:r w:rsidR="00BE5C25">
        <w:t xml:space="preserve"> This effect </w:t>
      </w:r>
      <w:r w:rsidR="00DF3E98">
        <w:t xml:space="preserve">on SWB </w:t>
      </w:r>
      <w:r w:rsidR="00BE5C25">
        <w:t>has been generally observed over the</w:t>
      </w:r>
      <w:r w:rsidR="00DE7295">
        <w:t xml:space="preserve"> entire temporal</w:t>
      </w:r>
      <w:r w:rsidR="00BE5C25">
        <w:t xml:space="preserve"> course of the experiment</w:t>
      </w:r>
      <w:r w:rsidR="00DE7295">
        <w:t>s</w:t>
      </w:r>
      <w:r w:rsidR="00BE5C25">
        <w:t xml:space="preserve"> </w:t>
      </w:r>
      <w:r w:rsidR="00BE5C25" w:rsidRPr="00490B4F">
        <w:rPr>
          <w:b/>
          <w:bCs/>
        </w:rPr>
        <w:t>(Fig. 3A)</w:t>
      </w:r>
      <w:r w:rsidR="00BE5C25">
        <w:t xml:space="preserve">. </w:t>
      </w:r>
      <w:r w:rsidR="00D727A9">
        <w:t xml:space="preserve"> </w:t>
      </w:r>
    </w:p>
    <w:p w14:paraId="59FA28EC" w14:textId="77777777" w:rsidR="005B2672" w:rsidRDefault="005B2672" w:rsidP="002718F9">
      <w:pPr>
        <w:jc w:val="both"/>
        <w:rPr>
          <w:b/>
          <w:bCs/>
          <w:i/>
          <w:iCs/>
        </w:rPr>
      </w:pPr>
    </w:p>
    <w:p w14:paraId="1181ED67" w14:textId="77777777" w:rsidR="00506059" w:rsidRDefault="0050605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940E85" w14:paraId="62D24E92" w14:textId="77777777" w:rsidTr="00490B4F">
        <w:tc>
          <w:tcPr>
            <w:tcW w:w="4680" w:type="dxa"/>
          </w:tcPr>
          <w:p w14:paraId="124CD172" w14:textId="374948FD" w:rsidR="00940E85" w:rsidRPr="00490B4F" w:rsidRDefault="00FB6965" w:rsidP="002718F9">
            <w:pPr>
              <w:jc w:val="both"/>
              <w:rPr>
                <w:rFonts w:ascii="Arial" w:hAnsi="Arial" w:cs="Arial"/>
                <w:b/>
                <w:bCs/>
                <w:sz w:val="20"/>
                <w:szCs w:val="20"/>
              </w:rPr>
            </w:pPr>
            <w:r w:rsidRPr="00490B4F">
              <w:rPr>
                <w:rFonts w:ascii="Arial" w:hAnsi="Arial" w:cs="Arial"/>
                <w:b/>
                <w:bCs/>
                <w:sz w:val="20"/>
                <w:szCs w:val="20"/>
              </w:rPr>
              <w:lastRenderedPageBreak/>
              <w:t>A.</w:t>
            </w:r>
            <w:r w:rsidR="00CB17C2">
              <w:rPr>
                <w:rFonts w:ascii="Arial" w:hAnsi="Arial" w:cs="Arial"/>
                <w:b/>
                <w:bCs/>
                <w:sz w:val="20"/>
                <w:szCs w:val="20"/>
              </w:rPr>
              <w:t xml:space="preserve"> SWB trend (first series)</w:t>
            </w:r>
          </w:p>
        </w:tc>
        <w:tc>
          <w:tcPr>
            <w:tcW w:w="4680" w:type="dxa"/>
          </w:tcPr>
          <w:p w14:paraId="280BAC00" w14:textId="7B639D9E" w:rsidR="00940E85" w:rsidRDefault="00FB6965" w:rsidP="002718F9">
            <w:pPr>
              <w:jc w:val="both"/>
              <w:rPr>
                <w:b/>
                <w:bCs/>
                <w:i/>
                <w:iCs/>
              </w:rPr>
            </w:pPr>
            <w:r>
              <w:rPr>
                <w:rFonts w:ascii="Arial" w:hAnsi="Arial" w:cs="Arial"/>
                <w:b/>
                <w:bCs/>
                <w:sz w:val="20"/>
                <w:szCs w:val="20"/>
              </w:rPr>
              <w:t>B</w:t>
            </w:r>
            <w:r w:rsidRPr="00C4279C">
              <w:rPr>
                <w:rFonts w:ascii="Arial" w:hAnsi="Arial" w:cs="Arial"/>
                <w:b/>
                <w:bCs/>
                <w:sz w:val="20"/>
                <w:szCs w:val="20"/>
              </w:rPr>
              <w:t>.</w:t>
            </w:r>
            <w:r w:rsidR="00CB17C2">
              <w:rPr>
                <w:rFonts w:ascii="Arial" w:hAnsi="Arial" w:cs="Arial"/>
                <w:b/>
                <w:bCs/>
                <w:sz w:val="20"/>
                <w:szCs w:val="20"/>
              </w:rPr>
              <w:t xml:space="preserve"> Cooperation trend (first series)</w:t>
            </w:r>
          </w:p>
        </w:tc>
      </w:tr>
      <w:tr w:rsidR="00940E85" w14:paraId="2BA37D22" w14:textId="77777777" w:rsidTr="00490B4F">
        <w:tc>
          <w:tcPr>
            <w:tcW w:w="4680" w:type="dxa"/>
          </w:tcPr>
          <w:p w14:paraId="391D1753" w14:textId="48371270" w:rsidR="00940E85" w:rsidRDefault="00CB17C2" w:rsidP="002718F9">
            <w:pPr>
              <w:jc w:val="both"/>
              <w:rPr>
                <w:b/>
                <w:bCs/>
                <w:i/>
                <w:iCs/>
              </w:rPr>
            </w:pPr>
            <w:r>
              <w:rPr>
                <w:b/>
                <w:bCs/>
                <w:i/>
                <w:iCs/>
                <w:noProof/>
              </w:rPr>
              <w:drawing>
                <wp:inline distT="0" distB="0" distL="0" distR="0" wp14:anchorId="03CB3A3E" wp14:editId="669022B3">
                  <wp:extent cx="2837330" cy="17023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2861799" cy="1717079"/>
                          </a:xfrm>
                          <a:prstGeom prst="rect">
                            <a:avLst/>
                          </a:prstGeom>
                        </pic:spPr>
                      </pic:pic>
                    </a:graphicData>
                  </a:graphic>
                </wp:inline>
              </w:drawing>
            </w:r>
          </w:p>
        </w:tc>
        <w:tc>
          <w:tcPr>
            <w:tcW w:w="4680" w:type="dxa"/>
          </w:tcPr>
          <w:p w14:paraId="2C148E4A" w14:textId="28E7674E" w:rsidR="00940E85" w:rsidRDefault="00CB17C2" w:rsidP="002718F9">
            <w:pPr>
              <w:jc w:val="both"/>
              <w:rPr>
                <w:b/>
                <w:bCs/>
                <w:i/>
                <w:iCs/>
              </w:rPr>
            </w:pPr>
            <w:r>
              <w:rPr>
                <w:b/>
                <w:bCs/>
                <w:i/>
                <w:iCs/>
                <w:noProof/>
              </w:rPr>
              <w:drawing>
                <wp:inline distT="0" distB="0" distL="0" distR="0" wp14:anchorId="5072F566" wp14:editId="57D44C12">
                  <wp:extent cx="2837329" cy="17023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2856529" cy="1713917"/>
                          </a:xfrm>
                          <a:prstGeom prst="rect">
                            <a:avLst/>
                          </a:prstGeom>
                        </pic:spPr>
                      </pic:pic>
                    </a:graphicData>
                  </a:graphic>
                </wp:inline>
              </w:drawing>
            </w:r>
          </w:p>
        </w:tc>
      </w:tr>
      <w:tr w:rsidR="00940E85" w14:paraId="01F24B43" w14:textId="77777777" w:rsidTr="00490B4F">
        <w:tc>
          <w:tcPr>
            <w:tcW w:w="4680" w:type="dxa"/>
          </w:tcPr>
          <w:p w14:paraId="3A04496F" w14:textId="784FF883" w:rsidR="00940E85" w:rsidRDefault="00FB6965" w:rsidP="002718F9">
            <w:pPr>
              <w:jc w:val="both"/>
              <w:rPr>
                <w:b/>
                <w:bCs/>
                <w:i/>
                <w:iCs/>
              </w:rPr>
            </w:pPr>
            <w:r>
              <w:rPr>
                <w:rFonts w:ascii="Arial" w:hAnsi="Arial" w:cs="Arial"/>
                <w:b/>
                <w:bCs/>
                <w:sz w:val="20"/>
                <w:szCs w:val="20"/>
              </w:rPr>
              <w:t>C</w:t>
            </w:r>
            <w:r w:rsidRPr="00C4279C">
              <w:rPr>
                <w:rFonts w:ascii="Arial" w:hAnsi="Arial" w:cs="Arial"/>
                <w:b/>
                <w:bCs/>
                <w:sz w:val="20"/>
                <w:szCs w:val="20"/>
              </w:rPr>
              <w:t>.</w:t>
            </w:r>
            <w:r w:rsidR="00E2602E">
              <w:rPr>
                <w:rFonts w:ascii="Arial" w:hAnsi="Arial" w:cs="Arial"/>
                <w:b/>
                <w:bCs/>
                <w:sz w:val="20"/>
                <w:szCs w:val="20"/>
              </w:rPr>
              <w:t xml:space="preserve"> SWB trend (second series)</w:t>
            </w:r>
          </w:p>
        </w:tc>
        <w:tc>
          <w:tcPr>
            <w:tcW w:w="4680" w:type="dxa"/>
          </w:tcPr>
          <w:p w14:paraId="5181F71F" w14:textId="2288808C" w:rsidR="00940E85" w:rsidRDefault="00FB6965" w:rsidP="002718F9">
            <w:pPr>
              <w:jc w:val="both"/>
              <w:rPr>
                <w:b/>
                <w:bCs/>
                <w:i/>
                <w:iCs/>
              </w:rPr>
            </w:pPr>
            <w:r>
              <w:rPr>
                <w:rFonts w:ascii="Arial" w:hAnsi="Arial" w:cs="Arial"/>
                <w:b/>
                <w:bCs/>
                <w:sz w:val="20"/>
                <w:szCs w:val="20"/>
              </w:rPr>
              <w:t>D</w:t>
            </w:r>
            <w:r w:rsidRPr="00C4279C">
              <w:rPr>
                <w:rFonts w:ascii="Arial" w:hAnsi="Arial" w:cs="Arial"/>
                <w:b/>
                <w:bCs/>
                <w:sz w:val="20"/>
                <w:szCs w:val="20"/>
              </w:rPr>
              <w:t>.</w:t>
            </w:r>
            <w:r w:rsidR="00E2602E">
              <w:rPr>
                <w:rFonts w:ascii="Arial" w:hAnsi="Arial" w:cs="Arial"/>
                <w:b/>
                <w:bCs/>
                <w:sz w:val="20"/>
                <w:szCs w:val="20"/>
              </w:rPr>
              <w:t xml:space="preserve"> Cooperation trend (second series)</w:t>
            </w:r>
          </w:p>
        </w:tc>
      </w:tr>
      <w:tr w:rsidR="00940E85" w14:paraId="2BFE838C" w14:textId="77777777" w:rsidTr="00490B4F">
        <w:tc>
          <w:tcPr>
            <w:tcW w:w="4680" w:type="dxa"/>
          </w:tcPr>
          <w:p w14:paraId="473E0B80" w14:textId="032599E1" w:rsidR="00940E85" w:rsidRDefault="00CB17C2" w:rsidP="002718F9">
            <w:pPr>
              <w:jc w:val="both"/>
              <w:rPr>
                <w:b/>
                <w:bCs/>
                <w:i/>
                <w:iCs/>
              </w:rPr>
            </w:pPr>
            <w:r>
              <w:rPr>
                <w:b/>
                <w:bCs/>
                <w:i/>
                <w:iCs/>
                <w:noProof/>
              </w:rPr>
              <w:drawing>
                <wp:inline distT="0" distB="0" distL="0" distR="0" wp14:anchorId="548D0EE6" wp14:editId="770D6D8A">
                  <wp:extent cx="2830195" cy="1698117"/>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2864789" cy="1718874"/>
                          </a:xfrm>
                          <a:prstGeom prst="rect">
                            <a:avLst/>
                          </a:prstGeom>
                        </pic:spPr>
                      </pic:pic>
                    </a:graphicData>
                  </a:graphic>
                </wp:inline>
              </w:drawing>
            </w:r>
          </w:p>
        </w:tc>
        <w:tc>
          <w:tcPr>
            <w:tcW w:w="4680" w:type="dxa"/>
          </w:tcPr>
          <w:p w14:paraId="324C1641" w14:textId="2E8FA227" w:rsidR="00940E85" w:rsidRDefault="00CB17C2" w:rsidP="002718F9">
            <w:pPr>
              <w:jc w:val="both"/>
              <w:rPr>
                <w:b/>
                <w:bCs/>
                <w:i/>
                <w:iCs/>
              </w:rPr>
            </w:pPr>
            <w:r>
              <w:rPr>
                <w:b/>
                <w:bCs/>
                <w:i/>
                <w:iCs/>
                <w:noProof/>
              </w:rPr>
              <w:drawing>
                <wp:inline distT="0" distB="0" distL="0" distR="0" wp14:anchorId="574C8DCE" wp14:editId="42FED18B">
                  <wp:extent cx="2835087" cy="170105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2854451" cy="1712671"/>
                          </a:xfrm>
                          <a:prstGeom prst="rect">
                            <a:avLst/>
                          </a:prstGeom>
                        </pic:spPr>
                      </pic:pic>
                    </a:graphicData>
                  </a:graphic>
                </wp:inline>
              </w:drawing>
            </w:r>
          </w:p>
        </w:tc>
      </w:tr>
      <w:tr w:rsidR="00FB6965" w14:paraId="2145E668" w14:textId="77777777" w:rsidTr="00490B4F">
        <w:tc>
          <w:tcPr>
            <w:tcW w:w="9360" w:type="dxa"/>
            <w:gridSpan w:val="2"/>
          </w:tcPr>
          <w:p w14:paraId="26DDAD16" w14:textId="55E11548" w:rsidR="00FB6965" w:rsidRDefault="00FB6965" w:rsidP="002718F9">
            <w:pPr>
              <w:jc w:val="both"/>
              <w:rPr>
                <w:b/>
                <w:bCs/>
                <w:i/>
                <w:iCs/>
              </w:rPr>
            </w:pPr>
            <w:r w:rsidRPr="00BF1CE4">
              <w:rPr>
                <w:rFonts w:ascii="Arial" w:hAnsi="Arial" w:cs="Arial"/>
                <w:b/>
                <w:bCs/>
                <w:sz w:val="20"/>
                <w:szCs w:val="20"/>
              </w:rPr>
              <w:t xml:space="preserve">Figure </w:t>
            </w:r>
            <w:r>
              <w:rPr>
                <w:rFonts w:ascii="Arial" w:hAnsi="Arial" w:cs="Arial"/>
                <w:b/>
                <w:bCs/>
                <w:sz w:val="20"/>
                <w:szCs w:val="20"/>
              </w:rPr>
              <w:t>3</w:t>
            </w:r>
            <w:r w:rsidRPr="00BF1CE4">
              <w:rPr>
                <w:rFonts w:ascii="Arial" w:hAnsi="Arial" w:cs="Arial"/>
                <w:b/>
                <w:bCs/>
                <w:sz w:val="20"/>
                <w:szCs w:val="20"/>
              </w:rPr>
              <w:t xml:space="preserve">. </w:t>
            </w:r>
            <w:r w:rsidR="00FB1F93">
              <w:rPr>
                <w:rFonts w:ascii="Arial" w:hAnsi="Arial" w:cs="Arial"/>
                <w:b/>
                <w:bCs/>
                <w:sz w:val="20"/>
                <w:szCs w:val="20"/>
              </w:rPr>
              <w:t xml:space="preserve">The trends of subjective well-being (SWB) and cooperation rate over the 15 rounds in the first and second series of experiments. </w:t>
            </w:r>
            <w:r w:rsidR="00FB1F93" w:rsidRPr="00490B4F">
              <w:rPr>
                <w:rFonts w:ascii="Arial" w:hAnsi="Arial" w:cs="Arial"/>
                <w:sz w:val="20"/>
                <w:szCs w:val="20"/>
              </w:rPr>
              <w:t xml:space="preserve">The shades represent the </w:t>
            </w:r>
            <w:r w:rsidR="00506059" w:rsidRPr="00490B4F">
              <w:rPr>
                <w:rFonts w:ascii="Arial" w:hAnsi="Arial" w:cs="Arial"/>
                <w:sz w:val="20"/>
                <w:szCs w:val="20"/>
              </w:rPr>
              <w:t>mean</w:t>
            </w:r>
            <w:r w:rsidR="00506059">
              <w:rPr>
                <w:rFonts w:ascii="Arial" w:hAnsi="Arial" w:cs="Arial"/>
                <w:sz w:val="20"/>
                <w:szCs w:val="20"/>
              </w:rPr>
              <w:t>s</w:t>
            </w:r>
            <w:r w:rsidR="00FB1F93" w:rsidRPr="00490B4F">
              <w:rPr>
                <w:rFonts w:ascii="Arial" w:hAnsi="Arial" w:cs="Arial"/>
                <w:sz w:val="20"/>
                <w:szCs w:val="20"/>
              </w:rPr>
              <w:t xml:space="preserve"> </w:t>
            </w:r>
            <w:r w:rsidR="00FB1F93" w:rsidRPr="00490B4F">
              <w:rPr>
                <w:rFonts w:ascii="Arial" w:hAnsi="Arial" w:cs="Arial"/>
                <w:sz w:val="20"/>
                <w:szCs w:val="20"/>
              </w:rPr>
              <w:sym w:font="Symbol" w:char="F0B1"/>
            </w:r>
            <w:r w:rsidR="00FB1F93" w:rsidRPr="00490B4F">
              <w:rPr>
                <w:rFonts w:ascii="Arial" w:hAnsi="Arial" w:cs="Arial"/>
                <w:sz w:val="20"/>
                <w:szCs w:val="20"/>
              </w:rPr>
              <w:t xml:space="preserve"> standard error</w:t>
            </w:r>
            <w:r w:rsidR="00506059">
              <w:rPr>
                <w:rFonts w:ascii="Arial" w:hAnsi="Arial" w:cs="Arial"/>
                <w:sz w:val="20"/>
                <w:szCs w:val="20"/>
              </w:rPr>
              <w:t>s</w:t>
            </w:r>
            <w:r w:rsidR="00506059" w:rsidRPr="00490B4F">
              <w:rPr>
                <w:rFonts w:ascii="Arial" w:hAnsi="Arial" w:cs="Arial"/>
                <w:sz w:val="20"/>
                <w:szCs w:val="20"/>
              </w:rPr>
              <w:t xml:space="preserve"> estimated from multilevel regression models.</w:t>
            </w:r>
          </w:p>
        </w:tc>
      </w:tr>
    </w:tbl>
    <w:p w14:paraId="073CF59A" w14:textId="77777777" w:rsidR="00506059" w:rsidRDefault="00506059" w:rsidP="002718F9">
      <w:pPr>
        <w:jc w:val="both"/>
        <w:rPr>
          <w:b/>
          <w:bCs/>
          <w:i/>
          <w:iCs/>
        </w:rPr>
      </w:pPr>
    </w:p>
    <w:p w14:paraId="2C349EAD" w14:textId="2409B347" w:rsidR="00BE5C25" w:rsidRDefault="00CD06D7" w:rsidP="0077481A">
      <w:pPr>
        <w:jc w:val="both"/>
      </w:pPr>
      <w:r w:rsidRPr="00266E3C">
        <w:rPr>
          <w:b/>
          <w:bCs/>
          <w:i/>
          <w:iCs/>
        </w:rPr>
        <w:t>Mediation analysis.</w:t>
      </w:r>
      <w:r>
        <w:t xml:space="preserve"> </w:t>
      </w:r>
      <w:r w:rsidR="00730B11">
        <w:t>We further investigated a</w:t>
      </w:r>
      <w:r w:rsidR="00317B7E">
        <w:t xml:space="preserve"> </w:t>
      </w:r>
      <w:r w:rsidR="006410DE">
        <w:t xml:space="preserve">mediating </w:t>
      </w:r>
      <w:r w:rsidR="00317B7E">
        <w:t xml:space="preserve">role of </w:t>
      </w:r>
      <w:r w:rsidR="00AD19DE">
        <w:t xml:space="preserve">the </w:t>
      </w:r>
      <w:r w:rsidR="006056E4">
        <w:t xml:space="preserve">magnitude of </w:t>
      </w:r>
      <w:r w:rsidR="00730B11">
        <w:t>cooperati</w:t>
      </w:r>
      <w:r w:rsidR="00AD19DE">
        <w:t xml:space="preserve">veness </w:t>
      </w:r>
      <w:r w:rsidR="006056E4">
        <w:t xml:space="preserve">in </w:t>
      </w:r>
      <w:r w:rsidR="006056E4" w:rsidRPr="00516FC8">
        <w:t xml:space="preserve">each </w:t>
      </w:r>
      <w:r w:rsidR="0068451B" w:rsidRPr="00516FC8">
        <w:t>group</w:t>
      </w:r>
      <w:r w:rsidR="00227395" w:rsidRPr="00516FC8">
        <w:t xml:space="preserve"> </w:t>
      </w:r>
      <w:r w:rsidR="00DE7295">
        <w:t>with respect to</w:t>
      </w:r>
      <w:r w:rsidR="00DE7295" w:rsidRPr="00516FC8">
        <w:t xml:space="preserve"> </w:t>
      </w:r>
      <w:r w:rsidR="00BA0DD2" w:rsidRPr="00266E3C">
        <w:t>how wealth invisibility could produce the increments in SWB</w:t>
      </w:r>
      <w:r w:rsidR="006410DE" w:rsidRPr="00516FC8">
        <w:t>.</w:t>
      </w:r>
      <w:r w:rsidR="002A07A0" w:rsidRPr="002A07A0">
        <w:t xml:space="preserve"> </w:t>
      </w:r>
      <w:r w:rsidR="00A579A1">
        <w:t>A</w:t>
      </w:r>
      <w:r w:rsidR="00A579A1" w:rsidRPr="000120D4">
        <w:t xml:space="preserve">s in past experiments </w:t>
      </w:r>
      <w:r w:rsidR="00A579A1" w:rsidRPr="000120D4">
        <w:fldChar w:fldCharType="begin"/>
      </w:r>
      <w:r w:rsidR="008840B4">
        <w:instrText xml:space="preserve"> ADDIN EN.CITE &lt;EndNote&gt;&lt;Cite&gt;&lt;Author&gt;Nishi&lt;/Author&gt;&lt;Year&gt;2015&lt;/Year&gt;&lt;RecNum&gt;7449&lt;/RecNum&gt;&lt;DisplayText&gt;&lt;style face="superscript"&gt;[23]&lt;/style&gt;&lt;/DisplayText&gt;&lt;record&gt;&lt;rec-number&gt;7449&lt;/rec-number&gt;&lt;foreign-keys&gt;&lt;key app="EN" db-id="edz5r9daaawrswevsvjxzptlx5sas5dwxfvd" timestamp="1457800259" guid="661ded97-0a79-4a88-94d1-b7be63247e1e"&gt;7449&lt;/key&gt;&lt;/foreign-keys&gt;&lt;ref-type name="Journal Article"&gt;17&lt;/ref-type&gt;&lt;contributors&gt;&lt;authors&gt;&lt;author&gt;Nishi, A.&lt;/author&gt;&lt;author&gt;Shirado, H.&lt;/author&gt;&lt;author&gt;Rand, D. G.&lt;/author&gt;&lt;author&gt;Christakis, N. A.&lt;/author&gt;&lt;/authors&gt;&lt;/contributors&gt;&lt;auth-address&gt;Yale Univ, Yale Inst Network Sci, New Haven, CT 06520 USA&amp;#xD;Yale Univ, Dept Sociol, New Haven, CT 06520 USA&amp;#xD;Yale Univ, Dept Psychol, New Haven, CT 06520 USA&amp;#xD;Yale Univ, Dept Econ, New Haven, CT 06520 USA&amp;#xD;Yale Univ, Dept Ecol &amp;amp; Evolutionary Biol, New Haven, CT 06520 USA&amp;#xD;Yale Univ, Dept Med, New Haven, CT 06520 USA&lt;/auth-address&gt;&lt;titles&gt;&lt;title&gt;Inequality and visibility of wealth in experimental social networks&lt;/title&gt;&lt;secondary-title&gt;Nature&lt;/secondary-title&gt;&lt;alt-title&gt;Nature&lt;/alt-title&gt;&lt;/titles&gt;&lt;periodical&gt;&lt;full-title&gt;Nature&lt;/full-title&gt;&lt;/periodical&gt;&lt;alt-periodical&gt;&lt;full-title&gt;Nature&lt;/full-title&gt;&lt;/alt-periodical&gt;&lt;pages&gt;426-429&lt;/pages&gt;&lt;volume&gt;526&lt;/volume&gt;&lt;number&gt;7573&lt;/number&gt;&lt;keywords&gt;&lt;keyword&gt;hunter-gatherers&lt;/keyword&gt;&lt;keyword&gt;promote cooperation&lt;/keyword&gt;&lt;keyword&gt;humans&lt;/keyword&gt;&lt;keyword&gt;preferences&lt;/keyword&gt;&lt;keyword&gt;aversion&lt;/keyword&gt;&lt;/keywords&gt;&lt;dates&gt;&lt;year&gt;2015&lt;/year&gt;&lt;pub-dates&gt;&lt;date&gt;Oct 15&lt;/date&gt;&lt;/pub-dates&gt;&lt;/dates&gt;&lt;isbn&gt;0028-0836&lt;/isbn&gt;&lt;accession-num&gt;26352469 &lt;/accession-num&gt;&lt;urls&gt;&lt;related-urls&gt;&lt;url&gt;&amp;lt;Go to ISI&amp;gt;://WOS:000362730200050&lt;/url&gt;&lt;/related-urls&gt;&lt;/urls&gt;&lt;electronic-resource-num&gt;10.1038/nature15392&lt;/electronic-resource-num&gt;&lt;language&gt;English&lt;/language&gt;&lt;/record&gt;&lt;/Cite&gt;&lt;/EndNote&gt;</w:instrText>
      </w:r>
      <w:r w:rsidR="00A579A1" w:rsidRPr="000120D4">
        <w:fldChar w:fldCharType="separate"/>
      </w:r>
      <w:r w:rsidR="008840B4" w:rsidRPr="008840B4">
        <w:rPr>
          <w:noProof/>
          <w:vertAlign w:val="superscript"/>
        </w:rPr>
        <w:t>[23]</w:t>
      </w:r>
      <w:r w:rsidR="00A579A1" w:rsidRPr="000120D4">
        <w:fldChar w:fldCharType="end"/>
      </w:r>
      <w:r w:rsidR="00A579A1">
        <w:t xml:space="preserve">, </w:t>
      </w:r>
      <w:r w:rsidR="00A7508B">
        <w:t>study participants</w:t>
      </w:r>
      <w:r w:rsidR="00A579A1">
        <w:t xml:space="preserve"> </w:t>
      </w:r>
      <w:r w:rsidR="00A7508B">
        <w:t xml:space="preserve">received higher levels of cooperation from their social networks </w:t>
      </w:r>
      <w:r w:rsidR="00A579A1">
        <w:t xml:space="preserve">in the invisible wealth condition </w:t>
      </w:r>
      <w:r w:rsidR="00A579A1" w:rsidRPr="00C71281">
        <w:t>(</w:t>
      </w:r>
      <w:r w:rsidR="00A579A1">
        <w:t xml:space="preserve">the group-level cooperation rate of </w:t>
      </w:r>
      <w:r w:rsidR="00A579A1" w:rsidRPr="00C71281">
        <w:t xml:space="preserve">78.4%; </w:t>
      </w:r>
      <w:proofErr w:type="spellStart"/>
      <w:r w:rsidR="00A579A1" w:rsidRPr="00C71281">
        <w:t>s.e</w:t>
      </w:r>
      <w:proofErr w:type="spellEnd"/>
      <w:r w:rsidR="00A579A1" w:rsidRPr="00C71281">
        <w:t xml:space="preserve"> = </w:t>
      </w:r>
      <w:r w:rsidR="00A579A1" w:rsidRPr="000120D4">
        <w:t>0.029)</w:t>
      </w:r>
      <w:r w:rsidR="00A579A1">
        <w:t xml:space="preserve"> than in the visible wealth condition </w:t>
      </w:r>
      <w:r w:rsidR="00A579A1" w:rsidRPr="000120D4">
        <w:t xml:space="preserve">(71.5%; </w:t>
      </w:r>
      <w:proofErr w:type="spellStart"/>
      <w:r w:rsidR="00A579A1" w:rsidRPr="000120D4">
        <w:t>s.e</w:t>
      </w:r>
      <w:proofErr w:type="spellEnd"/>
      <w:r w:rsidR="00A579A1" w:rsidRPr="000120D4">
        <w:t xml:space="preserve"> = 0.027) (P = 0.083)</w:t>
      </w:r>
      <w:r w:rsidR="00A579A1">
        <w:t xml:space="preserve"> in the present experimental setting</w:t>
      </w:r>
      <w:r w:rsidR="00446BF8">
        <w:t xml:space="preserve"> (see also </w:t>
      </w:r>
      <w:r w:rsidR="00446BF8" w:rsidRPr="00490B4F">
        <w:rPr>
          <w:b/>
          <w:bCs/>
        </w:rPr>
        <w:t>Fig. 3B</w:t>
      </w:r>
      <w:r w:rsidR="00446BF8">
        <w:t>)</w:t>
      </w:r>
      <w:r w:rsidR="00A579A1">
        <w:t xml:space="preserve">. </w:t>
      </w:r>
      <w:r w:rsidR="002718F9">
        <w:t xml:space="preserve">In addition, </w:t>
      </w:r>
      <w:r w:rsidR="00D6071F">
        <w:t>other</w:t>
      </w:r>
      <w:r w:rsidR="0019441C">
        <w:t xml:space="preserve"> studies</w:t>
      </w:r>
      <w:r w:rsidR="00D6071F">
        <w:t xml:space="preserve"> reported</w:t>
      </w:r>
      <w:r w:rsidR="0019441C">
        <w:t xml:space="preserve"> that</w:t>
      </w:r>
      <w:r w:rsidR="00D6071F">
        <w:t xml:space="preserve"> </w:t>
      </w:r>
      <w:r w:rsidR="002718F9">
        <w:t xml:space="preserve">people who </w:t>
      </w:r>
      <w:r w:rsidR="0019441C">
        <w:t>receive</w:t>
      </w:r>
      <w:r w:rsidR="002718F9">
        <w:t xml:space="preserve"> higher level</w:t>
      </w:r>
      <w:r w:rsidR="0019441C">
        <w:t>s</w:t>
      </w:r>
      <w:r w:rsidR="002718F9">
        <w:t xml:space="preserve"> of cooperation (or social support) from their social networks feel less conflicted </w:t>
      </w:r>
      <w:r w:rsidR="002718F9">
        <w:fldChar w:fldCharType="begin"/>
      </w:r>
      <w:r w:rsidR="008840B4">
        <w:instrText xml:space="preserve"> ADDIN EN.CITE &lt;EndNote&gt;&lt;Cite&gt;&lt;Author&gt;Nishi&lt;/Author&gt;&lt;Year&gt;2016&lt;/Year&gt;&lt;RecNum&gt;8172&lt;/RecNum&gt;&lt;DisplayText&gt;&lt;style face="superscript"&gt;[72]&lt;/style&gt;&lt;/DisplayText&gt;&lt;record&gt;&lt;rec-number&gt;8172&lt;/rec-number&gt;&lt;foreign-keys&gt;&lt;key app="EN" db-id="edz5r9daaawrswevsvjxzptlx5sas5dwxfvd" timestamp="1538375704" guid="f7e56f01-a601-4d1f-838b-880933461346"&gt;8172&lt;/key&gt;&lt;/foreign-keys&gt;&lt;ref-type name="Journal Article"&gt;17&lt;/ref-type&gt;&lt;contributors&gt;&lt;authors&gt;&lt;author&gt;Nishi, A.&lt;/author&gt;&lt;author&gt;Christakis, N. A.&lt;/author&gt;&lt;author&gt;Evans, A. M.&lt;/author&gt;&lt;author&gt;O&amp;apos;Malley, A. J.&lt;/author&gt;&lt;author&gt;Rand, D. G.&lt;/author&gt;&lt;/authors&gt;&lt;/contributors&gt;&lt;titles&gt;&lt;title&gt;Social environment shapes the speed of cooperation&lt;/title&gt;&lt;secondary-title&gt;Sci Rep&lt;/secondary-title&gt;&lt;/titles&gt;&lt;periodical&gt;&lt;full-title&gt;Sci Rep&lt;/full-title&gt;&lt;abbr-1&gt;Scientific reports&lt;/abbr-1&gt;&lt;/periodical&gt;&lt;pages&gt;29622&lt;/pages&gt;&lt;volume&gt;6&lt;/volume&gt;&lt;dates&gt;&lt;year&gt;2016&lt;/year&gt;&lt;/dates&gt;&lt;urls&gt;&lt;/urls&gt;&lt;custom2&gt;PMC4951649 &lt;/custom2&gt;&lt;/record&gt;&lt;/Cite&gt;&lt;/EndNote&gt;</w:instrText>
      </w:r>
      <w:r w:rsidR="002718F9">
        <w:fldChar w:fldCharType="separate"/>
      </w:r>
      <w:r w:rsidR="008840B4" w:rsidRPr="008840B4">
        <w:rPr>
          <w:noProof/>
          <w:vertAlign w:val="superscript"/>
        </w:rPr>
        <w:t>[72]</w:t>
      </w:r>
      <w:r w:rsidR="002718F9">
        <w:fldChar w:fldCharType="end"/>
      </w:r>
      <w:r w:rsidR="002718F9">
        <w:t xml:space="preserve"> and mentally healthier </w:t>
      </w:r>
      <w:r w:rsidR="0006327B">
        <w:fldChar w:fldCharType="begin">
          <w:fldData xml:space="preserve">PEVuZE5vdGU+PENpdGU+PEF1dGhvcj5UaG9pdHM8L0F1dGhvcj48WWVhcj4yMDExPC9ZZWFyPjxS
ZWNOdW0+ODIzOTwvUmVjTnVtPjxEaXNwbGF5VGV4dD48c3R5bGUgZmFjZT0ic3VwZXJzY3JpcHQi
Pls3MywgNzRdPC9zdHlsZT48L0Rpc3BsYXlUZXh0PjxyZWNvcmQ+PHJlYy1udW1iZXI+ODIzOTwv
cmVjLW51bWJlcj48Zm9yZWlnbi1rZXlzPjxrZXkgYXBwPSJFTiIgZGItaWQ9ImVkejVyOWRhYWF3
cnN3ZXZzdmp4enB0bHg1c2FzNWR3eGZ2ZCIgdGltZXN0YW1wPSIxNTcyMjM1NzgwIiBndWlkPSIw
NTgxYTM1OC01NzZhLTRkODItYWQ4NC0wYTlmMTc4ZTIwZGQiPjgyMzk8L2tleT48L2ZvcmVpZ24t
a2V5cz48cmVmLXR5cGUgbmFtZT0iSm91cm5hbCBBcnRpY2xlIj4xNzwvcmVmLXR5cGU+PGNvbnRy
aWJ1dG9ycz48YXV0aG9ycz48YXV0aG9yPlRob2l0cywgUC4gQS48L2F1dGhvcj48L2F1dGhvcnM+
PC9jb250cmlidXRvcnM+PGF1dGgtYWRkcmVzcz5EZXBhcnRtZW50IG9mIFNvY2lvbG9neSwgSW5k
aWFuYSBVbml2ZXJzaXR5LCBCbG9vbWluZ3RvbiwgQmxvb21pbmd0b24sIElOIDQ3NDA1LCBVU0Eu
IHB0aG9pdHNAaW5kaWFuYS5lZHU8L2F1dGgtYWRkcmVzcz48dGl0bGVzPjx0aXRsZT5NZWNoYW5p
c21zIGxpbmtpbmcgc29jaWFsIHRpZXMgYW5kIHN1cHBvcnQgdG8gcGh5c2ljYWwgYW5kIG1lbnRh
bCBoZWFsdGg8L3RpdGxlPjxzZWNvbmRhcnktdGl0bGU+SiBIZWFsdGggU29jIEJlaGF2PC9zZWNv
bmRhcnktdGl0bGU+PC90aXRsZXM+PHBlcmlvZGljYWw+PGZ1bGwtdGl0bGU+SiBIZWFsdGggU29j
IEJlaGF2PC9mdWxsLXRpdGxlPjwvcGVyaW9kaWNhbD48cGFnZXM+MTQ1LTYxPC9wYWdlcz48dm9s
dW1lPjUyPC92b2x1bWU+PG51bWJlcj4yPC9udW1iZXI+PGVkaXRpb24+MjAxMS8wNi8xNjwvZWRp
dGlvbj48a2V5d29yZHM+PGtleXdvcmQ+KkFkYXB0YXRpb24sIFBzeWNob2xvZ2ljYWw8L2tleXdv
cmQ+PGtleXdvcmQ+RW1vdGlvbnM8L2tleXdvcmQ+PGtleXdvcmQ+SGVhbHRoIFN0YXR1czwva2V5
d29yZD48a2V5d29yZD5IdW1hbnM8L2tleXdvcmQ+PGtleXdvcmQ+KkludGVycGVyc29uYWwgUmVs
YXRpb25zPC9rZXl3b3JkPjxrZXl3b3JkPipNZW50YWwgSGVhbHRoPC9rZXl3b3JkPjxrZXl3b3Jk
PlNlbGYgQ29uY2VwdDwva2V5d29yZD48a2V5d29yZD5Tb2NpYWwgUGVyY2VwdGlvbjwva2V5d29y
ZD48a2V5d29yZD4qU29jaWFsIFN1cHBvcnQ8L2tleXdvcmQ+PGtleXdvcmQ+KlN0cmVzcywgUHN5
Y2hvbG9naWNhbDwva2V5d29yZD48L2tleXdvcmRzPjxkYXRlcz48eWVhcj4yMDExPC95ZWFyPjxw
dWItZGF0ZXM+PGRhdGU+SnVuPC9kYXRlPjwvcHViLWRhdGVzPjwvZGF0ZXM+PGlzYm4+MjE1MC02
MDAwIChFbGVjdHJvbmljKSYjeEQ7MDAyMi0xNDY1IChMaW5raW5nKTwvaXNibj48YWNjZXNzaW9u
LW51bT4yMTY3MzE0MzwvYWNjZXNzaW9uLW51bT48dXJscz48cmVsYXRlZC11cmxzPjx1cmw+aHR0
cHM6Ly93d3cubmNiaS5ubG0ubmloLmdvdi9wdWJtZWQvMjE2NzMxNDM8L3VybD48L3JlbGF0ZWQt
dXJscz48L3VybHM+PGVsZWN0cm9uaWMtcmVzb3VyY2UtbnVtPjEwLjExNzcvMDAyMjE0NjUxMDM5
NTU5MjwvZWxlY3Ryb25pYy1yZXNvdXJjZS1udW0+PC9yZWNvcmQ+PC9DaXRlPjxDaXRlPjxBdXRo
b3I+R2FyaWVweTwvQXV0aG9yPjxZZWFyPjIwMTY8L1llYXI+PFJlY051bT44MjQwPC9SZWNOdW0+
PHJlY29yZD48cmVjLW51bWJlcj44MjQwPC9yZWMtbnVtYmVyPjxmb3JlaWduLWtleXM+PGtleSBh
cHA9IkVOIiBkYi1pZD0iZWR6NXI5ZGFhYXdyc3dldnN2anh6cHRseDVzYXM1ZHd4ZnZkIiB0aW1l
c3RhbXA9IjE1NzIyMzYwODMiIGd1aWQ9IjRmZDAxYjg3LWY1ODItNGZkNi1iNDI2LTA3YzYyNWQ5
YTE2NiI+ODI0MDwva2V5PjwvZm9yZWlnbi1rZXlzPjxyZWYtdHlwZSBuYW1lPSJKb3VybmFsIEFy
dGljbGUiPjE3PC9yZWYtdHlwZT48Y29udHJpYnV0b3JzPjxhdXRob3JzPjxhdXRob3I+R2FyaWVw
eSwgRy48L2F1dGhvcj48YXV0aG9yPkhvbmthbmllbWksIEguPC9hdXRob3I+PGF1dGhvcj5RdWVz
bmVsLVZhbGxlZSwgQS48L2F1dGhvcj48L2F1dGhvcnM+PC9jb250cmlidXRvcnM+PGF1dGgtYWRk
cmVzcz5HZW5ldmlldmUgR2FyaWVweSwgUGhELCBJbnN0aXR1dGUgZm9yIEhlYWx0aCBhbmQgU29j
aWFsIFBvbGljeSwgTWNHaWxsIFVuaXZlcnNpdHksIE1vbnRyZWFsLCBDYW5hZGE7IEhlbGVuYSBI
b25rYW5pZW1pLCBCU2MsIEludGVybmF0aW9uYWwgUmVzZWFyY2ggSW5mcmFzdHJ1Y3R1cmUgb24g
U29jaWFsIEluZXF1YWxpdGllcyBpbiBIZWFsdGgsIE1jR2lsbCBVbml2ZXJzaXR5LCBNb250cmVh
bCwgQ2FuYWRhOyBBbWVsaWUgUXVlc25lbC1WYWxsZWUsIE1TYywgUGhELCBJbnRlcm5hdGlvbmFs
IFJlc2VhcmNoIEluZnJhc3RydWN0dXJlIG9uIFNvY2lhbCBJbmVxdWFsaXRpZXMgaW4gSGVhbHRo
LCBEZXBhcnRtZW50IG9mIEVwaWRlbWlvbG9neSwgQmlvc3RhdGlzdGljcyBhbmQgT2NjdXBhdGlv
bmFsIEhlYWx0aCwgYW5kIERlcGFydG1lbnQgb2YgU29jaW9sb2d5LCBNY0dpbGwgVW5pdmVyc2l0
eSwgTW9udHJlYWwsIFF1ZWJlYywgQ2FuYWRhLiYjeEQ7R2VuZXZpZXZlIEdhcmllcHksIFBoRCwg
SW5zdGl0dXRlIGZvciBIZWFsdGggYW5kIFNvY2lhbCBQb2xpY3ksIE1jR2lsbCBVbml2ZXJzaXR5
LCBNb250cmVhbCwgQ2FuYWRhOyBIZWxlbmEgSG9ua2FuaWVtaSwgQlNjLCBJbnRlcm5hdGlvbmFs
IFJlc2VhcmNoIEluZnJhc3RydWN0dXJlIG9uIFNvY2lhbCBJbmVxdWFsaXRpZXMgaW4gSGVhbHRo
LCBNY0dpbGwgVW5pdmVyc2l0eSwgTW9udHJlYWwsIENhbmFkYTsgQW1lbGllIFF1ZXNuZWwtVmFs
bGVlLCBNU2MsIFBoRCwgSW50ZXJuYXRpb25hbCBSZXNlYXJjaCBJbmZyYXN0cnVjdHVyZSBvbiBT
b2NpYWwgSW5lcXVhbGl0aWVzIGluIEhlYWx0aCwgRGVwYXJ0bWVudCBvZiBFcGlkZW1pb2xvZ3ks
IEJpb3N0YXRpc3RpY3MgYW5kIE9jY3VwYXRpb25hbCBIZWFsdGgsIGFuZCBEZXBhcnRtZW50IG9m
IFNvY2lvbG9neSwgTWNHaWxsIFVuaXZlcnNpdHksIE1vbnRyZWFsLCBRdWViZWMsIENhbmFkYSBh
bWVsaWUucXVlc25lbHZhbGxlZUBtY2dpbGwuY2EuPC9hdXRoLWFkZHJlc3M+PHRpdGxlcz48dGl0
bGU+U29jaWFsIHN1cHBvcnQgYW5kIHByb3RlY3Rpb24gZnJvbSBkZXByZXNzaW9uOiBzeXN0ZW1h
dGljIHJldmlldyBvZiBjdXJyZW50IGZpbmRpbmdzIGluIFdlc3Rlcm4gY291bnRyaWVzPC90aXRs
ZT48c2Vjb25kYXJ5LXRpdGxlPkJyIEogUHN5Y2hpYXRyeTwvc2Vjb25kYXJ5LXRpdGxlPjwvdGl0
bGVzPjxwZXJpb2RpY2FsPjxmdWxsLXRpdGxlPkJyIEogUHN5Y2hpYXRyeTwvZnVsbC10aXRsZT48
L3BlcmlvZGljYWw+PHBhZ2VzPjI4NC0yOTM8L3BhZ2VzPjx2b2x1bWU+MjA5PC92b2x1bWU+PG51
bWJlcj40PC9udW1iZXI+PGVkaXRpb24+MjAxNi8wNy8yMzwvZWRpdGlvbj48a2V5d29yZHM+PGtl
eXdvcmQ+QWRvbGVzY2VudDwva2V5d29yZD48a2V5d29yZD5BZHVsdDwva2V5d29yZD48a2V5d29y
ZD5BZ2VkPC9rZXl3b3JkPjxrZXl3b3JkPkNoaWxkPC9rZXl3b3JkPjxrZXl3b3JkPipEZXByZXNz
aW9uPC9rZXl3b3JkPjxrZXl3b3JkPipEZXByZXNzaXZlIERpc29yZGVyPC9rZXl3b3JkPjxrZXl3
b3JkPkh1bWFuczwva2V5d29yZD48a2V5d29yZD5NaWRkbGUgQWdlZDwva2V5d29yZD48a2V5d29y
ZD5Qcm90ZWN0aXZlIEZhY3RvcnM8L2tleXdvcmQ+PGtleXdvcmQ+KlNvY2lhbCBTdXBwb3J0PC9r
ZXl3b3JkPjxrZXl3b3JkPllvdW5nIEFkdWx0PC9rZXl3b3JkPjwva2V5d29yZHM+PGRhdGVzPjx5
ZWFyPjIwMTY8L3llYXI+PHB1Yi1kYXRlcz48ZGF0ZT5PY3Q8L2RhdGU+PC9wdWItZGF0ZXM+PC9k
YXRlcz48aXNibj4xNDcyLTE0NjUgKEVsZWN0cm9uaWMpJiN4RDswMDA3LTEyNTAgKExpbmtpbmcp
PC9pc2JuPjxhY2Nlc3Npb24tbnVtPjI3NDQ1MzU1PC9hY2Nlc3Npb24tbnVtPjx1cmxzPjxyZWxh
dGVkLXVybHM+PHVybD5odHRwczovL3d3dy5uY2JpLm5sbS5uaWguZ292L3B1Ym1lZC8yNzQ0NTM1
NTwvdXJsPjwvcmVsYXRlZC11cmxzPjwvdXJscz48ZWxlY3Ryb25pYy1yZXNvdXJjZS1udW0+MTAu
MTE5Mi9ianAuYnAuMTE1LjE2OTA5NDwvZWxlY3Ryb25pYy1yZXNvdXJjZS1udW0+PC9yZWNvcmQ+
PC9DaXRlPjwvRW5kTm90ZT5=
</w:fldData>
        </w:fldChar>
      </w:r>
      <w:r w:rsidR="008840B4">
        <w:instrText xml:space="preserve"> ADDIN EN.CITE </w:instrText>
      </w:r>
      <w:r w:rsidR="008840B4">
        <w:fldChar w:fldCharType="begin">
          <w:fldData xml:space="preserve">PEVuZE5vdGU+PENpdGU+PEF1dGhvcj5UaG9pdHM8L0F1dGhvcj48WWVhcj4yMDExPC9ZZWFyPjxS
ZWNOdW0+ODIzOTwvUmVjTnVtPjxEaXNwbGF5VGV4dD48c3R5bGUgZmFjZT0ic3VwZXJzY3JpcHQi
Pls3MywgNzRdPC9zdHlsZT48L0Rpc3BsYXlUZXh0PjxyZWNvcmQ+PHJlYy1udW1iZXI+ODIzOTwv
cmVjLW51bWJlcj48Zm9yZWlnbi1rZXlzPjxrZXkgYXBwPSJFTiIgZGItaWQ9ImVkejVyOWRhYWF3
cnN3ZXZzdmp4enB0bHg1c2FzNWR3eGZ2ZCIgdGltZXN0YW1wPSIxNTcyMjM1NzgwIiBndWlkPSIw
NTgxYTM1OC01NzZhLTRkODItYWQ4NC0wYTlmMTc4ZTIwZGQiPjgyMzk8L2tleT48L2ZvcmVpZ24t
a2V5cz48cmVmLXR5cGUgbmFtZT0iSm91cm5hbCBBcnRpY2xlIj4xNzwvcmVmLXR5cGU+PGNvbnRy
aWJ1dG9ycz48YXV0aG9ycz48YXV0aG9yPlRob2l0cywgUC4gQS48L2F1dGhvcj48L2F1dGhvcnM+
PC9jb250cmlidXRvcnM+PGF1dGgtYWRkcmVzcz5EZXBhcnRtZW50IG9mIFNvY2lvbG9neSwgSW5k
aWFuYSBVbml2ZXJzaXR5LCBCbG9vbWluZ3RvbiwgQmxvb21pbmd0b24sIElOIDQ3NDA1LCBVU0Eu
IHB0aG9pdHNAaW5kaWFuYS5lZHU8L2F1dGgtYWRkcmVzcz48dGl0bGVzPjx0aXRsZT5NZWNoYW5p
c21zIGxpbmtpbmcgc29jaWFsIHRpZXMgYW5kIHN1cHBvcnQgdG8gcGh5c2ljYWwgYW5kIG1lbnRh
bCBoZWFsdGg8L3RpdGxlPjxzZWNvbmRhcnktdGl0bGU+SiBIZWFsdGggU29jIEJlaGF2PC9zZWNv
bmRhcnktdGl0bGU+PC90aXRsZXM+PHBlcmlvZGljYWw+PGZ1bGwtdGl0bGU+SiBIZWFsdGggU29j
IEJlaGF2PC9mdWxsLXRpdGxlPjwvcGVyaW9kaWNhbD48cGFnZXM+MTQ1LTYxPC9wYWdlcz48dm9s
dW1lPjUyPC92b2x1bWU+PG51bWJlcj4yPC9udW1iZXI+PGVkaXRpb24+MjAxMS8wNi8xNjwvZWRp
dGlvbj48a2V5d29yZHM+PGtleXdvcmQ+KkFkYXB0YXRpb24sIFBzeWNob2xvZ2ljYWw8L2tleXdv
cmQ+PGtleXdvcmQ+RW1vdGlvbnM8L2tleXdvcmQ+PGtleXdvcmQ+SGVhbHRoIFN0YXR1czwva2V5
d29yZD48a2V5d29yZD5IdW1hbnM8L2tleXdvcmQ+PGtleXdvcmQ+KkludGVycGVyc29uYWwgUmVs
YXRpb25zPC9rZXl3b3JkPjxrZXl3b3JkPipNZW50YWwgSGVhbHRoPC9rZXl3b3JkPjxrZXl3b3Jk
PlNlbGYgQ29uY2VwdDwva2V5d29yZD48a2V5d29yZD5Tb2NpYWwgUGVyY2VwdGlvbjwva2V5d29y
ZD48a2V5d29yZD4qU29jaWFsIFN1cHBvcnQ8L2tleXdvcmQ+PGtleXdvcmQ+KlN0cmVzcywgUHN5
Y2hvbG9naWNhbDwva2V5d29yZD48L2tleXdvcmRzPjxkYXRlcz48eWVhcj4yMDExPC95ZWFyPjxw
dWItZGF0ZXM+PGRhdGU+SnVuPC9kYXRlPjwvcHViLWRhdGVzPjwvZGF0ZXM+PGlzYm4+MjE1MC02
MDAwIChFbGVjdHJvbmljKSYjeEQ7MDAyMi0xNDY1IChMaW5raW5nKTwvaXNibj48YWNjZXNzaW9u
LW51bT4yMTY3MzE0MzwvYWNjZXNzaW9uLW51bT48dXJscz48cmVsYXRlZC11cmxzPjx1cmw+aHR0
cHM6Ly93d3cubmNiaS5ubG0ubmloLmdvdi9wdWJtZWQvMjE2NzMxNDM8L3VybD48L3JlbGF0ZWQt
dXJscz48L3VybHM+PGVsZWN0cm9uaWMtcmVzb3VyY2UtbnVtPjEwLjExNzcvMDAyMjE0NjUxMDM5
NTU5MjwvZWxlY3Ryb25pYy1yZXNvdXJjZS1udW0+PC9yZWNvcmQ+PC9DaXRlPjxDaXRlPjxBdXRo
b3I+R2FyaWVweTwvQXV0aG9yPjxZZWFyPjIwMTY8L1llYXI+PFJlY051bT44MjQwPC9SZWNOdW0+
PHJlY29yZD48cmVjLW51bWJlcj44MjQwPC9yZWMtbnVtYmVyPjxmb3JlaWduLWtleXM+PGtleSBh
cHA9IkVOIiBkYi1pZD0iZWR6NXI5ZGFhYXdyc3dldnN2anh6cHRseDVzYXM1ZHd4ZnZkIiB0aW1l
c3RhbXA9IjE1NzIyMzYwODMiIGd1aWQ9IjRmZDAxYjg3LWY1ODItNGZkNi1iNDI2LTA3YzYyNWQ5
YTE2NiI+ODI0MDwva2V5PjwvZm9yZWlnbi1rZXlzPjxyZWYtdHlwZSBuYW1lPSJKb3VybmFsIEFy
dGljbGUiPjE3PC9yZWYtdHlwZT48Y29udHJpYnV0b3JzPjxhdXRob3JzPjxhdXRob3I+R2FyaWVw
eSwgRy48L2F1dGhvcj48YXV0aG9yPkhvbmthbmllbWksIEguPC9hdXRob3I+PGF1dGhvcj5RdWVz
bmVsLVZhbGxlZSwgQS48L2F1dGhvcj48L2F1dGhvcnM+PC9jb250cmlidXRvcnM+PGF1dGgtYWRk
cmVzcz5HZW5ldmlldmUgR2FyaWVweSwgUGhELCBJbnN0aXR1dGUgZm9yIEhlYWx0aCBhbmQgU29j
aWFsIFBvbGljeSwgTWNHaWxsIFVuaXZlcnNpdHksIE1vbnRyZWFsLCBDYW5hZGE7IEhlbGVuYSBI
b25rYW5pZW1pLCBCU2MsIEludGVybmF0aW9uYWwgUmVzZWFyY2ggSW5mcmFzdHJ1Y3R1cmUgb24g
U29jaWFsIEluZXF1YWxpdGllcyBpbiBIZWFsdGgsIE1jR2lsbCBVbml2ZXJzaXR5LCBNb250cmVh
bCwgQ2FuYWRhOyBBbWVsaWUgUXVlc25lbC1WYWxsZWUsIE1TYywgUGhELCBJbnRlcm5hdGlvbmFs
IFJlc2VhcmNoIEluZnJhc3RydWN0dXJlIG9uIFNvY2lhbCBJbmVxdWFsaXRpZXMgaW4gSGVhbHRo
LCBEZXBhcnRtZW50IG9mIEVwaWRlbWlvbG9neSwgQmlvc3RhdGlzdGljcyBhbmQgT2NjdXBhdGlv
bmFsIEhlYWx0aCwgYW5kIERlcGFydG1lbnQgb2YgU29jaW9sb2d5LCBNY0dpbGwgVW5pdmVyc2l0
eSwgTW9udHJlYWwsIFF1ZWJlYywgQ2FuYWRhLiYjeEQ7R2VuZXZpZXZlIEdhcmllcHksIFBoRCwg
SW5zdGl0dXRlIGZvciBIZWFsdGggYW5kIFNvY2lhbCBQb2xpY3ksIE1jR2lsbCBVbml2ZXJzaXR5
LCBNb250cmVhbCwgQ2FuYWRhOyBIZWxlbmEgSG9ua2FuaWVtaSwgQlNjLCBJbnRlcm5hdGlvbmFs
IFJlc2VhcmNoIEluZnJhc3RydWN0dXJlIG9uIFNvY2lhbCBJbmVxdWFsaXRpZXMgaW4gSGVhbHRo
LCBNY0dpbGwgVW5pdmVyc2l0eSwgTW9udHJlYWwsIENhbmFkYTsgQW1lbGllIFF1ZXNuZWwtVmFs
bGVlLCBNU2MsIFBoRCwgSW50ZXJuYXRpb25hbCBSZXNlYXJjaCBJbmZyYXN0cnVjdHVyZSBvbiBT
b2NpYWwgSW5lcXVhbGl0aWVzIGluIEhlYWx0aCwgRGVwYXJ0bWVudCBvZiBFcGlkZW1pb2xvZ3ks
IEJpb3N0YXRpc3RpY3MgYW5kIE9jY3VwYXRpb25hbCBIZWFsdGgsIGFuZCBEZXBhcnRtZW50IG9m
IFNvY2lvbG9neSwgTWNHaWxsIFVuaXZlcnNpdHksIE1vbnRyZWFsLCBRdWViZWMsIENhbmFkYSBh
bWVsaWUucXVlc25lbHZhbGxlZUBtY2dpbGwuY2EuPC9hdXRoLWFkZHJlc3M+PHRpdGxlcz48dGl0
bGU+U29jaWFsIHN1cHBvcnQgYW5kIHByb3RlY3Rpb24gZnJvbSBkZXByZXNzaW9uOiBzeXN0ZW1h
dGljIHJldmlldyBvZiBjdXJyZW50IGZpbmRpbmdzIGluIFdlc3Rlcm4gY291bnRyaWVzPC90aXRs
ZT48c2Vjb25kYXJ5LXRpdGxlPkJyIEogUHN5Y2hpYXRyeTwvc2Vjb25kYXJ5LXRpdGxlPjwvdGl0
bGVzPjxwZXJpb2RpY2FsPjxmdWxsLXRpdGxlPkJyIEogUHN5Y2hpYXRyeTwvZnVsbC10aXRsZT48
L3BlcmlvZGljYWw+PHBhZ2VzPjI4NC0yOTM8L3BhZ2VzPjx2b2x1bWU+MjA5PC92b2x1bWU+PG51
bWJlcj40PC9udW1iZXI+PGVkaXRpb24+MjAxNi8wNy8yMzwvZWRpdGlvbj48a2V5d29yZHM+PGtl
eXdvcmQ+QWRvbGVzY2VudDwva2V5d29yZD48a2V5d29yZD5BZHVsdDwva2V5d29yZD48a2V5d29y
ZD5BZ2VkPC9rZXl3b3JkPjxrZXl3b3JkPkNoaWxkPC9rZXl3b3JkPjxrZXl3b3JkPipEZXByZXNz
aW9uPC9rZXl3b3JkPjxrZXl3b3JkPipEZXByZXNzaXZlIERpc29yZGVyPC9rZXl3b3JkPjxrZXl3
b3JkPkh1bWFuczwva2V5d29yZD48a2V5d29yZD5NaWRkbGUgQWdlZDwva2V5d29yZD48a2V5d29y
ZD5Qcm90ZWN0aXZlIEZhY3RvcnM8L2tleXdvcmQ+PGtleXdvcmQ+KlNvY2lhbCBTdXBwb3J0PC9r
ZXl3b3JkPjxrZXl3b3JkPllvdW5nIEFkdWx0PC9rZXl3b3JkPjwva2V5d29yZHM+PGRhdGVzPjx5
ZWFyPjIwMTY8L3llYXI+PHB1Yi1kYXRlcz48ZGF0ZT5PY3Q8L2RhdGU+PC9wdWItZGF0ZXM+PC9k
YXRlcz48aXNibj4xNDcyLTE0NjUgKEVsZWN0cm9uaWMpJiN4RDswMDA3LTEyNTAgKExpbmtpbmcp
PC9pc2JuPjxhY2Nlc3Npb24tbnVtPjI3NDQ1MzU1PC9hY2Nlc3Npb24tbnVtPjx1cmxzPjxyZWxh
dGVkLXVybHM+PHVybD5odHRwczovL3d3dy5uY2JpLm5sbS5uaWguZ292L3B1Ym1lZC8yNzQ0NTM1
NTwvdXJsPjwvcmVsYXRlZC11cmxzPjwvdXJscz48ZWxlY3Ryb25pYy1yZXNvdXJjZS1udW0+MTAu
MTE5Mi9ianAuYnAuMTE1LjE2OTA5NDwvZWxlY3Ryb25pYy1yZXNvdXJjZS1udW0+PC9yZWNvcmQ+
PC9DaXRlPjwvRW5kTm90ZT5=
</w:fldData>
        </w:fldChar>
      </w:r>
      <w:r w:rsidR="008840B4">
        <w:instrText xml:space="preserve"> ADDIN EN.CITE.DATA </w:instrText>
      </w:r>
      <w:r w:rsidR="008840B4">
        <w:fldChar w:fldCharType="end"/>
      </w:r>
      <w:r w:rsidR="0006327B">
        <w:fldChar w:fldCharType="separate"/>
      </w:r>
      <w:r w:rsidR="008840B4" w:rsidRPr="008840B4">
        <w:rPr>
          <w:noProof/>
          <w:vertAlign w:val="superscript"/>
        </w:rPr>
        <w:t>[73, 74]</w:t>
      </w:r>
      <w:r w:rsidR="0006327B">
        <w:fldChar w:fldCharType="end"/>
      </w:r>
      <w:r w:rsidR="002718F9">
        <w:t>.</w:t>
      </w:r>
      <w:r w:rsidR="005A7617">
        <w:t xml:space="preserve"> </w:t>
      </w:r>
      <w:r w:rsidR="005262AF" w:rsidRPr="000120D4">
        <w:t xml:space="preserve">Therefore, we hypothesized that </w:t>
      </w:r>
      <w:r w:rsidR="00A7508B">
        <w:t xml:space="preserve">the </w:t>
      </w:r>
      <w:r w:rsidR="007E563E">
        <w:t xml:space="preserve">proportion of </w:t>
      </w:r>
      <w:r w:rsidR="00A7508B">
        <w:t>cooperati</w:t>
      </w:r>
      <w:r w:rsidR="00BD44CE">
        <w:t>ve individuals</w:t>
      </w:r>
      <w:r w:rsidR="00A7508B">
        <w:t xml:space="preserve"> </w:t>
      </w:r>
      <w:r w:rsidR="007E563E">
        <w:t>among</w:t>
      </w:r>
      <w:r w:rsidR="00A7508B">
        <w:t xml:space="preserve"> the connecting neighbors of each study participant </w:t>
      </w:r>
      <w:r w:rsidR="007E563E">
        <w:t>(i.e.</w:t>
      </w:r>
      <w:r w:rsidR="00BD44CE">
        <w:t>,</w:t>
      </w:r>
      <w:r w:rsidR="007E563E">
        <w:t xml:space="preserve"> neighbors’ cooperativeness) mediated a path from wealth visibility to SWB. </w:t>
      </w:r>
      <w:r w:rsidR="000B1174">
        <w:t xml:space="preserve">A causal mediation </w:t>
      </w:r>
      <w:r w:rsidR="000B1174" w:rsidRPr="00395047">
        <w:t>analysis</w:t>
      </w:r>
      <w:r w:rsidR="00444539" w:rsidRPr="00395047">
        <w:t xml:space="preserve"> </w:t>
      </w:r>
      <w:r w:rsidR="00444539" w:rsidRPr="00395047">
        <w:fldChar w:fldCharType="begin"/>
      </w:r>
      <w:r w:rsidR="008840B4">
        <w:instrText xml:space="preserve"> ADDIN EN.CITE &lt;EndNote&gt;&lt;Cite&gt;&lt;Author&gt;Tingley&lt;/Author&gt;&lt;Year&gt;2014&lt;/Year&gt;&lt;RecNum&gt;8243&lt;/RecNum&gt;&lt;DisplayText&gt;&lt;style face="superscript"&gt;[75]&lt;/style&gt;&lt;/DisplayText&gt;&lt;record&gt;&lt;rec-number&gt;8243&lt;/rec-number&gt;&lt;foreign-keys&gt;&lt;key app="EN" db-id="edz5r9daaawrswevsvjxzptlx5sas5dwxfvd" timestamp="1572238108" guid="5cec1397-ae7d-4073-9f56-6f9f7c8cabac"&gt;8243&lt;/key&gt;&lt;/foreign-keys&gt;&lt;ref-type name="Journal Article"&gt;17&lt;/ref-type&gt;&lt;contributors&gt;&lt;authors&gt;&lt;author&gt;Tingley, D.&lt;/author&gt;&lt;author&gt;Yamamoto, T.&lt;/author&gt;&lt;author&gt;Hirose, K.&lt;/author&gt;&lt;author&gt;Keele, L.&lt;/author&gt;&lt;author&gt;Imai, K.&lt;/author&gt;&lt;/authors&gt;&lt;/contributors&gt;&lt;auth-address&gt;Harvard Univ, Dept Govt, Cambridge, MA 02138 USA&amp;#xD;MIT, Dept Polit Sci, Cambridge, MA 02139 USA&amp;#xD;Princeton Univ, Dept Polit, Princeton, NJ 08544 USA&amp;#xD;Penn State Univ, Dept Polit Sci, University Pk, PA 16802 USA&lt;/auth-address&gt;&lt;titles&gt;&lt;title&gt;mediation: R Package for Causal Mediation Analysis&lt;/title&gt;&lt;secondary-title&gt;Journal of Statistical Software&lt;/secondary-title&gt;&lt;alt-title&gt;J Stat Softw&lt;/alt-title&gt;&lt;/titles&gt;&lt;periodical&gt;&lt;full-title&gt;Journal of Statistical Software&lt;/full-title&gt;&lt;/periodical&gt;&lt;volume&gt;59&lt;/volume&gt;&lt;number&gt;5&lt;/number&gt;&lt;keywords&gt;&lt;keyword&gt;causal mechanisms&lt;/keyword&gt;&lt;keyword&gt;mediation analysis&lt;/keyword&gt;&lt;keyword&gt;mediation&lt;/keyword&gt;&lt;keyword&gt;r&lt;/keyword&gt;&lt;keyword&gt;sensitivity-analysis&lt;/keyword&gt;&lt;keyword&gt;identification&lt;/keyword&gt;&lt;keyword&gt;mechanisms&lt;/keyword&gt;&lt;/keywords&gt;&lt;dates&gt;&lt;year&gt;2014&lt;/year&gt;&lt;pub-dates&gt;&lt;date&gt;Aug&lt;/date&gt;&lt;/pub-dates&gt;&lt;/dates&gt;&lt;isbn&gt;1548-7660&lt;/isbn&gt;&lt;accession-num&gt;WOS:000341793300001&lt;/accession-num&gt;&lt;urls&gt;&lt;related-urls&gt;&lt;url&gt;&amp;lt;Go to ISI&amp;gt;://WOS:000341793300001&lt;/url&gt;&lt;/related-urls&gt;&lt;/urls&gt;&lt;language&gt;English&lt;/language&gt;&lt;/record&gt;&lt;/Cite&gt;&lt;/EndNote&gt;</w:instrText>
      </w:r>
      <w:r w:rsidR="00444539" w:rsidRPr="00395047">
        <w:fldChar w:fldCharType="separate"/>
      </w:r>
      <w:r w:rsidR="008840B4" w:rsidRPr="008840B4">
        <w:rPr>
          <w:noProof/>
          <w:vertAlign w:val="superscript"/>
        </w:rPr>
        <w:t>[75]</w:t>
      </w:r>
      <w:r w:rsidR="00444539" w:rsidRPr="00395047">
        <w:fldChar w:fldCharType="end"/>
      </w:r>
      <w:r w:rsidR="000B1174" w:rsidRPr="00395047">
        <w:t xml:space="preserve"> </w:t>
      </w:r>
      <w:r w:rsidR="00FD4D4B" w:rsidRPr="00395047">
        <w:t>(see Material and Methods)</w:t>
      </w:r>
      <w:r w:rsidR="000B1174">
        <w:t xml:space="preserve"> show</w:t>
      </w:r>
      <w:r w:rsidR="00991E66">
        <w:t>s</w:t>
      </w:r>
      <w:r w:rsidR="000B1174">
        <w:t xml:space="preserve"> that </w:t>
      </w:r>
      <w:r w:rsidR="00991E66">
        <w:t>the</w:t>
      </w:r>
      <w:r w:rsidR="000B1174">
        <w:t xml:space="preserve"> total effect of invisible wealth on SWB </w:t>
      </w:r>
      <w:r w:rsidR="000E1722">
        <w:t xml:space="preserve">is mediated by </w:t>
      </w:r>
      <w:r w:rsidR="00446BF8">
        <w:t xml:space="preserve">the </w:t>
      </w:r>
      <w:r w:rsidR="000E1722">
        <w:t xml:space="preserve">neighbors’ cooperativeness in social networks (average causal mediation effect) by 17.1% (P &lt; 0.001) </w:t>
      </w:r>
      <w:r w:rsidR="00BE5C25" w:rsidRPr="00490B4F">
        <w:rPr>
          <w:b/>
          <w:bCs/>
        </w:rPr>
        <w:t>(Fig. 4A)</w:t>
      </w:r>
      <w:r w:rsidR="000B1174">
        <w:t xml:space="preserve">. </w:t>
      </w:r>
    </w:p>
    <w:p w14:paraId="7284CD2E" w14:textId="77777777" w:rsidR="00D7618E" w:rsidRDefault="00D7618E" w:rsidP="0077481A">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23C39" w14:paraId="5AD04A13" w14:textId="77777777" w:rsidTr="00490B4F">
        <w:tc>
          <w:tcPr>
            <w:tcW w:w="9350" w:type="dxa"/>
          </w:tcPr>
          <w:p w14:paraId="0083C95B" w14:textId="5BD84C5F" w:rsidR="00023C39" w:rsidRDefault="00023C39" w:rsidP="0077481A">
            <w:pPr>
              <w:jc w:val="both"/>
            </w:pPr>
            <w:r w:rsidRPr="00023C39">
              <w:rPr>
                <w:noProof/>
              </w:rPr>
              <w:drawing>
                <wp:inline distT="0" distB="0" distL="0" distR="0" wp14:anchorId="13F6CD7A" wp14:editId="7E35898C">
                  <wp:extent cx="5943600" cy="12426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242695"/>
                          </a:xfrm>
                          <a:prstGeom prst="rect">
                            <a:avLst/>
                          </a:prstGeom>
                        </pic:spPr>
                      </pic:pic>
                    </a:graphicData>
                  </a:graphic>
                </wp:inline>
              </w:drawing>
            </w:r>
          </w:p>
        </w:tc>
      </w:tr>
      <w:tr w:rsidR="00023C39" w14:paraId="11213B62" w14:textId="77777777" w:rsidTr="00490B4F">
        <w:tc>
          <w:tcPr>
            <w:tcW w:w="9350" w:type="dxa"/>
          </w:tcPr>
          <w:p w14:paraId="03B6A694" w14:textId="2AAB4229" w:rsidR="00023C39" w:rsidRDefault="00B552B7" w:rsidP="0077481A">
            <w:pPr>
              <w:jc w:val="both"/>
            </w:pPr>
            <w:r>
              <w:rPr>
                <w:rFonts w:ascii="Arial" w:eastAsia="Arial" w:hAnsi="Arial" w:cs="Arial"/>
                <w:b/>
                <w:sz w:val="20"/>
                <w:szCs w:val="20"/>
              </w:rPr>
              <w:lastRenderedPageBreak/>
              <w:t xml:space="preserve">Figure 4. Mediation analysis. </w:t>
            </w:r>
            <w:r>
              <w:rPr>
                <w:rFonts w:ascii="Arial" w:eastAsia="Arial" w:hAnsi="Arial" w:cs="Arial"/>
                <w:sz w:val="20"/>
                <w:szCs w:val="20"/>
              </w:rPr>
              <w:t xml:space="preserve">An indirect path from </w:t>
            </w:r>
            <w:r w:rsidR="00451D5A">
              <w:rPr>
                <w:rFonts w:ascii="Arial" w:eastAsia="Arial" w:hAnsi="Arial" w:cs="Arial"/>
                <w:sz w:val="20"/>
                <w:szCs w:val="20"/>
              </w:rPr>
              <w:t>wealth invisibility</w:t>
            </w:r>
            <w:r>
              <w:rPr>
                <w:rFonts w:ascii="Arial" w:eastAsia="Arial" w:hAnsi="Arial" w:cs="Arial"/>
                <w:sz w:val="20"/>
                <w:szCs w:val="20"/>
              </w:rPr>
              <w:t xml:space="preserve"> to </w:t>
            </w:r>
            <w:r w:rsidR="00451D5A">
              <w:rPr>
                <w:rFonts w:ascii="Arial" w:eastAsia="Arial" w:hAnsi="Arial" w:cs="Arial"/>
                <w:sz w:val="20"/>
                <w:szCs w:val="20"/>
              </w:rPr>
              <w:t>subjective well-being (SWB)</w:t>
            </w:r>
            <w:r>
              <w:rPr>
                <w:rFonts w:ascii="Arial" w:eastAsia="Arial" w:hAnsi="Arial" w:cs="Arial"/>
                <w:sz w:val="20"/>
                <w:szCs w:val="20"/>
              </w:rPr>
              <w:t xml:space="preserve"> through </w:t>
            </w:r>
            <w:r w:rsidR="00451D5A">
              <w:rPr>
                <w:rFonts w:ascii="Arial" w:eastAsia="Arial" w:hAnsi="Arial" w:cs="Arial"/>
                <w:sz w:val="20"/>
                <w:szCs w:val="20"/>
              </w:rPr>
              <w:t xml:space="preserve">neighbors’ cooperativeness </w:t>
            </w:r>
            <w:r w:rsidR="00446BF8">
              <w:rPr>
                <w:rFonts w:ascii="Arial" w:eastAsia="Arial" w:hAnsi="Arial" w:cs="Arial"/>
                <w:sz w:val="20"/>
                <w:szCs w:val="20"/>
              </w:rPr>
              <w:t xml:space="preserve">(average causal mediation effect) </w:t>
            </w:r>
            <w:r>
              <w:rPr>
                <w:rFonts w:ascii="Arial" w:eastAsia="Arial" w:hAnsi="Arial" w:cs="Arial"/>
                <w:sz w:val="20"/>
                <w:szCs w:val="20"/>
              </w:rPr>
              <w:t xml:space="preserve">was examined simultaneously with a direct path from </w:t>
            </w:r>
            <w:r w:rsidR="00451D5A">
              <w:rPr>
                <w:rFonts w:ascii="Arial" w:eastAsia="Arial" w:hAnsi="Arial" w:cs="Arial"/>
                <w:sz w:val="20"/>
                <w:szCs w:val="20"/>
              </w:rPr>
              <w:t>wealth invisibility</w:t>
            </w:r>
            <w:r>
              <w:rPr>
                <w:rFonts w:ascii="Arial" w:eastAsia="Arial" w:hAnsi="Arial" w:cs="Arial"/>
                <w:sz w:val="20"/>
                <w:szCs w:val="20"/>
              </w:rPr>
              <w:t xml:space="preserve"> to </w:t>
            </w:r>
            <w:r w:rsidR="00451D5A">
              <w:rPr>
                <w:rFonts w:ascii="Arial" w:eastAsia="Arial" w:hAnsi="Arial" w:cs="Arial"/>
                <w:sz w:val="20"/>
                <w:szCs w:val="20"/>
              </w:rPr>
              <w:t>SWB</w:t>
            </w:r>
            <w:r w:rsidR="00446BF8">
              <w:rPr>
                <w:rFonts w:ascii="Arial" w:eastAsia="Arial" w:hAnsi="Arial" w:cs="Arial"/>
                <w:sz w:val="20"/>
                <w:szCs w:val="20"/>
              </w:rPr>
              <w:t xml:space="preserve"> (average direct effect)</w:t>
            </w:r>
            <w:r>
              <w:rPr>
                <w:rFonts w:ascii="Arial" w:eastAsia="Arial" w:hAnsi="Arial" w:cs="Arial"/>
                <w:sz w:val="20"/>
                <w:szCs w:val="20"/>
              </w:rPr>
              <w:t xml:space="preserve">.   </w:t>
            </w:r>
            <w:r w:rsidR="00451D5A">
              <w:rPr>
                <w:rFonts w:ascii="Arial" w:eastAsia="Arial" w:hAnsi="Arial" w:cs="Arial"/>
                <w:sz w:val="20"/>
                <w:szCs w:val="20"/>
              </w:rPr>
              <w:t xml:space="preserve">  </w:t>
            </w:r>
          </w:p>
        </w:tc>
      </w:tr>
    </w:tbl>
    <w:p w14:paraId="2E35281A" w14:textId="77777777" w:rsidR="00757FAB" w:rsidRDefault="00757FAB" w:rsidP="0077481A">
      <w:pPr>
        <w:jc w:val="both"/>
      </w:pPr>
    </w:p>
    <w:p w14:paraId="6D7F3764" w14:textId="650E2744" w:rsidR="006C2383" w:rsidRDefault="00CD06D7" w:rsidP="0077481A">
      <w:pPr>
        <w:jc w:val="both"/>
      </w:pPr>
      <w:r w:rsidRPr="002E63AF">
        <w:rPr>
          <w:b/>
          <w:bCs/>
          <w:i/>
          <w:iCs/>
        </w:rPr>
        <w:t>Results of the second series of experiment</w:t>
      </w:r>
      <w:r w:rsidR="003870D3" w:rsidRPr="002E63AF">
        <w:rPr>
          <w:b/>
          <w:bCs/>
          <w:i/>
          <w:iCs/>
        </w:rPr>
        <w:t>s</w:t>
      </w:r>
      <w:r w:rsidR="002F15DC">
        <w:rPr>
          <w:b/>
          <w:bCs/>
          <w:i/>
          <w:iCs/>
        </w:rPr>
        <w:t xml:space="preserve"> (the replication dataset)</w:t>
      </w:r>
      <w:r w:rsidRPr="002E63AF">
        <w:rPr>
          <w:b/>
          <w:bCs/>
          <w:i/>
          <w:iCs/>
        </w:rPr>
        <w:t>.</w:t>
      </w:r>
      <w:r w:rsidRPr="002E63AF">
        <w:t xml:space="preserve"> </w:t>
      </w:r>
      <w:r w:rsidR="00191FD5" w:rsidRPr="002E63AF">
        <w:t>Results</w:t>
      </w:r>
      <w:r w:rsidR="002E75BE" w:rsidRPr="002E63AF">
        <w:t xml:space="preserve"> </w:t>
      </w:r>
      <w:r w:rsidR="00057FB2" w:rsidRPr="002E63AF">
        <w:t>of</w:t>
      </w:r>
      <w:r w:rsidR="002E75BE" w:rsidRPr="002E63AF">
        <w:t xml:space="preserve"> </w:t>
      </w:r>
      <w:r w:rsidR="00991E66" w:rsidRPr="002E63AF">
        <w:t xml:space="preserve">a further </w:t>
      </w:r>
      <w:r w:rsidR="006408CD" w:rsidRPr="002E63AF">
        <w:t>series</w:t>
      </w:r>
      <w:r w:rsidR="00E82F4E" w:rsidRPr="002E63AF">
        <w:t xml:space="preserve"> of experiments</w:t>
      </w:r>
      <w:r w:rsidR="00356D56" w:rsidRPr="002E63AF">
        <w:t>,</w:t>
      </w:r>
      <w:r w:rsidR="00356D56">
        <w:t xml:space="preserve"> which </w:t>
      </w:r>
      <w:r w:rsidR="00991E66">
        <w:t xml:space="preserve">added a </w:t>
      </w:r>
      <w:r w:rsidR="00356D56">
        <w:t>third option in the cooperation decision-making</w:t>
      </w:r>
      <w:r w:rsidR="00991E66">
        <w:t xml:space="preserve">, namely the option to punish or </w:t>
      </w:r>
      <w:r w:rsidR="00356D56">
        <w:t>harm</w:t>
      </w:r>
      <w:r w:rsidR="00991E66">
        <w:t xml:space="preserve"> others in one’s group</w:t>
      </w:r>
      <w:r w:rsidR="007E1C30">
        <w:t xml:space="preserve"> (e.g., if they were not cooperating)</w:t>
      </w:r>
      <w:r w:rsidR="00255C5C">
        <w:t xml:space="preserve"> </w:t>
      </w:r>
      <w:r w:rsidR="00255C5C">
        <w:fldChar w:fldCharType="begin"/>
      </w:r>
      <w:r w:rsidR="008840B4">
        <w:instrText xml:space="preserve"> ADDIN EN.CITE &lt;EndNote&gt;&lt;Cite&gt;&lt;Author&gt;Dewey&lt;/Author&gt;&lt;Year&gt;2022&lt;/Year&gt;&lt;RecNum&gt;8641&lt;/RecNum&gt;&lt;DisplayText&gt;&lt;style face="superscript"&gt;[63]&lt;/style&gt;&lt;/DisplayText&gt;&lt;record&gt;&lt;rec-number&gt;8641&lt;/rec-number&gt;&lt;foreign-keys&gt;&lt;key app="EN" db-id="edz5r9daaawrswevsvjxzptlx5sas5dwxfvd" timestamp="1656490031" guid="709d231e-e8c9-48d8-876e-f7e5d0064017"&gt;8641&lt;/key&gt;&lt;/foreign-keys&gt;&lt;ref-type name="Journal Article"&gt;17&lt;/ref-type&gt;&lt;contributors&gt;&lt;authors&gt;&lt;author&gt;Dewey, G.&lt;/author&gt;&lt;author&gt;Ikesu, R.&lt;/author&gt;&lt;author&gt;Nishi, A.&lt;/author&gt;&lt;/authors&gt;&lt;/contributors&gt;&lt;titles&gt;&lt;title&gt;Evolution of Peace in Experimental Social Networks (Working Paper)&lt;/title&gt;&lt;/titles&gt;&lt;dates&gt;&lt;year&gt;2022&lt;/year&gt;&lt;/dates&gt;&lt;urls&gt;&lt;/urls&gt;&lt;/record&gt;&lt;/Cite&gt;&lt;/EndNote&gt;</w:instrText>
      </w:r>
      <w:r w:rsidR="00255C5C">
        <w:fldChar w:fldCharType="separate"/>
      </w:r>
      <w:r w:rsidR="008840B4" w:rsidRPr="008840B4">
        <w:rPr>
          <w:noProof/>
          <w:vertAlign w:val="superscript"/>
        </w:rPr>
        <w:t>[63]</w:t>
      </w:r>
      <w:r w:rsidR="00255C5C">
        <w:fldChar w:fldCharType="end"/>
      </w:r>
      <w:r w:rsidR="00136E25">
        <w:t>,</w:t>
      </w:r>
      <w:r w:rsidR="00191FD5">
        <w:t xml:space="preserve"> reproduce</w:t>
      </w:r>
      <w:r w:rsidR="005A5227">
        <w:t>d</w:t>
      </w:r>
      <w:r w:rsidR="00191FD5">
        <w:t xml:space="preserve"> the </w:t>
      </w:r>
      <w:r w:rsidR="00D6071F">
        <w:t>disproportiona</w:t>
      </w:r>
      <w:r w:rsidR="00991E66">
        <w:t>te</w:t>
      </w:r>
      <w:r w:rsidR="00D6071F">
        <w:t xml:space="preserve"> </w:t>
      </w:r>
      <w:r w:rsidR="00191FD5">
        <w:t>effect of invisible wealth on SWB among poorer individuals.</w:t>
      </w:r>
      <w:r w:rsidR="00A917AC">
        <w:t xml:space="preserve"> In the </w:t>
      </w:r>
      <w:r w:rsidR="007C78EF">
        <w:t>visible wealth condition</w:t>
      </w:r>
      <w:r w:rsidR="00A917AC">
        <w:t xml:space="preserve">, subjects </w:t>
      </w:r>
      <w:r w:rsidR="00991E66">
        <w:t xml:space="preserve">in </w:t>
      </w:r>
      <w:r w:rsidR="00A917AC">
        <w:t xml:space="preserve">the lower wealth </w:t>
      </w:r>
      <w:r w:rsidR="00991E66">
        <w:t xml:space="preserve">category </w:t>
      </w:r>
      <w:r w:rsidR="00A917AC">
        <w:t xml:space="preserve">were less happy than those </w:t>
      </w:r>
      <w:r w:rsidR="00991E66">
        <w:t xml:space="preserve">in </w:t>
      </w:r>
      <w:r w:rsidR="00A917AC">
        <w:t>the higher wealth</w:t>
      </w:r>
      <w:r w:rsidR="00991E66">
        <w:t xml:space="preserve"> category</w:t>
      </w:r>
      <w:r w:rsidR="00A917AC">
        <w:t xml:space="preserve"> </w:t>
      </w:r>
      <w:r w:rsidR="00A917AC" w:rsidRPr="00F102D1">
        <w:rPr>
          <w:b/>
          <w:bCs/>
        </w:rPr>
        <w:t xml:space="preserve">(Fig. </w:t>
      </w:r>
      <w:r w:rsidR="003B378A">
        <w:rPr>
          <w:b/>
          <w:bCs/>
        </w:rPr>
        <w:t>2</w:t>
      </w:r>
      <w:r w:rsidR="00124BF0">
        <w:rPr>
          <w:b/>
          <w:bCs/>
        </w:rPr>
        <w:t>B</w:t>
      </w:r>
      <w:r w:rsidR="00136E25">
        <w:rPr>
          <w:b/>
          <w:bCs/>
        </w:rPr>
        <w:t>, orange</w:t>
      </w:r>
      <w:r w:rsidR="00A917AC" w:rsidRPr="00F102D1">
        <w:rPr>
          <w:b/>
          <w:bCs/>
        </w:rPr>
        <w:t>)</w:t>
      </w:r>
      <w:r w:rsidR="00A917AC">
        <w:t xml:space="preserve">. </w:t>
      </w:r>
      <w:r w:rsidR="00D6071F">
        <w:t xml:space="preserve">A </w:t>
      </w:r>
      <w:r w:rsidR="00366E59">
        <w:t xml:space="preserve">modest </w:t>
      </w:r>
      <w:r w:rsidR="00D6071F">
        <w:t xml:space="preserve">difference </w:t>
      </w:r>
      <w:r w:rsidR="00D6071F" w:rsidRPr="00395047">
        <w:t>from the result</w:t>
      </w:r>
      <w:r w:rsidR="00991E66">
        <w:t>s of the first experiment</w:t>
      </w:r>
      <w:r w:rsidR="00D6071F" w:rsidRPr="00395047">
        <w:t xml:space="preserve"> is that </w:t>
      </w:r>
      <w:r w:rsidR="00A917AC" w:rsidRPr="00395047">
        <w:t xml:space="preserve">the slope in the </w:t>
      </w:r>
      <w:r w:rsidR="00136E25">
        <w:t>in</w:t>
      </w:r>
      <w:r w:rsidR="007C78EF">
        <w:t>visible wealth condition</w:t>
      </w:r>
      <w:r w:rsidR="00A917AC" w:rsidRPr="00395047">
        <w:t xml:space="preserve"> (slope =</w:t>
      </w:r>
      <w:r w:rsidR="0000059E" w:rsidRPr="00395047">
        <w:t xml:space="preserve"> 0.30</w:t>
      </w:r>
      <w:r w:rsidR="00A917AC" w:rsidRPr="00395047">
        <w:t xml:space="preserve"> [P </w:t>
      </w:r>
      <w:r w:rsidR="0000059E" w:rsidRPr="00395047">
        <w:t>&lt; 0.001</w:t>
      </w:r>
      <w:r w:rsidR="00A917AC" w:rsidRPr="00395047">
        <w:t xml:space="preserve">]) is </w:t>
      </w:r>
      <w:r w:rsidR="0000059E" w:rsidRPr="00395047">
        <w:t xml:space="preserve">nearly </w:t>
      </w:r>
      <w:r w:rsidR="00136E25">
        <w:t>half</w:t>
      </w:r>
      <w:r w:rsidR="00A917AC" w:rsidRPr="00395047">
        <w:t xml:space="preserve"> as steep as that in the </w:t>
      </w:r>
      <w:r w:rsidR="007C78EF">
        <w:t>visible wealth condition</w:t>
      </w:r>
      <w:r w:rsidR="00A917AC" w:rsidRPr="00395047">
        <w:t xml:space="preserve"> (slope = </w:t>
      </w:r>
      <w:r w:rsidR="0000059E" w:rsidRPr="00395047">
        <w:t>0.16</w:t>
      </w:r>
      <w:r w:rsidR="00A917AC" w:rsidRPr="00395047">
        <w:t xml:space="preserve"> [P </w:t>
      </w:r>
      <w:r w:rsidR="0000059E" w:rsidRPr="00395047">
        <w:t>&lt; 0.001</w:t>
      </w:r>
      <w:r w:rsidR="00A917AC" w:rsidRPr="00395047">
        <w:t xml:space="preserve">]) (interaction P </w:t>
      </w:r>
      <w:r w:rsidR="0000059E" w:rsidRPr="00395047">
        <w:t>&lt; 0.001</w:t>
      </w:r>
      <w:r w:rsidR="00A917AC" w:rsidRPr="00395047">
        <w:t>)</w:t>
      </w:r>
      <w:r w:rsidR="00993E48">
        <w:t xml:space="preserve"> – not one fourth</w:t>
      </w:r>
      <w:r w:rsidR="00A917AC" w:rsidRPr="00395047">
        <w:t xml:space="preserve">. </w:t>
      </w:r>
      <w:r w:rsidR="001968B9" w:rsidRPr="00395047">
        <w:t xml:space="preserve">The gross happiness in the </w:t>
      </w:r>
      <w:r w:rsidR="007C78EF">
        <w:t>invisible wealth condition</w:t>
      </w:r>
      <w:r w:rsidR="001968B9" w:rsidRPr="00395047">
        <w:t xml:space="preserve"> is higher than that in the </w:t>
      </w:r>
      <w:r w:rsidR="007C78EF">
        <w:t>visible wealth condition</w:t>
      </w:r>
      <w:r w:rsidR="001968B9" w:rsidRPr="00395047">
        <w:t xml:space="preserve"> (difference of </w:t>
      </w:r>
      <w:r w:rsidR="00D06079" w:rsidRPr="00395047">
        <w:t>0.</w:t>
      </w:r>
      <w:r w:rsidR="00C71281" w:rsidRPr="00395047">
        <w:t>18</w:t>
      </w:r>
      <w:r w:rsidR="001968B9" w:rsidRPr="00395047">
        <w:t xml:space="preserve"> [P = </w:t>
      </w:r>
      <w:r w:rsidR="00C71281" w:rsidRPr="00395047">
        <w:t>0.06</w:t>
      </w:r>
      <w:r w:rsidR="001968B9" w:rsidRPr="00395047">
        <w:t>])</w:t>
      </w:r>
      <w:r w:rsidR="00BE5C25">
        <w:t xml:space="preserve"> over the course of experiment </w:t>
      </w:r>
      <w:r w:rsidR="00BE5C25" w:rsidRPr="00490B4F">
        <w:rPr>
          <w:b/>
          <w:bCs/>
        </w:rPr>
        <w:t>(Fig. 3</w:t>
      </w:r>
      <w:r w:rsidR="00AD2884">
        <w:rPr>
          <w:b/>
          <w:bCs/>
        </w:rPr>
        <w:t>C</w:t>
      </w:r>
      <w:r w:rsidR="00294F89">
        <w:rPr>
          <w:b/>
          <w:bCs/>
        </w:rPr>
        <w:t>)</w:t>
      </w:r>
      <w:r w:rsidR="001968B9" w:rsidRPr="00395047">
        <w:t xml:space="preserve">. </w:t>
      </w:r>
      <w:r w:rsidR="00B43480">
        <w:t>T</w:t>
      </w:r>
      <w:r w:rsidR="00B43480" w:rsidRPr="00395047">
        <w:t xml:space="preserve">he gross </w:t>
      </w:r>
      <w:r w:rsidR="00B43480">
        <w:t>SWB</w:t>
      </w:r>
      <w:r w:rsidR="00B43480" w:rsidRPr="00395047">
        <w:t xml:space="preserve"> in the second series of the experiments is slightly lower than that in the </w:t>
      </w:r>
      <w:r w:rsidR="00B43480">
        <w:t>first series of the experiments</w:t>
      </w:r>
      <w:r w:rsidR="00B43480" w:rsidRPr="00395047">
        <w:t xml:space="preserve"> (difference of </w:t>
      </w:r>
      <w:r w:rsidR="00B43480">
        <w:t>–</w:t>
      </w:r>
      <w:r w:rsidR="00B43480" w:rsidRPr="00395047">
        <w:t>0.</w:t>
      </w:r>
      <w:r w:rsidR="00B43480">
        <w:t>20</w:t>
      </w:r>
      <w:r w:rsidR="00B43480" w:rsidRPr="00395047">
        <w:t xml:space="preserve"> [P </w:t>
      </w:r>
      <w:r w:rsidR="00B43480" w:rsidRPr="00294F89">
        <w:t xml:space="preserve">= 0.006]). </w:t>
      </w:r>
      <w:r w:rsidR="001968B9" w:rsidRPr="00294F89">
        <w:t>The</w:t>
      </w:r>
      <w:r w:rsidR="00CE78D9" w:rsidRPr="00294F89">
        <w:t xml:space="preserve"> mediation analysis shows that the</w:t>
      </w:r>
      <w:r w:rsidR="00B43480" w:rsidRPr="00490B4F">
        <w:t xml:space="preserve">re is a </w:t>
      </w:r>
      <w:r w:rsidR="008E6419">
        <w:t xml:space="preserve">large </w:t>
      </w:r>
      <w:r w:rsidR="00433F29">
        <w:t>mediation</w:t>
      </w:r>
      <w:r w:rsidR="00CE78D9" w:rsidRPr="00294F89">
        <w:t xml:space="preserve"> effect (</w:t>
      </w:r>
      <w:r w:rsidR="00255C5C" w:rsidRPr="00490B4F">
        <w:t>38</w:t>
      </w:r>
      <w:r w:rsidR="00F53242" w:rsidRPr="00294F89">
        <w:t>.</w:t>
      </w:r>
      <w:r w:rsidR="00B552B7" w:rsidRPr="00490B4F">
        <w:t>0</w:t>
      </w:r>
      <w:r w:rsidR="00F53242" w:rsidRPr="00294F89">
        <w:t>% [P &lt; 0.001]</w:t>
      </w:r>
      <w:r w:rsidR="00CE78D9" w:rsidRPr="00294F89">
        <w:t>)</w:t>
      </w:r>
      <w:r w:rsidR="001968B9" w:rsidRPr="00294F89">
        <w:t xml:space="preserve"> </w:t>
      </w:r>
      <w:r w:rsidR="00366E59" w:rsidRPr="00294F89">
        <w:t>again</w:t>
      </w:r>
      <w:r w:rsidR="00BE5C25" w:rsidRPr="00490B4F">
        <w:t xml:space="preserve"> </w:t>
      </w:r>
      <w:r w:rsidR="00BE5C25" w:rsidRPr="00490B4F">
        <w:rPr>
          <w:b/>
          <w:bCs/>
        </w:rPr>
        <w:t>(Fig. 4B)</w:t>
      </w:r>
      <w:r w:rsidR="00C027C3" w:rsidRPr="00490B4F">
        <w:t>.</w:t>
      </w:r>
    </w:p>
    <w:p w14:paraId="49DEDF67" w14:textId="1E4E6071" w:rsidR="00A917AC" w:rsidRDefault="0034591B" w:rsidP="0077481A">
      <w:pPr>
        <w:jc w:val="both"/>
      </w:pPr>
      <w:r>
        <w:t xml:space="preserve">   </w:t>
      </w:r>
    </w:p>
    <w:p w14:paraId="54CDF913" w14:textId="77777777" w:rsidR="00FD4AF7" w:rsidRDefault="009A698A" w:rsidP="007D390B">
      <w:pPr>
        <w:jc w:val="both"/>
        <w:rPr>
          <w:b/>
          <w:bCs/>
        </w:rPr>
      </w:pPr>
      <w:r w:rsidRPr="001B63CA">
        <w:rPr>
          <w:b/>
          <w:bCs/>
        </w:rPr>
        <w:t>Discussion</w:t>
      </w:r>
    </w:p>
    <w:p w14:paraId="35882B26" w14:textId="26A5857F" w:rsidR="00FD4AF7" w:rsidRDefault="00FD4AF7" w:rsidP="007D390B">
      <w:pPr>
        <w:jc w:val="both"/>
        <w:rPr>
          <w:b/>
          <w:bCs/>
        </w:rPr>
      </w:pPr>
    </w:p>
    <w:p w14:paraId="5CE59C51" w14:textId="4E7E6CE1" w:rsidR="0020162A" w:rsidRDefault="00E66ECF" w:rsidP="00E66ECF">
      <w:pPr>
        <w:jc w:val="both"/>
      </w:pPr>
      <w:r w:rsidRPr="00E606AA">
        <w:t>In sum, we find that</w:t>
      </w:r>
      <w:r w:rsidRPr="00365450">
        <w:t xml:space="preserve"> making </w:t>
      </w:r>
      <w:r w:rsidR="006408CD" w:rsidRPr="00365450">
        <w:t xml:space="preserve">the </w:t>
      </w:r>
      <w:r w:rsidRPr="00365450">
        <w:t>wealth of connecting neighbors</w:t>
      </w:r>
      <w:r w:rsidR="005E24B2">
        <w:t xml:space="preserve"> in people’s social </w:t>
      </w:r>
      <w:r w:rsidR="00E92796">
        <w:t>groups</w:t>
      </w:r>
      <w:r w:rsidRPr="00365450">
        <w:t xml:space="preserve"> invisible can improve SWB</w:t>
      </w:r>
      <w:r w:rsidR="006E7F39" w:rsidRPr="00365450">
        <w:t xml:space="preserve"> in a group</w:t>
      </w:r>
      <w:r w:rsidRPr="00365450">
        <w:t xml:space="preserve"> as a whole and </w:t>
      </w:r>
      <w:r w:rsidR="00EB44D9">
        <w:t xml:space="preserve">essentially </w:t>
      </w:r>
      <w:r w:rsidRPr="00365450">
        <w:t xml:space="preserve">attenuate the </w:t>
      </w:r>
      <w:r w:rsidR="006E7F39" w:rsidRPr="00365450">
        <w:t xml:space="preserve">impact </w:t>
      </w:r>
      <w:r w:rsidRPr="00365450">
        <w:t xml:space="preserve">of an economic gradient </w:t>
      </w:r>
      <w:r w:rsidR="006E7F39" w:rsidRPr="00365450">
        <w:t xml:space="preserve">upon </w:t>
      </w:r>
      <w:r w:rsidRPr="00365450">
        <w:t xml:space="preserve">SWB, compared to identical circumstances where wealth is visible. </w:t>
      </w:r>
      <w:r w:rsidR="00A334A6" w:rsidRPr="00E606AA">
        <w:t>That is, we could successfully reduce the rich-poor gap in happiness in our experimental setting</w:t>
      </w:r>
      <w:r w:rsidR="006E7F39" w:rsidRPr="00E606AA">
        <w:t xml:space="preserve"> by making wealth invisible</w:t>
      </w:r>
      <w:r w:rsidR="00A334A6" w:rsidRPr="00E606AA">
        <w:t>.</w:t>
      </w:r>
      <w:r w:rsidR="00EB44D9">
        <w:t xml:space="preserve"> </w:t>
      </w:r>
      <w:r w:rsidR="00BE5FC9" w:rsidRPr="0020162A">
        <w:t xml:space="preserve">To be clear, we are not advocating for simply hiding economic inequality instead of redressing the inequality. Rather, we are noting the additional impact of wealth </w:t>
      </w:r>
      <w:r w:rsidR="0020162A">
        <w:t>in</w:t>
      </w:r>
      <w:r w:rsidR="00BE5FC9" w:rsidRPr="0020162A">
        <w:t xml:space="preserve">visibility on SWB, and on the </w:t>
      </w:r>
      <w:r w:rsidR="00BE5FC9" w:rsidRPr="0020162A">
        <w:rPr>
          <w:i/>
        </w:rPr>
        <w:t>gradient</w:t>
      </w:r>
      <w:r w:rsidR="00BE5FC9" w:rsidRPr="0020162A">
        <w:t xml:space="preserve"> in well-being, here demonstrated experimentally. </w:t>
      </w:r>
      <w:r w:rsidR="00E92796">
        <w:t>Furthermore, we have also shown</w:t>
      </w:r>
      <w:r w:rsidR="0020162A">
        <w:t xml:space="preserve"> the hidden role of cooperative social networks which </w:t>
      </w:r>
      <w:r w:rsidR="00907F1F">
        <w:t>can enhance emotional well-being and</w:t>
      </w:r>
      <w:r w:rsidR="0020162A">
        <w:t xml:space="preserve"> be boosted by wealth invisibility. </w:t>
      </w:r>
    </w:p>
    <w:p w14:paraId="308706EC" w14:textId="176375A4" w:rsidR="005F449D" w:rsidRDefault="005F449D" w:rsidP="00E66ECF">
      <w:pPr>
        <w:jc w:val="both"/>
      </w:pPr>
    </w:p>
    <w:p w14:paraId="0AEBAA84" w14:textId="078EEF91" w:rsidR="00CF3695" w:rsidRPr="00E606AA" w:rsidRDefault="006374D0" w:rsidP="00E572F1">
      <w:pPr>
        <w:jc w:val="both"/>
      </w:pPr>
      <w:r>
        <w:t>Th</w:t>
      </w:r>
      <w:r w:rsidR="00093279">
        <w:t xml:space="preserve">e negative consequence of wealth visibility </w:t>
      </w:r>
      <w:r w:rsidR="00E92796">
        <w:t>offers</w:t>
      </w:r>
      <w:r>
        <w:t xml:space="preserve"> a sharp</w:t>
      </w:r>
      <w:r w:rsidR="00CF3695">
        <w:t xml:space="preserve"> </w:t>
      </w:r>
      <w:r>
        <w:t>contra</w:t>
      </w:r>
      <w:r w:rsidR="00CF3695">
        <w:t>s</w:t>
      </w:r>
      <w:r>
        <w:t xml:space="preserve">t </w:t>
      </w:r>
      <w:r w:rsidR="00907F1F">
        <w:t>with</w:t>
      </w:r>
      <w:r w:rsidR="00CF3695">
        <w:t xml:space="preserve"> </w:t>
      </w:r>
      <w:r w:rsidR="00751576">
        <w:t xml:space="preserve">positive </w:t>
      </w:r>
      <w:r w:rsidR="00CF3695">
        <w:t>role</w:t>
      </w:r>
      <w:r w:rsidR="00093279">
        <w:t>s</w:t>
      </w:r>
      <w:r w:rsidR="00CF3695">
        <w:t xml:space="preserve"> of visibility </w:t>
      </w:r>
      <w:r w:rsidR="00A17D0E">
        <w:t>on enhancing behavioral cascade</w:t>
      </w:r>
      <w:r w:rsidR="00751576">
        <w:t>s over people’s social networks</w:t>
      </w:r>
      <w:r w:rsidR="00E572F1">
        <w:t xml:space="preserve"> </w:t>
      </w:r>
      <w:r w:rsidR="00E572F1">
        <w:fldChar w:fldCharType="begin"/>
      </w:r>
      <w:r w:rsidR="008840B4">
        <w:instrText xml:space="preserve"> ADDIN EN.CITE &lt;EndNote&gt;&lt;Cite&gt;&lt;Author&gt;Christakis&lt;/Author&gt;&lt;Year&gt;2013&lt;/Year&gt;&lt;RecNum&gt;3229&lt;/RecNum&gt;&lt;DisplayText&gt;&lt;style face="superscript"&gt;[76]&lt;/style&gt;&lt;/DisplayText&gt;&lt;record&gt;&lt;rec-number&gt;3229&lt;/rec-number&gt;&lt;foreign-keys&gt;&lt;key app="EN" db-id="edz5r9daaawrswevsvjxzptlx5sas5dwxfvd" timestamp="1349804014" guid="9a9e93d4-b123-4f64-92b4-44b9efe4c240"&gt;3229&lt;/key&gt;&lt;/foreign-keys&gt;&lt;ref-type name="Journal Article"&gt;17&lt;/ref-type&gt;&lt;contributors&gt;&lt;authors&gt;&lt;author&gt;Christakis, N. A.&lt;/author&gt;&lt;author&gt;Fowler, J. H.&lt;/author&gt;&lt;/authors&gt;&lt;/contributors&gt;&lt;auth-address&gt;Department of Medicine, Harvard Medical School, Boston, MA 02115, U.S.A. christakis@hcp.med.harvard.edu&lt;/auth-address&gt;&lt;titles&gt;&lt;title&gt;Social contagion theory: examining dynamic social networks and human behavior&lt;/title&gt;&lt;secondary-title&gt;Stat Med&lt;/secondary-title&gt;&lt;alt-title&gt;Statistics in medicine&lt;/alt-title&gt;&lt;/titles&gt;&lt;periodical&gt;&lt;full-title&gt;Stat Med&lt;/full-title&gt;&lt;/periodical&gt;&lt;pages&gt;556-77&lt;/pages&gt;&lt;volume&gt;32&lt;/volume&gt;&lt;number&gt;4&lt;/number&gt;&lt;dates&gt;&lt;year&gt;2013&lt;/year&gt;&lt;pub-dates&gt;&lt;date&gt;Feb 20&lt;/date&gt;&lt;/pub-dates&gt;&lt;/dates&gt;&lt;isbn&gt;1097-0258 (Electronic)&amp;#xD;0277-6715 (Linking)&lt;/isbn&gt;&lt;accession-num&gt;22711416&lt;/accession-num&gt;&lt;work-type&gt;Review&lt;/work-type&gt;&lt;urls&gt;&lt;related-urls&gt;&lt;url&gt;http://www.ncbi.nlm.nih.gov/pubmed/22711416&lt;/url&gt;&lt;/related-urls&gt;&lt;/urls&gt;&lt;custom2&gt;PMC3830455&lt;/custom2&gt;&lt;electronic-resource-num&gt;10.1002/sim.5408&lt;/electronic-resource-num&gt;&lt;language&gt;Eng&lt;/language&gt;&lt;/record&gt;&lt;/Cite&gt;&lt;/EndNote&gt;</w:instrText>
      </w:r>
      <w:r w:rsidR="00E572F1">
        <w:fldChar w:fldCharType="separate"/>
      </w:r>
      <w:r w:rsidR="008840B4" w:rsidRPr="008840B4">
        <w:rPr>
          <w:noProof/>
          <w:vertAlign w:val="superscript"/>
        </w:rPr>
        <w:t>[76]</w:t>
      </w:r>
      <w:r w:rsidR="00E572F1">
        <w:fldChar w:fldCharType="end"/>
      </w:r>
      <w:r w:rsidR="00A17D0E">
        <w:t xml:space="preserve">. </w:t>
      </w:r>
      <w:r w:rsidR="00751576">
        <w:t xml:space="preserve">For example, </w:t>
      </w:r>
      <w:r w:rsidR="00F529AC">
        <w:t xml:space="preserve">making </w:t>
      </w:r>
      <w:r w:rsidR="00751576">
        <w:t>reputation (the record of subjects’ cooperati</w:t>
      </w:r>
      <w:r w:rsidR="00F529AC">
        <w:t>ve</w:t>
      </w:r>
      <w:r w:rsidR="00751576">
        <w:t xml:space="preserve"> behavior</w:t>
      </w:r>
      <w:r w:rsidR="00093279">
        <w:t xml:space="preserve"> in the past</w:t>
      </w:r>
      <w:r w:rsidR="00F529AC">
        <w:t>)</w:t>
      </w:r>
      <w:r w:rsidR="0002186F">
        <w:t xml:space="preserve"> visible</w:t>
      </w:r>
      <w:r w:rsidR="00751576">
        <w:t xml:space="preserve"> </w:t>
      </w:r>
      <w:r w:rsidR="005D79C0">
        <w:t xml:space="preserve">can nurture </w:t>
      </w:r>
      <w:r w:rsidR="00751576">
        <w:t xml:space="preserve">cooperative social networks </w:t>
      </w:r>
      <w:r w:rsidR="0002186F">
        <w:fldChar w:fldCharType="begin">
          <w:fldData xml:space="preserve">PEVuZE5vdGU+PENpdGU+PEF1dGhvcj5Gb3dsZXI8L0F1dGhvcj48WWVhcj4yMDEwPC9ZZWFyPjxS
ZWNOdW0+MzIwNjwvUmVjTnVtPjxEaXNwbGF5VGV4dD48c3R5bGUgZmFjZT0ic3VwZXJzY3JpcHQi
Pls3Ny04MF08L3N0eWxlPjwvRGlzcGxheVRleHQ+PHJlY29yZD48cmVjLW51bWJlcj4zMjA2PC9y
ZWMtbnVtYmVyPjxmb3JlaWduLWtleXM+PGtleSBhcHA9IkVOIiBkYi1pZD0iZWR6NXI5ZGFhYXdy
c3dldnN2anh6cHRseDVzYXM1ZHd4ZnZkIiB0aW1lc3RhbXA9IjEzNDk4MDMwMDEiIGd1aWQ9ImU2
M2ZmZDkyLWJjYjAtNDk4Mi1iMGJkLTNjNWM4ODNmM2FhOSI+MzIwNjwva2V5PjwvZm9yZWlnbi1r
ZXlzPjxyZWYtdHlwZSBuYW1lPSJKb3VybmFsIEFydGljbGUiPjE3PC9yZWYtdHlwZT48Y29udHJp
YnV0b3JzPjxhdXRob3JzPjxhdXRob3I+Rm93bGVyLCBKLiBILjwvYXV0aG9yPjxhdXRob3I+Q2hy
aXN0YWtpcywgTi4gQS48L2F1dGhvcj48L2F1dGhvcnM+PC9jb250cmlidXRvcnM+PGF1dGgtYWRk
cmVzcz5Qb2xpdGljYWwgU2NpZW5jZSBEZXBhcnRtZW50LCBVbml2ZXJzaXR5IG9mIENhbGlmb3Ju
aWEsIFNhbiBEaWVnbywgTGEgSm9sbGEsIENBIDkyMTAzLCBVU0EuIGpoZm93bGVyQHVjc2QuZWR1
PC9hdXRoLWFkZHJlc3M+PHRpdGxlcz48dGl0bGU+Q29vcGVyYXRpdmUgYmVoYXZpb3IgY2FzY2Fk
ZXMgaW4gaHVtYW4gc29jaWFsIG5ldHdvcmt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GFsdC1w
ZXJpb2RpY2FsPjxmdWxsLXRpdGxlPlByb2NlZWRpbmdzIG9mIHRoZSBOYXRpb25hbCBBY2FkZW15
IG9mIFNjaWVuY2VzIG9mIHRoZSBVbml0ZWQgU3RhdGVzIG9mIEFtZXJpY2E8L2Z1bGwtdGl0bGU+
PC9hbHQtcGVyaW9kaWNhbD48cGFnZXM+NTMzNC04PC9wYWdlcz48dm9sdW1lPjEwNzwvdm9sdW1l
PjxudW1iZXI+MTI8L251bWJlcj48a2V5d29yZHM+PGtleXdvcmQ+KkNvb3BlcmF0aXZlIEJlaGF2
aW9yPC9rZXl3b3JkPjxrZXl3b3JkPkh1bWFuczwva2V5d29yZD48a2V5d29yZD5JbnRlcnBlcnNv
bmFsIFJlbGF0aW9uczwva2V5d29yZD48a2V5d29yZD5Nb2RlbHMsIEVjb25vbWljPC9rZXl3b3Jk
PjxrZXl3b3JkPipNb2RlbHMsIFBzeWNob2xvZ2ljYWw8L2tleXdvcmQ+PGtleXdvcmQ+UHVuaXNo
bWVudC9wc3ljaG9sb2d5PC9rZXl3b3JkPjxrZXl3b3JkPipTb2NpYWwgU3VwcG9ydDwva2V5d29y
ZD48L2tleXdvcmRzPjxkYXRlcz48eWVhcj4yMDEwPC95ZWFyPjwvZGF0ZXM+PGlzYm4+MTA5MS02
NDkwIChFbGVjdHJvbmljKSYjeEQ7MDAyNy04NDI0IChMaW5raW5nKTwvaXNibj48YWNjZXNzaW9u
LW51bT4yMDIxMjEyMDwvYWNjZXNzaW9uLW51bT48d29yay10eXBlPlJlc2VhcmNoIFN1cHBvcnQs
IE4uSS5ILiwgRXh0cmFtdXJhbCYjeEQ7UmVzZWFyY2ggU3VwcG9ydCwgTm9uLVUuUy4gR292JmFw
b3M7dDwvd29yay10eXBlPjx1cmxzPjxyZWxhdGVkLXVybHM+PHVybD5odHRwOi8vd3d3Lm5jYmku
bmxtLm5paC5nb3YvcHVibWVkLzIwMjEyMTIwPC91cmw+PC9yZWxhdGVkLXVybHM+PC91cmxzPjxj
dXN0b20yPjI4NTE4MDM8L2N1c3RvbTI+PGVsZWN0cm9uaWMtcmVzb3VyY2UtbnVtPjEwLjEwNzMv
cG5hcy4wOTEzMTQ5MTA3PC9lbGVjdHJvbmljLXJlc291cmNlLW51bT48bGFuZ3VhZ2U+ZW5nPC9s
YW5ndWFnZT48L3JlY29yZD48L0NpdGU+PENpdGU+PEF1dGhvcj5HYWxsbzwvQXV0aG9yPjxZZWFy
PjIwMTU8L1llYXI+PFJlY051bT43MTkxPC9SZWNOdW0+PHJlY29yZD48cmVjLW51bWJlcj43MTkx
PC9yZWMtbnVtYmVyPjxmb3JlaWduLWtleXM+PGtleSBhcHA9IkVOIiBkYi1pZD0iZWR6NXI5ZGFh
YXdyc3dldnN2anh6cHRseDVzYXM1ZHd4ZnZkIiB0aW1lc3RhbXA9IjE0MjUzMTIyMTYiIGd1aWQ9
Ijk5NGI2MjIyLWZhODEtNDdjZi1hNThhLTAwYTk2NzdmZGI0OCI+NzE5MTwva2V5PjwvZm9yZWln
bi1rZXlzPjxyZWYtdHlwZSBuYW1lPSJKb3VybmFsIEFydGljbGUiPjE3PC9yZWYtdHlwZT48Y29u
dHJpYnV0b3JzPjxhdXRob3JzPjxhdXRob3I+R2FsbG8sIEUuPC9hdXRob3I+PGF1dGhvcj5ZYW4s
IEMuPC9hdXRob3I+PC9hdXRob3JzPjwvY29udHJpYnV0b3JzPjx0aXRsZXM+PHRpdGxlPlRoZSBl
ZmZlY3RzIG9mIHJlcHV0YXRpb25hbCBhbmQgc29jaWFsIGtub3dsZWRnZSBvbiBjb29wZXJhdGlv
bjwvdGl0bGU+PHNlY29uZGFyeS10aXRsZT5Qcm9jIE5hdGwgQWNhZCBTY2kgVSBTIEE8L3NlY29u
ZGFyeS10aXRsZT48L3RpdGxlcz48cGVyaW9kaWNhbD48ZnVsbC10aXRsZT5Qcm9jIE5hdGwgQWNh
ZCBTY2kgVSBTIEE8L2Z1bGwtdGl0bGU+PC9wZXJpb2RpY2FsPjxwYWdlcz4zNjQ3LTM2NTI8L3Bh
Z2VzPjx2b2x1bWU+MTEyPC92b2x1bWU+PG51bWJlcj4xMjwvbnVtYmVyPjxkYXRlcz48eWVhcj4y
MDE1PC95ZWFyPjwvZGF0ZXM+PGFjY2Vzc2lvbi1udW0+MjU3NzU1NDQ8L2FjY2Vzc2lvbi1udW0+
PHVybHM+PC91cmxzPjxjdXN0b20yPlBNQzQzNzg0MDI8L2N1c3RvbTI+PGVsZWN0cm9uaWMtcmVz
b3VyY2UtbnVtPjEwLjEwNzMvcG5hcy4xNDE1ODgzMTEyPC9lbGVjdHJvbmljLXJlc291cmNlLW51
bT48L3JlY29yZD48L0NpdGU+PENpdGU+PEF1dGhvcj5NaWxpbnNraTwvQXV0aG9yPjxZZWFyPjIw
MDI8L1llYXI+PFJlY051bT43Mjc0PC9SZWNOdW0+PHJlY29yZD48cmVjLW51bWJlcj43Mjc0PC9y
ZWMtbnVtYmVyPjxmb3JlaWduLWtleXM+PGtleSBhcHA9IkVOIiBkYi1pZD0iZWR6NXI5ZGFhYXdy
c3dldnN2anh6cHRseDVzYXM1ZHd4ZnZkIiB0aW1lc3RhbXA9IjE0MzE2MjU5NzMiIGd1aWQ9IjJj
NGRkOGQ0LTkzZDktNGI1Mi04ZGJjLTEyNzNjMTU2YWUxMCI+NzI3NDwva2V5PjwvZm9yZWlnbi1r
ZXlzPjxyZWYtdHlwZSBuYW1lPSJKb3VybmFsIEFydGljbGUiPjE3PC9yZWYtdHlwZT48Y29udHJp
YnV0b3JzPjxhdXRob3JzPjxhdXRob3I+TWlsaW5za2ksIE0uPC9hdXRob3I+PGF1dGhvcj5TZW1t
YW5uLCBELjwvYXV0aG9yPjxhdXRob3I+S3JhbWJlY2ssIEguIEouPC9hdXRob3I+PC9hdXRob3Jz
PjwvY29udHJpYnV0b3JzPjxhdXRoLWFkZHJlc3M+TWlsaW5za2ksIE0mI3hEO01heCBQbGFuY2sg
SW5zdCBMaW1ub2wsIERlcHQgRXZvbHV0aW9uYXJ5IEJpb2wsIFBvc3RmYWNoIDE2NSwgRC0yNDMw
NiBQbG9uLCBHZXJtYW55JiN4RDtNYXggUGxhbmNrIEluc3QgTGltbm9sLCBEZXB0IEV2b2x1dGlv
bmFyeSBCaW9sLCBQb3N0ZmFjaCAxNjUsIEQtMjQzMDYgUGxvbiwgR2VybWFueSYjeEQ7TWF4IFBs
YW5jayBJbnN0IExpbW5vbCwgRGVwdCBFdm9sdXRpb25hcnkgQmlvbCwgRC0yNDMwNiBQbG9uLCBH
ZXJtYW55PC9hdXRoLWFkZHJlc3M+PHRpdGxlcz48dGl0bGU+UmVwdXRhdGlvbiBoZWxwcyBzb2x2
ZSB0aGUgJmFwb3M7dHJhZ2VkeSBvZiB0aGUgY29tbW9ucyZhcG9zO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0MjQtNDI2PC9wYWdlcz48dm9sdW1lPjQxNTwvdm9s
dW1lPjxudW1iZXI+Njg3MDwvbnVtYmVyPjxrZXl3b3Jkcz48a2V5d29yZD5pbmRpcmVjdCByZWNp
cHJvY2l0eTwva2V5d29yZD48a2V5d29yZD5jb29wZXJhdGlvbjwva2V5d29yZD48a2V5d29yZD5l
dm9sdXRpb248L2tleXdvcmQ+PGtleXdvcmQ+cHVuaXNobWVudDwva2V5d29yZD48L2tleXdvcmRz
PjxkYXRlcz48eWVhcj4yMDAyPC95ZWFyPjxwdWItZGF0ZXM+PGRhdGU+SmFuIDI0PC9kYXRlPjwv
cHViLWRhdGVzPjwvZGF0ZXM+PGlzYm4+MDAyOC0wODM2PC9pc2JuPjxhY2Nlc3Npb24tbnVtPjEx
ODA3NTUyPC9hY2Nlc3Npb24tbnVtPjx1cmxzPjxyZWxhdGVkLXVybHM+PHVybD4mbHQ7R28gdG8g
SVNJJmd0OzovL1dPUzowMDAxNzM0MzM2MDAwNDg8L3VybD48L3JlbGF0ZWQtdXJscz48L3VybHM+
PGVsZWN0cm9uaWMtcmVzb3VyY2UtbnVtPjEwLjEwMzgvNDE1NDI0YTwvZWxlY3Ryb25pYy1yZXNv
dXJjZS1udW0+PGxhbmd1YWdlPkVuZ2xpc2g8L2xhbmd1YWdlPjwvcmVjb3JkPjwvQ2l0ZT48Q2l0
ZT48QXV0aG9yPlJhbmQ8L0F1dGhvcj48WWVhcj4yMDEzPC9ZZWFyPjxSZWNOdW0+NzEwMjwvUmVj
TnVtPjxyZWNvcmQ+PHJlYy1udW1iZXI+NzEwMjwvcmVjLW51bWJlcj48Zm9yZWlnbi1rZXlzPjxr
ZXkgYXBwPSJFTiIgZGItaWQ9ImVkejVyOWRhYWF3cnN3ZXZzdmp4enB0bHg1c2FzNWR3eGZ2ZCIg
dGltZXN0YW1wPSIxNDE3NTU0MDY5IiBndWlkPSIxMTBkZGFlNi0yYmYxLTRkNTQtYjg2Ny1iMDQ0
YThhNjQ2ZDAiPjcxMDI8L2tleT48L2ZvcmVpZ24ta2V5cz48cmVmLXR5cGUgbmFtZT0iSm91cm5h
bCBBcnRpY2xlIj4xNzwvcmVmLXR5cGU+PGNvbnRyaWJ1dG9ycz48YXV0aG9ycz48YXV0aG9yPlJh
bmQsIEQuIEcuPC9hdXRob3I+PGF1dGhvcj5Ob3dhaywgTS4gQS48L2F1dGhvcj48L2F1dGhvcnM+
PC9jb250cmlidXRvcnM+PGF1dGgtYWRkcmVzcz5Ob3dhaywgTUEmI3hEO0hhcnZhcmQgVW5pdiwg
RGVwdCBPcmdhbmlzbSAmYW1wOyBFdm9sdXRpb25hcnkgQmlvbCwgRGVwdCBNYXRoLCBQcm9ncmFt
IEV2b2x1dGlvbmFyeSBEeW5hbSwgQ2FtYnJpZGdlLCBNQSAwMjEzOCBVU0EmI3hEO0hhcnZhcmQg
VW5pdiwgRGVwdCBPcmdhbmlzbSAmYW1wOyBFdm9sdXRpb25hcnkgQmlvbCwgRGVwdCBNYXRoLCBQ
cm9ncmFtIEV2b2x1dGlvbmFyeSBEeW5hbSwgQ2FtYnJpZGdlLCBNQSAwMjEzOCBVU0EmI3hEO1lh
bGUgVW5pdiwgRGVwdCBFY29uLCBEZXB0IFBzeWNob2wsIFNjaCBNYW5hZ2VtZW50LFByb2dyYW0g
Q29nbml0IFNjaSwgTmV3IEhhdmVuLCBDVCAwNjUyMCBVU0EmI3hEO0hhcnZhcmQgVW5pdiwgRGVw
dCBPcmdhbmlzbSAmYW1wOyBFdm9sdXRpb25hcnkgQmlvbCwgRGVwdCBNYXRoLCBQcm9ncmFtIEV2
b2x1dGlvbmFyeSBEeW5hbSwgQ2FtYnJpZGdlLCBNQSAwMjEzOCBVU0E8L2F1dGgtYWRkcmVzcz48
dGl0bGVzPjx0aXRsZT5IdW1hbiBjb29wZXJhdGlvbjwvdGl0bGU+PHNlY29uZGFyeS10aXRsZT5U
cmVuZHMgaW4gQ29nbml0aXZlIFNjaWVuY2VzPC9zZWNvbmRhcnktdGl0bGU+PGFsdC10aXRsZT5U
cmVuZHMgQ29nbiBTY2k8L2FsdC10aXRsZT48L3RpdGxlcz48cGVyaW9kaWNhbD48ZnVsbC10aXRs
ZT5UcmVuZHMgQ29nbiBTY2k8L2Z1bGwtdGl0bGU+PGFiYnItMT5UcmVuZHMgaW4gY29nbml0aXZl
IHNjaWVuY2VzPC9hYmJyLTE+PC9wZXJpb2RpY2FsPjxhbHQtcGVyaW9kaWNhbD48ZnVsbC10aXRs
ZT5UcmVuZHMgQ29nbiBTY2k8L2Z1bGwtdGl0bGU+PGFiYnItMT5UcmVuZHMgaW4gY29nbml0aXZl
IHNjaWVuY2VzPC9hYmJyLTE+PC9hbHQtcGVyaW9kaWNhbD48cGFnZXM+NDEzLTQyNTwvcGFnZXM+
PHZvbHVtZT4xNzwvdm9sdW1lPjxudW1iZXI+ODwvbnVtYmVyPjxrZXl3b3Jkcz48a2V5d29yZD50
aXQtZm9yLXRhdDwva2V5d29yZD48a2V5d29yZD5mcmVlIHJpZGVyIHByb2JsZW08L2tleXdvcmQ+
PGtleXdvcmQ+cHVibGljLWdvb2RzIGdhbWU8L2tleXdvcmQ+PGtleXdvcmQ+aW4tZ3JvdXAgYmlh
czwva2V5d29yZD48a2V5d29yZD5pbmRpcmVjdCByZWNpcHJvY2l0eTwva2V5d29yZD48a2V5d29y
ZD5zdHJ1Y3R1cmVkIHBvcHVsYXRpb25zPC9rZXl3b3JkPjxrZXl3b3JkPmV2b2x1dGlvbmFyeSBk
eW5hbWljczwva2V5d29yZD48a2V5d29yZD5wcmlzb25lcnMtZGlsZW1tYTwva2V5d29yZD48a2V5
d29yZD5jb3N0bHkgcHVuaXNobWVudDwva2V5d29yZD48a2V5d29yZD5hbHRydWlzdGljIHB1bmlz
aG1lbnQ8L2tleXdvcmQ+PC9rZXl3b3Jkcz48ZGF0ZXM+PHllYXI+MjAxMzwveWVhcj48cHViLWRh
dGVzPjxkYXRlPkF1ZzwvZGF0ZT48L3B1Yi1kYXRlcz48L2RhdGVzPjxpc2JuPjEzNjQtNjYxMzwv
aXNibj48YWNjZXNzaW9uLW51bT4yMzg1NjAyNTwvYWNjZXNzaW9uLW51bT48dXJscz48cmVsYXRl
ZC11cmxzPjx1cmw+Jmx0O0dvIHRvIElTSSZndDs6Ly9XT1M6MDAwMzIzNDU4NzAwMDA4PC91cmw+
PC9yZWxhdGVkLXVybHM+PC91cmxzPjxlbGVjdHJvbmljLXJlc291cmNlLW51bT4xMC4xMDE2L0ou
VGljcy4yMDEzLjA2LjAwMzwvZWxlY3Ryb25pYy1yZXNvdXJjZS1udW0+PGxhbmd1YWdlPkVuZ2xp
c2g8L2xhbmd1YWdlPjwvcmVjb3JkPjwvQ2l0ZT48L0VuZE5vdGU+
</w:fldData>
        </w:fldChar>
      </w:r>
      <w:r w:rsidR="008840B4">
        <w:instrText xml:space="preserve"> ADDIN EN.CITE </w:instrText>
      </w:r>
      <w:r w:rsidR="008840B4">
        <w:fldChar w:fldCharType="begin">
          <w:fldData xml:space="preserve">PEVuZE5vdGU+PENpdGU+PEF1dGhvcj5Gb3dsZXI8L0F1dGhvcj48WWVhcj4yMDEwPC9ZZWFyPjxS
ZWNOdW0+MzIwNjwvUmVjTnVtPjxEaXNwbGF5VGV4dD48c3R5bGUgZmFjZT0ic3VwZXJzY3JpcHQi
Pls3Ny04MF08L3N0eWxlPjwvRGlzcGxheVRleHQ+PHJlY29yZD48cmVjLW51bWJlcj4zMjA2PC9y
ZWMtbnVtYmVyPjxmb3JlaWduLWtleXM+PGtleSBhcHA9IkVOIiBkYi1pZD0iZWR6NXI5ZGFhYXdy
c3dldnN2anh6cHRseDVzYXM1ZHd4ZnZkIiB0aW1lc3RhbXA9IjEzNDk4MDMwMDEiIGd1aWQ9ImU2
M2ZmZDkyLWJjYjAtNDk4Mi1iMGJkLTNjNWM4ODNmM2FhOSI+MzIwNjwva2V5PjwvZm9yZWlnbi1r
ZXlzPjxyZWYtdHlwZSBuYW1lPSJKb3VybmFsIEFydGljbGUiPjE3PC9yZWYtdHlwZT48Y29udHJp
YnV0b3JzPjxhdXRob3JzPjxhdXRob3I+Rm93bGVyLCBKLiBILjwvYXV0aG9yPjxhdXRob3I+Q2hy
aXN0YWtpcywgTi4gQS48L2F1dGhvcj48L2F1dGhvcnM+PC9jb250cmlidXRvcnM+PGF1dGgtYWRk
cmVzcz5Qb2xpdGljYWwgU2NpZW5jZSBEZXBhcnRtZW50LCBVbml2ZXJzaXR5IG9mIENhbGlmb3Ju
aWEsIFNhbiBEaWVnbywgTGEgSm9sbGEsIENBIDkyMTAzLCBVU0EuIGpoZm93bGVyQHVjc2QuZWR1
PC9hdXRoLWFkZHJlc3M+PHRpdGxlcz48dGl0bGU+Q29vcGVyYXRpdmUgYmVoYXZpb3IgY2FzY2Fk
ZXMgaW4gaHVtYW4gc29jaWFsIG5ldHdvcmt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GFsdC1w
ZXJpb2RpY2FsPjxmdWxsLXRpdGxlPlByb2NlZWRpbmdzIG9mIHRoZSBOYXRpb25hbCBBY2FkZW15
IG9mIFNjaWVuY2VzIG9mIHRoZSBVbml0ZWQgU3RhdGVzIG9mIEFtZXJpY2E8L2Z1bGwtdGl0bGU+
PC9hbHQtcGVyaW9kaWNhbD48cGFnZXM+NTMzNC04PC9wYWdlcz48dm9sdW1lPjEwNzwvdm9sdW1l
PjxudW1iZXI+MTI8L251bWJlcj48a2V5d29yZHM+PGtleXdvcmQ+KkNvb3BlcmF0aXZlIEJlaGF2
aW9yPC9rZXl3b3JkPjxrZXl3b3JkPkh1bWFuczwva2V5d29yZD48a2V5d29yZD5JbnRlcnBlcnNv
bmFsIFJlbGF0aW9uczwva2V5d29yZD48a2V5d29yZD5Nb2RlbHMsIEVjb25vbWljPC9rZXl3b3Jk
PjxrZXl3b3JkPipNb2RlbHMsIFBzeWNob2xvZ2ljYWw8L2tleXdvcmQ+PGtleXdvcmQ+UHVuaXNo
bWVudC9wc3ljaG9sb2d5PC9rZXl3b3JkPjxrZXl3b3JkPipTb2NpYWwgU3VwcG9ydDwva2V5d29y
ZD48L2tleXdvcmRzPjxkYXRlcz48eWVhcj4yMDEwPC95ZWFyPjwvZGF0ZXM+PGlzYm4+MTA5MS02
NDkwIChFbGVjdHJvbmljKSYjeEQ7MDAyNy04NDI0IChMaW5raW5nKTwvaXNibj48YWNjZXNzaW9u
LW51bT4yMDIxMjEyMDwvYWNjZXNzaW9uLW51bT48d29yay10eXBlPlJlc2VhcmNoIFN1cHBvcnQs
IE4uSS5ILiwgRXh0cmFtdXJhbCYjeEQ7UmVzZWFyY2ggU3VwcG9ydCwgTm9uLVUuUy4gR292JmFw
b3M7dDwvd29yay10eXBlPjx1cmxzPjxyZWxhdGVkLXVybHM+PHVybD5odHRwOi8vd3d3Lm5jYmku
bmxtLm5paC5nb3YvcHVibWVkLzIwMjEyMTIwPC91cmw+PC9yZWxhdGVkLXVybHM+PC91cmxzPjxj
dXN0b20yPjI4NTE4MDM8L2N1c3RvbTI+PGVsZWN0cm9uaWMtcmVzb3VyY2UtbnVtPjEwLjEwNzMv
cG5hcy4wOTEzMTQ5MTA3PC9lbGVjdHJvbmljLXJlc291cmNlLW51bT48bGFuZ3VhZ2U+ZW5nPC9s
YW5ndWFnZT48L3JlY29yZD48L0NpdGU+PENpdGU+PEF1dGhvcj5HYWxsbzwvQXV0aG9yPjxZZWFy
PjIwMTU8L1llYXI+PFJlY051bT43MTkxPC9SZWNOdW0+PHJlY29yZD48cmVjLW51bWJlcj43MTkx
PC9yZWMtbnVtYmVyPjxmb3JlaWduLWtleXM+PGtleSBhcHA9IkVOIiBkYi1pZD0iZWR6NXI5ZGFh
YXdyc3dldnN2anh6cHRseDVzYXM1ZHd4ZnZkIiB0aW1lc3RhbXA9IjE0MjUzMTIyMTYiIGd1aWQ9
Ijk5NGI2MjIyLWZhODEtNDdjZi1hNThhLTAwYTk2NzdmZGI0OCI+NzE5MTwva2V5PjwvZm9yZWln
bi1rZXlzPjxyZWYtdHlwZSBuYW1lPSJKb3VybmFsIEFydGljbGUiPjE3PC9yZWYtdHlwZT48Y29u
dHJpYnV0b3JzPjxhdXRob3JzPjxhdXRob3I+R2FsbG8sIEUuPC9hdXRob3I+PGF1dGhvcj5ZYW4s
IEMuPC9hdXRob3I+PC9hdXRob3JzPjwvY29udHJpYnV0b3JzPjx0aXRsZXM+PHRpdGxlPlRoZSBl
ZmZlY3RzIG9mIHJlcHV0YXRpb25hbCBhbmQgc29jaWFsIGtub3dsZWRnZSBvbiBjb29wZXJhdGlv
bjwvdGl0bGU+PHNlY29uZGFyeS10aXRsZT5Qcm9jIE5hdGwgQWNhZCBTY2kgVSBTIEE8L3NlY29u
ZGFyeS10aXRsZT48L3RpdGxlcz48cGVyaW9kaWNhbD48ZnVsbC10aXRsZT5Qcm9jIE5hdGwgQWNh
ZCBTY2kgVSBTIEE8L2Z1bGwtdGl0bGU+PC9wZXJpb2RpY2FsPjxwYWdlcz4zNjQ3LTM2NTI8L3Bh
Z2VzPjx2b2x1bWU+MTEyPC92b2x1bWU+PG51bWJlcj4xMjwvbnVtYmVyPjxkYXRlcz48eWVhcj4y
MDE1PC95ZWFyPjwvZGF0ZXM+PGFjY2Vzc2lvbi1udW0+MjU3NzU1NDQ8L2FjY2Vzc2lvbi1udW0+
PHVybHM+PC91cmxzPjxjdXN0b20yPlBNQzQzNzg0MDI8L2N1c3RvbTI+PGVsZWN0cm9uaWMtcmVz
b3VyY2UtbnVtPjEwLjEwNzMvcG5hcy4xNDE1ODgzMTEyPC9lbGVjdHJvbmljLXJlc291cmNlLW51
bT48L3JlY29yZD48L0NpdGU+PENpdGU+PEF1dGhvcj5NaWxpbnNraTwvQXV0aG9yPjxZZWFyPjIw
MDI8L1llYXI+PFJlY051bT43Mjc0PC9SZWNOdW0+PHJlY29yZD48cmVjLW51bWJlcj43Mjc0PC9y
ZWMtbnVtYmVyPjxmb3JlaWduLWtleXM+PGtleSBhcHA9IkVOIiBkYi1pZD0iZWR6NXI5ZGFhYXdy
c3dldnN2anh6cHRseDVzYXM1ZHd4ZnZkIiB0aW1lc3RhbXA9IjE0MzE2MjU5NzMiIGd1aWQ9IjJj
NGRkOGQ0LTkzZDktNGI1Mi04ZGJjLTEyNzNjMTU2YWUxMCI+NzI3NDwva2V5PjwvZm9yZWlnbi1r
ZXlzPjxyZWYtdHlwZSBuYW1lPSJKb3VybmFsIEFydGljbGUiPjE3PC9yZWYtdHlwZT48Y29udHJp
YnV0b3JzPjxhdXRob3JzPjxhdXRob3I+TWlsaW5za2ksIE0uPC9hdXRob3I+PGF1dGhvcj5TZW1t
YW5uLCBELjwvYXV0aG9yPjxhdXRob3I+S3JhbWJlY2ssIEguIEouPC9hdXRob3I+PC9hdXRob3Jz
PjwvY29udHJpYnV0b3JzPjxhdXRoLWFkZHJlc3M+TWlsaW5za2ksIE0mI3hEO01heCBQbGFuY2sg
SW5zdCBMaW1ub2wsIERlcHQgRXZvbHV0aW9uYXJ5IEJpb2wsIFBvc3RmYWNoIDE2NSwgRC0yNDMw
NiBQbG9uLCBHZXJtYW55JiN4RDtNYXggUGxhbmNrIEluc3QgTGltbm9sLCBEZXB0IEV2b2x1dGlv
bmFyeSBCaW9sLCBQb3N0ZmFjaCAxNjUsIEQtMjQzMDYgUGxvbiwgR2VybWFueSYjeEQ7TWF4IFBs
YW5jayBJbnN0IExpbW5vbCwgRGVwdCBFdm9sdXRpb25hcnkgQmlvbCwgRC0yNDMwNiBQbG9uLCBH
ZXJtYW55PC9hdXRoLWFkZHJlc3M+PHRpdGxlcz48dGl0bGU+UmVwdXRhdGlvbiBoZWxwcyBzb2x2
ZSB0aGUgJmFwb3M7dHJhZ2VkeSBvZiB0aGUgY29tbW9ucyZhcG9zOz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0MjQtNDI2PC9wYWdlcz48dm9sdW1lPjQxNTwvdm9s
dW1lPjxudW1iZXI+Njg3MDwvbnVtYmVyPjxrZXl3b3Jkcz48a2V5d29yZD5pbmRpcmVjdCByZWNp
cHJvY2l0eTwva2V5d29yZD48a2V5d29yZD5jb29wZXJhdGlvbjwva2V5d29yZD48a2V5d29yZD5l
dm9sdXRpb248L2tleXdvcmQ+PGtleXdvcmQ+cHVuaXNobWVudDwva2V5d29yZD48L2tleXdvcmRz
PjxkYXRlcz48eWVhcj4yMDAyPC95ZWFyPjxwdWItZGF0ZXM+PGRhdGU+SmFuIDI0PC9kYXRlPjwv
cHViLWRhdGVzPjwvZGF0ZXM+PGlzYm4+MDAyOC0wODM2PC9pc2JuPjxhY2Nlc3Npb24tbnVtPjEx
ODA3NTUyPC9hY2Nlc3Npb24tbnVtPjx1cmxzPjxyZWxhdGVkLXVybHM+PHVybD4mbHQ7R28gdG8g
SVNJJmd0OzovL1dPUzowMDAxNzM0MzM2MDAwNDg8L3VybD48L3JlbGF0ZWQtdXJscz48L3VybHM+
PGVsZWN0cm9uaWMtcmVzb3VyY2UtbnVtPjEwLjEwMzgvNDE1NDI0YTwvZWxlY3Ryb25pYy1yZXNv
dXJjZS1udW0+PGxhbmd1YWdlPkVuZ2xpc2g8L2xhbmd1YWdlPjwvcmVjb3JkPjwvQ2l0ZT48Q2l0
ZT48QXV0aG9yPlJhbmQ8L0F1dGhvcj48WWVhcj4yMDEzPC9ZZWFyPjxSZWNOdW0+NzEwMjwvUmVj
TnVtPjxyZWNvcmQ+PHJlYy1udW1iZXI+NzEwMjwvcmVjLW51bWJlcj48Zm9yZWlnbi1rZXlzPjxr
ZXkgYXBwPSJFTiIgZGItaWQ9ImVkejVyOWRhYWF3cnN3ZXZzdmp4enB0bHg1c2FzNWR3eGZ2ZCIg
dGltZXN0YW1wPSIxNDE3NTU0MDY5IiBndWlkPSIxMTBkZGFlNi0yYmYxLTRkNTQtYjg2Ny1iMDQ0
YThhNjQ2ZDAiPjcxMDI8L2tleT48L2ZvcmVpZ24ta2V5cz48cmVmLXR5cGUgbmFtZT0iSm91cm5h
bCBBcnRpY2xlIj4xNzwvcmVmLXR5cGU+PGNvbnRyaWJ1dG9ycz48YXV0aG9ycz48YXV0aG9yPlJh
bmQsIEQuIEcuPC9hdXRob3I+PGF1dGhvcj5Ob3dhaywgTS4gQS48L2F1dGhvcj48L2F1dGhvcnM+
PC9jb250cmlidXRvcnM+PGF1dGgtYWRkcmVzcz5Ob3dhaywgTUEmI3hEO0hhcnZhcmQgVW5pdiwg
RGVwdCBPcmdhbmlzbSAmYW1wOyBFdm9sdXRpb25hcnkgQmlvbCwgRGVwdCBNYXRoLCBQcm9ncmFt
IEV2b2x1dGlvbmFyeSBEeW5hbSwgQ2FtYnJpZGdlLCBNQSAwMjEzOCBVU0EmI3hEO0hhcnZhcmQg
VW5pdiwgRGVwdCBPcmdhbmlzbSAmYW1wOyBFdm9sdXRpb25hcnkgQmlvbCwgRGVwdCBNYXRoLCBQ
cm9ncmFtIEV2b2x1dGlvbmFyeSBEeW5hbSwgQ2FtYnJpZGdlLCBNQSAwMjEzOCBVU0EmI3hEO1lh
bGUgVW5pdiwgRGVwdCBFY29uLCBEZXB0IFBzeWNob2wsIFNjaCBNYW5hZ2VtZW50LFByb2dyYW0g
Q29nbml0IFNjaSwgTmV3IEhhdmVuLCBDVCAwNjUyMCBVU0EmI3hEO0hhcnZhcmQgVW5pdiwgRGVw
dCBPcmdhbmlzbSAmYW1wOyBFdm9sdXRpb25hcnkgQmlvbCwgRGVwdCBNYXRoLCBQcm9ncmFtIEV2
b2x1dGlvbmFyeSBEeW5hbSwgQ2FtYnJpZGdlLCBNQSAwMjEzOCBVU0E8L2F1dGgtYWRkcmVzcz48
dGl0bGVzPjx0aXRsZT5IdW1hbiBjb29wZXJhdGlvbjwvdGl0bGU+PHNlY29uZGFyeS10aXRsZT5U
cmVuZHMgaW4gQ29nbml0aXZlIFNjaWVuY2VzPC9zZWNvbmRhcnktdGl0bGU+PGFsdC10aXRsZT5U
cmVuZHMgQ29nbiBTY2k8L2FsdC10aXRsZT48L3RpdGxlcz48cGVyaW9kaWNhbD48ZnVsbC10aXRs
ZT5UcmVuZHMgQ29nbiBTY2k8L2Z1bGwtdGl0bGU+PGFiYnItMT5UcmVuZHMgaW4gY29nbml0aXZl
IHNjaWVuY2VzPC9hYmJyLTE+PC9wZXJpb2RpY2FsPjxhbHQtcGVyaW9kaWNhbD48ZnVsbC10aXRs
ZT5UcmVuZHMgQ29nbiBTY2k8L2Z1bGwtdGl0bGU+PGFiYnItMT5UcmVuZHMgaW4gY29nbml0aXZl
IHNjaWVuY2VzPC9hYmJyLTE+PC9hbHQtcGVyaW9kaWNhbD48cGFnZXM+NDEzLTQyNTwvcGFnZXM+
PHZvbHVtZT4xNzwvdm9sdW1lPjxudW1iZXI+ODwvbnVtYmVyPjxrZXl3b3Jkcz48a2V5d29yZD50
aXQtZm9yLXRhdDwva2V5d29yZD48a2V5d29yZD5mcmVlIHJpZGVyIHByb2JsZW08L2tleXdvcmQ+
PGtleXdvcmQ+cHVibGljLWdvb2RzIGdhbWU8L2tleXdvcmQ+PGtleXdvcmQ+aW4tZ3JvdXAgYmlh
czwva2V5d29yZD48a2V5d29yZD5pbmRpcmVjdCByZWNpcHJvY2l0eTwva2V5d29yZD48a2V5d29y
ZD5zdHJ1Y3R1cmVkIHBvcHVsYXRpb25zPC9rZXl3b3JkPjxrZXl3b3JkPmV2b2x1dGlvbmFyeSBk
eW5hbWljczwva2V5d29yZD48a2V5d29yZD5wcmlzb25lcnMtZGlsZW1tYTwva2V5d29yZD48a2V5
d29yZD5jb3N0bHkgcHVuaXNobWVudDwva2V5d29yZD48a2V5d29yZD5hbHRydWlzdGljIHB1bmlz
aG1lbnQ8L2tleXdvcmQ+PC9rZXl3b3Jkcz48ZGF0ZXM+PHllYXI+MjAxMzwveWVhcj48cHViLWRh
dGVzPjxkYXRlPkF1ZzwvZGF0ZT48L3B1Yi1kYXRlcz48L2RhdGVzPjxpc2JuPjEzNjQtNjYxMzwv
aXNibj48YWNjZXNzaW9uLW51bT4yMzg1NjAyNTwvYWNjZXNzaW9uLW51bT48dXJscz48cmVsYXRl
ZC11cmxzPjx1cmw+Jmx0O0dvIHRvIElTSSZndDs6Ly9XT1M6MDAwMzIzNDU4NzAwMDA4PC91cmw+
PC9yZWxhdGVkLXVybHM+PC91cmxzPjxlbGVjdHJvbmljLXJlc291cmNlLW51bT4xMC4xMDE2L0ou
VGljcy4yMDEzLjA2LjAwMzwvZWxlY3Ryb25pYy1yZXNvdXJjZS1udW0+PGxhbmd1YWdlPkVuZ2xp
c2g8L2xhbmd1YWdlPjwvcmVjb3JkPjwvQ2l0ZT48L0VuZE5vdGU+
</w:fldData>
        </w:fldChar>
      </w:r>
      <w:r w:rsidR="008840B4">
        <w:instrText xml:space="preserve"> ADDIN EN.CITE.DATA </w:instrText>
      </w:r>
      <w:r w:rsidR="008840B4">
        <w:fldChar w:fldCharType="end"/>
      </w:r>
      <w:r w:rsidR="0002186F">
        <w:fldChar w:fldCharType="separate"/>
      </w:r>
      <w:r w:rsidR="008840B4" w:rsidRPr="008840B4">
        <w:rPr>
          <w:noProof/>
          <w:vertAlign w:val="superscript"/>
        </w:rPr>
        <w:t>[77-80]</w:t>
      </w:r>
      <w:r w:rsidR="0002186F">
        <w:fldChar w:fldCharType="end"/>
      </w:r>
      <w:r w:rsidR="00751576">
        <w:t xml:space="preserve">; </w:t>
      </w:r>
      <w:r w:rsidR="00093279">
        <w:t xml:space="preserve">and </w:t>
      </w:r>
      <w:r w:rsidR="00751576">
        <w:t xml:space="preserve">voting behavior of others can </w:t>
      </w:r>
      <w:r w:rsidR="005D79C0">
        <w:t>enhance connecting neighbors’ (</w:t>
      </w:r>
      <w:r w:rsidR="00C31035">
        <w:t xml:space="preserve">e.g., </w:t>
      </w:r>
      <w:r w:rsidR="005D79C0" w:rsidRPr="00490B4F">
        <w:rPr>
          <w:i/>
          <w:iCs/>
        </w:rPr>
        <w:t>Facebook</w:t>
      </w:r>
      <w:r w:rsidR="005D79C0">
        <w:t xml:space="preserve"> friends’) voting behavior</w:t>
      </w:r>
      <w:r w:rsidR="00D340D9">
        <w:t xml:space="preserve"> </w:t>
      </w:r>
      <w:r w:rsidR="00D340D9">
        <w:fldChar w:fldCharType="begin"/>
      </w:r>
      <w:r w:rsidR="008840B4">
        <w:instrText xml:space="preserve"> ADDIN EN.CITE &lt;EndNote&gt;&lt;Cite&gt;&lt;Author&gt;Bond&lt;/Author&gt;&lt;Year&gt;2012&lt;/Year&gt;&lt;RecNum&gt;4772&lt;/RecNum&gt;&lt;DisplayText&gt;&lt;style face="superscript"&gt;[81]&lt;/style&gt;&lt;/DisplayText&gt;&lt;record&gt;&lt;rec-number&gt;4772&lt;/rec-number&gt;&lt;foreign-keys&gt;&lt;key app="EN" db-id="edz5r9daaawrswevsvjxzptlx5sas5dwxfvd" timestamp="1392247125" guid="d17a736f-4828-4d54-9023-136d6f5e7563"&gt;4772&lt;/key&gt;&lt;/foreign-keys&gt;&lt;ref-type name="Journal Article"&gt;17&lt;/ref-type&gt;&lt;contributors&gt;&lt;authors&gt;&lt;author&gt;Bond, R. M.&lt;/author&gt;&lt;author&gt;Fariss, C. J.&lt;/author&gt;&lt;author&gt;Jones, J. J.&lt;/author&gt;&lt;author&gt;Kramer, A. D.&lt;/author&gt;&lt;author&gt;Marlow, C.&lt;/author&gt;&lt;author&gt;Settle, J. E.&lt;/author&gt;&lt;author&gt;Fowler, J. H.&lt;/author&gt;&lt;/authors&gt;&lt;/contributors&gt;&lt;auth-address&gt;Political Science Department, University of California, San Diego, La Jolla, California 92093, USA.&lt;/auth-address&gt;&lt;titles&gt;&lt;title&gt;A 61-million-person experiment in social influence and political mobilization&lt;/title&gt;&lt;secondary-title&gt;Nature&lt;/secondary-title&gt;&lt;alt-title&gt;Nature&lt;/alt-title&gt;&lt;/titles&gt;&lt;periodical&gt;&lt;full-title&gt;Nature&lt;/full-title&gt;&lt;/periodical&gt;&lt;alt-periodical&gt;&lt;full-title&gt;Nature&lt;/full-title&gt;&lt;/alt-periodical&gt;&lt;pages&gt;295-8&lt;/pages&gt;&lt;volume&gt;489&lt;/volume&gt;&lt;number&gt;7415&lt;/number&gt;&lt;edition&gt;2012/09/14&lt;/edition&gt;&lt;keywords&gt;&lt;keyword&gt;Humans&lt;/keyword&gt;&lt;keyword&gt;Internet/*utilization&lt;/keyword&gt;&lt;keyword&gt;*Persuasive Communication&lt;/keyword&gt;&lt;keyword&gt;*Politics&lt;/keyword&gt;&lt;keyword&gt;Sample Size&lt;/keyword&gt;&lt;keyword&gt;Social Behavior&lt;/keyword&gt;&lt;keyword&gt;*Social Networking&lt;/keyword&gt;&lt;/keywords&gt;&lt;dates&gt;&lt;year&gt;2012&lt;/year&gt;&lt;pub-dates&gt;&lt;date&gt;Sep 13&lt;/date&gt;&lt;/pub-dates&gt;&lt;/dates&gt;&lt;isbn&gt;1476-4687 (Electronic)&amp;#xD;0028-0836 (Linking)&lt;/isbn&gt;&lt;accession-num&gt;22972300&lt;/accession-num&gt;&lt;work-type&gt;Randomized Controlled Trial&amp;#xD;Research Support, Non-U.S. Gov&amp;apos;t&lt;/work-type&gt;&lt;urls&gt;&lt;related-urls&gt;&lt;url&gt;http://www.ncbi.nlm.nih.gov/pubmed/22972300&lt;/url&gt;&lt;/related-urls&gt;&lt;/urls&gt;&lt;custom2&gt;PMC3834737&lt;/custom2&gt;&lt;electronic-resource-num&gt;10.1038/nature11421&lt;/electronic-resource-num&gt;&lt;/record&gt;&lt;/Cite&gt;&lt;/EndNote&gt;</w:instrText>
      </w:r>
      <w:r w:rsidR="00D340D9">
        <w:fldChar w:fldCharType="separate"/>
      </w:r>
      <w:r w:rsidR="008840B4" w:rsidRPr="008840B4">
        <w:rPr>
          <w:noProof/>
          <w:vertAlign w:val="superscript"/>
        </w:rPr>
        <w:t>[81]</w:t>
      </w:r>
      <w:r w:rsidR="00D340D9">
        <w:fldChar w:fldCharType="end"/>
      </w:r>
      <w:r w:rsidR="00093279">
        <w:t>.</w:t>
      </w:r>
      <w:r w:rsidR="00751576">
        <w:t xml:space="preserve"> </w:t>
      </w:r>
      <w:r w:rsidR="005D79C0">
        <w:t xml:space="preserve">The </w:t>
      </w:r>
      <w:r w:rsidR="00093279">
        <w:t xml:space="preserve">contrast </w:t>
      </w:r>
      <w:r w:rsidR="005D79C0">
        <w:t xml:space="preserve">may come from </w:t>
      </w:r>
      <w:r w:rsidR="00093279">
        <w:t xml:space="preserve">a </w:t>
      </w:r>
      <w:r w:rsidR="005D79C0">
        <w:t xml:space="preserve">difference </w:t>
      </w:r>
      <w:r w:rsidR="00D572A4">
        <w:t xml:space="preserve">of characteristics </w:t>
      </w:r>
      <w:r w:rsidR="005D79C0">
        <w:t xml:space="preserve">between </w:t>
      </w:r>
      <w:r w:rsidR="00093279">
        <w:t xml:space="preserve">visibility of </w:t>
      </w:r>
      <w:r w:rsidR="005D79C0">
        <w:t>behaviors</w:t>
      </w:r>
      <w:r w:rsidR="00D572A4">
        <w:t>,</w:t>
      </w:r>
      <w:r w:rsidR="005D79C0">
        <w:t xml:space="preserve"> which </w:t>
      </w:r>
      <w:r w:rsidR="00093279">
        <w:t>are</w:t>
      </w:r>
      <w:r w:rsidR="005D79C0">
        <w:t xml:space="preserve"> mostly easy to </w:t>
      </w:r>
      <w:r w:rsidR="00E92796">
        <w:t xml:space="preserve">learn </w:t>
      </w:r>
      <w:r w:rsidR="005D79C0">
        <w:t>socially</w:t>
      </w:r>
      <w:r w:rsidR="00E92796">
        <w:t xml:space="preserve"> and</w:t>
      </w:r>
      <w:r w:rsidR="005D79C0">
        <w:t xml:space="preserve"> copy</w:t>
      </w:r>
      <w:r w:rsidR="00D572A4">
        <w:t>,</w:t>
      </w:r>
      <w:r w:rsidR="005D79C0">
        <w:t xml:space="preserve"> and </w:t>
      </w:r>
      <w:r w:rsidR="00093279">
        <w:t>visibility of status-related attributes</w:t>
      </w:r>
      <w:r w:rsidR="00D572A4">
        <w:t xml:space="preserve">, </w:t>
      </w:r>
      <w:r w:rsidR="005D79C0">
        <w:t xml:space="preserve">which </w:t>
      </w:r>
      <w:r w:rsidR="00093279">
        <w:t>are</w:t>
      </w:r>
      <w:r w:rsidR="005D79C0">
        <w:t xml:space="preserve"> costly and thus difficult to follow even if people witness them and recognize them as attractive</w:t>
      </w:r>
      <w:r w:rsidR="00C31035">
        <w:t xml:space="preserve"> </w:t>
      </w:r>
      <w:r w:rsidR="00E572F1">
        <w:fldChar w:fldCharType="begin"/>
      </w:r>
      <w:r w:rsidR="008840B4">
        <w:instrText xml:space="preserve"> ADDIN EN.CITE &lt;EndNote&gt;&lt;Cite&gt;&lt;Author&gt;Veblen&lt;/Author&gt;&lt;Year&gt;1899&lt;/Year&gt;&lt;RecNum&gt;7280&lt;/RecNum&gt;&lt;DisplayText&gt;&lt;style face="superscript"&gt;[82]&lt;/style&gt;&lt;/DisplayText&gt;&lt;record&gt;&lt;rec-number&gt;7280&lt;/rec-number&gt;&lt;foreign-keys&gt;&lt;key app="EN" db-id="edz5r9daaawrswevsvjxzptlx5sas5dwxfvd" timestamp="1434313983" guid="159df074-fa17-4274-92cc-98e234ab3d55"&gt;7280&lt;/key&gt;&lt;/foreign-keys&gt;&lt;ref-type name="Book"&gt;6&lt;/ref-type&gt;&lt;contributors&gt;&lt;authors&gt;&lt;author&gt;Veblen, T.&lt;/author&gt;&lt;/authors&gt;&lt;/contributors&gt;&lt;titles&gt;&lt;title&gt;The theory of the leisure class: An economic study of institutions&lt;/title&gt;&lt;/titles&gt;&lt;dates&gt;&lt;year&gt;1899&lt;/year&gt;&lt;/dates&gt;&lt;pub-location&gt;New York&lt;/pub-location&gt;&lt;publisher&gt;MacMillan&lt;/publisher&gt;&lt;urls&gt;&lt;/urls&gt;&lt;/record&gt;&lt;/Cite&gt;&lt;/EndNote&gt;</w:instrText>
      </w:r>
      <w:r w:rsidR="00E572F1">
        <w:fldChar w:fldCharType="separate"/>
      </w:r>
      <w:r w:rsidR="008840B4" w:rsidRPr="008840B4">
        <w:rPr>
          <w:noProof/>
          <w:vertAlign w:val="superscript"/>
        </w:rPr>
        <w:t>[82]</w:t>
      </w:r>
      <w:r w:rsidR="00E572F1">
        <w:fldChar w:fldCharType="end"/>
      </w:r>
      <w:r w:rsidR="00C31035">
        <w:t>.</w:t>
      </w:r>
      <w:r w:rsidR="00E572F1">
        <w:t xml:space="preserve"> Therefore, making something visible may not </w:t>
      </w:r>
      <w:r w:rsidR="00E92796">
        <w:t xml:space="preserve">always </w:t>
      </w:r>
      <w:r w:rsidR="00E572F1">
        <w:t>be good even if visibility m</w:t>
      </w:r>
      <w:r w:rsidR="00F61508">
        <w:t>ay be promoted and implemented for promoting transparency</w:t>
      </w:r>
      <w:r w:rsidR="00E572F1">
        <w:t xml:space="preserve">, </w:t>
      </w:r>
      <w:r w:rsidR="00F61508">
        <w:t>public accountability,</w:t>
      </w:r>
      <w:r w:rsidR="00E572F1">
        <w:t xml:space="preserve"> or other reasons.</w:t>
      </w:r>
    </w:p>
    <w:p w14:paraId="0BA81C5F" w14:textId="77777777" w:rsidR="004C5D68" w:rsidRDefault="004C5D68" w:rsidP="004C113C">
      <w:pPr>
        <w:autoSpaceDE w:val="0"/>
        <w:autoSpaceDN w:val="0"/>
        <w:adjustRightInd w:val="0"/>
      </w:pPr>
    </w:p>
    <w:p w14:paraId="67028140" w14:textId="0AB22C11" w:rsidR="008A5562" w:rsidRDefault="00340D81" w:rsidP="00F93B40">
      <w:pPr>
        <w:jc w:val="both"/>
      </w:pPr>
      <w:r w:rsidRPr="00490B4F">
        <w:rPr>
          <w:i/>
          <w:iCs/>
        </w:rPr>
        <w:t xml:space="preserve">Why does </w:t>
      </w:r>
      <w:r w:rsidR="006A3840" w:rsidRPr="00490B4F">
        <w:rPr>
          <w:i/>
          <w:iCs/>
        </w:rPr>
        <w:t>wealth invisibility improve SWB especially among poorer individuals?</w:t>
      </w:r>
      <w:r w:rsidR="006A3840" w:rsidRPr="006A3840">
        <w:rPr>
          <w:i/>
          <w:iCs/>
        </w:rPr>
        <w:t xml:space="preserve"> </w:t>
      </w:r>
      <w:r w:rsidR="000B61D7">
        <w:t xml:space="preserve">Although detailed mechanistic elucidation is one of the directions of future </w:t>
      </w:r>
      <w:r w:rsidR="00472282">
        <w:t>experiments</w:t>
      </w:r>
      <w:r w:rsidR="000B61D7">
        <w:t>, t</w:t>
      </w:r>
      <w:r w:rsidR="0055774A">
        <w:t xml:space="preserve">here </w:t>
      </w:r>
      <w:r w:rsidR="00E92796">
        <w:t>are</w:t>
      </w:r>
      <w:r w:rsidR="00890358">
        <w:t xml:space="preserve"> at least</w:t>
      </w:r>
      <w:r w:rsidR="0055774A">
        <w:t xml:space="preserve"> </w:t>
      </w:r>
      <w:r w:rsidR="00E572F1">
        <w:t xml:space="preserve">two </w:t>
      </w:r>
      <w:r w:rsidR="000B61D7">
        <w:t>possible major</w:t>
      </w:r>
      <w:r w:rsidR="0055774A">
        <w:t xml:space="preserve"> explanations</w:t>
      </w:r>
      <w:r w:rsidR="006A3840">
        <w:t xml:space="preserve">. First, in the invisible wealth </w:t>
      </w:r>
      <w:r w:rsidR="008D5FBA">
        <w:t>condition</w:t>
      </w:r>
      <w:r w:rsidR="006A3840">
        <w:t xml:space="preserve">, </w:t>
      </w:r>
      <w:r w:rsidR="0055774A">
        <w:t>individuals cannot engage in social comparison</w:t>
      </w:r>
      <w:r w:rsidR="00890358">
        <w:t>s</w:t>
      </w:r>
      <w:r w:rsidR="00E21B34">
        <w:t xml:space="preserve"> that produce</w:t>
      </w:r>
      <w:r w:rsidR="00AA52D3">
        <w:t xml:space="preserve"> </w:t>
      </w:r>
      <w:r w:rsidR="006408CD">
        <w:t xml:space="preserve">a </w:t>
      </w:r>
      <w:r w:rsidR="00AA52D3">
        <w:t xml:space="preserve">sense of inferiority </w:t>
      </w:r>
      <w:r w:rsidR="00AA52D3">
        <w:fldChar w:fldCharType="begin">
          <w:fldData xml:space="preserve">PEVuZE5vdGU+PENpdGU+PEF1dGhvcj5SdXRsZWRnZTwvQXV0aG9yPjxZZWFyPjIwMTY8L1llYXI+
PFJlY051bT44NjM2PC9SZWNOdW0+PERpc3BsYXlUZXh0PjxzdHlsZSBmYWNlPSJzdXBlcnNjcmlw
dCI+WzgzXTwvc3R5bGU+PC9EaXNwbGF5VGV4dD48cmVjb3JkPjxyZWMtbnVtYmVyPjg2MzY8L3Jl
Yy1udW1iZXI+PGZvcmVpZ24ta2V5cz48a2V5IGFwcD0iRU4iIGRiLWlkPSJlZHo1cjlkYWFhd3Jz
d2V2c3ZqeHpwdGx4NXNhczVkd3hmdmQiIHRpbWVzdGFtcD0iMTYzNjk1NDc3MyIgZ3VpZD0iYmY3
MzhhNzgtOWVkYy00ZjU5LWIwNjUtYTIwOTVlNmY3MWFhIj44NjM2PC9rZXk+PC9mb3JlaWduLWtl
eXM+PHJlZi10eXBlIG5hbWU9IkpvdXJuYWwgQXJ0aWNsZSI+MTc8L3JlZi10eXBlPjxjb250cmli
dXRvcnM+PGF1dGhvcnM+PGF1dGhvcj5SdXRsZWRnZSwgUi4gQi48L2F1dGhvcj48YXV0aG9yPmRl
IEJlcmtlciwgQS4gTy48L2F1dGhvcj48YXV0aG9yPkVzcGVuaGFobiwgUy48L2F1dGhvcj48YXV0
aG9yPkRheWFuLCBQLjwvYXV0aG9yPjxhdXRob3I+RG9sYW4sIFIuIEouPC9hdXRob3I+PC9hdXRo
b3JzPjwvY29udHJpYnV0b3JzPjxhdXRoLWFkZHJlc3M+TWF4IFBsYW5jayBVbml2ZXJzaXR5IENv
bGxlZ2UgTG9uZG9uIENlbnRyZSBmb3IgQ29tcHV0YXRpb25hbCBQc3ljaGlhdHJ5IGFuZCBBZ2Vp
bmcgUmVzZWFyY2gsIExvbmRvbiBXQzFCIDVFSCwgVUsuJiN4RDtXZWxsY29tZSBUcnVzdCBDZW50
cmUgZm9yIE5ldXJvaW1hZ2luZywgVW5pdmVyc2l0eSBDb2xsZWdlIExvbmRvbiwgTG9uZG9uIFdD
MU4gM0JHLCBVSy4mI3hEO1NvYmVsbCBEZXBhcnRtZW50IG9mIE1vdG9yIE5ldXJvc2NpZW5jZSBh
bmQgTW92ZW1lbnQgRGlzb3JkZXJzLCBVbml2ZXJzaXR5IENvbGxlZ2UgTG9uZG9uLCBMb25kb24g
V0MxTiAzQkcsIFVLLiYjeEQ7R2F0c2J5IENvbXB1dGF0aW9uYWwgTmV1cm9zY2llbmNlIFVuaXQs
IFVuaXZlcnNpdHkgQ29sbGVnZSBMb25kb24sIExvbmRvbiBXMVQgNEpHLCBVSy48L2F1dGgtYWRk
cmVzcz48dGl0bGVzPjx0aXRsZT5UaGUgc29jaWFsIGNvbnRpbmdlbmN5IG9mIG1vbWVudGFyeSBz
dWJqZWN0aXZlIHdlbGwtYmVpbmc8L3RpdGxlPjxzZWNvbmRhcnktdGl0bGU+TmF0IENvbW11bjwv
c2Vjb25kYXJ5LXRpdGxlPjwvdGl0bGVzPjxwZXJpb2RpY2FsPjxmdWxsLXRpdGxlPk5hdCBDb21t
dW48L2Z1bGwtdGl0bGU+PGFiYnItMT5OYXR1cmUgY29tbXVuaWNhdGlvbnM8L2FiYnItMT48L3Bl
cmlvZGljYWw+PHBhZ2VzPjExODI1PC9wYWdlcz48dm9sdW1lPjc8L3ZvbHVtZT48ZWRpdGlvbj4y
MDE2LzA2LzE0PC9lZGl0aW9uPjxrZXl3b3Jkcz48a2V5d29yZD5BZG9sZXNjZW50PC9rZXl3b3Jk
PjxrZXl3b3JkPkFkdWx0PC9rZXl3b3JkPjxrZXl3b3JkPkFsdHJ1aXNtPC9rZXl3b3JkPjxrZXl3
b3JkPkJheWVzIFRoZW9yZW08L2tleXdvcmQ+PGtleXdvcmQ+KkVtb3Rpb25zPC9rZXl3b3JkPjxr
ZXl3b3JkPkZlbWFsZTwva2V5d29yZD48a2V5d29yZD5HdWlsdDwva2V5d29yZD48a2V5d29yZD5I
YXBwaW5lc3M8L2tleXdvcmQ+PGtleXdvcmQ+SHVtYW5zPC9rZXl3b3JkPjxrZXl3b3JkPk1hbGU8
L2tleXdvcmQ+PGtleXdvcmQ+TW9kZWxzLCBQc3ljaG9sb2dpY2FsPC9rZXl3b3JkPjxrZXl3b3Jk
PipTb2NpYWwgQmVoYXZpb3I8L2tleXdvcmQ+PGtleXdvcmQ+U29jaW9lY29ub21pYyBGYWN0b3Jz
PC9rZXl3b3JkPjxrZXl3b3JkPlRhc2sgUGVyZm9ybWFuY2UgYW5kIEFuYWx5c2lzPC9rZXl3b3Jk
PjxrZXl3b3JkPllvdW5nIEFkdWx0PC9rZXl3b3JkPjwva2V5d29yZHM+PGRhdGVzPjx5ZWFyPjIw
MTY8L3llYXI+PHB1Yi1kYXRlcz48ZGF0ZT5KdW4gMTM8L2RhdGU+PC9wdWItZGF0ZXM+PC9kYXRl
cz48aXNibj4yMDQxLTE3MjMgKEVsZWN0cm9uaWMpJiN4RDsyMDQxLTE3MjMgKExpbmtpbmcpPC9p
c2JuPjxhY2Nlc3Npb24tbnVtPjI3MjkzMjEyPC9hY2Nlc3Npb24tbnVtPjx1cmxzPjxyZWxhdGVk
LXVybHM+PHVybD5odHRwczovL3d3dy5uY2JpLm5sbS5uaWguZ292L3B1Ym1lZC8yNzI5MzIxMjwv
dXJsPjwvcmVsYXRlZC11cmxzPjwvdXJscz48Y3VzdG9tMj5QTUM0OTA5OTg0PC9jdXN0b20yPjxl
bGVjdHJvbmljLXJlc291cmNlLW51bT4xMC4xMDM4L25jb21tczExODI1PC9lbGVjdHJvbmljLXJl
c291cmNlLW51bT48L3JlY29yZD48L0NpdGU+PC9FbmROb3RlPgB=
</w:fldData>
        </w:fldChar>
      </w:r>
      <w:r w:rsidR="008840B4">
        <w:instrText xml:space="preserve"> ADDIN EN.CITE </w:instrText>
      </w:r>
      <w:r w:rsidR="008840B4">
        <w:fldChar w:fldCharType="begin">
          <w:fldData xml:space="preserve">PEVuZE5vdGU+PENpdGU+PEF1dGhvcj5SdXRsZWRnZTwvQXV0aG9yPjxZZWFyPjIwMTY8L1llYXI+
PFJlY051bT44NjM2PC9SZWNOdW0+PERpc3BsYXlUZXh0PjxzdHlsZSBmYWNlPSJzdXBlcnNjcmlw
dCI+WzgzXTwvc3R5bGU+PC9EaXNwbGF5VGV4dD48cmVjb3JkPjxyZWMtbnVtYmVyPjg2MzY8L3Jl
Yy1udW1iZXI+PGZvcmVpZ24ta2V5cz48a2V5IGFwcD0iRU4iIGRiLWlkPSJlZHo1cjlkYWFhd3Jz
d2V2c3ZqeHpwdGx4NXNhczVkd3hmdmQiIHRpbWVzdGFtcD0iMTYzNjk1NDc3MyIgZ3VpZD0iYmY3
MzhhNzgtOWVkYy00ZjU5LWIwNjUtYTIwOTVlNmY3MWFhIj44NjM2PC9rZXk+PC9mb3JlaWduLWtl
eXM+PHJlZi10eXBlIG5hbWU9IkpvdXJuYWwgQXJ0aWNsZSI+MTc8L3JlZi10eXBlPjxjb250cmli
dXRvcnM+PGF1dGhvcnM+PGF1dGhvcj5SdXRsZWRnZSwgUi4gQi48L2F1dGhvcj48YXV0aG9yPmRl
IEJlcmtlciwgQS4gTy48L2F1dGhvcj48YXV0aG9yPkVzcGVuaGFobiwgUy48L2F1dGhvcj48YXV0
aG9yPkRheWFuLCBQLjwvYXV0aG9yPjxhdXRob3I+RG9sYW4sIFIuIEouPC9hdXRob3I+PC9hdXRo
b3JzPjwvY29udHJpYnV0b3JzPjxhdXRoLWFkZHJlc3M+TWF4IFBsYW5jayBVbml2ZXJzaXR5IENv
bGxlZ2UgTG9uZG9uIENlbnRyZSBmb3IgQ29tcHV0YXRpb25hbCBQc3ljaGlhdHJ5IGFuZCBBZ2Vp
bmcgUmVzZWFyY2gsIExvbmRvbiBXQzFCIDVFSCwgVUsuJiN4RDtXZWxsY29tZSBUcnVzdCBDZW50
cmUgZm9yIE5ldXJvaW1hZ2luZywgVW5pdmVyc2l0eSBDb2xsZWdlIExvbmRvbiwgTG9uZG9uIFdD
MU4gM0JHLCBVSy4mI3hEO1NvYmVsbCBEZXBhcnRtZW50IG9mIE1vdG9yIE5ldXJvc2NpZW5jZSBh
bmQgTW92ZW1lbnQgRGlzb3JkZXJzLCBVbml2ZXJzaXR5IENvbGxlZ2UgTG9uZG9uLCBMb25kb24g
V0MxTiAzQkcsIFVLLiYjeEQ7R2F0c2J5IENvbXB1dGF0aW9uYWwgTmV1cm9zY2llbmNlIFVuaXQs
IFVuaXZlcnNpdHkgQ29sbGVnZSBMb25kb24sIExvbmRvbiBXMVQgNEpHLCBVSy48L2F1dGgtYWRk
cmVzcz48dGl0bGVzPjx0aXRsZT5UaGUgc29jaWFsIGNvbnRpbmdlbmN5IG9mIG1vbWVudGFyeSBz
dWJqZWN0aXZlIHdlbGwtYmVpbmc8L3RpdGxlPjxzZWNvbmRhcnktdGl0bGU+TmF0IENvbW11bjwv
c2Vjb25kYXJ5LXRpdGxlPjwvdGl0bGVzPjxwZXJpb2RpY2FsPjxmdWxsLXRpdGxlPk5hdCBDb21t
dW48L2Z1bGwtdGl0bGU+PGFiYnItMT5OYXR1cmUgY29tbXVuaWNhdGlvbnM8L2FiYnItMT48L3Bl
cmlvZGljYWw+PHBhZ2VzPjExODI1PC9wYWdlcz48dm9sdW1lPjc8L3ZvbHVtZT48ZWRpdGlvbj4y
MDE2LzA2LzE0PC9lZGl0aW9uPjxrZXl3b3Jkcz48a2V5d29yZD5BZG9sZXNjZW50PC9rZXl3b3Jk
PjxrZXl3b3JkPkFkdWx0PC9rZXl3b3JkPjxrZXl3b3JkPkFsdHJ1aXNtPC9rZXl3b3JkPjxrZXl3
b3JkPkJheWVzIFRoZW9yZW08L2tleXdvcmQ+PGtleXdvcmQ+KkVtb3Rpb25zPC9rZXl3b3JkPjxr
ZXl3b3JkPkZlbWFsZTwva2V5d29yZD48a2V5d29yZD5HdWlsdDwva2V5d29yZD48a2V5d29yZD5I
YXBwaW5lc3M8L2tleXdvcmQ+PGtleXdvcmQ+SHVtYW5zPC9rZXl3b3JkPjxrZXl3b3JkPk1hbGU8
L2tleXdvcmQ+PGtleXdvcmQ+TW9kZWxzLCBQc3ljaG9sb2dpY2FsPC9rZXl3b3JkPjxrZXl3b3Jk
PipTb2NpYWwgQmVoYXZpb3I8L2tleXdvcmQ+PGtleXdvcmQ+U29jaW9lY29ub21pYyBGYWN0b3Jz
PC9rZXl3b3JkPjxrZXl3b3JkPlRhc2sgUGVyZm9ybWFuY2UgYW5kIEFuYWx5c2lzPC9rZXl3b3Jk
PjxrZXl3b3JkPllvdW5nIEFkdWx0PC9rZXl3b3JkPjwva2V5d29yZHM+PGRhdGVzPjx5ZWFyPjIw
MTY8L3llYXI+PHB1Yi1kYXRlcz48ZGF0ZT5KdW4gMTM8L2RhdGU+PC9wdWItZGF0ZXM+PC9kYXRl
cz48aXNibj4yMDQxLTE3MjMgKEVsZWN0cm9uaWMpJiN4RDsyMDQxLTE3MjMgKExpbmtpbmcpPC9p
c2JuPjxhY2Nlc3Npb24tbnVtPjI3MjkzMjEyPC9hY2Nlc3Npb24tbnVtPjx1cmxzPjxyZWxhdGVk
LXVybHM+PHVybD5odHRwczovL3d3dy5uY2JpLm5sbS5uaWguZ292L3B1Ym1lZC8yNzI5MzIxMjwv
dXJsPjwvcmVsYXRlZC11cmxzPjwvdXJscz48Y3VzdG9tMj5QTUM0OTA5OTg0PC9jdXN0b20yPjxl
bGVjdHJvbmljLXJlc291cmNlLW51bT4xMC4xMDM4L25jb21tczExODI1PC9lbGVjdHJvbmljLXJl
c291cmNlLW51bT48L3JlY29yZD48L0NpdGU+PC9FbmROb3RlPgB=
</w:fldData>
        </w:fldChar>
      </w:r>
      <w:r w:rsidR="008840B4">
        <w:instrText xml:space="preserve"> ADDIN EN.CITE.DATA </w:instrText>
      </w:r>
      <w:r w:rsidR="008840B4">
        <w:fldChar w:fldCharType="end"/>
      </w:r>
      <w:r w:rsidR="00AA52D3">
        <w:fldChar w:fldCharType="separate"/>
      </w:r>
      <w:r w:rsidR="008840B4" w:rsidRPr="008840B4">
        <w:rPr>
          <w:noProof/>
          <w:vertAlign w:val="superscript"/>
        </w:rPr>
        <w:t>[83]</w:t>
      </w:r>
      <w:r w:rsidR="00AA52D3">
        <w:fldChar w:fldCharType="end"/>
      </w:r>
      <w:r w:rsidR="00AA52D3">
        <w:t xml:space="preserve"> and relative deprivation </w:t>
      </w:r>
      <w:r w:rsidR="00AA52D3">
        <w:fldChar w:fldCharType="begin">
          <w:fldData xml:space="preserve">PEVuZE5vdGU+PENpdGU+PEF1dGhvcj5Lb25kbzwvQXV0aG9yPjxZZWFyPjIwMDg8L1llYXI+PFJl
Y051bT42MTQxPC9SZWNOdW0+PERpc3BsYXlUZXh0PjxzdHlsZSBmYWNlPSJzdXBlcnNjcmlwdCI+
WzE0XTwvc3R5bGU+PC9EaXNwbGF5VGV4dD48cmVjb3JkPjxyZWMtbnVtYmVyPjYxNDE8L3JlYy1u
dW1iZXI+PGZvcmVpZ24ta2V5cz48a2V5IGFwcD0iRU4iIGRiLWlkPSJlZHo1cjlkYWFhd3Jzd2V2
c3ZqeHpwdGx4NXNhczVkd3hmdmQiIHRpbWVzdGFtcD0iMTM5MzAwMDA4NiIgZ3VpZD0iZjllZWE3
NjItYzE2OS00Njc0LWE4ZDYtYzQ1NWM3NzM3ZGUwIj42MTQxPC9rZXk+PC9mb3JlaWduLWtleXM+
PHJlZi10eXBlIG5hbWU9IkpvdXJuYWwgQXJ0aWNsZSI+MTc8L3JlZi10eXBlPjxjb250cmlidXRv
cnM+PGF1dGhvcnM+PGF1dGhvcj5Lb25kbywgTi48L2F1dGhvcj48YXV0aG9yPkthd2FjaGksIEku
PC9hdXRob3I+PGF1dGhvcj5TdWJyYW1hbmlhbiwgUy4gVi48L2F1dGhvcj48YXV0aG9yPlRha2Vk
YSwgWS48L2F1dGhvcj48YXV0aG9yPllhbWFnYXRhLCBaLjwvYXV0aG9yPjwvYXV0aG9ycz48L2Nv
bnRyaWJ1dG9ycz48YXV0aC1hZGRyZXNzPktvbmRvLCBOJiN4RDtIYXJ2YXJkIFVuaXYsIFNjaCBQ
dWJsIEhsdGgsIERlcHQgU29jIEh1bWFuIERldiAmYW1wOyBIbHRoLCA0MDEgUGsgRHIgRmxvb3Ig
NCw0MzYsIEJvc3RvbiwgTUEgMDIyMTUgVVNBJiN4RDtIYXJ2YXJkIFVuaXYsIFNjaCBQdWJsIEhs
dGgsIERlcHQgU29jIEh1bWFuIERldiAmYW1wOyBIbHRoLCA0MDEgUGsgRHIgRmxvb3IgNCw0MzYs
IEJvc3RvbiwgTUEgMDIyMTUgVVNBJiN4RDtIYXJ2YXJkIFVuaXYsIFNjaCBQdWJsIEhsdGgsIERl
cHQgU29jIEh1bWFuIERldiAmYW1wOyBIbHRoLCBCb3N0b24sIE1BIDAyMjE1IFVTQSYjeEQ7VW5p
diBZYW1hbmFzaGksIEludGVyZGlzY2lwbGluYXJ5IEdyYWQgU2NoIE1lZCAmYW1wOyBFbmduLCBE
ZXB0IEhsdGggU2NpLCBDaHVvLCBZYW1hbmFzaGksIEphcGFuJiN4RDtNaW5pc3QgSGx0aCBMYWJv
ciAmYW1wOyBXZWxmLCBIbHRoIFNlcnYgQnVyLCBPZmYgQ2FuYyBDb250cm9sLCBDaGl5b2RhIEt1
LCBUb2t5bywgSmFwYW48L2F1dGgtYWRkcmVzcz48dGl0bGVzPjx0aXRsZT5EbyBzb2NpYWwgY29t
cGFyaXNvbnMgZXhwbGFpbiB0aGUgYXNzb2NpYXRpb24gYmV0d2VlbiBpbmNvbWUgaW5lcXVhbGl0
eSBhbmQgaGVhbHRoPzogUmVsYXRpdmUgZGVwcml2YXRpb24gYW5kIHBlcmNlaXZlZCBoZWFsdGgg
YW1vbmcgbWFsZSBhbmQgZmVtYWxlIEphcGFuZXNlIGluZGl2aWR1YWxzPC90aXRsZT48c2Vjb25k
YXJ5LXRpdGxlPlNvY2lhbCBTY2llbmNlICZhbXA7IE1lZGljaW5lPC9zZWNvbmRhcnktdGl0bGU+
PGFsdC10aXRsZT5Tb2MgU2NpIE1lZDwvYWx0LXRpdGxlPjwvdGl0bGVzPjxwZXJpb2RpY2FsPjxm
dWxsLXRpdGxlPlNvY2lhbCBTY2llbmNlICZhbXA7IE1lZGljaW5lPC9mdWxsLXRpdGxlPjwvcGVy
aW9kaWNhbD48YWx0LXBlcmlvZGljYWw+PGZ1bGwtdGl0bGU+U29jIFNjaSBNZWQ8L2Z1bGwtdGl0
bGU+PC9hbHQtcGVyaW9kaWNhbD48cGFnZXM+OTgyLTk4NzwvcGFnZXM+PHZvbHVtZT42Nzwvdm9s
dW1lPjxudW1iZXI+NjwvbnVtYmVyPjxrZXl3b3Jkcz48a2V5d29yZD5qYXBhbjwva2V5d29yZD48
a2V5d29yZD5wc3ljaG9zb2NpYWwgZGVwcml2YXRpb248L2tleXdvcmQ+PGtleXdvcmQ+cmVsYXRp
dmUgZGVwcml2YXRpb248L2tleXdvcmQ+PGtleXdvcmQ+aW5jb21lIGluZXF1YWxpdHk8L2tleXdv
cmQ+PGtleXdvcmQ+cGF0aHdheXM8L2tleXdvcmQ+PGtleXdvcmQ+c2VsZi1yYXRlZCBoZWFsdGg8
L2tleXdvcmQ+PGtleXdvcmQ+cG9wdWxhdGlvbiBoZWFsdGg8L2tleXdvcmQ+PGtleXdvcmQ+bW9y
dGFsaXR5PC9rZXl3b3JkPjxrZXl3b3JkPm11bHRpbGV2ZWw8L2tleXdvcmQ+PC9rZXl3b3Jkcz48
ZGF0ZXM+PHllYXI+MjAwODwveWVhcj48cHViLWRhdGVzPjxkYXRlPlNlcDwvZGF0ZT48L3B1Yi1k
YXRlcz48L2RhdGVzPjxpc2JuPjAyNzctOTUzNjwvaXNibj48YWNjZXNzaW9uLW51bT5XT1M6MDAw
MjU4ODk3NTAwMDEwPC9hY2Nlc3Npb24tbnVtPjx1cmxzPjxyZWxhdGVkLXVybHM+PHVybD4mbHQ7
R28gdG8gSVNJJmd0OzovL1dPUzowMDAyNTg4OTc1MDAwMTA8L3VybD48L3JlbGF0ZWQtdXJscz48
L3VybHM+PGN1c3RvbTI+UE1DMjc5MTA0NjwvY3VzdG9tMj48ZWxlY3Ryb25pYy1yZXNvdXJjZS1u
dW0+MTAuMTAxNi9KLlNvY3NjaW1lZC4yMDA4LjA2LjAwMjwvZWxlY3Ryb25pYy1yZXNvdXJjZS1u
dW0+PGxhbmd1YWdlPkVuZ2xpc2g8L2xhbmd1YWdlPjwvcmVjb3JkPjwvQ2l0ZT48L0VuZE5vdGU+
AG==
</w:fldData>
        </w:fldChar>
      </w:r>
      <w:r w:rsidR="008840B4">
        <w:instrText xml:space="preserve"> ADDIN EN.CITE </w:instrText>
      </w:r>
      <w:r w:rsidR="008840B4">
        <w:fldChar w:fldCharType="begin">
          <w:fldData xml:space="preserve">PEVuZE5vdGU+PENpdGU+PEF1dGhvcj5Lb25kbzwvQXV0aG9yPjxZZWFyPjIwMDg8L1llYXI+PFJl
Y051bT42MTQxPC9SZWNOdW0+PERpc3BsYXlUZXh0PjxzdHlsZSBmYWNlPSJzdXBlcnNjcmlwdCI+
WzE0XTwvc3R5bGU+PC9EaXNwbGF5VGV4dD48cmVjb3JkPjxyZWMtbnVtYmVyPjYxNDE8L3JlYy1u
dW1iZXI+PGZvcmVpZ24ta2V5cz48a2V5IGFwcD0iRU4iIGRiLWlkPSJlZHo1cjlkYWFhd3Jzd2V2
c3ZqeHpwdGx4NXNhczVkd3hmdmQiIHRpbWVzdGFtcD0iMTM5MzAwMDA4NiIgZ3VpZD0iZjllZWE3
NjItYzE2OS00Njc0LWE4ZDYtYzQ1NWM3NzM3ZGUwIj42MTQxPC9rZXk+PC9mb3JlaWduLWtleXM+
PHJlZi10eXBlIG5hbWU9IkpvdXJuYWwgQXJ0aWNsZSI+MTc8L3JlZi10eXBlPjxjb250cmlidXRv
cnM+PGF1dGhvcnM+PGF1dGhvcj5Lb25kbywgTi48L2F1dGhvcj48YXV0aG9yPkthd2FjaGksIEku
PC9hdXRob3I+PGF1dGhvcj5TdWJyYW1hbmlhbiwgUy4gVi48L2F1dGhvcj48YXV0aG9yPlRha2Vk
YSwgWS48L2F1dGhvcj48YXV0aG9yPllhbWFnYXRhLCBaLjwvYXV0aG9yPjwvYXV0aG9ycz48L2Nv
bnRyaWJ1dG9ycz48YXV0aC1hZGRyZXNzPktvbmRvLCBOJiN4RDtIYXJ2YXJkIFVuaXYsIFNjaCBQ
dWJsIEhsdGgsIERlcHQgU29jIEh1bWFuIERldiAmYW1wOyBIbHRoLCA0MDEgUGsgRHIgRmxvb3Ig
NCw0MzYsIEJvc3RvbiwgTUEgMDIyMTUgVVNBJiN4RDtIYXJ2YXJkIFVuaXYsIFNjaCBQdWJsIEhs
dGgsIERlcHQgU29jIEh1bWFuIERldiAmYW1wOyBIbHRoLCA0MDEgUGsgRHIgRmxvb3IgNCw0MzYs
IEJvc3RvbiwgTUEgMDIyMTUgVVNBJiN4RDtIYXJ2YXJkIFVuaXYsIFNjaCBQdWJsIEhsdGgsIERl
cHQgU29jIEh1bWFuIERldiAmYW1wOyBIbHRoLCBCb3N0b24sIE1BIDAyMjE1IFVTQSYjeEQ7VW5p
diBZYW1hbmFzaGksIEludGVyZGlzY2lwbGluYXJ5IEdyYWQgU2NoIE1lZCAmYW1wOyBFbmduLCBE
ZXB0IEhsdGggU2NpLCBDaHVvLCBZYW1hbmFzaGksIEphcGFuJiN4RDtNaW5pc3QgSGx0aCBMYWJv
ciAmYW1wOyBXZWxmLCBIbHRoIFNlcnYgQnVyLCBPZmYgQ2FuYyBDb250cm9sLCBDaGl5b2RhIEt1
LCBUb2t5bywgSmFwYW48L2F1dGgtYWRkcmVzcz48dGl0bGVzPjx0aXRsZT5EbyBzb2NpYWwgY29t
cGFyaXNvbnMgZXhwbGFpbiB0aGUgYXNzb2NpYXRpb24gYmV0d2VlbiBpbmNvbWUgaW5lcXVhbGl0
eSBhbmQgaGVhbHRoPzogUmVsYXRpdmUgZGVwcml2YXRpb24gYW5kIHBlcmNlaXZlZCBoZWFsdGgg
YW1vbmcgbWFsZSBhbmQgZmVtYWxlIEphcGFuZXNlIGluZGl2aWR1YWxzPC90aXRsZT48c2Vjb25k
YXJ5LXRpdGxlPlNvY2lhbCBTY2llbmNlICZhbXA7IE1lZGljaW5lPC9zZWNvbmRhcnktdGl0bGU+
PGFsdC10aXRsZT5Tb2MgU2NpIE1lZDwvYWx0LXRpdGxlPjwvdGl0bGVzPjxwZXJpb2RpY2FsPjxm
dWxsLXRpdGxlPlNvY2lhbCBTY2llbmNlICZhbXA7IE1lZGljaW5lPC9mdWxsLXRpdGxlPjwvcGVy
aW9kaWNhbD48YWx0LXBlcmlvZGljYWw+PGZ1bGwtdGl0bGU+U29jIFNjaSBNZWQ8L2Z1bGwtdGl0
bGU+PC9hbHQtcGVyaW9kaWNhbD48cGFnZXM+OTgyLTk4NzwvcGFnZXM+PHZvbHVtZT42Nzwvdm9s
dW1lPjxudW1iZXI+NjwvbnVtYmVyPjxrZXl3b3Jkcz48a2V5d29yZD5qYXBhbjwva2V5d29yZD48
a2V5d29yZD5wc3ljaG9zb2NpYWwgZGVwcml2YXRpb248L2tleXdvcmQ+PGtleXdvcmQ+cmVsYXRp
dmUgZGVwcml2YXRpb248L2tleXdvcmQ+PGtleXdvcmQ+aW5jb21lIGluZXF1YWxpdHk8L2tleXdv
cmQ+PGtleXdvcmQ+cGF0aHdheXM8L2tleXdvcmQ+PGtleXdvcmQ+c2VsZi1yYXRlZCBoZWFsdGg8
L2tleXdvcmQ+PGtleXdvcmQ+cG9wdWxhdGlvbiBoZWFsdGg8L2tleXdvcmQ+PGtleXdvcmQ+bW9y
dGFsaXR5PC9rZXl3b3JkPjxrZXl3b3JkPm11bHRpbGV2ZWw8L2tleXdvcmQ+PC9rZXl3b3Jkcz48
ZGF0ZXM+PHllYXI+MjAwODwveWVhcj48cHViLWRhdGVzPjxkYXRlPlNlcDwvZGF0ZT48L3B1Yi1k
YXRlcz48L2RhdGVzPjxpc2JuPjAyNzctOTUzNjwvaXNibj48YWNjZXNzaW9uLW51bT5XT1M6MDAw
MjU4ODk3NTAwMDEwPC9hY2Nlc3Npb24tbnVtPjx1cmxzPjxyZWxhdGVkLXVybHM+PHVybD4mbHQ7
R28gdG8gSVNJJmd0OzovL1dPUzowMDAyNTg4OTc1MDAwMTA8L3VybD48L3JlbGF0ZWQtdXJscz48
L3VybHM+PGN1c3RvbTI+UE1DMjc5MTA0NjwvY3VzdG9tMj48ZWxlY3Ryb25pYy1yZXNvdXJjZS1u
dW0+MTAuMTAxNi9KLlNvY3NjaW1lZC4yMDA4LjA2LjAwMjwvZWxlY3Ryb25pYy1yZXNvdXJjZS1u
dW0+PGxhbmd1YWdlPkVuZ2xpc2g8L2xhbmd1YWdlPjwvcmVjb3JkPjwvQ2l0ZT48L0VuZE5vdGU+
AG==
</w:fldData>
        </w:fldChar>
      </w:r>
      <w:r w:rsidR="008840B4">
        <w:instrText xml:space="preserve"> ADDIN EN.CITE.DATA </w:instrText>
      </w:r>
      <w:r w:rsidR="008840B4">
        <w:fldChar w:fldCharType="end"/>
      </w:r>
      <w:r w:rsidR="00AA52D3">
        <w:fldChar w:fldCharType="separate"/>
      </w:r>
      <w:r w:rsidR="008840B4" w:rsidRPr="008840B4">
        <w:rPr>
          <w:noProof/>
          <w:vertAlign w:val="superscript"/>
        </w:rPr>
        <w:t>[14]</w:t>
      </w:r>
      <w:r w:rsidR="00AA52D3">
        <w:fldChar w:fldCharType="end"/>
      </w:r>
      <w:r w:rsidR="00AC1F8D">
        <w:t>,</w:t>
      </w:r>
      <w:r w:rsidR="00890358">
        <w:t xml:space="preserve"> b</w:t>
      </w:r>
      <w:r w:rsidR="00AA52D3">
        <w:t>oth</w:t>
      </w:r>
      <w:r w:rsidR="004B1693">
        <w:t xml:space="preserve"> of which</w:t>
      </w:r>
      <w:r w:rsidR="0055774A">
        <w:t xml:space="preserve"> </w:t>
      </w:r>
      <w:r w:rsidR="00AA52D3">
        <w:t>may provoke</w:t>
      </w:r>
      <w:r w:rsidR="0055774A">
        <w:t xml:space="preserve"> a negative emotional impact</w:t>
      </w:r>
      <w:r w:rsidR="00890358">
        <w:t>,</w:t>
      </w:r>
      <w:r w:rsidR="0055774A">
        <w:t xml:space="preserve"> especially </w:t>
      </w:r>
      <w:r w:rsidR="004B1693">
        <w:t xml:space="preserve">if </w:t>
      </w:r>
      <w:r w:rsidR="00890358">
        <w:t xml:space="preserve">people </w:t>
      </w:r>
      <w:r w:rsidR="0055774A">
        <w:t>witness richer individuals</w:t>
      </w:r>
      <w:r w:rsidR="00E21B34">
        <w:t xml:space="preserve"> in their </w:t>
      </w:r>
      <w:r w:rsidR="004B1693">
        <w:t xml:space="preserve">immediate </w:t>
      </w:r>
      <w:r w:rsidR="00E21B34">
        <w:t>social networks</w:t>
      </w:r>
      <w:r w:rsidR="0055774A">
        <w:t xml:space="preserve"> (hypothesis 1)</w:t>
      </w:r>
      <w:r w:rsidR="000B61D7">
        <w:t xml:space="preserve">. Second, </w:t>
      </w:r>
      <w:r w:rsidR="0055774A">
        <w:t xml:space="preserve">wealth invisibility </w:t>
      </w:r>
      <w:r w:rsidR="003B3F36">
        <w:t xml:space="preserve">can </w:t>
      </w:r>
      <w:r w:rsidR="0055774A">
        <w:t xml:space="preserve">enhance </w:t>
      </w:r>
      <w:r w:rsidR="00EA65E0">
        <w:t xml:space="preserve">people’s </w:t>
      </w:r>
      <w:r w:rsidR="0055774A">
        <w:lastRenderedPageBreak/>
        <w:t>cooperati</w:t>
      </w:r>
      <w:r w:rsidR="00EA65E0">
        <w:t>veness</w:t>
      </w:r>
      <w:r w:rsidR="0055774A">
        <w:t xml:space="preserve">, which </w:t>
      </w:r>
      <w:r w:rsidR="00890358">
        <w:t xml:space="preserve">itself </w:t>
      </w:r>
      <w:r w:rsidR="0055774A">
        <w:t>has a positive emotional impact</w:t>
      </w:r>
      <w:r w:rsidR="00AA52D3">
        <w:t xml:space="preserve"> </w:t>
      </w:r>
      <w:r w:rsidR="00AA52D3">
        <w:fldChar w:fldCharType="begin">
          <w:fldData xml:space="preserve">PEVuZE5vdGU+PENpdGU+PEF1dGhvcj5OaXNoaTwvQXV0aG9yPjxZZWFyPjIwMTY8L1llYXI+PFJl
Y051bT44MTcyPC9SZWNOdW0+PERpc3BsYXlUZXh0PjxzdHlsZSBmYWNlPSJzdXBlcnNjcmlwdCI+
WzcyLTc0XTwvc3R5bGU+PC9EaXNwbGF5VGV4dD48cmVjb3JkPjxyZWMtbnVtYmVyPjgxNzI8L3Jl
Yy1udW1iZXI+PGZvcmVpZ24ta2V5cz48a2V5IGFwcD0iRU4iIGRiLWlkPSJlZHo1cjlkYWFhd3Jz
d2V2c3ZqeHpwdGx4NXNhczVkd3hmdmQiIHRpbWVzdGFtcD0iMTUzODM3NTcwNCIgZ3VpZD0iZjdl
NTZmMDEtYTYwMS00ZDFmLTgzOGItODgwOTMzNDYxMzQ2Ij44MTcyPC9rZXk+PC9mb3JlaWduLWtl
eXM+PHJlZi10eXBlIG5hbWU9IkpvdXJuYWwgQXJ0aWNsZSI+MTc8L3JlZi10eXBlPjxjb250cmli
dXRvcnM+PGF1dGhvcnM+PGF1dGhvcj5OaXNoaSwgQS48L2F1dGhvcj48YXV0aG9yPkNocmlzdGFr
aXMsIE4uIEEuPC9hdXRob3I+PGF1dGhvcj5FdmFucywgQS4gTS48L2F1dGhvcj48YXV0aG9yPk8m
YXBvcztNYWxsZXksIEEuIEouPC9hdXRob3I+PGF1dGhvcj5SYW5kLCBELiBHLjwvYXV0aG9yPjwv
YXV0aG9ycz48L2NvbnRyaWJ1dG9ycz48dGl0bGVzPjx0aXRsZT5Tb2NpYWwgZW52aXJvbm1lbnQg
c2hhcGVzIHRoZSBzcGVlZCBvZiBjb29wZXJhdGlvbjwvdGl0bGU+PHNlY29uZGFyeS10aXRsZT5T
Y2kgUmVwPC9zZWNvbmRhcnktdGl0bGU+PC90aXRsZXM+PHBlcmlvZGljYWw+PGZ1bGwtdGl0bGU+
U2NpIFJlcDwvZnVsbC10aXRsZT48YWJici0xPlNjaWVudGlmaWMgcmVwb3J0czwvYWJici0xPjwv
cGVyaW9kaWNhbD48cGFnZXM+Mjk2MjI8L3BhZ2VzPjx2b2x1bWU+Njwvdm9sdW1lPjxkYXRlcz48
eWVhcj4yMDE2PC95ZWFyPjwvZGF0ZXM+PHVybHM+PC91cmxzPjxjdXN0b20yPlBNQzQ5NTE2NDkg
PC9jdXN0b20yPjwvcmVjb3JkPjwvQ2l0ZT48Q2l0ZT48QXV0aG9yPlRob2l0czwvQXV0aG9yPjxZ
ZWFyPjIwMTE8L1llYXI+PFJlY051bT44MjM5PC9SZWNOdW0+PHJlY29yZD48cmVjLW51bWJlcj44
MjM5PC9yZWMtbnVtYmVyPjxmb3JlaWduLWtleXM+PGtleSBhcHA9IkVOIiBkYi1pZD0iZWR6NXI5
ZGFhYXdyc3dldnN2anh6cHRseDVzYXM1ZHd4ZnZkIiB0aW1lc3RhbXA9IjE1NzIyMzU3ODAiIGd1
aWQ9IjA1ODFhMzU4LTU3NmEtNGQ4Mi1hZDg0LTBhOWYxNzhlMjBkZCI+ODIzOTwva2V5PjwvZm9y
ZWlnbi1rZXlzPjxyZWYtdHlwZSBuYW1lPSJKb3VybmFsIEFydGljbGUiPjE3PC9yZWYtdHlwZT48
Y29udHJpYnV0b3JzPjxhdXRob3JzPjxhdXRob3I+VGhvaXRzLCBQLiBBLjwvYXV0aG9yPjwvYXV0
aG9ycz48L2NvbnRyaWJ1dG9ycz48YXV0aC1hZGRyZXNzPkRlcGFydG1lbnQgb2YgU29jaW9sb2d5
LCBJbmRpYW5hIFVuaXZlcnNpdHksIEJsb29taW5ndG9uLCBCbG9vbWluZ3RvbiwgSU4gNDc0MDUs
IFVTQS4gcHRob2l0c0BpbmRpYW5hLmVkdTwvYXV0aC1hZGRyZXNzPjx0aXRsZXM+PHRpdGxlPk1l
Y2hhbmlzbXMgbGlua2luZyBzb2NpYWwgdGllcyBhbmQgc3VwcG9ydCB0byBwaHlzaWNhbCBhbmQg
bWVudGFsIGhlYWx0aDwvdGl0bGU+PHNlY29uZGFyeS10aXRsZT5KIEhlYWx0aCBTb2MgQmVoYXY8
L3NlY29uZGFyeS10aXRsZT48L3RpdGxlcz48cGVyaW9kaWNhbD48ZnVsbC10aXRsZT5KIEhlYWx0
aCBTb2MgQmVoYXY8L2Z1bGwtdGl0bGU+PC9wZXJpb2RpY2FsPjxwYWdlcz4xNDUtNjE8L3BhZ2Vz
Pjx2b2x1bWU+NTI8L3ZvbHVtZT48bnVtYmVyPjI8L251bWJlcj48ZWRpdGlvbj4yMDExLzA2LzE2
PC9lZGl0aW9uPjxrZXl3b3Jkcz48a2V5d29yZD4qQWRhcHRhdGlvbiwgUHN5Y2hvbG9naWNhbDwv
a2V5d29yZD48a2V5d29yZD5FbW90aW9uczwva2V5d29yZD48a2V5d29yZD5IZWFsdGggU3RhdHVz
PC9rZXl3b3JkPjxrZXl3b3JkPkh1bWFuczwva2V5d29yZD48a2V5d29yZD4qSW50ZXJwZXJzb25h
bCBSZWxhdGlvbnM8L2tleXdvcmQ+PGtleXdvcmQ+Kk1lbnRhbCBIZWFsdGg8L2tleXdvcmQ+PGtl
eXdvcmQ+U2VsZiBDb25jZXB0PC9rZXl3b3JkPjxrZXl3b3JkPlNvY2lhbCBQZXJjZXB0aW9uPC9r
ZXl3b3JkPjxrZXl3b3JkPipTb2NpYWwgU3VwcG9ydDwva2V5d29yZD48a2V5d29yZD4qU3RyZXNz
LCBQc3ljaG9sb2dpY2FsPC9rZXl3b3JkPjwva2V5d29yZHM+PGRhdGVzPjx5ZWFyPjIwMTE8L3ll
YXI+PHB1Yi1kYXRlcz48ZGF0ZT5KdW48L2RhdGU+PC9wdWItZGF0ZXM+PC9kYXRlcz48aXNibj4y
MTUwLTYwMDAgKEVsZWN0cm9uaWMpJiN4RDswMDIyLTE0NjUgKExpbmtpbmcpPC9pc2JuPjxhY2Nl
c3Npb24tbnVtPjIxNjczMTQzPC9hY2Nlc3Npb24tbnVtPjx1cmxzPjxyZWxhdGVkLXVybHM+PHVy
bD5odHRwczovL3d3dy5uY2JpLm5sbS5uaWguZ292L3B1Ym1lZC8yMTY3MzE0MzwvdXJsPjwvcmVs
YXRlZC11cmxzPjwvdXJscz48ZWxlY3Ryb25pYy1yZXNvdXJjZS1udW0+MTAuMTE3Ny8wMDIyMTQ2
NTEwMzk1NTkyPC9lbGVjdHJvbmljLXJlc291cmNlLW51bT48L3JlY29yZD48L0NpdGU+PENpdGU+
PEF1dGhvcj5HYXJpZXB5PC9BdXRob3I+PFllYXI+MjAxNjwvWWVhcj48UmVjTnVtPjgyNDA8L1Jl
Y051bT48cmVjb3JkPjxyZWMtbnVtYmVyPjgyNDA8L3JlYy1udW1iZXI+PGZvcmVpZ24ta2V5cz48
a2V5IGFwcD0iRU4iIGRiLWlkPSJlZHo1cjlkYWFhd3Jzd2V2c3ZqeHpwdGx4NXNhczVkd3hmdmQi
IHRpbWVzdGFtcD0iMTU3MjIzNjA4MyIgZ3VpZD0iNGZkMDFiODctZjU4Mi00ZmQ2LWI0MjYtMDdj
NjI1ZDlhMTY2Ij44MjQwPC9rZXk+PC9mb3JlaWduLWtleXM+PHJlZi10eXBlIG5hbWU9IkpvdXJu
YWwgQXJ0aWNsZSI+MTc8L3JlZi10eXBlPjxjb250cmlidXRvcnM+PGF1dGhvcnM+PGF1dGhvcj5H
YXJpZXB5LCBHLjwvYXV0aG9yPjxhdXRob3I+SG9ua2FuaWVtaSwgSC48L2F1dGhvcj48YXV0aG9y
PlF1ZXNuZWwtVmFsbGVlLCBBLjwvYXV0aG9yPjwvYXV0aG9ycz48L2NvbnRyaWJ1dG9ycz48YXV0
aC1hZGRyZXNzPkdlbmV2aWV2ZSBHYXJpZXB5LCBQaEQsIEluc3RpdHV0ZSBmb3IgSGVhbHRoIGFu
ZCBTb2NpYWwgUG9saWN5LCBNY0dpbGwgVW5pdmVyc2l0eSwgTW9udHJlYWwsIENhbmFkYTsgSGVs
ZW5hIEhvbmthbmllbWksIEJTYywgSW50ZXJuYXRpb25hbCBSZXNlYXJjaCBJbmZyYXN0cnVjdHVy
ZSBvbiBTb2NpYWwgSW5lcXVhbGl0aWVzIGluIEhlYWx0aCwgTWNHaWxsIFVuaXZlcnNpdHksIE1v
bnRyZWFsLCBDYW5hZGE7IEFtZWxpZSBRdWVzbmVsLVZhbGxlZSwgTVNjLCBQaEQsIEludGVybmF0
aW9uYWwgUmVzZWFyY2ggSW5mcmFzdHJ1Y3R1cmUgb24gU29jaWFsIEluZXF1YWxpdGllcyBpbiBI
ZWFsdGgsIERlcGFydG1lbnQgb2YgRXBpZGVtaW9sb2d5LCBCaW9zdGF0aXN0aWNzIGFuZCBPY2N1
cGF0aW9uYWwgSGVhbHRoLCBhbmQgRGVwYXJ0bWVudCBvZiBTb2Npb2xvZ3ksIE1jR2lsbCBVbml2
ZXJzaXR5LCBNb250cmVhbCwgUXVlYmVjLCBDYW5hZGEuJiN4RDtHZW5ldmlldmUgR2FyaWVweSwg
UGhELCBJbnN0aXR1dGUgZm9yIEhlYWx0aCBhbmQgU29jaWFsIFBvbGljeSwgTWNHaWxsIFVuaXZl
cnNpdHksIE1vbnRyZWFsLCBDYW5hZGE7IEhlbGVuYSBIb25rYW5pZW1pLCBCU2MsIEludGVybmF0
aW9uYWwgUmVzZWFyY2ggSW5mcmFzdHJ1Y3R1cmUgb24gU29jaWFsIEluZXF1YWxpdGllcyBpbiBI
ZWFsdGgsIE1jR2lsbCBVbml2ZXJzaXR5LCBNb250cmVhbCwgQ2FuYWRhOyBBbWVsaWUgUXVlc25l
bC1WYWxsZWUsIE1TYywgUGhELCBJbnRlcm5hdGlvbmFsIFJlc2VhcmNoIEluZnJhc3RydWN0dXJl
IG9uIFNvY2lhbCBJbmVxdWFsaXRpZXMgaW4gSGVhbHRoLCBEZXBhcnRtZW50IG9mIEVwaWRlbWlv
bG9neSwgQmlvc3RhdGlzdGljcyBhbmQgT2NjdXBhdGlvbmFsIEhlYWx0aCwgYW5kIERlcGFydG1l
bnQgb2YgU29jaW9sb2d5LCBNY0dpbGwgVW5pdmVyc2l0eSwgTW9udHJlYWwsIFF1ZWJlYywgQ2Fu
YWRhIGFtZWxpZS5xdWVzbmVsdmFsbGVlQG1jZ2lsbC5jYS48L2F1dGgtYWRkcmVzcz48dGl0bGVz
Pjx0aXRsZT5Tb2NpYWwgc3VwcG9ydCBhbmQgcHJvdGVjdGlvbiBmcm9tIGRlcHJlc3Npb246IHN5
c3RlbWF0aWMgcmV2aWV3IG9mIGN1cnJlbnQgZmluZGluZ3MgaW4gV2VzdGVybiBjb3VudHJpZXM8
L3RpdGxlPjxzZWNvbmRhcnktdGl0bGU+QnIgSiBQc3ljaGlhdHJ5PC9zZWNvbmRhcnktdGl0bGU+
PC90aXRsZXM+PHBlcmlvZGljYWw+PGZ1bGwtdGl0bGU+QnIgSiBQc3ljaGlhdHJ5PC9mdWxsLXRp
dGxlPjwvcGVyaW9kaWNhbD48cGFnZXM+Mjg0LTI5MzwvcGFnZXM+PHZvbHVtZT4yMDk8L3ZvbHVt
ZT48bnVtYmVyPjQ8L251bWJlcj48ZWRpdGlvbj4yMDE2LzA3LzIzPC9lZGl0aW9uPjxrZXl3b3Jk
cz48a2V5d29yZD5BZG9sZXNjZW50PC9rZXl3b3JkPjxrZXl3b3JkPkFkdWx0PC9rZXl3b3JkPjxr
ZXl3b3JkPkFnZWQ8L2tleXdvcmQ+PGtleXdvcmQ+Q2hpbGQ8L2tleXdvcmQ+PGtleXdvcmQ+KkRl
cHJlc3Npb248L2tleXdvcmQ+PGtleXdvcmQ+KkRlcHJlc3NpdmUgRGlzb3JkZXI8L2tleXdvcmQ+
PGtleXdvcmQ+SHVtYW5zPC9rZXl3b3JkPjxrZXl3b3JkPk1pZGRsZSBBZ2VkPC9rZXl3b3JkPjxr
ZXl3b3JkPlByb3RlY3RpdmUgRmFjdG9yczwva2V5d29yZD48a2V5d29yZD4qU29jaWFsIFN1cHBv
cnQ8L2tleXdvcmQ+PGtleXdvcmQ+WW91bmcgQWR1bHQ8L2tleXdvcmQ+PC9rZXl3b3Jkcz48ZGF0
ZXM+PHllYXI+MjAxNjwveWVhcj48cHViLWRhdGVzPjxkYXRlPk9jdDwvZGF0ZT48L3B1Yi1kYXRl
cz48L2RhdGVzPjxpc2JuPjE0NzItMTQ2NSAoRWxlY3Ryb25pYykmI3hEOzAwMDctMTI1MCAoTGlu
a2luZyk8L2lzYm4+PGFjY2Vzc2lvbi1udW0+Mjc0NDUzNTU8L2FjY2Vzc2lvbi1udW0+PHVybHM+
PHJlbGF0ZWQtdXJscz48dXJsPmh0dHBzOi8vd3d3Lm5jYmkubmxtLm5paC5nb3YvcHVibWVkLzI3
NDQ1MzU1PC91cmw+PC9yZWxhdGVkLXVybHM+PC91cmxzPjxlbGVjdHJvbmljLXJlc291cmNlLW51
bT4xMC4xMTkyL2JqcC5icC4xMTUuMTY5MDk0PC9lbGVjdHJvbmljLXJlc291cmNlLW51bT48L3Jl
Y29yZD48L0NpdGU+PC9FbmROb3RlPn==
</w:fldData>
        </w:fldChar>
      </w:r>
      <w:r w:rsidR="008840B4">
        <w:instrText xml:space="preserve"> ADDIN EN.CITE </w:instrText>
      </w:r>
      <w:r w:rsidR="008840B4">
        <w:fldChar w:fldCharType="begin">
          <w:fldData xml:space="preserve">PEVuZE5vdGU+PENpdGU+PEF1dGhvcj5OaXNoaTwvQXV0aG9yPjxZZWFyPjIwMTY8L1llYXI+PFJl
Y051bT44MTcyPC9SZWNOdW0+PERpc3BsYXlUZXh0PjxzdHlsZSBmYWNlPSJzdXBlcnNjcmlwdCI+
WzcyLTc0XTwvc3R5bGU+PC9EaXNwbGF5VGV4dD48cmVjb3JkPjxyZWMtbnVtYmVyPjgxNzI8L3Jl
Yy1udW1iZXI+PGZvcmVpZ24ta2V5cz48a2V5IGFwcD0iRU4iIGRiLWlkPSJlZHo1cjlkYWFhd3Jz
d2V2c3ZqeHpwdGx4NXNhczVkd3hmdmQiIHRpbWVzdGFtcD0iMTUzODM3NTcwNCIgZ3VpZD0iZjdl
NTZmMDEtYTYwMS00ZDFmLTgzOGItODgwOTMzNDYxMzQ2Ij44MTcyPC9rZXk+PC9mb3JlaWduLWtl
eXM+PHJlZi10eXBlIG5hbWU9IkpvdXJuYWwgQXJ0aWNsZSI+MTc8L3JlZi10eXBlPjxjb250cmli
dXRvcnM+PGF1dGhvcnM+PGF1dGhvcj5OaXNoaSwgQS48L2F1dGhvcj48YXV0aG9yPkNocmlzdGFr
aXMsIE4uIEEuPC9hdXRob3I+PGF1dGhvcj5FdmFucywgQS4gTS48L2F1dGhvcj48YXV0aG9yPk8m
YXBvcztNYWxsZXksIEEuIEouPC9hdXRob3I+PGF1dGhvcj5SYW5kLCBELiBHLjwvYXV0aG9yPjwv
YXV0aG9ycz48L2NvbnRyaWJ1dG9ycz48dGl0bGVzPjx0aXRsZT5Tb2NpYWwgZW52aXJvbm1lbnQg
c2hhcGVzIHRoZSBzcGVlZCBvZiBjb29wZXJhdGlvbjwvdGl0bGU+PHNlY29uZGFyeS10aXRsZT5T
Y2kgUmVwPC9zZWNvbmRhcnktdGl0bGU+PC90aXRsZXM+PHBlcmlvZGljYWw+PGZ1bGwtdGl0bGU+
U2NpIFJlcDwvZnVsbC10aXRsZT48YWJici0xPlNjaWVudGlmaWMgcmVwb3J0czwvYWJici0xPjwv
cGVyaW9kaWNhbD48cGFnZXM+Mjk2MjI8L3BhZ2VzPjx2b2x1bWU+Njwvdm9sdW1lPjxkYXRlcz48
eWVhcj4yMDE2PC95ZWFyPjwvZGF0ZXM+PHVybHM+PC91cmxzPjxjdXN0b20yPlBNQzQ5NTE2NDkg
PC9jdXN0b20yPjwvcmVjb3JkPjwvQ2l0ZT48Q2l0ZT48QXV0aG9yPlRob2l0czwvQXV0aG9yPjxZ
ZWFyPjIwMTE8L1llYXI+PFJlY051bT44MjM5PC9SZWNOdW0+PHJlY29yZD48cmVjLW51bWJlcj44
MjM5PC9yZWMtbnVtYmVyPjxmb3JlaWduLWtleXM+PGtleSBhcHA9IkVOIiBkYi1pZD0iZWR6NXI5
ZGFhYXdyc3dldnN2anh6cHRseDVzYXM1ZHd4ZnZkIiB0aW1lc3RhbXA9IjE1NzIyMzU3ODAiIGd1
aWQ9IjA1ODFhMzU4LTU3NmEtNGQ4Mi1hZDg0LTBhOWYxNzhlMjBkZCI+ODIzOTwva2V5PjwvZm9y
ZWlnbi1rZXlzPjxyZWYtdHlwZSBuYW1lPSJKb3VybmFsIEFydGljbGUiPjE3PC9yZWYtdHlwZT48
Y29udHJpYnV0b3JzPjxhdXRob3JzPjxhdXRob3I+VGhvaXRzLCBQLiBBLjwvYXV0aG9yPjwvYXV0
aG9ycz48L2NvbnRyaWJ1dG9ycz48YXV0aC1hZGRyZXNzPkRlcGFydG1lbnQgb2YgU29jaW9sb2d5
LCBJbmRpYW5hIFVuaXZlcnNpdHksIEJsb29taW5ndG9uLCBCbG9vbWluZ3RvbiwgSU4gNDc0MDUs
IFVTQS4gcHRob2l0c0BpbmRpYW5hLmVkdTwvYXV0aC1hZGRyZXNzPjx0aXRsZXM+PHRpdGxlPk1l
Y2hhbmlzbXMgbGlua2luZyBzb2NpYWwgdGllcyBhbmQgc3VwcG9ydCB0byBwaHlzaWNhbCBhbmQg
bWVudGFsIGhlYWx0aDwvdGl0bGU+PHNlY29uZGFyeS10aXRsZT5KIEhlYWx0aCBTb2MgQmVoYXY8
L3NlY29uZGFyeS10aXRsZT48L3RpdGxlcz48cGVyaW9kaWNhbD48ZnVsbC10aXRsZT5KIEhlYWx0
aCBTb2MgQmVoYXY8L2Z1bGwtdGl0bGU+PC9wZXJpb2RpY2FsPjxwYWdlcz4xNDUtNjE8L3BhZ2Vz
Pjx2b2x1bWU+NTI8L3ZvbHVtZT48bnVtYmVyPjI8L251bWJlcj48ZWRpdGlvbj4yMDExLzA2LzE2
PC9lZGl0aW9uPjxrZXl3b3Jkcz48a2V5d29yZD4qQWRhcHRhdGlvbiwgUHN5Y2hvbG9naWNhbDwv
a2V5d29yZD48a2V5d29yZD5FbW90aW9uczwva2V5d29yZD48a2V5d29yZD5IZWFsdGggU3RhdHVz
PC9rZXl3b3JkPjxrZXl3b3JkPkh1bWFuczwva2V5d29yZD48a2V5d29yZD4qSW50ZXJwZXJzb25h
bCBSZWxhdGlvbnM8L2tleXdvcmQ+PGtleXdvcmQ+Kk1lbnRhbCBIZWFsdGg8L2tleXdvcmQ+PGtl
eXdvcmQ+U2VsZiBDb25jZXB0PC9rZXl3b3JkPjxrZXl3b3JkPlNvY2lhbCBQZXJjZXB0aW9uPC9r
ZXl3b3JkPjxrZXl3b3JkPipTb2NpYWwgU3VwcG9ydDwva2V5d29yZD48a2V5d29yZD4qU3RyZXNz
LCBQc3ljaG9sb2dpY2FsPC9rZXl3b3JkPjwva2V5d29yZHM+PGRhdGVzPjx5ZWFyPjIwMTE8L3ll
YXI+PHB1Yi1kYXRlcz48ZGF0ZT5KdW48L2RhdGU+PC9wdWItZGF0ZXM+PC9kYXRlcz48aXNibj4y
MTUwLTYwMDAgKEVsZWN0cm9uaWMpJiN4RDswMDIyLTE0NjUgKExpbmtpbmcpPC9pc2JuPjxhY2Nl
c3Npb24tbnVtPjIxNjczMTQzPC9hY2Nlc3Npb24tbnVtPjx1cmxzPjxyZWxhdGVkLXVybHM+PHVy
bD5odHRwczovL3d3dy5uY2JpLm5sbS5uaWguZ292L3B1Ym1lZC8yMTY3MzE0MzwvdXJsPjwvcmVs
YXRlZC11cmxzPjwvdXJscz48ZWxlY3Ryb25pYy1yZXNvdXJjZS1udW0+MTAuMTE3Ny8wMDIyMTQ2
NTEwMzk1NTkyPC9lbGVjdHJvbmljLXJlc291cmNlLW51bT48L3JlY29yZD48L0NpdGU+PENpdGU+
PEF1dGhvcj5HYXJpZXB5PC9BdXRob3I+PFllYXI+MjAxNjwvWWVhcj48UmVjTnVtPjgyNDA8L1Jl
Y051bT48cmVjb3JkPjxyZWMtbnVtYmVyPjgyNDA8L3JlYy1udW1iZXI+PGZvcmVpZ24ta2V5cz48
a2V5IGFwcD0iRU4iIGRiLWlkPSJlZHo1cjlkYWFhd3Jzd2V2c3ZqeHpwdGx4NXNhczVkd3hmdmQi
IHRpbWVzdGFtcD0iMTU3MjIzNjA4MyIgZ3VpZD0iNGZkMDFiODctZjU4Mi00ZmQ2LWI0MjYtMDdj
NjI1ZDlhMTY2Ij44MjQwPC9rZXk+PC9mb3JlaWduLWtleXM+PHJlZi10eXBlIG5hbWU9IkpvdXJu
YWwgQXJ0aWNsZSI+MTc8L3JlZi10eXBlPjxjb250cmlidXRvcnM+PGF1dGhvcnM+PGF1dGhvcj5H
YXJpZXB5LCBHLjwvYXV0aG9yPjxhdXRob3I+SG9ua2FuaWVtaSwgSC48L2F1dGhvcj48YXV0aG9y
PlF1ZXNuZWwtVmFsbGVlLCBBLjwvYXV0aG9yPjwvYXV0aG9ycz48L2NvbnRyaWJ1dG9ycz48YXV0
aC1hZGRyZXNzPkdlbmV2aWV2ZSBHYXJpZXB5LCBQaEQsIEluc3RpdHV0ZSBmb3IgSGVhbHRoIGFu
ZCBTb2NpYWwgUG9saWN5LCBNY0dpbGwgVW5pdmVyc2l0eSwgTW9udHJlYWwsIENhbmFkYTsgSGVs
ZW5hIEhvbmthbmllbWksIEJTYywgSW50ZXJuYXRpb25hbCBSZXNlYXJjaCBJbmZyYXN0cnVjdHVy
ZSBvbiBTb2NpYWwgSW5lcXVhbGl0aWVzIGluIEhlYWx0aCwgTWNHaWxsIFVuaXZlcnNpdHksIE1v
bnRyZWFsLCBDYW5hZGE7IEFtZWxpZSBRdWVzbmVsLVZhbGxlZSwgTVNjLCBQaEQsIEludGVybmF0
aW9uYWwgUmVzZWFyY2ggSW5mcmFzdHJ1Y3R1cmUgb24gU29jaWFsIEluZXF1YWxpdGllcyBpbiBI
ZWFsdGgsIERlcGFydG1lbnQgb2YgRXBpZGVtaW9sb2d5LCBCaW9zdGF0aXN0aWNzIGFuZCBPY2N1
cGF0aW9uYWwgSGVhbHRoLCBhbmQgRGVwYXJ0bWVudCBvZiBTb2Npb2xvZ3ksIE1jR2lsbCBVbml2
ZXJzaXR5LCBNb250cmVhbCwgUXVlYmVjLCBDYW5hZGEuJiN4RDtHZW5ldmlldmUgR2FyaWVweSwg
UGhELCBJbnN0aXR1dGUgZm9yIEhlYWx0aCBhbmQgU29jaWFsIFBvbGljeSwgTWNHaWxsIFVuaXZl
cnNpdHksIE1vbnRyZWFsLCBDYW5hZGE7IEhlbGVuYSBIb25rYW5pZW1pLCBCU2MsIEludGVybmF0
aW9uYWwgUmVzZWFyY2ggSW5mcmFzdHJ1Y3R1cmUgb24gU29jaWFsIEluZXF1YWxpdGllcyBpbiBI
ZWFsdGgsIE1jR2lsbCBVbml2ZXJzaXR5LCBNb250cmVhbCwgQ2FuYWRhOyBBbWVsaWUgUXVlc25l
bC1WYWxsZWUsIE1TYywgUGhELCBJbnRlcm5hdGlvbmFsIFJlc2VhcmNoIEluZnJhc3RydWN0dXJl
IG9uIFNvY2lhbCBJbmVxdWFsaXRpZXMgaW4gSGVhbHRoLCBEZXBhcnRtZW50IG9mIEVwaWRlbWlv
bG9neSwgQmlvc3RhdGlzdGljcyBhbmQgT2NjdXBhdGlvbmFsIEhlYWx0aCwgYW5kIERlcGFydG1l
bnQgb2YgU29jaW9sb2d5LCBNY0dpbGwgVW5pdmVyc2l0eSwgTW9udHJlYWwsIFF1ZWJlYywgQ2Fu
YWRhIGFtZWxpZS5xdWVzbmVsdmFsbGVlQG1jZ2lsbC5jYS48L2F1dGgtYWRkcmVzcz48dGl0bGVz
Pjx0aXRsZT5Tb2NpYWwgc3VwcG9ydCBhbmQgcHJvdGVjdGlvbiBmcm9tIGRlcHJlc3Npb246IHN5
c3RlbWF0aWMgcmV2aWV3IG9mIGN1cnJlbnQgZmluZGluZ3MgaW4gV2VzdGVybiBjb3VudHJpZXM8
L3RpdGxlPjxzZWNvbmRhcnktdGl0bGU+QnIgSiBQc3ljaGlhdHJ5PC9zZWNvbmRhcnktdGl0bGU+
PC90aXRsZXM+PHBlcmlvZGljYWw+PGZ1bGwtdGl0bGU+QnIgSiBQc3ljaGlhdHJ5PC9mdWxsLXRp
dGxlPjwvcGVyaW9kaWNhbD48cGFnZXM+Mjg0LTI5MzwvcGFnZXM+PHZvbHVtZT4yMDk8L3ZvbHVt
ZT48bnVtYmVyPjQ8L251bWJlcj48ZWRpdGlvbj4yMDE2LzA3LzIzPC9lZGl0aW9uPjxrZXl3b3Jk
cz48a2V5d29yZD5BZG9sZXNjZW50PC9rZXl3b3JkPjxrZXl3b3JkPkFkdWx0PC9rZXl3b3JkPjxr
ZXl3b3JkPkFnZWQ8L2tleXdvcmQ+PGtleXdvcmQ+Q2hpbGQ8L2tleXdvcmQ+PGtleXdvcmQ+KkRl
cHJlc3Npb248L2tleXdvcmQ+PGtleXdvcmQ+KkRlcHJlc3NpdmUgRGlzb3JkZXI8L2tleXdvcmQ+
PGtleXdvcmQ+SHVtYW5zPC9rZXl3b3JkPjxrZXl3b3JkPk1pZGRsZSBBZ2VkPC9rZXl3b3JkPjxr
ZXl3b3JkPlByb3RlY3RpdmUgRmFjdG9yczwva2V5d29yZD48a2V5d29yZD4qU29jaWFsIFN1cHBv
cnQ8L2tleXdvcmQ+PGtleXdvcmQ+WW91bmcgQWR1bHQ8L2tleXdvcmQ+PC9rZXl3b3Jkcz48ZGF0
ZXM+PHllYXI+MjAxNjwveWVhcj48cHViLWRhdGVzPjxkYXRlPk9jdDwvZGF0ZT48L3B1Yi1kYXRl
cz48L2RhdGVzPjxpc2JuPjE0NzItMTQ2NSAoRWxlY3Ryb25pYykmI3hEOzAwMDctMTI1MCAoTGlu
a2luZyk8L2lzYm4+PGFjY2Vzc2lvbi1udW0+Mjc0NDUzNTU8L2FjY2Vzc2lvbi1udW0+PHVybHM+
PHJlbGF0ZWQtdXJscz48dXJsPmh0dHBzOi8vd3d3Lm5jYmkubmxtLm5paC5nb3YvcHVibWVkLzI3
NDQ1MzU1PC91cmw+PC9yZWxhdGVkLXVybHM+PC91cmxzPjxlbGVjdHJvbmljLXJlc291cmNlLW51
bT4xMC4xMTkyL2JqcC5icC4xMTUuMTY5MDk0PC9lbGVjdHJvbmljLXJlc291cmNlLW51bT48L3Jl
Y29yZD48L0NpdGU+PC9FbmROb3RlPn==
</w:fldData>
        </w:fldChar>
      </w:r>
      <w:r w:rsidR="008840B4">
        <w:instrText xml:space="preserve"> ADDIN EN.CITE.DATA </w:instrText>
      </w:r>
      <w:r w:rsidR="008840B4">
        <w:fldChar w:fldCharType="end"/>
      </w:r>
      <w:r w:rsidR="00AA52D3">
        <w:fldChar w:fldCharType="separate"/>
      </w:r>
      <w:r w:rsidR="008840B4" w:rsidRPr="008840B4">
        <w:rPr>
          <w:noProof/>
          <w:vertAlign w:val="superscript"/>
        </w:rPr>
        <w:t>[72-74]</w:t>
      </w:r>
      <w:r w:rsidR="00AA52D3">
        <w:fldChar w:fldCharType="end"/>
      </w:r>
      <w:r w:rsidR="0055774A">
        <w:t xml:space="preserve"> (hypothesis 2)</w:t>
      </w:r>
      <w:r w:rsidR="000B61D7">
        <w:t xml:space="preserve">. </w:t>
      </w:r>
      <w:r w:rsidR="0055774A">
        <w:t xml:space="preserve">Our results support </w:t>
      </w:r>
      <w:r w:rsidR="008A5562">
        <w:t xml:space="preserve">both </w:t>
      </w:r>
      <w:r w:rsidR="0055774A">
        <w:t>hypothes</w:t>
      </w:r>
      <w:r w:rsidR="008A5562">
        <w:t>e</w:t>
      </w:r>
      <w:r w:rsidR="0055774A">
        <w:t>s 1</w:t>
      </w:r>
      <w:r w:rsidR="008A5562">
        <w:t xml:space="preserve"> and 2 and especially reveal that the importance of the neighbors’ cooperativeness on </w:t>
      </w:r>
      <w:r w:rsidR="00E92796">
        <w:t>a person’s</w:t>
      </w:r>
      <w:r w:rsidR="008A5562">
        <w:t xml:space="preserve"> emotional well-being</w:t>
      </w:r>
      <w:r w:rsidR="00E92796">
        <w:t>, which</w:t>
      </w:r>
      <w:r w:rsidR="008A5562">
        <w:t xml:space="preserve"> wealth invisibility can improve.</w:t>
      </w:r>
      <w:r w:rsidR="00BF3985">
        <w:t xml:space="preserve"> </w:t>
      </w:r>
    </w:p>
    <w:p w14:paraId="790AC725" w14:textId="2D86DB71" w:rsidR="00F9366D" w:rsidRDefault="00F9366D">
      <w:pPr>
        <w:autoSpaceDE w:val="0"/>
        <w:autoSpaceDN w:val="0"/>
        <w:adjustRightInd w:val="0"/>
        <w:jc w:val="both"/>
      </w:pPr>
    </w:p>
    <w:p w14:paraId="32CFC948" w14:textId="20BF8F82" w:rsidR="005337C4" w:rsidRDefault="00E92796" w:rsidP="00FD0F96">
      <w:pPr>
        <w:jc w:val="both"/>
      </w:pPr>
      <w:r>
        <w:t>Our work has l</w:t>
      </w:r>
      <w:r w:rsidR="006A7A78" w:rsidRPr="00490B4F">
        <w:t>imitations</w:t>
      </w:r>
      <w:r>
        <w:t>. T</w:t>
      </w:r>
      <w:r w:rsidR="00BE1220" w:rsidRPr="00490B4F">
        <w:t xml:space="preserve">he </w:t>
      </w:r>
      <w:r w:rsidR="007E5F4F">
        <w:t xml:space="preserve">SWB </w:t>
      </w:r>
      <w:r w:rsidR="00BE1220" w:rsidRPr="00490B4F">
        <w:t xml:space="preserve">that we have </w:t>
      </w:r>
      <w:r w:rsidR="007E5F4F">
        <w:t>measured</w:t>
      </w:r>
      <w:r w:rsidR="00BE1220" w:rsidRPr="00490B4F">
        <w:t xml:space="preserve"> over the experiment </w:t>
      </w:r>
      <w:r w:rsidR="007E5F4F">
        <w:t>is</w:t>
      </w:r>
      <w:r w:rsidR="00BE1220" w:rsidRPr="00490B4F">
        <w:t xml:space="preserve"> short-lived and </w:t>
      </w:r>
      <w:r w:rsidR="006A7A78" w:rsidRPr="00490B4F">
        <w:t>that</w:t>
      </w:r>
      <w:r w:rsidR="00BF3985">
        <w:t xml:space="preserve"> </w:t>
      </w:r>
      <w:r w:rsidR="00BE1220" w:rsidRPr="00490B4F">
        <w:t xml:space="preserve">the wealth that we have </w:t>
      </w:r>
      <w:r w:rsidR="007E5F4F" w:rsidRPr="00FD0F96">
        <w:t>measure</w:t>
      </w:r>
      <w:r w:rsidR="00BE1220" w:rsidRPr="00490B4F">
        <w:t xml:space="preserve">d </w:t>
      </w:r>
      <w:r w:rsidR="007E5F4F" w:rsidRPr="00FD0F96">
        <w:t>and calculated is</w:t>
      </w:r>
      <w:r w:rsidR="00BE1220" w:rsidRPr="00490B4F">
        <w:t xml:space="preserve"> not actual wealth </w:t>
      </w:r>
      <w:r w:rsidR="006A7A78" w:rsidRPr="00490B4F">
        <w:t>that each study participant maintains in the real world</w:t>
      </w:r>
      <w:r w:rsidRPr="00FD0F96">
        <w:t xml:space="preserve"> (though we paid our subjects real money based on their game play)</w:t>
      </w:r>
      <w:r w:rsidR="006A7A78" w:rsidRPr="00490B4F">
        <w:t xml:space="preserve">. </w:t>
      </w:r>
      <w:r w:rsidR="006A7A78" w:rsidRPr="00FD0F96">
        <w:t xml:space="preserve">Therefore, </w:t>
      </w:r>
      <w:r w:rsidR="003B568E" w:rsidRPr="00FD0F96">
        <w:t xml:space="preserve">the generalizability of our experimental results </w:t>
      </w:r>
      <w:r w:rsidRPr="00FD0F96">
        <w:t>is unclear</w:t>
      </w:r>
      <w:r w:rsidR="006A7A78" w:rsidRPr="00FD0F96">
        <w:t>.</w:t>
      </w:r>
      <w:r w:rsidR="003B568E" w:rsidRPr="00FD0F96">
        <w:t xml:space="preserve"> </w:t>
      </w:r>
      <w:r w:rsidR="006A7A78" w:rsidRPr="00FD0F96">
        <w:t xml:space="preserve">However, </w:t>
      </w:r>
      <w:r w:rsidR="005337C4" w:rsidRPr="00FD0F96">
        <w:t>a</w:t>
      </w:r>
      <w:r w:rsidR="001F6CC3" w:rsidRPr="00FD0F96">
        <w:t xml:space="preserve"> short-lived</w:t>
      </w:r>
      <w:r w:rsidR="005337C4" w:rsidRPr="00FD0F96">
        <w:t xml:space="preserve"> experience of economic inequality </w:t>
      </w:r>
      <w:r w:rsidR="002F19E4" w:rsidRPr="00FD0F96">
        <w:t xml:space="preserve">in people’s daily life </w:t>
      </w:r>
      <w:r w:rsidR="005337C4" w:rsidRPr="00FD0F96">
        <w:t xml:space="preserve">may be cumulated </w:t>
      </w:r>
      <w:r w:rsidR="001F6CC3" w:rsidRPr="00FD0F96">
        <w:t xml:space="preserve">over time </w:t>
      </w:r>
      <w:r w:rsidR="005337C4" w:rsidRPr="00FD0F96">
        <w:t xml:space="preserve">as a stressor and </w:t>
      </w:r>
      <w:r w:rsidR="002F19E4" w:rsidRPr="00FD0F96">
        <w:t xml:space="preserve">eventually </w:t>
      </w:r>
      <w:r w:rsidR="005337C4" w:rsidRPr="00FD0F96">
        <w:t>cause mental illness</w:t>
      </w:r>
      <w:r w:rsidR="00FD0F96" w:rsidRPr="00FD0F96">
        <w:t xml:space="preserve"> </w:t>
      </w:r>
      <w:r w:rsidR="00FD0F96" w:rsidRPr="00490B4F">
        <w:rPr>
          <w:bCs/>
        </w:rPr>
        <w:fldChar w:fldCharType="begin">
          <w:fldData xml:space="preserve">bj48YWNjZXNzaW9uLW51bT5XT1M6MDAwMzk1NzE4OTAwMDAyPC9hY2Nlc3Npb24tbnVtPjx1cmxz
PjxyZWxhdGVkLXVybHM+PHVybD4mbHQ7R28gdG8gSVNJJmd0OzovL1dPUzowMDAzOTU3MTg5MDAw
MDI8L3VybD48L3JlbGF0ZWQtdXJscz48L3VybHM+PGVsZWN0cm9uaWMtcmVzb3VyY2UtbnVtPjEw
LjExMTEvc3BjMy4xMjMwNDwvZWxlY3Ryb25pYy1yZXNvdXJjZS1udW0+PGxhbmd1YWdlPkVuZ2xp
c2g8L2xhbmd1YWdlPjwvcmVjb3JkPjwvQ2l0ZT48L0VuZE5vdGU+AG==
</w:fldData>
        </w:fldChar>
      </w:r>
      <w:r w:rsidR="008840B4">
        <w:rPr>
          <w:bCs/>
        </w:rPr>
        <w:instrText xml:space="preserve"> ADDIN EN.CITE </w:instrText>
      </w:r>
      <w:r w:rsidR="008840B4">
        <w:rPr>
          <w:bCs/>
        </w:rPr>
        <w:fldChar w:fldCharType="begin">
          <w:fldData xml:space="preserve">PEVuZE5vdGU+PENpdGU+PEF1dGhvcj52YW4gRGV1cnplbjwvQXV0aG9yPjxZZWFyPjIwMTU8L1ll
YXI+PFJlY051bT43ODk4PC9SZWNOdW0+PERpc3BsYXlUZXh0PjxzdHlsZSBmYWNlPSJzdXBlcnNj
cmlwdCI+WzEsIDMsIDE0LCAxNywgODQtOTddPC9zdHlsZT48L0Rpc3BsYXlUZXh0PjxyZWNvcmQ+
PHJlYy1udW1iZXI+Nzg5ODwvcmVjLW51bWJlcj48Zm9yZWlnbi1rZXlzPjxrZXkgYXBwPSJFTiIg
ZGItaWQ9ImVkejVyOWRhYWF3cnN3ZXZzdmp4enB0bHg1c2FzNWR3eGZ2ZCIgdGltZXN0YW1wPSIx
NDkzNDMzMDM2IiBndWlkPSIwM2UwMzBhYy1iMjU1LTQ5MTgtYTg3Yy03YzMyZDQ5NGQxZTAiPjc4
OTg8L2tleT48L2ZvcmVpZ24ta2V5cz48cmVmLXR5cGUgbmFtZT0iSm91cm5hbCBBcnRpY2xlIj4x
NzwvcmVmLXR5cGU+PGNvbnRyaWJ1dG9ycz48YXV0aG9ycz48YXV0aG9yPnZhbiBEZXVyemVuLCBJ
LjwvYXV0aG9yPjxhdXRob3I+dmFuIEluZ2VuLCBFLjwvYXV0aG9yPjxhdXRob3I+dmFuIE9vcnNj
aG90LCBXLiBKLiBILjwvYXV0aG9yPjwvYXV0aG9ycz48L2NvbnRyaWJ1dG9ycz48YXV0aC1hZGRy
ZXNzPlRpbGJ1cmcgVW5pdiwgRGVwdCBTb2Npb2wsIE5MLTUwMDAgTEUgVGlsYnVyZywgTmV0aGVy
bGFuZHM8L2F1dGgtYWRkcmVzcz48dGl0bGVzPjx0aXRsZT5JbmNvbWUgSW5lcXVhbGl0eSBhbmQg
RGVwcmVzc2lvbjogVGhlIFJvbGUgb2YgU29jaWFsIENvbXBhcmlzb25zIGFuZCBDb3BpbmcgUmVz
b3VyY2VzPC90aXRsZT48c2Vjb25kYXJ5LXRpdGxlPkV1cm9wZWFuIFNvY2lvbG9naWNhbCBSZXZp
ZXc8L3NlY29uZGFyeS10aXRsZT48YWx0LXRpdGxlPkV1ciBTb2Npb2wgUmV2PC9hbHQtdGl0bGU+
PC90aXRsZXM+PHBlcmlvZGljYWw+PGZ1bGwtdGl0bGU+RXVyb3BlYW4gU29jaW9sb2dpY2FsIFJl
dmlldzwvZnVsbC10aXRsZT48YWJici0xPkV1ciBTb2Npb2wgUmV2PC9hYmJyLTE+PC9wZXJpb2Rp
Y2FsPjxhbHQtcGVyaW9kaWNhbD48ZnVsbC10aXRsZT5FdXJvcGVhbiBTb2Npb2xvZ2ljYWwgUmV2
aWV3PC9mdWxsLXRpdGxlPjxhYmJyLTE+RXVyIFNvY2lvbCBSZXY8L2FiYnItMT48L2FsdC1wZXJp
b2RpY2FsPjxwYWdlcz40NzctNDg5PC9wYWdlcz48dm9sdW1lPjMxPC92b2x1bWU+PG51bWJlcj40
PC9udW1iZXI+PGtleXdvcmRzPjxrZXl3b3JkPnNlbGYtZXN0ZWVtPC9rZXl3b3JkPjxrZXl3b3Jk
PnNvY2lvZWNvbm9taWMtc3RhdHVzPC9rZXl3b3JkPjxrZXl3b3JkPmRpc3Bvc2l0aW9uYWwgb3B0
aW1pc208L2tleXdvcmQ+PGtleXdvcmQ+c3RhdHVzIGFueGlldHk8L2tleXdvcmQ+PGtleXdvcmQ+
aGVhbHRoPC9rZXl3b3JkPjxrZXl3b3JkPnN0cmVzczwva2V5d29yZD48a2V5d29yZD5tZXRhYW5h
bHlzaXM8L2tleXdvcmQ+PGtleXdvcmQ+ZXBpZGVtaW9sb2d5PC9rZXl3b3JkPjxrZXl3b3JkPmRl
dGVybWluYW50czwva2V5d29yZD48a2V5d29yZD5hc3NvY2lhdGlvbjwva2V5d29yZD48L2tleXdv
cmRzPjxkYXRlcz48eWVhcj4yMDE1PC95ZWFyPjxwdWItZGF0ZXM+PGRhdGU+QXVnPC9kYXRlPjwv
cHViLWRhdGVzPjwvZGF0ZXM+PGlzYm4+MDI2Ni03MjE1PC9pc2JuPjxhY2Nlc3Npb24tbnVtPldP
UzowMDAzNTk2NzA1MDAwMDc8L2FjY2Vzc2lvbi1udW0+PHVybHM+PHJlbGF0ZWQtdXJscz48dXJs
PiZsdDtHbyB0byBJU0kmZ3Q7Oi8vV09TOjAwMDM1OTY3MDUwMDAwNzwvdXJsPjwvcmVsYXRlZC11
cmxzPjwvdXJscz48ZWxlY3Ryb25pYy1yZXNvdXJjZS1udW0+MTAuMTA5My9lc3IvamN2MDA3PC9l
bGVjdHJvbmljLXJlc291cmNlLW51bT48bGFuZ3VhZ2U+RW5nbGlzaDwvbGFuZ3VhZ2U+PC9yZWNv
cmQ+PC9DaXRlPjxDaXRlPjxBdXRob3I+V2lsa2luc29uPC9BdXRob3I+PFllYXI+MTk5OTwvWWVh
cj48UmVjTnVtPjc4OTk8L1JlY051bT48cmVjb3JkPjxyZWMtbnVtYmVyPjc4OTk8L3JlYy1udW1i
ZXI+PGZvcmVpZ24ta2V5cz48a2V5IGFwcD0iRU4iIGRiLWlkPSJlZHo1cjlkYWFhd3Jzd2V2c3Zq
eHpwdGx4NXNhczVkd3hmdmQiIHRpbWVzdGFtcD0iMTQ5MzQzMzEyMiIgZ3VpZD0iNjQ5ZDRkOTMt
ZjE1MC00NThkLWI2NmQtMDI1MDYwZTFhODFiIj43ODk5PC9rZXk+PC9mb3JlaWduLWtleXM+PHJl
Zi10eXBlIG5hbWU9IkpvdXJuYWwgQXJ0aWNsZSI+MTc8L3JlZi10eXBlPjxjb250cmlidXRvcnM+
PGF1dGhvcnM+PGF1dGhvcj5XaWxraW5zb24sIFIuIEcuPC9hdXRob3I+PC9hdXRob3JzPjwvY29u
dHJpYnV0b3JzPjxhdXRoLWFkZHJlc3M+VHJhZmZvcmQgQ2VudHJlIGZvciBNZWRpY2FsIFJlc2Vh
cmNoLCBVbml2ZXJzaXR5IG9mIFN1c3NleCwgQnJpZ2h0b24sIFVuaXRlZCBLaW5nZG9tLiBSLkcu
V2lsa2luc29uQFN1c3NleC5hYy51azwvYXV0aC1hZGRyZXNzPjx0aXRsZXM+PHRpdGxlPkhlYWx0
aCwgaGllcmFyY2h5LCBhbmQgc29jaWFsIGFueGlldHk8L3RpdGxlPjxzZWNvbmRhcnktdGl0bGU+
QW5uIE4gWSBBY2FkIFNjaTwvc2Vjb25kYXJ5LXRpdGxlPjwvdGl0bGVzPjxwZXJpb2RpY2FsPjxm
dWxsLXRpdGxlPkFubiBOIFkgQWNhZCBTY2k8L2Z1bGwtdGl0bGU+PC9wZXJpb2RpY2FsPjxwYWdl
cz40OC02MzwvcGFnZXM+PHZvbHVtZT44OTY8L3ZvbHVtZT48a2V5d29yZHM+PGtleXdvcmQ+QW54
aWV0eS9waHlzaW9wYXRob2xvZ3kvKnBzeWNob2xvZ3k8L2tleXdvcmQ+PGtleXdvcmQ+Q2F1c2Fs
aXR5PC9rZXl3b3JkPjxrZXl3b3JkPkRlcHJlc3Npb24vcHN5Y2hvbG9neTwva2V5d29yZD48a2V5
d29yZD4qSGVhbHRoIFN0YXR1czwva2V5d29yZD48a2V5d29yZD5IdW1hbnM8L2tleXdvcmQ+PGtl
eXdvcmQ+KkluY29tZS9zdGF0aXN0aWNzICZhbXA7IG51bWVyaWNhbCBkYXRhPC9rZXl3b3JkPjxr
ZXl3b3JkPkludGVycGVyc29uYWwgUmVsYXRpb25zPC9rZXl3b3JkPjxrZXl3b3JkPk5ldXJvc2Vj
cmV0b3J5IFN5c3RlbXM8L2tleXdvcmQ+PGtleXdvcmQ+U2VsZiBDb25jZXB0PC9rZXl3b3JkPjxr
ZXl3b3JkPlNoYW1lPC9rZXl3b3JkPjxrZXl3b3JkPipTb2NpYWwgQmVoYXZpb3I8L2tleXdvcmQ+
PGtleXdvcmQ+KlNvY2lhbCBDbGFzczwva2V5d29yZD48a2V5d29yZD4qU29jaWFsIERvbWluYW5j
ZTwva2V5d29yZD48a2V5d29yZD5Tb2NpYWwgRW52aXJvbm1lbnQ8L2tleXdvcmQ+PGtleXdvcmQ+
U29jaWFsIFN1cHBvcnQ8L2tleXdvcmQ+PGtleXdvcmQ+VmlvbGVuY2UvcHN5Y2hvbG9neS9zdGF0
aXN0aWNzICZhbXA7IG51bWVyaWNhbCBkYXRhPC9rZXl3b3JkPjwva2V5d29yZHM+PGRhdGVzPjx5
ZWFyPjE5OTk8L3llYXI+PC9kYXRlcz48aXNibj4wMDc3LTg5MjMgKFByaW50KSYjeEQ7MDA3Ny04
OTIzIChMaW5raW5nKTwvaXNibj48YWNjZXNzaW9uLW51bT4xMDY4MTg4NzwvYWNjZXNzaW9uLW51
bT48dXJscz48cmVsYXRlZC11cmxzPjx1cmw+aHR0cHM6Ly93d3cubmNiaS5ubG0ubmloLmdvdi9w
dWJtZWQvMTA2ODE4ODc8L3VybD48L3JlbGF0ZWQtdXJscz48L3VybHM+PC9yZWNvcmQ+PC9DaXRl
PjxDaXRlPjxBdXRob3I+S2F3YWNoaTwvQXV0aG9yPjxZZWFyPjE5OTk8L1llYXI+PFJlY051bT42
NDAxPC9SZWNOdW0+PHJlY29yZD48cmVjLW51bWJlcj42NDAxPC9yZWMtbnVtYmVyPjxmb3JlaWdu
LWtleXM+PGtleSBhcHA9IkVOIiBkYi1pZD0iZWR6NXI5ZGFhYXdyc3dldnN2anh6cHRseDVzYXM1
ZHd4ZnZkIiB0aW1lc3RhbXA9IjEzOTMwMDAxMjEiIGd1aWQ9IjA2NGZlYmYwLTE1NGItNDgxOC05
NDJmLTI1MjRlYTI0ZmQ3OSI+NjQwMTwva2V5PjwvZm9yZWlnbi1rZXlzPjxyZWYtdHlwZSBuYW1l
PSJKb3VybmFsIEFydGljbGUiPjE3PC9yZWYtdHlwZT48Y29udHJpYnV0b3JzPjxhdXRob3JzPjxh
dXRob3I+S2F3YWNoaSwgSS48L2F1dGhvcj48YXV0aG9yPktlbm5lZHksIEIuIFAuPC9hdXRob3I+
PC9hdXRob3JzPjwvY29udHJpYnV0b3JzPjxhdXRoLWFkZHJlc3M+S2F3YWNoaSwgSSYjeEQ7SGFy
dmFyZCBVbml2LCBTY2ggUHVibCBIbHRoLCBEZXB0IEhsdGggJmFtcDsgU29jaWFsIEJlaGF2LCA2
NzcgSHVudGluZ3RvbiBBdmUsIEJvc3RvbiwgTUEgMDIxMTUgVVNBJiN4RDtIYXJ2YXJkIFVuaXYs
IFNjaCBQdWJsIEhsdGgsIERlcHQgSGx0aCAmYW1wOyBTb2NpYWwgQmVoYXYsIDY3NyBIdW50aW5n
dG9uIEF2ZSwgQm9zdG9uLCBNQSAwMjExNSBVU0EmI3hEO0hhcnZhcmQgVW5pdiwgU2NoIFB1Ymwg
SGx0aCwgRGVwdCBIbHRoICZhbXA7IFNvY2lhbCBCZWhhdiwgQm9zdG9uLCBNQSAwMjExNSBVU0Em
I3hEO0hhcnZhcmQgVW5pdiwgU2NoIFB1YmwgSGx0aCwgRGl2IFB1YmwgSGx0aCBQcmFjdGljZSwg
Qm9zdG9uLCBNQSAwMjExNSBVU0E8L2F1dGgtYWRkcmVzcz48dGl0bGVzPjx0aXRsZT5JbmNvbWUg
aW5lcXVhbGl0eSBhbmQgaGVhbHRoOiBQYXRod2F5cyBhbmQgbWVjaGFuaXNtczwvdGl0bGU+PHNl
Y29uZGFyeS10aXRsZT5IZWFsdGggU2VydmljZXMgUmVzZWFyY2g8L3NlY29uZGFyeS10aXRsZT48
YWx0LXRpdGxlPkhlYWx0aCBTZXJ2IFJlczwvYWx0LXRpdGxlPjwvdGl0bGVzPjxwZXJpb2RpY2Fs
PjxmdWxsLXRpdGxlPkhlYWx0aCBTZXJ2aWNlcyBSZXNlYXJjaDwvZnVsbC10aXRsZT48L3Blcmlv
ZGljYWw+PGFsdC1wZXJpb2RpY2FsPjxmdWxsLXRpdGxlPkhlYWx0aCBTZXJ2IFJlczwvZnVsbC10
aXRsZT48L2FsdC1wZXJpb2RpY2FsPjxwYWdlcz4yMTUtMjI3PC9wYWdlcz48dm9sdW1lPjM0PC92
b2x1bWU+PG51bWJlcj4xPC9udW1iZXI+PGtleXdvcmRzPjxrZXl3b3JkPnNvY2lhbCBpbmVxdWFs
aXR5PC9rZXl3b3JkPjxrZXl3b3JkPnNvY2lvZWNvbm9taWMgc3RhdHVzPC9rZXl3b3JkPjxrZXl3
b3JkPnJlbGF0aXZlIGRlcHJpdmF0aW9uPC9rZXl3b3JkPjxrZXl3b3JkPnNvY2lhbCBjYXBpdGFs
PC9rZXl3b3JkPjxrZXl3b3JkPnNlbGYtcmF0ZWQgaGVhbHRoPC9rZXl3b3JkPjxrZXl3b3JkPnVu
aXRlZC1zdGF0ZXM8L2tleXdvcmQ+PGtleXdvcmQ+bW9ydGFsaXR5PC9rZXl3b3JkPjxrZXl3b3Jk
PmNvbW11bml0eTwva2V5d29yZD48a2V5d29yZD5wb3ZlcnR5PC9rZXl3b3JkPjxrZXl3b3JkPmNy
aW1lPC9rZXl3b3JkPjwva2V5d29yZHM+PGRhdGVzPjx5ZWFyPjE5OTk8L3llYXI+PHB1Yi1kYXRl
cz48ZGF0ZT5BcHI8L2RhdGU+PC9wdWItZGF0ZXM+PC9kYXRlcz48aXNibj4wMDE3LTkxMjQ8L2lz
Ym4+PGFjY2Vzc2lvbi1udW0+V09TOjAwMDA3OTM2ODgwMDAwMzwvYWNjZXNzaW9uLW51bT48dXJs
cz48cmVsYXRlZC11cmxzPjx1cmw+Jmx0O0dvIHRvIElTSSZndDs6Ly9XT1M6MDAwMDc5MzY4ODAw
MDAzPC91cmw+PC9yZWxhdGVkLXVybHM+PC91cmxzPjxsYW5ndWFnZT5FbmdsaXNoPC9sYW5ndWFn
ZT48L3JlY29yZD48L0NpdGU+PENpdGU+PEF1dGhvcj5NdXJhbWF0c3U8L0F1dGhvcj48WWVhcj4y
MDAzPC9ZZWFyPjxSZWNOdW0+Nzg4NzwvUmVjTnVtPjxyZWNvcmQ+PHJlYy1udW1iZXI+Nzg4Nzwv
cmVjLW51bWJlcj48Zm9yZWlnbi1rZXlzPjxrZXkgYXBwPSJFTiIgZGItaWQ9ImVkejVyOWRhYWF3
cnN3ZXZzdmp4enB0bHg1c2FzNWR3eGZ2ZCIgdGltZXN0YW1wPSIxNDkyODEyNTI4IiBndWlkPSIy
NDMwZDI1Zi03MTBhLTRmYTctOTM3Ni1mY2MyMDQ1N2ZkMTUiPjc4ODc8L2tleT48L2ZvcmVpZ24t
a2V5cz48cmVmLXR5cGUgbmFtZT0iSm91cm5hbCBBcnRpY2xlIj4xNzwvcmVmLXR5cGU+PGNvbnRy
aWJ1dG9ycz48YXV0aG9ycz48YXV0aG9yPk11cmFtYXRzdSwgTi48L2F1dGhvcj48L2F1dGhvcnM+
PC9jb250cmlidXRvcnM+PGF1dGgtYWRkcmVzcz5Vbml2IElsbGlub2lzLCBTY2ggUHVibCBIbHRo
LCBDaGljYWdvLCBJTCA2MDYxMiBVU0E8L2F1dGgtYWRkcmVzcz48dGl0bGVzPjx0aXRsZT5Db3Vu
dHktbGV2ZWwgaW5jb21lIGluZXF1YWxpdHkgYW5kIGRlcHJlc3Npb24gYW1vbmcgb2xkZXIgQW1l
cmljYW5zPC90aXRsZT48c2Vjb25kYXJ5LXRpdGxlPkhlYWx0aCBTZXJ2aWNlcyBSZXNlYXJjaDwv
c2Vjb25kYXJ5LXRpdGxlPjxhbHQtdGl0bGU+SGVhbHRoIFNlcnYgUmVzPC9hbHQtdGl0bGU+PC90
aXRsZXM+PHBlcmlvZGljYWw+PGZ1bGwtdGl0bGU+SGVhbHRoIFNlcnZpY2VzIFJlc2VhcmNoPC9m
dWxsLXRpdGxlPjwvcGVyaW9kaWNhbD48YWx0LXBlcmlvZGljYWw+PGZ1bGwtdGl0bGU+SGVhbHRo
IFNlcnYgUmVzPC9mdWxsLXRpdGxlPjwvYWx0LXBlcmlvZGljYWw+PHBhZ2VzPjE4NjMtMTg4Mzwv
cGFnZXM+PHZvbHVtZT4zODwvdm9sdW1lPjxudW1iZXI+NjwvbnVtYmVyPjxrZXl3b3Jkcz48a2V5
d29yZD5pbmNvbWUgaW5lcXVhbGl0eTwva2V5d29yZD48a2V5d29yZD5kZXByZXNzaW9uPC9rZXl3
b3JkPjxrZXl3b3JkPmVsZGVybHk8L2tleXdvcmQ+PGtleXdvcmQ+c29jaW9lY29ub21pYyBzdGF0
dXM8L2tleXdvcmQ+PGtleXdvcmQ+bXVsdGlsZXZlbCBhbmFseXNpczwva2V5d29yZD48a2V5d29y
ZD5zZWxmLXJhdGVkIGhlYWx0aDwva2V5d29yZD48a2V5d29yZD5zb2Npb2Vjb25vbWljLXN0YXR1
czwva2V5d29yZD48a2V5d29yZD5tdWx0aWxldmVsIGFuYWx5c2lzPC9rZXl3b3JkPjxrZXl3b3Jk
PnVuaXRlZC1zdGF0ZXM8L2tleXdvcmQ+PGtleXdvcmQ+YWR1bHQgaGVhbHRoPC9rZXl3b3JkPjxr
ZXl3b3JkPm1vcnRhbGl0eTwva2V5d29yZD48a2V5d29yZD5hZ2U8L2tleXdvcmQ+PGtleXdvcmQ+
MjB0aC1jZW50dXJ5PC9rZXl3b3JkPjxrZXl3b3JkPnBhdGh3YXlzPC9rZXl3b3JkPjxrZXl3b3Jk
PmNvbnRleHQ8L2tleXdvcmQ+PC9rZXl3b3Jkcz48ZGF0ZXM+PHllYXI+MjAwMzwveWVhcj48cHVi
LWRhdGVzPjxkYXRlPkRlYzwvZGF0ZT48L3B1Yi1kYXRlcz48L2RhdGVzPjxpc2JuPjAwMTctOTEy
NDwvaXNibj48YWNjZXNzaW9uLW51bT5XT1M6MDAwMTg3ODc5NDAwMDEwPC9hY2Nlc3Npb24tbnVt
Pjx1cmxzPjxyZWxhdGVkLXVybHM+PHVybD4mbHQ7R28gdG8gSVNJJmd0OzovL1dPUzowMDAxODc4
Nzk0MDAwMTA8L3VybD48L3JlbGF0ZWQtdXJscz48L3VybHM+PGVsZWN0cm9uaWMtcmVzb3VyY2Ut
bnVtPjEwLjExMTEvai4xNDc1LTY3NzMuMjAwMy4wMDIwNi54PC9lbGVjdHJvbmljLXJlc291cmNl
LW51bT48bGFuZ3VhZ2U+RW5nbGlzaDwvbGFuZ3VhZ2U+PC9yZWNvcmQ+PC9DaXRlPjxDaXRlPjxB
dXRob3I+VHVybmVyPC9BdXRob3I+PFllYXI+MTk5NTwvWWVhcj48UmVjTnVtPjc5MDU8L1JlY051
bT48cmVjb3JkPjxyZWMtbnVtYmVyPjc5MDU8L3JlYy1udW1iZXI+PGZvcmVpZ24ta2V5cz48a2V5
IGFwcD0iRU4iIGRiLWlkPSJlZHo1cjlkYWFhd3Jzd2V2c3ZqeHpwdGx4NXNhczVkd3hmdmQiIHRp
bWVzdGFtcD0iMTQ5MzQzMzE4OSIgZ3VpZD0iZWE1MDE4OWQtMDBmYi00YzQ2LTkwODgtZjExMjgw
YzQyMDI0Ij43OTA1PC9rZXk+PC9mb3JlaWduLWtleXM+PHJlZi10eXBlIG5hbWU9IkpvdXJuYWwg
QXJ0aWNsZSI+MTc8L3JlZi10eXBlPjxjb250cmlidXRvcnM+PGF1dGhvcnM+PGF1dGhvcj5UdXJu
ZXIsIFIuIEouPC9hdXRob3I+PGF1dGhvcj5XaGVhdG9uLCBCLjwvYXV0aG9yPjxhdXRob3I+TGxv
eWQsIEQuIEEuPC9hdXRob3I+PC9hdXRob3JzPjwvY29udHJpYnV0b3JzPjx0aXRsZXM+PHRpdGxl
PlRoZSBFcGlkZW1pb2xvZ3kgb2YgU29jaWFsIFN0cmVzczwvdGl0bGU+PHNlY29uZGFyeS10aXRs
ZT5BbWVyaWNhbiBTb2Npb2xvZ2ljYWwgUmV2aWV3PC9zZWNvbmRhcnktdGl0bGU+PGFsdC10aXRs
ZT5BbSBTb2Npb2wgUmV2PC9hbHQtdGl0bGU+PC90aXRsZXM+PHBlcmlvZGljYWw+PGZ1bGwtdGl0
bGU+QW1lcmljYW4gU29jaW9sb2dpY2FsIFJldmlldzwvZnVsbC10aXRsZT48L3BlcmlvZGljYWw+
PHBhZ2VzPjEwNC0xMjU8L3BhZ2VzPjx2b2x1bWU+NjA8L3ZvbHVtZT48bnVtYmVyPjE8L251bWJl
cj48a2V5d29yZHM+PGtleXdvcmQ+aW50ZXJuYXRpb25hbCBkaWFnbm9zdGljIGludGVydmlldzwv
a2V5d29yZD48a2V5d29yZD5saWZlIGV2ZW50czwva2V5d29yZD48a2V5d29yZD5tYXJpdGFsLXN0
YXR1czwva2V5d29yZD48a2V5d29yZD5wc3ljaGlhdHJpYy1kaXNvcmRlcnM8L2tleXdvcmQ+PGtl
eXdvcmQ+c2V4LWRpZmZlcmVuY2VzPC9rZXl3b3JkPjxrZXl3b3JkPmNvcm9uYXJ5LWRpc2Vhc2U8
L2tleXdvcmQ+PGtleXdvcmQ+Y2F1dGlvbmFyeSBub3RlPC9rZXl3b3JkPjxrZXl3b3JkPm1lbnRh
bC1pbGxuZXNzPC9rZXl3b3JkPjxrZXl3b3JkPnJpc2stZmFjdG9yczwva2V5d29yZD48a2V5d29y
ZD5kZXByZXNzaW9uPC9rZXl3b3JkPjwva2V5d29yZHM+PGRhdGVzPjx5ZWFyPjE5OTU8L3llYXI+
PHB1Yi1kYXRlcz48ZGF0ZT5GZWI8L2RhdGU+PC9wdWItZGF0ZXM+PC9kYXRlcz48aXNibj4wMDAz
LTEyMjQ8L2lzYm4+PGFjY2Vzc2lvbi1udW0+V09TOkExOTk1UkM0NzgwMDAwNzwvYWNjZXNzaW9u
LW51bT48dXJscz48cmVsYXRlZC11cmxzPjx1cmw+Jmx0O0dvIHRvIElTSSZndDs6Ly9XT1M6QTE5
OTVSQzQ3ODAwMDA3PC91cmw+PC9yZWxhdGVkLXVybHM+PC91cmxzPjxlbGVjdHJvbmljLXJlc291
cmNlLW51bT4xMC4yMzA3LzIwOTYzNDg8L2VsZWN0cm9uaWMtcmVzb3VyY2UtbnVtPjxsYW5ndWFn
ZT5FbmdsaXNoPC9sYW5ndWFnZT48L3JlY29yZD48L0NpdGU+PENpdGU+PEF1dGhvcj52YW4gRGV1
cnplbjwvQXV0aG9yPjxZZWFyPjIwMTU8L1llYXI+PFJlY051bT43ODk4PC9SZWNOdW0+PHJlY29y
ZD48cmVjLW51bWJlcj43ODk4PC9yZWMtbnVtYmVyPjxmb3JlaWduLWtleXM+PGtleSBhcHA9IkVO
IiBkYi1pZD0iZWR6NXI5ZGFhYXdyc3dldnN2anh6cHRseDVzYXM1ZHd4ZnZkIiB0aW1lc3RhbXA9
IjE0OTM0MzMwMzYiIGd1aWQ9IjAzZTAzMGFjLWIyNTUtNDkxOC1hODdjLTdjMzJkNDk0ZDFlMCI+
Nzg5ODwva2V5PjwvZm9yZWlnbi1rZXlzPjxyZWYtdHlwZSBuYW1lPSJKb3VybmFsIEFydGljbGUi
PjE3PC9yZWYtdHlwZT48Y29udHJpYnV0b3JzPjxhdXRob3JzPjxhdXRob3I+dmFuIERldXJ6ZW4s
IEkuPC9hdXRob3I+PGF1dGhvcj52YW4gSW5nZW4sIEUuPC9hdXRob3I+PGF1dGhvcj52YW4gT29y
c2Nob3QsIFcuIEouIEguPC9hdXRob3I+PC9hdXRob3JzPjwvY29udHJpYnV0b3JzPjxhdXRoLWFk
ZHJlc3M+VGlsYnVyZyBVbml2LCBEZXB0IFNvY2lvbCwgTkwtNTAwMCBMRSBUaWxidXJnLCBOZXRo
ZXJsYW5kczwvYXV0aC1hZGRyZXNzPjx0aXRsZXM+PHRpdGxlPkluY29tZSBJbmVxdWFsaXR5IGFu
ZCBEZXByZXNzaW9uOiBUaGUgUm9sZSBvZiBTb2NpYWwgQ29tcGFyaXNvbnMgYW5kIENvcGluZyBS
ZXNvdXJjZXM8L3RpdGxlPjxzZWNvbmRhcnktdGl0bGU+RXVyb3BlYW4gU29jaW9sb2dpY2FsIFJl
dmlldzwvc2Vjb25kYXJ5LXRpdGxlPjxhbHQtdGl0bGU+RXVyIFNvY2lvbCBSZXY8L2FsdC10aXRs
ZT48L3RpdGxlcz48cGVyaW9kaWNhbD48ZnVsbC10aXRsZT5FdXJvcGVhbiBTb2Npb2xvZ2ljYWwg
UmV2aWV3PC9mdWxsLXRpdGxlPjxhYmJyLTE+RXVyIFNvY2lvbCBSZXY8L2FiYnItMT48L3Blcmlv
ZGljYWw+PGFsdC1wZXJpb2RpY2FsPjxmdWxsLXRpdGxlPkV1cm9wZWFuIFNvY2lvbG9naWNhbCBS
ZXZpZXc8L2Z1bGwtdGl0bGU+PGFiYnItMT5FdXIgU29jaW9sIFJldjwvYWJici0xPjwvYWx0LXBl
cmlvZGljYWw+PHBhZ2VzPjQ3Ny00ODk8L3BhZ2VzPjx2b2x1bWU+MzE8L3ZvbHVtZT48bnVtYmVy
PjQ8L251bWJlcj48a2V5d29yZHM+PGtleXdvcmQ+c2VsZi1lc3RlZW08L2tleXdvcmQ+PGtleXdv
cmQ+c29jaW9lY29ub21pYy1zdGF0dXM8L2tleXdvcmQ+PGtleXdvcmQ+ZGlzcG9zaXRpb25hbCBv
cHRpbWlzbTwva2V5d29yZD48a2V5d29yZD5zdGF0dXMgYW54aWV0eTwva2V5d29yZD48a2V5d29y
ZD5oZWFsdGg8L2tleXdvcmQ+PGtleXdvcmQ+c3RyZXNzPC9rZXl3b3JkPjxrZXl3b3JkPm1ldGFh
bmFseXNpczwva2V5d29yZD48a2V5d29yZD5lcGlkZW1pb2xvZ3k8L2tleXdvcmQ+PGtleXdvcmQ+
ZGV0ZXJtaW5hbnRzPC9rZXl3b3JkPjxrZXl3b3JkPmFzc29jaWF0aW9uPC9rZXl3b3JkPjwva2V5
d29yZHM+PGRhdGVzPjx5ZWFyPjIwMTU8L3llYXI+PHB1Yi1kYXRlcz48ZGF0ZT5BdWc8L2RhdGU+
PC9wdWItZGF0ZXM+PC9kYXRlcz48aXNibj4wMjY2LTcyMTU8L2lzYm4+PGFjY2Vzc2lvbi1udW0+
V09TOjAwMDM1OTY3MDUwMDAwNzwvYWNjZXNzaW9uLW51bT48dXJscz48cmVsYXRlZC11cmxzPjx1
cmw+Jmx0O0dvIHRvIElTSSZndDs6Ly9XT1M6MDAwMzU5NjcwNTAwMDA3PC91cmw+PC9yZWxhdGVk
LXVybHM+PC91cmxzPjxlbGVjdHJvbmljLXJlc291cmNlLW51bT4xMC4xMDkzL2Vzci9qY3YwMDc8
L2VsZWN0cm9uaWMtcmVzb3VyY2UtbnVtPjxsYW5ndWFnZT5FbmdsaXNoPC9sYW5ndWFnZT48L3Jl
Y29yZD48L0NpdGU+PENpdGU+PEF1dGhvcj5EaWVuZXI8L0F1dGhvcj48WWVhcj4yMDEwPC9ZZWFy
PjxSZWNOdW0+Nzk4NjwvUmVjTnVtPjxyZWNvcmQ+PHJlYy1udW1iZXI+Nzk4NjwvcmVjLW51bWJl
cj48Zm9yZWlnbi1rZXlzPjxrZXkgYXBwPSJFTiIgZGItaWQ9ImVkejVyOWRhYWF3cnN3ZXZzdmp4
enB0bHg1c2FzNWR3eGZ2ZCIgdGltZXN0YW1wPSIxNTAxNTIxMjcwIiBndWlkPSJlZjg5MjBlNS1m
NmM1LTRjZjUtYjJkYS04NTZhYWQ1MWJhZjAiPjc5ODY8L2tleT48L2ZvcmVpZ24ta2V5cz48cmVm
LXR5cGUgbmFtZT0iSm91cm5hbCBBcnRpY2xlIj4xNzwvcmVmLXR5cGU+PGNvbnRyaWJ1dG9ycz48
YXV0aG9ycz48YXV0aG9yPkRpZW5lciwgRS48L2F1dGhvcj48YXV0aG9yPk5nLCBXLjwvYXV0aG9y
PjxhdXRob3I+SGFydGVyLCBKLjwvYXV0aG9yPjxhdXRob3I+QXJvcmEsIFIuPC9hdXRob3I+PC9h
dXRob3JzPjwvY29udHJpYnV0b3JzPjxhdXRoLWFkZHJlc3M+RGVwYXJ0bWVudCBvZiBQc3ljaG9s
b2d5LCBVbml2ZXJzaXR5IG9mIElsbGlub2lzIGF0IFVyYmFuYS1DaGFtcGFpZ24sIENoYW1wYWln
biwgSUwgNjE4MjAsIFVTQS4gZWRpZW5lckB1aXVjLmVkdTwvYXV0aC1hZGRyZXNzPjx0aXRsZXM+
PHRpdGxlPldlYWx0aCBhbmQgaGFwcGluZXNzIGFjcm9zcyB0aGUgd29ybGQ6IG1hdGVyaWFsIHBy
b3NwZXJpdHkgcHJlZGljdHMgbGlmZSBldmFsdWF0aW9uLCB3aGVyZWFzIHBzeWNob3NvY2lhbCBw
cm9zcGVyaXR5IHByZWRpY3RzIHBvc2l0aXZlIGZlZWxpbmc8L3RpdGxlPjxzZWNvbmRhcnktdGl0
bGU+SiBQZXJzIFNvYyBQc3ljaG9sPC9zZWNvbmRhcnktdGl0bGU+PC90aXRsZXM+PHBlcmlvZGlj
YWw+PGZ1bGwtdGl0bGU+SiBQZXJzIFNvYyBQc3ljaG9sPC9mdWxsLXRpdGxlPjwvcGVyaW9kaWNh
bD48cGFnZXM+NTItNjE8L3BhZ2VzPjx2b2x1bWU+OTk8L3ZvbHVtZT48bnVtYmVyPjE8L251bWJl
cj48a2V5d29yZHM+PGtleXdvcmQ+RGF0YSBDb2xsZWN0aW9uPC9rZXl3b3JkPjxrZXl3b3JkPkRl
dmVsb3BlZCBDb3VudHJpZXM8L2tleXdvcmQ+PGtleXdvcmQ+RWR1Y2F0aW9uYWwgU3RhdHVzPC9r
ZXl3b3JkPjxrZXl3b3JkPkVtb3Rpb25zPC9rZXl3b3JkPjxrZXl3b3JkPkZlbWFsZTwva2V5d29y
ZD48a2V5d29yZD4qSGFwcGluZXNzPC9rZXl3b3JkPjxrZXl3b3JkPkh1bWFuczwva2V5d29yZD48
a2V5d29yZD4qSW5jb21lPC9rZXl3b3JkPjxrZXl3b3JkPk1hbGU8L2tleXdvcmQ+PGtleXdvcmQ+
TWFyaXRhbCBTdGF0dXM8L2tleXdvcmQ+PGtleXdvcmQ+KlBlcnNvbmFsIFNhdGlzZmFjdGlvbjwv
a2V5d29yZD48a2V5d29yZD5RdWFsaXR5IG9mIExpZmUvcHN5Y2hvbG9neTwva2V5d29yZD48a2V5
d29yZD5SZWdyZXNzaW9uIEFuYWx5c2lzPC9rZXl3b3JkPjxrZXl3b3JkPlNvY2lhbCBBZGp1c3Rt
ZW50PC9rZXl3b3JkPjxrZXl3b3JkPlNvY2lvZWNvbm9taWMgRmFjdG9yczwva2V5d29yZD48L2tl
eXdvcmRzPjxkYXRlcz48eWVhcj4yMDEwPC95ZWFyPjxwdWItZGF0ZXM+PGRhdGU+SnVsPC9kYXRl
PjwvcHViLWRhdGVzPjwvZGF0ZXM+PGlzYm4+MTkzOS0xMzE1IChFbGVjdHJvbmljKSYjeEQ7MDAy
Mi0zNTE0IChMaW5raW5nKTwvaXNibj48YWNjZXNzaW9uLW51bT4yMDU2NTE4NTwvYWNjZXNzaW9u
LW51bT48dXJscz48cmVsYXRlZC11cmxzPjx1cmw+aHR0cHM6Ly93d3cubmNiaS5ubG0ubmloLmdv
di9wdWJtZWQvMjA1NjUxODU8L3VybD48L3JlbGF0ZWQtdXJscz48L3VybHM+PGVsZWN0cm9uaWMt
cmVzb3VyY2UtbnVtPjEwLjEwMzcvYTAwMTgwNjY8L2VsZWN0cm9uaWMtcmVzb3VyY2UtbnVtPjwv
cmVjb3JkPjwvQ2l0ZT48Q2l0ZT48QXV0aG9yPkhvd2VsbDwvQXV0aG9yPjxZZWFyPjIwMDg8L1ll
YXI+PFJlY051bT43OTg3PC9SZWNOdW0+PHJlY29yZD48cmVjLW51bWJlcj43OTg3PC9yZWMtbnVt
YmVyPjxmb3JlaWduLWtleXM+PGtleSBhcHA9IkVOIiBkYi1pZD0iZWR6NXI5ZGFhYXdyc3dldnN2
anh6cHRseDVzYXM1ZHd4ZnZkIiB0aW1lc3RhbXA9IjE1MDE1MjEzNTMiIGd1aWQ9ImJhNTliMWVj
LWM4ZTgtNGU5MC1hNzBlLTA1NTMxMGVjMzUwZCI+Nzk4Nzwva2V5PjwvZm9yZWlnbi1rZXlzPjxy
ZWYtdHlwZSBuYW1lPSJKb3VybmFsIEFydGljbGUiPjE3PC9yZWYtdHlwZT48Y29udHJpYnV0b3Jz
PjxhdXRob3JzPjxhdXRob3I+SG93ZWxsLCBSLiBULjwvYXV0aG9yPjxhdXRob3I+SG93ZWxsLCBD
LiBKLjwvYXV0aG9yPjwvYXV0aG9ycz48L2NvbnRyaWJ1dG9ycz48YXV0aC1hZGRyZXNzPkRlcGFy
dG1lbnQgb2YgUHN5Y2hvbG9neSwgU2FuIEZyYW5jaXNjbyBTdGF0ZSBVbml2ZXJzaXR5LCBTYW4g
RnJhbmNpc2NvLCBDQSA5NDEzMiwgVVNBLiByaG93ZWxsQHNmc3UuZWR1PC9hdXRoLWFkZHJlc3M+
PHRpdGxlcz48dGl0bGU+VGhlIHJlbGF0aW9uIG9mIGVjb25vbWljIHN0YXR1cyB0byBzdWJqZWN0
aXZlIHdlbGwtYmVpbmcgaW4gZGV2ZWxvcGluZyBjb3VudHJpZXM6IGEgbWV0YS1hbmFseXNpczwv
dGl0bGU+PHNlY29uZGFyeS10aXRsZT5Qc3ljaG9sIEJ1bGw8L3NlY29uZGFyeS10aXRsZT48L3Rp
dGxlcz48cGVyaW9kaWNhbD48ZnVsbC10aXRsZT5Qc3ljaG9sIEJ1bGw8L2Z1bGwtdGl0bGU+PGFi
YnItMT5Qc3ljaG9sb2dpY2FsIGJ1bGxldGluPC9hYmJyLTE+PC9wZXJpb2RpY2FsPjxwYWdlcz41
MzYtNjA8L3BhZ2VzPjx2b2x1bWU+MTM0PC92b2x1bWU+PG51bWJlcj40PC9udW1iZXI+PGtleXdv
cmRzPjxrZXl3b3JkPkFkYXB0YXRpb24sIFBzeWNob2xvZ2ljYWwvKnBoeXNpb2xvZ3k8L2tleXdv
cmQ+PGtleXdvcmQ+KkRldmVsb3BpbmcgQ291bnRyaWVzPC9rZXl3b3JkPjxrZXl3b3JkPkVkdWNh
dGlvbmFsIFN0YXR1czwva2V5d29yZD48a2V5d29yZD4qSGFwcGluZXNzPC9rZXl3b3JkPjxrZXl3
b3JkPkh1bWFuczwva2V5d29yZD48a2V5d29yZD4qUGVyc29uYWwgU2F0aXNmYWN0aW9uPC9rZXl3
b3JkPjxrZXl3b3JkPipTb2NpYWwgQ2xhc3M8L2tleXdvcmQ+PGtleXdvcmQ+U29jaW9lY29ub21p
YyBGYWN0b3JzPC9rZXl3b3JkPjwva2V5d29yZHM+PGRhdGVzPjx5ZWFyPjIwMDg8L3llYXI+PHB1
Yi1kYXRlcz48ZGF0ZT5KdWw8L2RhdGU+PC9wdWItZGF0ZXM+PC9kYXRlcz48aXNibj4wMDMzLTI5
MDkgKFByaW50KSYjeEQ7MDAzMy0yOTA5IChMaW5raW5nKTwvaXNibj48YWNjZXNzaW9uLW51bT4x
ODYwNTgxOTwvYWNjZXNzaW9uLW51bT48dXJscz48cmVsYXRlZC11cmxzPjx1cmw+aHR0cHM6Ly93
d3cubmNiaS5ubG0ubmloLmdvdi9wdWJtZWQvMTg2MDU4MTk8L3VybD48L3JlbGF0ZWQtdXJscz48
L3VybHM+PGVsZWN0cm9uaWMtcmVzb3VyY2UtbnVtPjEwLjEwMzcvMDAzMy0yOTA5LjEzNC40LjUz
NjwvZWxlY3Ryb25pYy1yZXNvdXJjZS1udW0+PC9yZWNvcmQ+PC9DaXRlPjxDaXRlPjxBdXRob3I+
Qm95Y2U8L0F1dGhvcj48WWVhcj4yMDEwPC9ZZWFyPjxSZWNOdW0+Nzk4OTwvUmVjTnVtPjxyZWNv
cmQ+PHJlYy1udW1iZXI+Nzk4OTwvcmVjLW51bWJlcj48Zm9yZWlnbi1rZXlzPjxrZXkgYXBwPSJF
TiIgZGItaWQ9ImVkejVyOWRhYWF3cnN3ZXZzdmp4enB0bHg1c2FzNWR3eGZ2ZCIgdGltZXN0YW1w
PSIxNTAxNTIxNDc5IiBndWlkPSIxOWM2ZGE2NS0yMzAyLTRkYjctYTUxOS1hOWNjY2JiYzNlZDUi
Pjc5ODk8L2tleT48L2ZvcmVpZ24ta2V5cz48cmVmLXR5cGUgbmFtZT0iSm91cm5hbCBBcnRpY2xl
Ij4xNzwvcmVmLXR5cGU+PGNvbnRyaWJ1dG9ycz48YXV0aG9ycz48YXV0aG9yPkJveWNlLCBDLiBK
LjwvYXV0aG9yPjxhdXRob3I+QnJvd24sIEcuIEQuIEEuPC9hdXRob3I+PGF1dGhvcj5Nb29yZSwg
Uy4gQy48L2F1dGhvcj48L2F1dGhvcnM+PC9jb250cmlidXRvcnM+PGF1dGgtYWRkcmVzcz5Vbml2
IFdhcndpY2ssIERlcHQgUHN5Y2hvbCwgQ292ZW50cnkgQ1Y0IDdBTCwgVyBNaWRsYW5kcywgRW5n
bGFuZCYjeEQ7Q2FyZGlmZiBVbml2LCBTY2ggRGVudCwgQ2FyZGlmZiwgUyBHbGFtLCBXYWxlczwv
YXV0aC1hZGRyZXNzPjx0aXRsZXM+PHRpdGxlPk1vbmV5IGFuZCBIYXBwaW5lc3M6IFJhbmsgb2Yg
SW5jb21lLCBOb3QgSW5jb21lLCBBZmZlY3RzIExpZmUgU2F0aXNmYWN0aW9uPC90aXRsZT48c2Vj
b25kYXJ5LXRpdGxlPlBzeWNob2xvZ2ljYWwgU2NpZW5jZTwvc2Vjb25kYXJ5LXRpdGxlPjxhbHQt
dGl0bGU+UHN5Y2hvbCBTY2k8L2FsdC10aXRsZT48L3RpdGxlcz48cGVyaW9kaWNhbD48ZnVsbC10
aXRsZT5Qc3ljaG9sb2dpY2FsIFNjaWVuY2U8L2Z1bGwtdGl0bGU+PC9wZXJpb2RpY2FsPjxhbHQt
cGVyaW9kaWNhbD48ZnVsbC10aXRsZT5Qc3ljaG9sIFNjaTwvZnVsbC10aXRsZT48L2FsdC1wZXJp
b2RpY2FsPjxwYWdlcz40NzEtNDc1PC9wYWdlcz48dm9sdW1lPjIxPC92b2x1bWU+PG51bWJlcj40
PC9udW1iZXI+PGtleXdvcmRzPjxrZXl3b3JkPnJhbms8L2tleXdvcmQ+PGtleXdvcmQ+cmVsYXRp
dmUgaW5jb21lPC9rZXl3b3JkPjxrZXl3b3JkPmxpZmUgc2F0aXNmYWN0aW9uPC9rZXl3b3JkPjxr
ZXl3b3JkPnNvY2lhbCBjb21wYXJpc29uczwva2V5d29yZD48a2V5d29yZD5tb25leTwva2V5d29y
ZD48a2V5d29yZD5oYXBwaW5lc3M8L2tleXdvcmQ+PGtleXdvcmQ+Y29tbXVuaXR5PC9rZXl3b3Jk
PjxrZXl3b3JkPnV0aWxpdHk8L2tleXdvcmQ+PC9rZXl3b3Jkcz48ZGF0ZXM+PHllYXI+MjAxMDwv
eWVhcj48cHViLWRhdGVzPjxkYXRlPkFwcjwvZGF0ZT48L3B1Yi1kYXRlcz48L2RhdGVzPjxpc2Ju
PjA5NTYtNzk3NjwvaXNibj48YWNjZXNzaW9uLW51bT5XT1M6MDAwMjc2ODYzMTAwMDAyPC9hY2Nl
c3Npb24tbnVtPjx1cmxzPjxyZWxhdGVkLXVybHM+PHVybD4mbHQ7R28gdG8gSVNJJmd0OzovL1dP
UzowMDAyNzY4NjMxMDAwMDI8L3VybD48L3JlbGF0ZWQtdXJscz48L3VybHM+PGVsZWN0cm9uaWMt
cmVzb3VyY2UtbnVtPjEwLjExNzcvMDk1Njc5NzYxMDM2MjY3MTwvZWxlY3Ryb25pYy1yZXNvdXJj
ZS1udW0+PGxhbmd1YWdlPkVuZ2xpc2g8L2xhbmd1YWdlPjwvcmVjb3JkPjwvQ2l0ZT48Q2l0ZT48
QXV0aG9yPkRvd2Q8L0F1dGhvcj48WWVhcj4yMDA5PC9ZZWFyPjxSZWNOdW0+Nzg4MzwvUmVjTnVt
PjxyZWNvcmQ+PHJlYy1udW1iZXI+Nzg4MzwvcmVjLW51bWJlcj48Zm9yZWlnbi1rZXlzPjxrZXkg
YXBwPSJFTiIgZGItaWQ9ImVkejVyOWRhYWF3cnN3ZXZzdmp4enB0bHg1c2FzNWR3eGZ2ZCIgdGlt
ZXN0YW1wPSIxNDkyODEwNTMwIiBndWlkPSI3NzFlOGU3OS1iZjU0LTRhNmUtYmMxNy0wMDQyNTVj
YjlkODYiPjc4ODM8L2tleT48L2ZvcmVpZ24ta2V5cz48cmVmLXR5cGUgbmFtZT0iSm91cm5hbCBB
cnRpY2xlIj4xNzwvcmVmLXR5cGU+PGNvbnRyaWJ1dG9ycz48YXV0aG9ycz48YXV0aG9yPkRvd2Qs
IEouIEIuPC9hdXRob3I+PGF1dGhvcj5TaW1hbmVrLCBBLiBNLjwvYXV0aG9yPjxhdXRob3I+QWll
bGxvLCBBLiBFLjwvYXV0aG9yPjwvYXV0aG9ycz48L2NvbnRyaWJ1dG9ycz48YXV0aC1hZGRyZXNz
PlNjaG9vbCBvZiBIZWFsdGggU2NpZW5jZXMsIEh1bnRlciBDb2xsZWdlLCBDaXR5IFVuaXZlcnNp
dHkgb2YgTmV3IFlvcmssIE5ldyBZb3JrLCBOWSAxMDAxMCwgVVNBLiBqZG93ZEBodW50ZXIuY3Vu
eS5lZHU8L2F1dGgtYWRkcmVzcz48dGl0bGVzPjx0aXRsZT5Tb2Npby1lY29ub21pYyBzdGF0dXMs
IGNvcnRpc29sIGFuZCBhbGxvc3RhdGljIGxvYWQ6IGEgcmV2aWV3IG9mIHRoZSBsaXRlcmF0dXJl
PC90aXRsZT48c2Vjb25kYXJ5LXRpdGxlPkludCBKIEVwaWRlbWlvbDwvc2Vjb25kYXJ5LXRpdGxl
PjwvdGl0bGVzPjxwZXJpb2RpY2FsPjxmdWxsLXRpdGxlPkludCBKIEVwaWRlbWlvbDwvZnVsbC10
aXRsZT48L3BlcmlvZGljYWw+PHBhZ2VzPjEyOTctMzA5PC9wYWdlcz48dm9sdW1lPjM4PC92b2x1
bWU+PG51bWJlcj41PC9udW1iZXI+PGtleXdvcmRzPjxrZXl3b3JkPipBbGxvc3Rhc2lzPC9rZXl3
b3JkPjxrZXl3b3JkPkJpb21hcmtlcnMvbWV0YWJvbGlzbTwva2V5d29yZD48a2V5d29yZD5IdW1h
bnM8L2tleXdvcmQ+PGtleXdvcmQ+SHlkcm9jb3J0aXNvbmUvKm1ldGFib2xpc208L2tleXdvcmQ+
PGtleXdvcmQ+UG92ZXJ0eS9wc3ljaG9sb2d5PC9rZXl3b3JkPjxrZXl3b3JkPlNhbGl2YS8qY2hl
bWlzdHJ5PC9rZXl3b3JkPjxrZXl3b3JkPipTb2NpYWwgQ2xhc3M8L2tleXdvcmQ+PGtleXdvcmQ+
U29jaWFsIEVudmlyb25tZW50PC9rZXl3b3JkPjxrZXl3b3JkPlN0cmVzcywgUHN5Y2hvbG9naWNh
bC8qbWV0YWJvbGlzbS9wc3ljaG9sb2d5PC9rZXl3b3JkPjwva2V5d29yZHM+PGRhdGVzPjx5ZWFy
PjIwMDk8L3llYXI+PHB1Yi1kYXRlcz48ZGF0ZT5PY3Q8L2RhdGU+PC9wdWItZGF0ZXM+PC9kYXRl
cz48aXNibj4xNDY0LTM2ODUgKEVsZWN0cm9uaWMpJiN4RDswMzAwLTU3NzEgKExpbmtpbmcpPC9p
c2JuPjxhY2Nlc3Npb24tbnVtPjE5NzIwNzI1PC9hY2Nlc3Npb24tbnVtPjx1cmxzPjxyZWxhdGVk
LXVybHM+PHVybD5odHRwczovL3d3dy5uY2JpLm5sbS5uaWguZ292L3B1Ym1lZC8xOTcyMDcyNTwv
dXJsPjwvcmVsYXRlZC11cmxzPjwvdXJscz48Y3VzdG9tMj5QTUMyNzU1MTMwPC9jdXN0b20yPjxl
bGVjdHJvbmljLXJlc291cmNlLW51bT4xMC4xMDkzL2lqZS9keXAyNzc8L2VsZWN0cm9uaWMtcmVz
b3VyY2UtbnVtPjwvcmVjb3JkPjwvQ2l0ZT48Q2l0ZT48QXV0aG9yPk1jRXdlbjwvQXV0aG9yPjxZ
ZWFyPjIwMTA8L1llYXI+PFJlY051bT43ODg0PC9SZWNOdW0+PHJlY29yZD48cmVjLW51bWJlcj43
ODg0PC9yZWMtbnVtYmVyPjxmb3JlaWduLWtleXM+PGtleSBhcHA9IkVOIiBkYi1pZD0iZWR6NXI5
ZGFhYXdyc3dldnN2anh6cHRseDVzYXM1ZHd4ZnZkIiB0aW1lc3RhbXA9IjE0OTI4MTA1ODUiPjc4
ODQ8L2tleT48L2ZvcmVpZ24ta2V5cz48cmVmLXR5cGUgbmFtZT0iSm91cm5hbCBBcnRpY2xlIj4x
NzwvcmVmLXR5cGU+PGNvbnRyaWJ1dG9ycz48YXV0aG9ycz48YXV0aG9yPk1jRXdlbiwgQi4gUy48
L2F1dGhvcj48YXV0aG9yPkdpYW5hcm9zLCBQLiBKLjwvYXV0aG9yPjwvYXV0aG9ycz48L2NvbnRy
aWJ1dG9ycz48YXV0aC1hZGRyZXNzPkhhcm9sZCBhbmQgTWFyZ2FyZXQgTWlsbGlrZW4gSGF0Y2gg
TGFib3JhdG9yeSBvZiBOZXVyb2VuZG9jcmlub2xvZ3ksIFRoZSBSb2NrZWZlbGxlciBVbml2ZXJz
aXR5LCBOZXcgWW9yaywgTlkgMTAwNjUsIFVTQS4gbWNld2VuQG1haWwucm9ja2VmZWxsZXIuZWR1
PC9hdXRoLWFkZHJlc3M+PHRpdGxlcz48dGl0bGU+Q2VudHJhbCByb2xlIG9mIHRoZSBicmFpbiBp
biBzdHJlc3MgYW5kIGFkYXB0YXRpb246IGxpbmtzIHRvIHNvY2lvZWNvbm9taWMgc3RhdHVzLCBo
ZWFsdGgsIGFuZCBkaXNlYXNlPC90aXRsZT48c2Vjb25kYXJ5LXRpdGxlPkFubiBOIFkgQWNhZCBT
Y2k8L3NlY29uZGFyeS10aXRsZT48L3RpdGxlcz48cGVyaW9kaWNhbD48ZnVsbC10aXRsZT5Bbm4g
TiBZIEFjYWQgU2NpPC9mdWxsLXRpdGxlPjwvcGVyaW9kaWNhbD48cGFnZXM+MTkwLTIyMjwvcGFn
ZXM+PHZvbHVtZT4xMTg2PC92b2x1bWU+PGtleXdvcmRzPjxrZXl3b3JkPkFkYXB0YXRpb24sIFBo
eXNpb2xvZ2ljYWw8L2tleXdvcmQ+PGtleXdvcmQ+QWxsb3N0YXNpcy9waHlzaW9sb2d5PC9rZXl3
b3JkPjxrZXl3b3JkPkFteWdkYWxhL21ldGFib2xpc208L2tleXdvcmQ+PGtleXdvcmQ+QnJhaW4v
Km1ldGFib2xpc208L2tleXdvcmQ+PGtleXdvcmQ+KkhlYWx0aCBTdGF0dXM8L2tleXdvcmQ+PGtl
eXdvcmQ+SGlwcG9jYW1wdXMvbWV0YWJvbGlzbTwva2V5d29yZD48a2V5d29yZD5IdW1hbnM8L2tl
eXdvcmQ+PGtleXdvcmQ+KlNvY2lhbCBDbGFzczwva2V5d29yZD48a2V5d29yZD5TdHJlc3MsIFBo
eXNpb2xvZ2ljYWwvKnBoeXNpb2xvZ3k8L2tleXdvcmQ+PC9rZXl3b3Jkcz48ZGF0ZXM+PHllYXI+
MjAxMDwveWVhcj48cHViLWRhdGVzPjxkYXRlPkZlYjwvZGF0ZT48L3B1Yi1kYXRlcz48L2RhdGVz
Pjxpc2JuPjE3NDktNjYzMiAoRWxlY3Ryb25pYykmI3hEOzAwNzctODkyMyAoTGlua2luZyk8L2lz
Ym4+PGFjY2Vzc2lvbi1udW0+MjAyMDE4NzQ8L2FjY2Vzc2lvbi1udW0+PHVybHM+PHJlbGF0ZWQt
dXJscz48dXJsPmh0dHBzOi8vd3d3Lm5jYmkubmxtLm5paC5nb3YvcHVibWVkLzIwMjAxODc0PC91
cmw+PC9yZWxhdGVkLXVybHM+PC91cmxzPjxjdXN0b20yPlBNQzI4NjQ1Mjc8L2N1c3RvbTI+PGVs
ZWN0cm9uaWMtcmVzb3VyY2UtbnVtPjEwLjExMTEvai4xNzQ5LTY2MzIuMjAwOS4wNTMzMS54PC9l
bGVjdHJvbmljLXJlc291cmNlLW51bT48L3JlY29yZD48L0NpdGU+PENpdGU+PEF1dGhvcj5LYXdh
Y2hpPC9BdXRob3I+PFllYXI+MTk5OTwvWWVhcj48UmVjTnVtPjY0MDE8L1JlY051bT48cmVjb3Jk
PjxyZWMtbnVtYmVyPjY0MDE8L3JlYy1udW1iZXI+PGZvcmVpZ24ta2V5cz48a2V5IGFwcD0iRU4i
IGRiLWlkPSJlZHo1cjlkYWFhd3Jzd2V2c3ZqeHpwdGx4NXNhczVkd3hmdmQiIHRpbWVzdGFtcD0i
MTM5MzAwMDEyMSIgZ3VpZD0iMDY0ZmViZjAtMTU0Yi00ODE4LTk0MmYtMjUyNGVhMjRmZDc5Ij42
NDAxPC9rZXk+PC9mb3JlaWduLWtleXM+PHJlZi10eXBlIG5hbWU9IkpvdXJuYWwgQXJ0aWNsZSI+
MTc8L3JlZi10eXBlPjxjb250cmlidXRvcnM+PGF1dGhvcnM+PGF1dGhvcj5LYXdhY2hpLCBJLjwv
YXV0aG9yPjxhdXRob3I+S2VubmVkeSwgQi4gUC48L2F1dGhvcj48L2F1dGhvcnM+PC9jb250cmli
dXRvcnM+PGF1dGgtYWRkcmVzcz5LYXdhY2hpLCBJJiN4RDtIYXJ2YXJkIFVuaXYsIFNjaCBQdWJs
IEhsdGgsIERlcHQgSGx0aCAmYW1wOyBTb2NpYWwgQmVoYXYsIDY3NyBIdW50aW5ndG9uIEF2ZSwg
Qm9zdG9uLCBNQSAwMjExNSBVU0EmI3hEO0hhcnZhcmQgVW5pdiwgU2NoIFB1YmwgSGx0aCwgRGVw
dCBIbHRoICZhbXA7IFNvY2lhbCBCZWhhdiwgNjc3IEh1bnRpbmd0b24gQXZlLCBCb3N0b24sIE1B
IDAyMTE1IFVTQSYjeEQ7SGFydmFyZCBVbml2LCBTY2ggUHVibCBIbHRoLCBEZXB0IEhsdGggJmFt
cDsgU29jaWFsIEJlaGF2LCBCb3N0b24sIE1BIDAyMTE1IFVTQSYjeEQ7SGFydmFyZCBVbml2LCBT
Y2ggUHVibCBIbHRoLCBEaXYgUHVibCBIbHRoIFByYWN0aWNlLCBCb3N0b24sIE1BIDAyMTE1IFVT
QTwvYXV0aC1hZGRyZXNzPjx0aXRsZXM+PHRpdGxlPkluY29tZSBpbmVxdWFsaXR5IGFuZCBoZWFs
dGg6IFBhdGh3YXlzIGFuZCBtZWNoYW5pc21zPC90aXRsZT48c2Vjb25kYXJ5LXRpdGxlPkhlYWx0
aCBTZXJ2aWNlcyBSZXNlYXJjaDwvc2Vjb25kYXJ5LXRpdGxlPjxhbHQtdGl0bGU+SGVhbHRoIFNl
cnYgUmVzPC9hbHQtdGl0bGU+PC90aXRsZXM+PHBlcmlvZGljYWw+PGZ1bGwtdGl0bGU+SGVhbHRo
IFNlcnZpY2VzIFJlc2VhcmNoPC9mdWxsLXRpdGxlPjwvcGVyaW9kaWNhbD48YWx0LXBlcmlvZGlj
YWw+PGZ1bGwtdGl0bGU+SGVhbHRoIFNlcnYgUmVzPC9mdWxsLXRpdGxlPjwvYWx0LXBlcmlvZGlj
YWw+PHBhZ2VzPjIxNS0yMjc8L3BhZ2VzPjx2b2x1bWU+MzQ8L3ZvbHVtZT48bnVtYmVyPjE8L251
bWJlcj48a2V5d29yZHM+PGtleXdvcmQ+c29jaWFsIGluZXF1YWxpdHk8L2tleXdvcmQ+PGtleXdv
cmQ+c29jaW9lY29ub21pYyBzdGF0dXM8L2tleXdvcmQ+PGtleXdvcmQ+cmVsYXRpdmUgZGVwcml2
YXRpb248L2tleXdvcmQ+PGtleXdvcmQ+c29jaWFsIGNhcGl0YWw8L2tleXdvcmQ+PGtleXdvcmQ+
c2VsZi1yYXRlZCBoZWFsdGg8L2tleXdvcmQ+PGtleXdvcmQ+dW5pdGVkLXN0YXRlczwva2V5d29y
ZD48a2V5d29yZD5tb3J0YWxpdHk8L2tleXdvcmQ+PGtleXdvcmQ+Y29tbXVuaXR5PC9rZXl3b3Jk
PjxrZXl3b3JkPnBvdmVydHk8L2tleXdvcmQ+PGtleXdvcmQ+Y3JpbWU8L2tleXdvcmQ+PC9rZXl3
b3Jkcz48ZGF0ZXM+PHllYXI+MTk5OTwveWVhcj48cHViLWRhdGVzPjxkYXRlPkFwcjwvZGF0ZT48
L3B1Yi1kYXRlcz48L2RhdGVzPjxpc2JuPjAwMTctOTEyNDwvaXNibj48YWNjZXNzaW9uLW51bT5X
T1M6MDAwMDc5MzY4ODAwMDAzPC9hY2Nlc3Npb24tbnVtPjx1cmxzPjxyZWxhdGVkLXVybHM+PHVy
bD4mbHQ7R28gdG8gSVNJJmd0OzovL1dPUzowMDAwNzkzNjg4MDAwMDM8L3VybD48L3JlbGF0ZWQt
dXJscz48L3VybHM+PGxhbmd1YWdlPkVuZ2xpc2g8L2xhbmd1YWdlPjwvcmVjb3JkPjwvQ2l0ZT48
Q2l0ZT48QXV0aG9yPk1hcm1vdDwvQXV0aG9yPjxZZWFyPjIwMDU8L1llYXI+PFJlY051bT43MjMx
PC9SZWNOdW0+PHJlY29yZD48cmVjLW51bWJlcj43MjMxPC9yZWMtbnVtYmVyPjxmb3JlaWduLWtl
eXM+PGtleSBhcHA9IkVOIiBkYi1pZD0iZWR6NXI5ZGFhYXdyc3dldnN2anh6cHRseDVzYXM1ZHd4
ZnZkIiB0aW1lc3RhbXA9IjE0MzExMDgwMzEiIGd1aWQ9IjIxMDZiOGI3LTk4Y2EtNDc4Yi05MWJm
LWRlNjkxYTYxYWZjMCI+NzIzMTwva2V5PjwvZm9yZWlnbi1rZXlzPjxyZWYtdHlwZSBuYW1lPSJK
b3VybmFsIEFydGljbGUiPjE3PC9yZWYtdHlwZT48Y29udHJpYnV0b3JzPjxhdXRob3JzPjxhdXRo
b3I+TWFybW90LCBNLjwvYXV0aG9yPjwvYXV0aG9ycz48L2NvbnRyaWJ1dG9ycz48YXV0aC1hZGRy
ZXNzPk1hcm1vdCwgTSYjeEQ7VUNMLCBJbnQgQ3RyIEhsdGggJmFtcDsgU29jLCAxLTE5IFRvcnJp
bmd0b24gUGwsIExvbmRvbiBXQzFFIDZCVCwgRW5nbGFuZCYjeEQ7VUNMLCBJbnQgQ3RyIEhsdGgg
JmFtcDsgU29jLCAxLTE5IFRvcnJpbmd0b24gUGwsIExvbmRvbiBXQzFFIDZCVCwgRW5nbGFuZCYj
eEQ7VUNMLCBJbnQgQ3RyIEhsdGggJmFtcDsgU29jLCBMb25kb24gV0MxRSA2QlQsIEVuZ2xhbmQ8
L2F1dGgtYWRkcmVzcz48dGl0bGVzPjx0aXRsZT5Tb2NpYWwgZGV0ZXJtaW5hbnRzIG9mIGhlYWx0
aCBpbmVxdWFsaXRpZXM8L3RpdGxlPjxzZWNvbmRhcnktdGl0bGU+TGFuY2V0PC9zZWNvbmRhcnkt
dGl0bGU+PGFsdC10aXRsZT5MYW5jZXQ8L2FsdC10aXRsZT48L3RpdGxlcz48cGVyaW9kaWNhbD48
ZnVsbC10aXRsZT5MYW5jZXQ8L2Z1bGwtdGl0bGU+PC9wZXJpb2RpY2FsPjxhbHQtcGVyaW9kaWNh
bD48ZnVsbC10aXRsZT5MYW5jZXQ8L2Z1bGwtdGl0bGU+PC9hbHQtcGVyaW9kaWNhbD48cGFnZXM+
MTA5OS0xMTA0PC9wYWdlcz48dm9sdW1lPjM2NTwvdm9sdW1lPjxudW1iZXI+OTQ2NDwvbnVtYmVy
PjxrZXl3b3Jkcz48a2V5d29yZD5tb3J0YWxpdHk8L2tleXdvcmQ+PC9rZXl3b3Jkcz48ZGF0ZXM+
PHllYXI+MjAwNTwveWVhcj48cHViLWRhdGVzPjxkYXRlPk1hciAxOTwvZGF0ZT48L3B1Yi1kYXRl
cz48L2RhdGVzPjxpc2JuPjAxNDAtNjczNjwvaXNibj48YWNjZXNzaW9uLW51bT5XT1M6MDAwMjI3
NzMxODAwMDM0PC9hY2Nlc3Npb24tbnVtPjx1cmxzPjxyZWxhdGVkLXVybHM+PHVybD4mbHQ7R28g
dG8gSVNJJmd0OzovL1dPUzowMDAyMjc3MzE4MDAwMzQ8L3VybD48L3JlbGF0ZWQtdXJscz48L3Vy
bHM+PGVsZWN0cm9uaWMtcmVzb3VyY2UtbnVtPjEwLjEwMTYvUzAxNDAtNjczNigwNSk3MTE0Ni02
PC9lbGVjdHJvbmljLXJlc291cmNlLW51bT48bGFuZ3VhZ2U+RW5nbGlzaDwvbGFuZ3VhZ2U+PC9y
ZWNvcmQ+PC9DaXRlPjxDaXRlPjxBdXRob3I+S29uZG88L0F1dGhvcj48WWVhcj4yMDA5PC9ZZWFy
PjxSZWNOdW0+NjEwMDwvUmVjTnVtPjxyZWNvcmQ+PHJlYy1udW1iZXI+NjEwMDwvcmVjLW51bWJl
cj48Zm9yZWlnbi1rZXlzPjxrZXkgYXBwPSJFTiIgZGItaWQ9ImVkejVyOWRhYWF3cnN3ZXZzdmp4
enB0bHg1c2FzNWR3eGZ2ZCIgdGltZXN0YW1wPSIxMzkzMDAwMDgwIj42MTAwPC9rZXk+PC9mb3Jl
aWduLWtleXM+PHJlZi10eXBlIG5hbWU9IkpvdXJuYWwgQXJ0aWNsZSI+MTc8L3JlZi10eXBlPjxj
b250cmlidXRvcnM+PGF1dGhvcnM+PGF1dGhvcj5Lb25kbywgTi48L2F1dGhvcj48YXV0aG9yPlNl
bWJhandlLCBHLjwvYXV0aG9yPjxhdXRob3I+S2F3YWNoaSwgSS48L2F1dGhvcj48YXV0aG9yPnZh
biBEYW0sIFIuIE0uPC9hdXRob3I+PGF1dGhvcj5TdWJyYW1hbmlhbiwgUy4gVi48L2F1dGhvcj48
YXV0aG9yPllhbWFnYXRhLCBaLjwvYXV0aG9yPjwvYXV0aG9ycz48L2NvbnRyaWJ1dG9ycz48YXV0
aC1hZGRyZXNzPktvbmRvLCBOJiN4RDtVbml2IFlhbWFuYXNoaSwgRGVwdCBIbHRoIFNjaSwgSW50
ZXJkaXNjaXBsaW5hcnkgR3JhZCBTY2ggTWVkICZhbXA7IEVuZ24sIDExMTAgU2hpbW9rYXRvLCBD
aHVvLCBZYW1hbmFzaGkgNDA5Mzg5OCwgSmFwYW4mI3hEO1VuaXYgWWFtYW5hc2hpLCBEZXB0IEhs
dGggU2NpLCBJbnRlcmRpc2NpcGxpbmFyeSBHcmFkIFNjaCBNZWQgJmFtcDsgRW5nbiwgMTExMCBT
aGltb2thdG8sIENodW8sIFlhbWFuYXNoaSA0MDkzODk4LCBKYXBhbiYjeEQ7VW5pdiBZYW1hbmFz
aGksIERlcHQgSGx0aCBTY2ksIEludGVyZGlzY2lwbGluYXJ5IEdyYWQgU2NoIE1lZCAmYW1wOyBF
bmduLCBDaHVvLCBZYW1hbmFzaGkgNDA5Mzg5OCwgSmFwYW4mI3hEO0hhcnZhcmQgVW5pdiwgU2No
IFB1YmwgSGx0aCwgRGVwdCBTb2MgSHVtYW4gRGV2ICZhbXA7IEhsdGgsIEJvc3RvbiwgTUEgMDIx
MTUgVVNBJiN4RDtIYXJ2YXJkIFVuaXYsIFNjaCBQdWJsIEhsdGgsIERlcHQgTnV0ciwgQm9zdG9u
LCBNQSAwMjExNSBVU0E8L2F1dGgtYWRkcmVzcz48dGl0bGVzPjx0aXRsZT5JbmNvbWUgaW5lcXVh
bGl0eSwgbW9ydGFsaXR5LCBhbmQgc2VsZiByYXRlZCBoZWFsdGg6IG1ldGEtYW5hbHlzaXMgb2Yg
bXVsdGlsZXZlbCBzdHVkaWVzPC90aXRsZT48c2Vjb25kYXJ5LXRpdGxlPkJyaXRpc2ggTWVkaWNh
bCBKb3VybmFsPC9zZWNvbmRhcnktdGl0bGU+PGFsdC10aXRsZT5Ccml0IE1lZCBKPC9hbHQtdGl0
bGU+PC90aXRsZXM+PHBlcmlvZGljYWw+PGZ1bGwtdGl0bGU+QnJpdGlzaCBtZWRpY2FsIGpvdXJu
YWw8L2Z1bGwtdGl0bGU+PC9wZXJpb2RpY2FsPjx2b2x1bWU+MzM5PC92b2x1bWU+PGtleXdvcmRz
PjxrZXl3b3JkPnBvcHVsYXRpb24gaGVhbHRoPC9rZXl3b3JkPjxrZXl3b3JkPnJlbGF0aXZlIGRl
cHJpdmF0aW9uPC9rZXl3b3JkPjxrZXl3b3JkPnVuaXRlZC1zdGF0ZXM8L2tleXdvcmQ+PGtleXdv
cmQ+bGV2ZWwgYW5hbHlzaXM8L2tleXdvcmQ+PGtleXdvcmQ+YXNzb2NpYXRpb248L2tleXdvcmQ+
PGtleXdvcmQ+dXM8L2tleXdvcmQ+PGtleXdvcmQ+ZGlmZmVyZW5jZTwva2V5d29yZD48a2V5d29y
ZD5hZmZsdWVuY2U8L2tleXdvcmQ+PGtleXdvcmQ+ZXhwb3N1cmU8L2tleXdvcmQ+PGtleXdvcmQ+
ZXhwbGFpbjwva2V5d29yZD48L2tleXdvcmRzPjxkYXRlcz48eWVhcj4yMDA5PC95ZWFyPjxwdWIt
ZGF0ZXM+PGRhdGU+Tm92IDEwPC9kYXRlPjwvcHViLWRhdGVzPjwvZGF0ZXM+PGlzYm4+MDk1OS04
MTQ2PC9pc2JuPjxhY2Nlc3Npb24tbnVtPjE5OTAzOTgxPC9hY2Nlc3Npb24tbnVtPjx1cmxzPjxy
ZWxhdGVkLXVybHM+PHVybD4mbHQ7R28gdG8gSVNJJmd0OzovL1dPUzowMDAyNzE4MzM4MDAwMDU8
L3VybD48L3JlbGF0ZWQtdXJscz48L3VybHM+PGVsZWN0cm9uaWMtcmVzb3VyY2UtbnVtPjEwLjEx
MzYvYm1qLmI0NDcxPC9lbGVjdHJvbmljLXJlc291cmNlLW51bT48bGFuZ3VhZ2U+RW5nbGlzaDwv
bGFuZ3VhZ2U+PC9yZWNvcmQ+PC9DaXRlPjxDaXRlPjxBdXRob3I+S29uZG88L0F1dGhvcj48WWVh
cj4yMDA4PC9ZZWFyPjxSZWNOdW0+NjE0MTwvUmVjTnVtPjxyZWNvcmQ+PHJlYy1udW1iZXI+NjE0
MTwvcmVjLW51bWJlcj48Zm9yZWlnbi1rZXlzPjxrZXkgYXBwPSJFTiIgZGItaWQ9ImVkejVyOWRh
YWF3cnN3ZXZzdmp4enB0bHg1c2FzNWR3eGZ2ZCIgdGltZXN0YW1wPSIxMzkzMDAwMDg2IiBndWlk
PSJmOWVlYTc2Mi1jMTY5LTQ2NzQtYThkNi1jNDU1Yzc3MzdkZTAiPjYxNDE8L2tleT48L2ZvcmVp
Z24ta2V5cz48cmVmLXR5cGUgbmFtZT0iSm91cm5hbCBBcnRpY2xlIj4xNzwvcmVmLXR5cGU+PGNv
bnRyaWJ1dG9ycz48YXV0aG9ycz48YXV0aG9yPktvbmRvLCBOLjwvYXV0aG9yPjxhdXRob3I+S2F3
YWNoaSwgSS48L2F1dGhvcj48YXV0aG9yPlN1YnJhbWFuaWFuLCBTLiBWLjwvYXV0aG9yPjxhdXRo
b3I+VGFrZWRhLCBZLjwvYXV0aG9yPjxhdXRob3I+WWFtYWdhdGEsIFouPC9hdXRob3I+PC9hdXRo
b3JzPjwvY29udHJpYnV0b3JzPjxhdXRoLWFkZHJlc3M+S29uZG8sIE4mI3hEO0hhcnZhcmQgVW5p
diwgU2NoIFB1YmwgSGx0aCwgRGVwdCBTb2MgSHVtYW4gRGV2ICZhbXA7IEhsdGgsIDQwMSBQayBE
ciBGbG9vciA0LDQzNiwgQm9zdG9uLCBNQSAwMjIxNSBVU0EmI3hEO0hhcnZhcmQgVW5pdiwgU2No
IFB1YmwgSGx0aCwgRGVwdCBTb2MgSHVtYW4gRGV2ICZhbXA7IEhsdGgsIDQwMSBQayBEciBGbG9v
ciA0LDQzNiwgQm9zdG9uLCBNQSAwMjIxNSBVU0EmI3hEO0hhcnZhcmQgVW5pdiwgU2NoIFB1Ymwg
SGx0aCwgRGVwdCBTb2MgSHVtYW4gRGV2ICZhbXA7IEhsdGgsIEJvc3RvbiwgTUEgMDIyMTUgVVNB
JiN4RDtVbml2IFlhbWFuYXNoaSwgSW50ZXJkaXNjaXBsaW5hcnkgR3JhZCBTY2ggTWVkICZhbXA7
IEVuZ24sIERlcHQgSGx0aCBTY2ksIENodW8sIFlhbWFuYXNoaSwgSmFwYW4mI3hEO01pbmlzdCBI
bHRoIExhYm9yICZhbXA7IFdlbGYsIEhsdGggU2VydiBCdXIsIE9mZiBDYW5jIENvbnRyb2wsIENo
aXlvZGEgS3UsIFRva3lvLCBKYXBhbjwvYXV0aC1hZGRyZXNzPjx0aXRsZXM+PHRpdGxlPkRvIHNv
Y2lhbCBjb21wYXJpc29ucyBleHBsYWluIHRoZSBhc3NvY2lhdGlvbiBiZXR3ZWVuIGluY29tZSBp
bmVxdWFsaXR5IGFuZCBoZWFsdGg/OiBSZWxhdGl2ZSBkZXByaXZhdGlvbiBhbmQgcGVyY2VpdmVk
IGhlYWx0aCBhbW9uZyBtYWxlIGFuZCBmZW1hbGUgSmFwYW5lc2UgaW5kaXZpZHVhbHM8L3RpdGxl
PjxzZWNvbmRhcnktdGl0bGU+U29jaWFsIFNjaWVuY2UgJmFtcDsgTWVkaWNpbmU8L3NlY29uZGFy
eS10aXRsZT48YWx0LXRpdGxlPlNvYyBTY2kgTWVkPC9hbHQtdGl0bGU+PC90aXRsZXM+PHBlcmlv
ZGljYWw+PGZ1bGwtdGl0bGU+U29jaWFsIFNjaWVuY2UgJmFtcDsgTWVkaWNpbmU8L2Z1bGwtdGl0
bGU+PC9wZXJpb2RpY2FsPjxhbHQtcGVyaW9kaWNhbD48ZnVsbC10aXRsZT5Tb2MgU2NpIE1lZDwv
ZnVsbC10aXRsZT48L2FsdC1wZXJpb2RpY2FsPjxwYWdlcz45ODItOTg3PC9wYWdlcz48dm9sdW1l
PjY3PC92b2x1bWU+PG51bWJlcj42PC9udW1iZXI+PGtleXdvcmRzPjxrZXl3b3JkPmphcGFuPC9r
ZXl3b3JkPjxrZXl3b3JkPnBzeWNob3NvY2lhbCBkZXByaXZhdGlvbjwva2V5d29yZD48a2V5d29y
ZD5yZWxhdGl2ZSBkZXByaXZhdGlvbjwva2V5d29yZD48a2V5d29yZD5pbmNvbWUgaW5lcXVhbGl0
eTwva2V5d29yZD48a2V5d29yZD5wYXRod2F5czwva2V5d29yZD48a2V5d29yZD5zZWxmLXJhdGVk
IGhlYWx0aDwva2V5d29yZD48a2V5d29yZD5wb3B1bGF0aW9uIGhlYWx0aDwva2V5d29yZD48a2V5
d29yZD5tb3J0YWxpdHk8L2tleXdvcmQ+PGtleXdvcmQ+bXVsdGlsZXZlbDwva2V5d29yZD48L2tl
eXdvcmRzPjxkYXRlcz48eWVhcj4yMDA4PC95ZWFyPjxwdWItZGF0ZXM+PGRhdGU+U2VwPC9kYXRl
PjwvcHViLWRhdGVzPjwvZGF0ZXM+PGlzYm4+MDI3Ny05NTM2PC9pc2JuPjxhY2Nlc3Npb24tbnVt
PldPUzowMDAyNTg4OTc1MDAwMTA8L2FjY2Vzc2lvbi1udW0+PHVybHM+PHJlbGF0ZWQtdXJscz48
dXJsPiZsdDtHbyB0byBJU0kmZ3Q7Oi8vV09TOjAwMDI1ODg5NzUwMDAxMDwvdXJsPjwvcmVsYXRl
ZC11cmxzPjwvdXJscz48Y3VzdG9tMj5QTUMyNzkxMDQ2PC9jdXN0b20yPjxlbGVjdHJvbmljLXJl
c291cmNlLW51bT4xMC4xMDE2L0ouU29jc2NpbWVkLjIwMDguMDYuMDAyPC9lbGVjdHJvbmljLXJl
c291cmNlLW51bT48bGFuZ3VhZ2U+RW5nbGlzaDwvbGFuZ3VhZ2U+PC9yZWNvcmQ+PC9DaXRlPjxD
aXRlPjxBdXRob3I+WWl0emhha2k8L0F1dGhvcj48WWVhcj4xOTc5PC9ZZWFyPjxSZWNOdW0+Nzg5
NjwvUmVjTnVtPjxyZWNvcmQ+PHJlYy1udW1iZXI+Nzg5NjwvcmVjLW51bWJlcj48Zm9yZWlnbi1r
ZXlzPjxrZXkgYXBwPSJFTiIgZGItaWQ9ImVkejVyOWRhYWF3cnN3ZXZzdmp4enB0bHg1c2FzNWR3
eGZ2ZCIgdGltZXN0YW1wPSIxNDkzNDMyODk3IiBndWlkPSI5MDE0ZGNlNy04MmI1LTRkOTctYjg2
My00YmExOTQxNGI1ZmEiPjc4OTY8L2tleT48L2ZvcmVpZ24ta2V5cz48cmVmLXR5cGUgbmFtZT0i
Sm91cm5hbCBBcnRpY2xlIj4xNzwvcmVmLXR5cGU+PGNvbnRyaWJ1dG9ycz48YXV0aG9ycz48YXV0
aG9yPllpdHpoYWtpLCBTLjwvYXV0aG9yPjwvYXV0aG9ycz48L2NvbnRyaWJ1dG9ycz48YXV0aC1h
ZGRyZXNzPkZhbGsgSW5zdCxKZXJ1c2FsZW0sSXNyYWVsPC9hdXRoLWFkZHJlc3M+PHRpdGxlcz48
dGl0bGU+UmVsYXRpdmUgRGVwcml2YXRpb24gYW5kIHRoZSBHaW5pIENvZWZmaWNpZW50PC90aXRs
ZT48c2Vjb25kYXJ5LXRpdGxlPlF1YXJ0ZXJseSBKb3VybmFsIG9mIEVjb25vbWljczwvc2Vjb25k
YXJ5LXRpdGxlPjxhbHQtdGl0bGU+USBKIEVjb248L2FsdC10aXRsZT48L3RpdGxlcz48cGVyaW9k
aWNhbD48ZnVsbC10aXRsZT5RdWFydGVybHkgSm91cm5hbCBvZiBFY29ub21pY3M8L2Z1bGwtdGl0
bGU+PC9wZXJpb2RpY2FsPjxwYWdlcz4zMjEtMzI0PC9wYWdlcz48dm9sdW1lPjkzPC92b2x1bWU+
PG51bWJlcj4yPC9udW1iZXI+PGRhdGVzPjx5ZWFyPjE5Nzk8L3llYXI+PC9kYXRlcz48aXNibj4w
MDMzLTU1MzM8L2lzYm4+PGFjY2Vzc2lvbi1udW0+V09TOkExOTc5R1Q4NDcwMDAwODwvYWNjZXNz
aW9uLW51bT48dXJscz48cmVsYXRlZC11cmxzPjx1cmw+Jmx0O0dvIHRvIElTSSZndDs6Ly9XT1M6
QTE5NzlHVDg0NzAwMDA4PC91cmw+PC9yZWxhdGVkLXVybHM+PC91cmxzPjxlbGVjdHJvbmljLXJl
c291cmNlLW51bT4xMC4yMzA3LzE4ODMxOTc8L2VsZWN0cm9uaWMtcmVzb3VyY2UtbnVtPjxsYW5n
dWFnZT5FbmdsaXNoPC9sYW5ndWFnZT48L3JlY29yZD48L0NpdGU+PENpdGU+PEF1dGhvcj5SdW5j
aW1hbjwvQXV0aG9yPjxZZWFyPjE5NjY8L1llYXI+PFJlY051bT43ODk3PC9SZWNOdW0+PHJlY29y
ZD48cmVjLW51bWJlcj43ODk3PC9yZWMtbnVtYmVyPjxmb3JlaWduLWtleXM+PGtleSBhcHA9IkVO
IiBkYi1pZD0iZWR6NXI5ZGFhYXdyc3dldnN2anh6cHRseDVzYXM1ZHd4ZnZkIiB0aW1lc3RhbXA9
IjE0OTM0MzI5NTUiIGd1aWQ9IjBmNTMwMTcxLWU0ZWItNGJkZS04ZGE5LTU4YzIxMzc0Y2Q4NSI+
Nzg5Nzwva2V5PjwvZm9yZWlnbi1rZXlzPjxyZWYtdHlwZSBuYW1lPSJCb29rIj42PC9yZWYtdHlw
ZT48Y29udHJpYnV0b3JzPjxhdXRob3JzPjxhdXRob3I+UnVuY2ltYW4sIFcuIEcuIDwvYXV0aG9y
PjwvYXV0aG9ycz48L2NvbnRyaWJ1dG9ycz48dGl0bGVzPjx0aXRsZT5SZWxhdGl2ZSBEZXByaXZh
dGlvbiBhbmQgU29jaWFsIEp1c3RpY2U6IEEgU3R1ZHkgb2YgQXR0aXR1ZGVzIHRvIFNvY2lhbCBJ
bmVxdWFsaXR5IGluIFR3ZW50aWV0aC1jZW50dXJ5PC90aXRsZT48L3RpdGxlcz48ZGF0ZXM+PHll
YXI+MTk2NjwveWVhcj48L2RhdGVzPjxwdWItbG9jYXRpb24+RW5nbGFuZDwvcHViLWxvY2F0aW9u
PjxwdWJsaXNoZXI+VW5pdmVyc2l0eSBvZiBDYWxpZm9ybmlhIFByZXNzPC9wdWJsaXNoZXI+PHVy
bHM+PC91cmxzPjwvcmVjb3JkPjwvQ2l0ZT48Q2l0ZT48QXV0aG9yPkxlcm5lcjwvQXV0aG9yPjxZ
ZWFyPjE5ODA8L1llYXI+PFJlY051bT43ODgyPC9SZWNOdW0+PHJlY29yZD48cmVjLW51bWJlcj43
ODgyPC9yZWMtbnVtYmVyPjxmb3JlaWduLWtleXM+PGtleSBhcHA9IkVOIiBkYi1pZD0iZWR6NXI5
ZGFhYXdyc3dldnN2anh6cHRseDVzYXM1ZHd4ZnZkIiB0aW1lc3RhbXA9IjE0OTI4MTA0NTAiIGd1
aWQ9IjI4MDJiYjI5LTViNmMtNGI3My1hMzhjLWViNjRkYTljNTY4YyI+Nzg4Mjwva2V5PjwvZm9y
ZWlnbi1rZXlzPjxyZWYtdHlwZSBuYW1lPSJCb29rIj42PC9yZWYtdHlwZT48Y29udHJpYnV0b3Jz
PjxhdXRob3JzPjxhdXRob3I+TGVybmVyLCBNLiBKLjwvYXV0aG9yPjwvYXV0aG9ycz48L2NvbnRy
aWJ1dG9ycz48dGl0bGVzPjx0aXRsZT5UaGUgQmVsaWVmIGluIGEgSnVzdCBXb3JsZDogQSBGdW5k
YW1lbnRhbCBEZWx1c2lvbjwvdGl0bGU+PC90aXRsZXM+PGRhdGVzPjx5ZWFyPjE5ODA8L3llYXI+
PC9kYXRlcz48cHViLWxvY2F0aW9uPk5ldyBZb3JrPC9wdWItbG9jYXRpb24+PHB1Ymxpc2hlcj5Q
bGVudW08L3B1Ymxpc2hlcj48dXJscz48L3VybHM+PC9yZWNvcmQ+PC9DaXRlPjxDaXRlPjxBdXRo
b3I+SGF1c2hvZmVyPC9BdXRob3I+PFllYXI+MjAxNDwvWWVhcj48UmVjTnVtPjY5NDk8L1JlY051
bT48cmVjb3JkPjxyZWMtbnVtYmVyPjY5NDk8L3JlYy1udW1iZXI+PGZvcmVpZ24ta2V5cz48a2V5
IGFwcD0iRU4iIGRiLWlkPSJlZHo1cjlkYWFhd3Jzd2V2c3ZqeHpwdGx4NXNhczVkd3hmdmQiIHRp
bWVzdGFtcD0iMTQwMzU2MDQwNSIgZ3VpZD0iODM5NjI0YWItYzRlNC00Mjc2LTgyYzctY2YzNGMw
ZjRjODk2Ij42OTQ5PC9rZXk+PC9mb3JlaWduLWtleXM+PHJlZi10eXBlIG5hbWU9IkpvdXJuYWwg
QXJ0aWNsZSI+MTc8L3JlZi10eXBlPjxjb250cmlidXRvcnM+PGF1dGhvcnM+PGF1dGhvcj5IYXVz
aG9mZXIsIEouPC9hdXRob3I+PGF1dGhvcj5GZWhyLCBFLjwvYXV0aG9yPjwvYXV0aG9ycz48L2Nv
bnRyaWJ1dG9ycz48YXV0aC1hZGRyZXNzPkhhdXNob2ZlciwgSiYjeEQ7TUlULCBBYmR1bCBMYXRp
ZiBKYW1lZWwgUG92ZXJ0eSBBY3QgTGFiLCAzMCBXYWRzd29ydGggU3QsIENhbWJyaWRnZSwgTUEg
MDIxNDIgVVNBJiN4RDtNSVQsIEFiZHVsIExhdGlmIEphbWVlbCBQb3ZlcnR5IEFjdCBMYWIsIDMw
IFdhZHN3b3J0aCBTdCwgQ2FtYnJpZGdlLCBNQSAwMjE0MiBVU0EmI3hEO01JVCwgQWJkdWwgTGF0
aWYgSmFtZWVsIFBvdmVydHkgQWN0IExhYiwgQ2FtYnJpZGdlLCBNQSAwMjE0MiBVU0EmI3hEO0hh
cnZhcmQgVW5pdiwgUHJvZ3JhbSBFY29uIEhpc3QgJmFtcDsgUG9saXQsIENhbWJyaWRnZSwgTUEg
MDIxMzggVVNBJiN4RDtVbml2IFp1cmljaCwgRGVwdCBFY29uLCBDSC04MDA2IFp1cmljaCwgU3dp
dHplcmxhbmQmI3hEO1ByaW5jZXRvbiBVbml2LCBEZXB0IFBzeWNob2wsIFByaW5jZXRvbiwgTkog
MDg1NDQgVVNBJiN4RDtQcmluY2V0b24gVW5pdiwgV29vZHJvdyBXaWxzb24gU2NoIFB1YmwgJmFt
cDsgSW50IEFmZmFpcnMsIFByaW5jZXRvbiwgTkogMDg1NDQgVVNBPC9hdXRoLWFkZHJlc3M+PHRp
dGxlcz48dGl0bGU+T24gdGhlIHBzeWNob2xvZ3kgb2YgcG92ZXJ0e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ODYyLTg2NzwvcGFnZXM+PHZvbHVtZT4zNDQ8
L3ZvbHVtZT48bnVtYmVyPjYxODY8L251bWJlcj48a2V5d29yZHM+PGtleXdvcmQ+cmFuZG9taXpl
ZCBjb250cm9sbGVkLXRyaWFsPC9rZXl3b3JkPjxrZXl3b3JkPnNvY2lvZWNvbm9taWMtc3RhdHVz
PC9rZXl3b3JkPjxrZXl3b3JkPmNvZ25pdGl2ZSBmdW5jdGlvbjwva2V5d29yZD48a2V5d29yZD5k
ZWNpc2lvbi1tYWtpbmc8L2tleXdvcmQ+PGtleXdvcmQ+bWV4aWNvIG9wb3J0dW5pZGFkZXM8L2tl
eXdvcmQ+PGtleXdvcmQ+dGltZS1wcmVmZXJlbmNlczwva2V5d29yZD48a2V5d29yZD5yaXNrLWF2
ZXJzaW9uPC9rZXl3b3JkPjxrZXl3b3JkPm1lbnRhbC1oZWFsdGg8L2tleXdvcmQ+PGtleXdvcmQ+
c3RyZXNzPC9rZXl3b3JkPjxrZXl3b3JkPmNoaWxkcmVuPC9rZXl3b3JkPjwva2V5d29yZHM+PGRh
dGVzPjx5ZWFyPjIwMTQ8L3llYXI+PC9kYXRlcz48aXNibj4wMDM2LTgwNzU8L2lzYm4+PGFjY2Vz
c2lvbi1udW0+V09TOjAwMDMzNjIzMzgwMDAzOTwvYWNjZXNzaW9uLW51bT48dXJscz48cmVsYXRl
ZC11cmxzPjx1cmw+Jmx0O0dvIHRvIElTSSZndDs6Ly9XT1M6MDAwMzM2MjMzODAwMDM5PC91cmw+
PC9yZWxhdGVkLXVybHM+PC91cmxzPjxlbGVjdHJvbmljLXJlc291cmNlLW51bT4xMC4xMTI2L1Nj
aWVuY2UuMTIzMjQ5MTwvZWxlY3Ryb25pYy1yZXNvdXJjZS1udW0+PGxhbmd1YWdlPkVuZ2xpc2g8
L2xhbmd1YWdlPjwvcmVjb3JkPjwvQ2l0ZT48Q2l0ZT48QXV0aG9yPkJ1dHRyaWNrPC9BdXRob3I+
PFllYXI+MjAxNzwvWWVhcj48UmVjTnVtPjc4ODY8L1JlY051bT48cmVjb3JkPjxyZWMtbnVtYmVy
Pjc4ODY8L3JlYy1udW1iZXI+PGZvcmVpZ24ta2V5cz48a2V5IGFwcD0iRU4iIGRiLWlkPSJlZHo1
cjlkYWFhd3Jzd2V2c3ZqeHpwdGx4NXNhczVkd3hmdmQiIHRpbWVzdGFtcD0iMTQ5MjgxMDY2MiIg
Z3VpZD0iMWY2NmFlYjUtMzQwNC00ZmZiLWJhM2MtM2Q2ZjI3YmViNGU2Ij43ODg2PC9rZXk+PC9m
b3JlaWduLWtleXM+PHJlZi10eXBlIG5hbWU9IkpvdXJuYWwgQXJ0aWNsZSI+MTc8L3JlZi10eXBl
Pjxjb250cmlidXRvcnM+PGF1dGhvcnM+PGF1dGhvcj5CdXR0cmljaywgTi4gUi48L2F1dGhvcj48
YXV0aG9yPk9pc2hpLCBTLjwvYXV0aG9yPjwvYXV0aG9ycz48L2NvbnRyaWJ1dG9ycz48YXV0aC1h
ZGRyZXNzPlVuaXYgVmlyZ2luaWEsIENoYXJsb3R0ZXN2aWxsZSwgVkEgVVNBPC9hdXRoLWFkZHJl
c3M+PHRpdGxlcz48dGl0bGU+VGhlIHBzeWNob2xvZ2ljYWwgY29uc2VxdWVuY2VzIG9mIGluY29t
ZSBpbmVxdWFsaXR5PC90aXRsZT48c2Vjb25kYXJ5LXRpdGxlPlNvY2lhbCBhbmQgUGVyc29uYWxp
dHkgUHN5Y2hvbG9neSBDb21wYXNzPC9zZWNvbmRhcnktdGl0bGU+PGFsdC10aXRsZT5Tb2MgUGVy
c29uYWwgUHN5Y2hvbDwvYWx0LXRpdGxlPjwvdGl0bGVzPjxwZXJpb2RpY2FsPjxmdWxsLXRpdGxl
PlNvY2lhbCBhbmQgUGVyc29uYWxpdHkgUHN5Y2hvbG9neSBDb21wYXNzPC9mdWxsLXRpdGxlPjxh
YmJyLTE+U29jIFBlcnNvbmFsIFBzeWNob2w8L2FiYnItMT48L3BlcmlvZGljYWw+PGFsdC1wZXJp
b2RpY2FsPjxmdWxsLXRpdGxlPlNvY2lhbCBhbmQgUGVyc29uYWxpdHkgUHN5Y2hvbG9neSBDb21w
YXNzPC9mdWxsLXRpdGxlPjxhYmJyLTE+U29jIFBlcnNvbmFsIFBzeWNob2w8L2FiYnItMT48L2Fs
dC1wZXJpb2RpY2FsPjx2b2x1bWU+MTE8L3ZvbHVtZT48bnVtYmVyPjM8L251bWJlcj48a2V5d29y
ZHM+PGtleXdvcmQ+ZWNvbm9taWMtaW5lcXVhbGl0eTwva2V5d29yZD48a2V5d29yZD5zb2NpYWwt
Y2xhc3M8L2tleXdvcmQ+PGtleXdvcmQ+cmVkaXN0cmlidXRpb24gZXZpZGVuY2U8L2tleXdvcmQ+
PGtleXdvcmQ+c3lzdGVtIGp1c3RpZmljYXRpb248L2tleXdvcmQ+PGtleXdvcmQ+bGlmZSBzYXRp
c2ZhY3Rpb248L2tleXdvcmQ+PGtleXdvcmQ+cG9wdWxhdGlvbiBoZWFsdGg8L2tleXdvcmQ+PGtl
eXdvcmQ+c3RhdHVzIGFueGlldHk8L2tleXdvcmQ+PGtleXdvcmQ+dW5pdGVkLXN0YXRlczwva2V5
d29yZD48a2V5d29yZD4zMyBjb3VudHJpZXM8L2tleXdvcmQ+PGtleXdvcmQ+dXMgc3RhdGVzPC9r
ZXl3b3JkPjwva2V5d29yZHM+PGRhdGVzPjx5ZWFyPjIwMTc8L3llYXI+PHB1Yi1kYXRlcz48ZGF0
ZT5NYXI8L2RhdGU+PC9wdWItZGF0ZXM+PC9kYXRlcz48aXNibj4xNzUxLTkwMDQ8L2lzYm==
</w:fldData>
        </w:fldChar>
      </w:r>
      <w:r w:rsidR="008840B4">
        <w:rPr>
          <w:bCs/>
        </w:rPr>
        <w:instrText xml:space="preserve"> ADDIN EN.CITE.DATA </w:instrText>
      </w:r>
      <w:r w:rsidR="008840B4">
        <w:rPr>
          <w:bCs/>
        </w:rPr>
      </w:r>
      <w:r w:rsidR="008840B4">
        <w:rPr>
          <w:bCs/>
        </w:rPr>
        <w:fldChar w:fldCharType="end"/>
      </w:r>
      <w:r w:rsidR="008840B4">
        <w:rPr>
          <w:bCs/>
        </w:rPr>
        <w:fldChar w:fldCharType="begin">
          <w:fldData xml:space="preserve">bj48YWNjZXNzaW9uLW51bT5XT1M6MDAwMzk1NzE4OTAwMDAyPC9hY2Nlc3Npb24tbnVtPjx1cmxz
PjxyZWxhdGVkLXVybHM+PHVybD4mbHQ7R28gdG8gSVNJJmd0OzovL1dPUzowMDAzOTU3MTg5MDAw
MDI8L3VybD48L3JlbGF0ZWQtdXJscz48L3VybHM+PGVsZWN0cm9uaWMtcmVzb3VyY2UtbnVtPjEw
LjExMTEvc3BjMy4xMjMwNDwvZWxlY3Ryb25pYy1yZXNvdXJjZS1udW0+PGxhbmd1YWdlPkVuZ2xp
c2g8L2xhbmd1YWdlPjwvcmVjb3JkPjwvQ2l0ZT48L0VuZE5vdGU+AG==
</w:fldData>
        </w:fldChar>
      </w:r>
      <w:r w:rsidR="008840B4">
        <w:rPr>
          <w:bCs/>
        </w:rPr>
        <w:instrText xml:space="preserve"> ADDIN EN.CITE.DATA </w:instrText>
      </w:r>
      <w:r w:rsidR="008840B4">
        <w:rPr>
          <w:bCs/>
        </w:rPr>
      </w:r>
      <w:r w:rsidR="008840B4">
        <w:rPr>
          <w:bCs/>
        </w:rPr>
        <w:fldChar w:fldCharType="end"/>
      </w:r>
      <w:r w:rsidR="00FD0F96" w:rsidRPr="00490B4F">
        <w:rPr>
          <w:bCs/>
        </w:rPr>
        <w:fldChar w:fldCharType="separate"/>
      </w:r>
      <w:r w:rsidR="008840B4" w:rsidRPr="008840B4">
        <w:rPr>
          <w:bCs/>
          <w:noProof/>
          <w:vertAlign w:val="superscript"/>
        </w:rPr>
        <w:t>[1, 3, 14, 17, 84-97]</w:t>
      </w:r>
      <w:r w:rsidR="00FD0F96" w:rsidRPr="00490B4F">
        <w:rPr>
          <w:bCs/>
        </w:rPr>
        <w:fldChar w:fldCharType="end"/>
      </w:r>
      <w:r w:rsidR="00FD0F96" w:rsidRPr="00490B4F">
        <w:rPr>
          <w:iCs/>
        </w:rPr>
        <w:t>.</w:t>
      </w:r>
      <w:r w:rsidR="00FD0F96" w:rsidDel="00FD0F96">
        <w:t xml:space="preserve"> </w:t>
      </w:r>
    </w:p>
    <w:p w14:paraId="57728D7A" w14:textId="2ACCCF56" w:rsidR="005337C4" w:rsidRDefault="000F7451" w:rsidP="005337C4">
      <w:pPr>
        <w:jc w:val="both"/>
      </w:pPr>
      <w:r>
        <w:rPr>
          <w:b/>
          <w:bCs/>
        </w:rPr>
        <w:t xml:space="preserve">  </w:t>
      </w:r>
    </w:p>
    <w:p w14:paraId="5379D7A5" w14:textId="7B0280FC" w:rsidR="001F0BA6" w:rsidRDefault="008067DC" w:rsidP="00490B4F">
      <w:pPr>
        <w:jc w:val="both"/>
        <w:rPr>
          <w:b/>
          <w:bCs/>
        </w:rPr>
      </w:pPr>
      <w:r>
        <w:t>O</w:t>
      </w:r>
      <w:r w:rsidR="003B568E" w:rsidRPr="00490B4F">
        <w:t xml:space="preserve">ur </w:t>
      </w:r>
      <w:r w:rsidR="00CA2555">
        <w:t>results</w:t>
      </w:r>
      <w:r w:rsidR="00F2459F">
        <w:t xml:space="preserve"> may</w:t>
      </w:r>
      <w:r w:rsidR="003B568E" w:rsidRPr="00490B4F">
        <w:t xml:space="preserve"> contribute to </w:t>
      </w:r>
      <w:r w:rsidR="00F2459F">
        <w:t xml:space="preserve">the </w:t>
      </w:r>
      <w:r w:rsidR="003B568E" w:rsidRPr="00490B4F">
        <w:t>understanding of the mutual</w:t>
      </w:r>
      <w:r w:rsidR="00F2459F">
        <w:t>, dynamic</w:t>
      </w:r>
      <w:r w:rsidR="003B568E" w:rsidRPr="00490B4F">
        <w:t xml:space="preserve"> relationships </w:t>
      </w:r>
      <w:r w:rsidR="00C77B34">
        <w:t>between</w:t>
      </w:r>
      <w:r w:rsidR="003B568E" w:rsidRPr="00490B4F">
        <w:t xml:space="preserve"> cooperation (social support), economic inequality, and </w:t>
      </w:r>
      <w:r w:rsidR="00F2459F">
        <w:t>emotional well-being (</w:t>
      </w:r>
      <w:r w:rsidR="003B568E" w:rsidRPr="00490B4F">
        <w:t>mental health</w:t>
      </w:r>
      <w:r w:rsidR="00F2459F">
        <w:t>)</w:t>
      </w:r>
      <w:r w:rsidR="003B568E" w:rsidRPr="00490B4F">
        <w:t xml:space="preserve">. </w:t>
      </w:r>
      <w:r w:rsidR="00F2459F">
        <w:t>Especially</w:t>
      </w:r>
      <w:r w:rsidR="003B568E">
        <w:t xml:space="preserve">, </w:t>
      </w:r>
      <w:r w:rsidR="00F2459F">
        <w:t xml:space="preserve">in dynamic social networks in our experiments, </w:t>
      </w:r>
      <w:r w:rsidR="003B568E">
        <w:t xml:space="preserve">we </w:t>
      </w:r>
      <w:r w:rsidR="00F2459F">
        <w:t xml:space="preserve">discovered </w:t>
      </w:r>
      <w:r w:rsidR="003B568E">
        <w:t xml:space="preserve">that </w:t>
      </w:r>
      <w:r w:rsidR="003B568E" w:rsidRPr="003B568E">
        <w:t xml:space="preserve">the </w:t>
      </w:r>
      <w:r w:rsidR="003B568E" w:rsidRPr="00490B4F">
        <w:t>cooperativeness experimentally boosted by making others’ wealth invisible can improve SWB</w:t>
      </w:r>
      <w:r w:rsidR="003B568E" w:rsidRPr="003B568E">
        <w:t xml:space="preserve"> among people </w:t>
      </w:r>
      <w:r w:rsidR="00CA2555">
        <w:t>within</w:t>
      </w:r>
      <w:r w:rsidR="003B568E" w:rsidRPr="003B568E">
        <w:t xml:space="preserve"> network</w:t>
      </w:r>
      <w:r w:rsidR="00CA2555">
        <w:t>ed social groups</w:t>
      </w:r>
      <w:r w:rsidR="003B568E" w:rsidRPr="003B568E">
        <w:t>.</w:t>
      </w:r>
      <w:r w:rsidR="003B568E">
        <w:t xml:space="preserve"> </w:t>
      </w:r>
      <w:r w:rsidR="003C0E82">
        <w:t xml:space="preserve">The results </w:t>
      </w:r>
      <w:r w:rsidR="008F0731">
        <w:t xml:space="preserve">shed light on longstanding concerns </w:t>
      </w:r>
      <w:r w:rsidR="003C0E82">
        <w:t>in social epidemiology</w:t>
      </w:r>
      <w:r w:rsidR="00B71428">
        <w:t xml:space="preserve"> </w:t>
      </w:r>
      <w:r w:rsidR="00E14441">
        <w:fldChar w:fldCharType="begin"/>
      </w:r>
      <w:r w:rsidR="008840B4">
        <w:instrText xml:space="preserve"> ADDIN EN.CITE &lt;EndNote&gt;&lt;Cite&gt;&lt;Author&gt;Berkman&lt;/Author&gt;&lt;Year&gt;2014&lt;/Year&gt;&lt;RecNum&gt;2632&lt;/RecNum&gt;&lt;DisplayText&gt;&lt;style face="superscript"&gt;[98]&lt;/style&gt;&lt;/DisplayText&gt;&lt;record&gt;&lt;rec-number&gt;2632&lt;/rec-number&gt;&lt;foreign-keys&gt;&lt;key app="EN" db-id="edz5r9daaawrswevsvjxzptlx5sas5dwxfvd" timestamp="1317779346" guid="a4b69e08-3fab-49d3-a509-aee445c78289"&gt;2632&lt;/key&gt;&lt;/foreign-keys&gt;&lt;ref-type name="Book"&gt;6&lt;/ref-type&gt;&lt;contributors&gt;&lt;authors&gt;&lt;author&gt;Berkman, L. F.&lt;/author&gt;&lt;author&gt;Kawachi, I.&lt;/author&gt;&lt;author&gt;Glymour, M.&lt;/author&gt;&lt;/authors&gt;&lt;/contributors&gt;&lt;titles&gt;&lt;title&gt;Social epidemiology, Second edition&lt;/title&gt;&lt;/titles&gt;&lt;dates&gt;&lt;year&gt;2014&lt;/year&gt;&lt;/dates&gt;&lt;pub-location&gt;New York&lt;/pub-location&gt;&lt;publisher&gt;Oxford University Press&lt;/publisher&gt;&lt;urls&gt;&lt;/urls&gt;&lt;/record&gt;&lt;/Cite&gt;&lt;/EndNote&gt;</w:instrText>
      </w:r>
      <w:r w:rsidR="00E14441">
        <w:fldChar w:fldCharType="separate"/>
      </w:r>
      <w:r w:rsidR="008840B4" w:rsidRPr="008840B4">
        <w:rPr>
          <w:noProof/>
          <w:vertAlign w:val="superscript"/>
        </w:rPr>
        <w:t>[98]</w:t>
      </w:r>
      <w:r w:rsidR="00E14441">
        <w:fldChar w:fldCharType="end"/>
      </w:r>
      <w:r w:rsidR="008F0731">
        <w:t xml:space="preserve"> regarding</w:t>
      </w:r>
      <w:r w:rsidR="003C0E82">
        <w:t xml:space="preserve"> the</w:t>
      </w:r>
      <w:r w:rsidR="00554A94">
        <w:t xml:space="preserve"> </w:t>
      </w:r>
      <w:r w:rsidR="003C0E82">
        <w:t xml:space="preserve">social determinants of </w:t>
      </w:r>
      <w:r w:rsidR="008F0731">
        <w:t xml:space="preserve">mental </w:t>
      </w:r>
      <w:r w:rsidR="003C0E82">
        <w:t>health</w:t>
      </w:r>
      <w:r w:rsidR="009E4C3A">
        <w:t>, and their mechanisms</w:t>
      </w:r>
      <w:r w:rsidR="00076985">
        <w:t>.</w:t>
      </w:r>
      <w:r w:rsidR="007165E3">
        <w:t xml:space="preserve"> </w:t>
      </w:r>
    </w:p>
    <w:p w14:paraId="3722FFF7" w14:textId="76636355" w:rsidR="001F0BA6" w:rsidRDefault="001F0BA6">
      <w:pPr>
        <w:rPr>
          <w:b/>
          <w:bCs/>
        </w:rPr>
      </w:pPr>
    </w:p>
    <w:p w14:paraId="10268BF8" w14:textId="77777777" w:rsidR="00251AEE" w:rsidRDefault="00251AEE">
      <w:pPr>
        <w:rPr>
          <w:b/>
          <w:bCs/>
        </w:rPr>
      </w:pPr>
      <w:r>
        <w:rPr>
          <w:b/>
          <w:bCs/>
        </w:rPr>
        <w:br w:type="page"/>
      </w:r>
    </w:p>
    <w:p w14:paraId="724D92B9" w14:textId="5F4C60B3" w:rsidR="005C06E3" w:rsidRDefault="00392427" w:rsidP="00392427">
      <w:pPr>
        <w:jc w:val="both"/>
      </w:pPr>
      <w:r>
        <w:rPr>
          <w:b/>
          <w:bCs/>
        </w:rPr>
        <w:lastRenderedPageBreak/>
        <w:t>Materials and Methods</w:t>
      </w:r>
    </w:p>
    <w:p w14:paraId="72D38A22" w14:textId="77777777" w:rsidR="005C06E3" w:rsidRDefault="005C06E3" w:rsidP="00392427">
      <w:pPr>
        <w:jc w:val="both"/>
      </w:pPr>
    </w:p>
    <w:p w14:paraId="3C0BB6FE" w14:textId="70C13FB6" w:rsidR="00B00739" w:rsidRDefault="005C06E3" w:rsidP="00392427">
      <w:pPr>
        <w:jc w:val="both"/>
      </w:pPr>
      <w:r w:rsidRPr="00FD4AF7">
        <w:rPr>
          <w:b/>
          <w:bCs/>
          <w:i/>
          <w:iCs/>
        </w:rPr>
        <w:t>Experiment set-up</w:t>
      </w:r>
      <w:r w:rsidR="00F61026">
        <w:rPr>
          <w:b/>
          <w:bCs/>
          <w:i/>
          <w:iCs/>
        </w:rPr>
        <w:t xml:space="preserve"> (the first series of experiment</w:t>
      </w:r>
      <w:r w:rsidR="00AC1F8D">
        <w:rPr>
          <w:b/>
          <w:bCs/>
          <w:i/>
          <w:iCs/>
        </w:rPr>
        <w:t>s</w:t>
      </w:r>
      <w:r w:rsidR="00F61026">
        <w:rPr>
          <w:b/>
          <w:bCs/>
          <w:i/>
          <w:iCs/>
        </w:rPr>
        <w:t>)</w:t>
      </w:r>
      <w:r w:rsidRPr="00FD4AF7">
        <w:rPr>
          <w:b/>
          <w:bCs/>
          <w:i/>
          <w:iCs/>
        </w:rPr>
        <w:t>.</w:t>
      </w:r>
      <w:r>
        <w:t xml:space="preserve"> </w:t>
      </w:r>
      <w:r w:rsidR="00392427">
        <w:t>W</w:t>
      </w:r>
      <w:r w:rsidR="00D82E0C">
        <w:t xml:space="preserve">e used an online experiment platform </w:t>
      </w:r>
      <w:r w:rsidR="00A91F40">
        <w:t xml:space="preserve">(available at </w:t>
      </w:r>
      <w:r w:rsidR="00D82E0C">
        <w:t>breadboard.yale.edu</w:t>
      </w:r>
      <w:r w:rsidR="00A91F40">
        <w:t>)</w:t>
      </w:r>
      <w:r w:rsidR="00D82E0C">
        <w:t xml:space="preserve"> and </w:t>
      </w:r>
      <w:r w:rsidR="00392427">
        <w:rPr>
          <w:rFonts w:hint="eastAsia"/>
        </w:rPr>
        <w:t>i</w:t>
      </w:r>
      <w:r w:rsidR="00392427">
        <w:t>mplemented a series of social network experiments</w:t>
      </w:r>
      <w:r w:rsidR="007801DE">
        <w:t>. The</w:t>
      </w:r>
      <w:r w:rsidR="00C57F49">
        <w:t xml:space="preserve"> </w:t>
      </w:r>
      <w:r w:rsidR="00A91F40">
        <w:t xml:space="preserve">basic </w:t>
      </w:r>
      <w:r w:rsidR="00C57F49">
        <w:t xml:space="preserve">set-up </w:t>
      </w:r>
      <w:r w:rsidR="007801DE">
        <w:t>wa</w:t>
      </w:r>
      <w:r w:rsidR="00C57F49">
        <w:t xml:space="preserve">s almost identical to </w:t>
      </w:r>
      <w:r w:rsidR="00A91F40">
        <w:t xml:space="preserve">a prior </w:t>
      </w:r>
      <w:r w:rsidR="00C57F49">
        <w:t xml:space="preserve">experiment </w:t>
      </w:r>
      <w:r w:rsidR="00C57F49">
        <w:fldChar w:fldCharType="begin"/>
      </w:r>
      <w:r w:rsidR="008840B4">
        <w:instrText xml:space="preserve"> ADDIN EN.CITE &lt;EndNote&gt;&lt;Cite&gt;&lt;Author&gt;Nishi&lt;/Author&gt;&lt;Year&gt;2015&lt;/Year&gt;&lt;RecNum&gt;7449&lt;/RecNum&gt;&lt;DisplayText&gt;&lt;style face="superscript"&gt;[23]&lt;/style&gt;&lt;/DisplayText&gt;&lt;record&gt;&lt;rec-number&gt;7449&lt;/rec-number&gt;&lt;foreign-keys&gt;&lt;key app="EN" db-id="edz5r9daaawrswevsvjxzptlx5sas5dwxfvd" timestamp="1457800259" guid="661ded97-0a79-4a88-94d1-b7be63247e1e"&gt;7449&lt;/key&gt;&lt;/foreign-keys&gt;&lt;ref-type name="Journal Article"&gt;17&lt;/ref-type&gt;&lt;contributors&gt;&lt;authors&gt;&lt;author&gt;Nishi, A.&lt;/author&gt;&lt;author&gt;Shirado, H.&lt;/author&gt;&lt;author&gt;Rand, D. G.&lt;/author&gt;&lt;author&gt;Christakis, N. A.&lt;/author&gt;&lt;/authors&gt;&lt;/contributors&gt;&lt;auth-address&gt;Yale Univ, Yale Inst Network Sci, New Haven, CT 06520 USA&amp;#xD;Yale Univ, Dept Sociol, New Haven, CT 06520 USA&amp;#xD;Yale Univ, Dept Psychol, New Haven, CT 06520 USA&amp;#xD;Yale Univ, Dept Econ, New Haven, CT 06520 USA&amp;#xD;Yale Univ, Dept Ecol &amp;amp; Evolutionary Biol, New Haven, CT 06520 USA&amp;#xD;Yale Univ, Dept Med, New Haven, CT 06520 USA&lt;/auth-address&gt;&lt;titles&gt;&lt;title&gt;Inequality and visibility of wealth in experimental social networks&lt;/title&gt;&lt;secondary-title&gt;Nature&lt;/secondary-title&gt;&lt;alt-title&gt;Nature&lt;/alt-title&gt;&lt;/titles&gt;&lt;periodical&gt;&lt;full-title&gt;Nature&lt;/full-title&gt;&lt;/periodical&gt;&lt;alt-periodical&gt;&lt;full-title&gt;Nature&lt;/full-title&gt;&lt;/alt-periodical&gt;&lt;pages&gt;426-429&lt;/pages&gt;&lt;volume&gt;526&lt;/volume&gt;&lt;number&gt;7573&lt;/number&gt;&lt;keywords&gt;&lt;keyword&gt;hunter-gatherers&lt;/keyword&gt;&lt;keyword&gt;promote cooperation&lt;/keyword&gt;&lt;keyword&gt;humans&lt;/keyword&gt;&lt;keyword&gt;preferences&lt;/keyword&gt;&lt;keyword&gt;aversion&lt;/keyword&gt;&lt;/keywords&gt;&lt;dates&gt;&lt;year&gt;2015&lt;/year&gt;&lt;pub-dates&gt;&lt;date&gt;Oct 15&lt;/date&gt;&lt;/pub-dates&gt;&lt;/dates&gt;&lt;isbn&gt;0028-0836&lt;/isbn&gt;&lt;accession-num&gt;26352469 &lt;/accession-num&gt;&lt;urls&gt;&lt;related-urls&gt;&lt;url&gt;&amp;lt;Go to ISI&amp;gt;://WOS:000362730200050&lt;/url&gt;&lt;/related-urls&gt;&lt;/urls&gt;&lt;electronic-resource-num&gt;10.1038/nature15392&lt;/electronic-resource-num&gt;&lt;language&gt;English&lt;/language&gt;&lt;/record&gt;&lt;/Cite&gt;&lt;/EndNote&gt;</w:instrText>
      </w:r>
      <w:r w:rsidR="00C57F49">
        <w:fldChar w:fldCharType="separate"/>
      </w:r>
      <w:r w:rsidR="008840B4" w:rsidRPr="008840B4">
        <w:rPr>
          <w:noProof/>
          <w:vertAlign w:val="superscript"/>
        </w:rPr>
        <w:t>[23]</w:t>
      </w:r>
      <w:r w:rsidR="00C57F49">
        <w:fldChar w:fldCharType="end"/>
      </w:r>
      <w:r w:rsidR="00635B26">
        <w:t xml:space="preserve">, but we modified this set-up in </w:t>
      </w:r>
      <w:r w:rsidR="000C786E">
        <w:t xml:space="preserve">an </w:t>
      </w:r>
      <w:r w:rsidR="00635B26">
        <w:t>important way</w:t>
      </w:r>
      <w:r w:rsidR="0089340B">
        <w:t xml:space="preserve">: </w:t>
      </w:r>
      <w:r w:rsidR="00635B26">
        <w:t>we added</w:t>
      </w:r>
      <w:r w:rsidR="00E14197">
        <w:t xml:space="preserve"> the</w:t>
      </w:r>
      <w:r w:rsidR="00C57F49">
        <w:t xml:space="preserve"> addition</w:t>
      </w:r>
      <w:r w:rsidR="0061416F">
        <w:t>al step</w:t>
      </w:r>
      <w:r w:rsidR="00C57F49">
        <w:t xml:space="preserve"> of measuring SWB</w:t>
      </w:r>
      <w:r w:rsidR="00EF3474">
        <w:t xml:space="preserve"> </w:t>
      </w:r>
      <w:r w:rsidR="00635B26">
        <w:t xml:space="preserve">at </w:t>
      </w:r>
      <w:r w:rsidR="00EF3474">
        <w:t>each round</w:t>
      </w:r>
      <w:r w:rsidR="00C57F49">
        <w:t xml:space="preserve">. </w:t>
      </w:r>
      <w:r w:rsidR="00B44172">
        <w:t>In the experiment, w</w:t>
      </w:r>
      <w:r w:rsidR="00C57F49">
        <w:t>e recruited 5</w:t>
      </w:r>
      <w:r w:rsidR="00EB010E">
        <w:t>81</w:t>
      </w:r>
      <w:r w:rsidR="00C57F49">
        <w:t xml:space="preserve"> subjects </w:t>
      </w:r>
      <w:r w:rsidR="00392427">
        <w:t>from Amazon Mechanical Turk</w:t>
      </w:r>
      <w:r w:rsidR="001B44FF">
        <w:t xml:space="preserve"> </w:t>
      </w:r>
      <w:r w:rsidR="001B44FF">
        <w:fldChar w:fldCharType="begin">
          <w:fldData xml:space="preserve">PEVuZE5vdGU+PENpdGU+PEF1dGhvcj5CdWhybWVzdGVyPC9BdXRob3I+PFllYXI+MjAxMTwvWWVh
cj48UmVjTnVtPjQ3NjU8L1JlY051bT48RGlzcGxheVRleHQ+PHN0eWxlIGZhY2U9InN1cGVyc2Ny
aXB0Ij5bOTksIDEwMF08L3N0eWxlPjwvRGlzcGxheVRleHQ+PHJlY29yZD48cmVjLW51bWJlcj40
NzY1PC9yZWMtbnVtYmVyPjxmb3JlaWduLWtleXM+PGtleSBhcHA9IkVOIiBkYi1pZD0iZWR6NXI5
ZGFhYXdyc3dldnN2anh6cHRseDVzYXM1ZHd4ZnZkIiB0aW1lc3RhbXA9IjEzODk4MjU1MzUiIGd1
aWQ9ImVmZjg4Zjk2LTg1MjEtNGFlYi04MzIzLTU5MDQwNDZhMzE3MyI+NDc2NTwva2V5PjwvZm9y
ZWlnbi1rZXlzPjxyZWYtdHlwZSBuYW1lPSJKb3VybmFsIEFydGljbGUiPjE3PC9yZWYtdHlwZT48
Y29udHJpYnV0b3JzPjxhdXRob3JzPjxhdXRob3I+QnVocm1lc3RlciwgTWljaGFlbDwvYXV0aG9y
PjxhdXRob3I+S3dhbmcsIFRyYWN5PC9hdXRob3I+PGF1dGhvcj5Hb3NsaW5nLCBTYW11ZWwgRC48
L2F1dGhvcj48L2F1dGhvcnM+PC9jb250cmlidXRvcnM+PGF1dGgtYWRkcmVzcz5CdWhybWVzdGVy
LCBNJiN4RDtVbml2IFRleGFzIEF1c3RpbiwgRGVwdCBQc3ljaG9sLCAxIFVuaXYgU3RuIEE4MDAw
LCBBdXN0aW4sIFRYIDc4NzEyIFVTQSYjeEQ7VW5pdiBUZXhhcyBBdXN0aW4sIERlcHQgUHN5Y2hv
bCwgMSBVbml2IFN0biBBODAwMCwgQXVzdGluLCBUWCA3ODcxMiBVU0EmI3hEO1VuaXYgVGV4YXMg
QXVzdGluLCBEZXB0IFBzeWNob2wsIEF1c3RpbiwgVFggNzg3MTIgVVNBPC9hdXRoLWFkZHJlc3M+
PHRpdGxlcz48dGl0bGU+QW1hem9uJmFwb3M7cyBNZWNoYW5pY2FsIFR1cms6IEEgbmV3IHNvdXJj
ZSBvZiBpbmV4cGVuc2l2ZSwgeWV0IGhpZ2gtcXVhbGl0eSwgZGF0YT88L3RpdGxlPjxzZWNvbmRh
cnktdGl0bGU+UGVyc3BlY3RpdmVzIG9uIFBzeWNob2xvZ2ljYWwgU2NpZW5jZTwvc2Vjb25kYXJ5
LXRpdGxlPjxhbHQtdGl0bGU+UGVyc3BlY3QgUHN5Y2hvbCBTY2k8L2FsdC10aXRsZT48L3RpdGxl
cz48cGVyaW9kaWNhbD48ZnVsbC10aXRsZT5QZXJzcGVjdGl2ZXMgb24gUHN5Y2hvbG9naWNhbCBT
Y2llbmNlPC9mdWxsLXRpdGxlPjxhYmJyLTE+UGVyc3BlY3QgUHN5Y2hvbCBTY2k8L2FiYnItMT48
L3BlcmlvZGljYWw+PGFsdC1wZXJpb2RpY2FsPjxmdWxsLXRpdGxlPlBlcnNwZWN0aXZlcyBvbiBQ
c3ljaG9sb2dpY2FsIFNjaWVuY2U8L2Z1bGwtdGl0bGU+PGFiYnItMT5QZXJzcGVjdCBQc3ljaG9s
IFNjaTwvYWJici0xPjwvYWx0LXBlcmlvZGljYWw+PHBhZ2VzPjMtNTwvcGFnZXM+PHZvbHVtZT42
PC92b2x1bWU+PG51bWJlcj4xPC9udW1iZXI+PGtleXdvcmRzPjxrZXl3b3JkPmFtYXpvbiBtZWNo
YW5pY2FsIHR1cms8L2tleXdvcmQ+PGtleXdvcmQ+aW50ZXJuZXQ8L2tleXdvcmQ+PGtleXdvcmQ+
b25saW5lPC9rZXl3b3JkPjxrZXl3b3JkPndlYjwva2V5d29yZD48a2V5d29yZD5kYXRhIGNvbGxl
Y3Rpb248L2tleXdvcmQ+PGtleXdvcmQ+cmVzZWFyY2ggbWV0aG9kczwva2V5d29yZD48L2tleXdv
cmRzPjxkYXRlcz48eWVhcj4yMDExPC95ZWFyPjxwdWItZGF0ZXM+PGRhdGU+SmFuPC9kYXRlPjwv
cHViLWRhdGVzPjwvZGF0ZXM+PGlzYm4+MTc0NS02OTE2PC9pc2JuPjxhY2Nlc3Npb24tbnVtPjI2
MTYyMTA2PC9hY2Nlc3Npb24tbnVtPjx1cmxzPjxyZWxhdGVkLXVybHM+PHVybD4mbHQ7R28gdG8g
SVNJJmd0OzovL1dPUzowMDAyODcwODAxMDAwMDE8L3VybD48L3JlbGF0ZWQtdXJscz48L3VybHM+
PGVsZWN0cm9uaWMtcmVzb3VyY2UtbnVtPjEwLjExNzcvMTc0NTY5MTYxMDM5Mzk4MDwvZWxlY3Ry
b25pYy1yZXNvdXJjZS1udW0+PGxhbmd1YWdlPkVuZ2xpc2g8L2xhbmd1YWdlPjwvcmVjb3JkPjwv
Q2l0ZT48Q2l0ZT48QXV0aG9yPkh1ZmY8L0F1dGhvcj48WWVhcj4yMDE1PC9ZZWFyPjxSZWNOdW0+
NzQ0NzwvUmVjTnVtPjxyZWNvcmQ+PHJlYy1udW1iZXI+NzQ0NzwvcmVjLW51bWJlcj48Zm9yZWln
bi1rZXlzPjxrZXkgYXBwPSJFTiIgZGItaWQ9ImVkejVyOWRhYWF3cnN3ZXZzdmp4enB0bHg1c2Fz
NWR3eGZ2ZCIgdGltZXN0YW1wPSIxNDU3Nzk5NzMzIiBndWlkPSI0ODAyZjJiOC1iNjhlLTQ4OWEt
OGZkNS1kNzhkMDBkODViNTciPjc0NDc8L2tleT48L2ZvcmVpZ24ta2V5cz48cmVmLXR5cGUgbmFt
ZT0iSm91cm5hbCBBcnRpY2xlIj4xNzwvcmVmLXR5cGU+PGNvbnRyaWJ1dG9ycz48YXV0aG9ycz48
YXV0aG9yPkh1ZmYsIEMuPC9hdXRob3I+PGF1dGhvcj5UaW5nbGV5LCBELjwvYXV0aG9yPjwvYXV0
aG9ycz48L2NvbnRyaWJ1dG9ycz48dGl0bGVzPjx0aXRsZT7igJxXaG8gYXJlIHRoZXNlIHBlb3Bs
ZT/igJ0gRXZhbHVhdGluZyB0aGUgZGVtb2dyYXBoaWMgY2hhcmFjdGVyaXN0aWNzIGFuZCBwb2xp
dGljYWwgcHJlZmVyZW5jZXMgb2YgTVR1cmsgc3VydmV5IHJlc3BvbmRlbnRzPC90aXRsZT48c2Vj
b25kYXJ5LXRpdGxlPlJlc2VhcmNoIGFuZCBQb2xpdGljczwvc2Vjb25kYXJ5LXRpdGxlPjwvdGl0
bGVzPjxwZXJpb2RpY2FsPjxmdWxsLXRpdGxlPlJlc2VhcmNoIGFuZCBQb2xpdGljczwvZnVsbC10
aXRsZT48L3BlcmlvZGljYWw+PHBhZ2VzPjEtMTI8L3BhZ2VzPjxudW1iZXI+SnVseS1TZXB0ZW1i
ZXI8L251bWJlcj48ZGF0ZXM+PHllYXI+MjAxNTwveWVhcj48L2RhdGVzPjx1cmxzPjwvdXJscz48
ZWxlY3Ryb25pYy1yZXNvdXJjZS1udW0+MTAuMTE3Ny8yMDUzMTY4MDE1NjA0NjQ4PC9lbGVjdHJv
bmljLXJlc291cmNlLW51bT48L3JlY29yZD48L0NpdGU+PC9FbmROb3RlPgB=
</w:fldData>
        </w:fldChar>
      </w:r>
      <w:r w:rsidR="008840B4">
        <w:instrText xml:space="preserve"> ADDIN EN.CITE </w:instrText>
      </w:r>
      <w:r w:rsidR="008840B4">
        <w:fldChar w:fldCharType="begin">
          <w:fldData xml:space="preserve">PEVuZE5vdGU+PENpdGU+PEF1dGhvcj5CdWhybWVzdGVyPC9BdXRob3I+PFllYXI+MjAxMTwvWWVh
cj48UmVjTnVtPjQ3NjU8L1JlY051bT48RGlzcGxheVRleHQ+PHN0eWxlIGZhY2U9InN1cGVyc2Ny
aXB0Ij5bOTksIDEwMF08L3N0eWxlPjwvRGlzcGxheVRleHQ+PHJlY29yZD48cmVjLW51bWJlcj40
NzY1PC9yZWMtbnVtYmVyPjxmb3JlaWduLWtleXM+PGtleSBhcHA9IkVOIiBkYi1pZD0iZWR6NXI5
ZGFhYXdyc3dldnN2anh6cHRseDVzYXM1ZHd4ZnZkIiB0aW1lc3RhbXA9IjEzODk4MjU1MzUiIGd1
aWQ9ImVmZjg4Zjk2LTg1MjEtNGFlYi04MzIzLTU5MDQwNDZhMzE3MyI+NDc2NTwva2V5PjwvZm9y
ZWlnbi1rZXlzPjxyZWYtdHlwZSBuYW1lPSJKb3VybmFsIEFydGljbGUiPjE3PC9yZWYtdHlwZT48
Y29udHJpYnV0b3JzPjxhdXRob3JzPjxhdXRob3I+QnVocm1lc3RlciwgTWljaGFlbDwvYXV0aG9y
PjxhdXRob3I+S3dhbmcsIFRyYWN5PC9hdXRob3I+PGF1dGhvcj5Hb3NsaW5nLCBTYW11ZWwgRC48
L2F1dGhvcj48L2F1dGhvcnM+PC9jb250cmlidXRvcnM+PGF1dGgtYWRkcmVzcz5CdWhybWVzdGVy
LCBNJiN4RDtVbml2IFRleGFzIEF1c3RpbiwgRGVwdCBQc3ljaG9sLCAxIFVuaXYgU3RuIEE4MDAw
LCBBdXN0aW4sIFRYIDc4NzEyIFVTQSYjeEQ7VW5pdiBUZXhhcyBBdXN0aW4sIERlcHQgUHN5Y2hv
bCwgMSBVbml2IFN0biBBODAwMCwgQXVzdGluLCBUWCA3ODcxMiBVU0EmI3hEO1VuaXYgVGV4YXMg
QXVzdGluLCBEZXB0IFBzeWNob2wsIEF1c3RpbiwgVFggNzg3MTIgVVNBPC9hdXRoLWFkZHJlc3M+
PHRpdGxlcz48dGl0bGU+QW1hem9uJmFwb3M7cyBNZWNoYW5pY2FsIFR1cms6IEEgbmV3IHNvdXJj
ZSBvZiBpbmV4cGVuc2l2ZSwgeWV0IGhpZ2gtcXVhbGl0eSwgZGF0YT88L3RpdGxlPjxzZWNvbmRh
cnktdGl0bGU+UGVyc3BlY3RpdmVzIG9uIFBzeWNob2xvZ2ljYWwgU2NpZW5jZTwvc2Vjb25kYXJ5
LXRpdGxlPjxhbHQtdGl0bGU+UGVyc3BlY3QgUHN5Y2hvbCBTY2k8L2FsdC10aXRsZT48L3RpdGxl
cz48cGVyaW9kaWNhbD48ZnVsbC10aXRsZT5QZXJzcGVjdGl2ZXMgb24gUHN5Y2hvbG9naWNhbCBT
Y2llbmNlPC9mdWxsLXRpdGxlPjxhYmJyLTE+UGVyc3BlY3QgUHN5Y2hvbCBTY2k8L2FiYnItMT48
L3BlcmlvZGljYWw+PGFsdC1wZXJpb2RpY2FsPjxmdWxsLXRpdGxlPlBlcnNwZWN0aXZlcyBvbiBQ
c3ljaG9sb2dpY2FsIFNjaWVuY2U8L2Z1bGwtdGl0bGU+PGFiYnItMT5QZXJzcGVjdCBQc3ljaG9s
IFNjaTwvYWJici0xPjwvYWx0LXBlcmlvZGljYWw+PHBhZ2VzPjMtNTwvcGFnZXM+PHZvbHVtZT42
PC92b2x1bWU+PG51bWJlcj4xPC9udW1iZXI+PGtleXdvcmRzPjxrZXl3b3JkPmFtYXpvbiBtZWNo
YW5pY2FsIHR1cms8L2tleXdvcmQ+PGtleXdvcmQ+aW50ZXJuZXQ8L2tleXdvcmQ+PGtleXdvcmQ+
b25saW5lPC9rZXl3b3JkPjxrZXl3b3JkPndlYjwva2V5d29yZD48a2V5d29yZD5kYXRhIGNvbGxl
Y3Rpb248L2tleXdvcmQ+PGtleXdvcmQ+cmVzZWFyY2ggbWV0aG9kczwva2V5d29yZD48L2tleXdv
cmRzPjxkYXRlcz48eWVhcj4yMDExPC95ZWFyPjxwdWItZGF0ZXM+PGRhdGU+SmFuPC9kYXRlPjwv
cHViLWRhdGVzPjwvZGF0ZXM+PGlzYm4+MTc0NS02OTE2PC9pc2JuPjxhY2Nlc3Npb24tbnVtPjI2
MTYyMTA2PC9hY2Nlc3Npb24tbnVtPjx1cmxzPjxyZWxhdGVkLXVybHM+PHVybD4mbHQ7R28gdG8g
SVNJJmd0OzovL1dPUzowMDAyODcwODAxMDAwMDE8L3VybD48L3JlbGF0ZWQtdXJscz48L3VybHM+
PGVsZWN0cm9uaWMtcmVzb3VyY2UtbnVtPjEwLjExNzcvMTc0NTY5MTYxMDM5Mzk4MDwvZWxlY3Ry
b25pYy1yZXNvdXJjZS1udW0+PGxhbmd1YWdlPkVuZ2xpc2g8L2xhbmd1YWdlPjwvcmVjb3JkPjwv
Q2l0ZT48Q2l0ZT48QXV0aG9yPkh1ZmY8L0F1dGhvcj48WWVhcj4yMDE1PC9ZZWFyPjxSZWNOdW0+
NzQ0NzwvUmVjTnVtPjxyZWNvcmQ+PHJlYy1udW1iZXI+NzQ0NzwvcmVjLW51bWJlcj48Zm9yZWln
bi1rZXlzPjxrZXkgYXBwPSJFTiIgZGItaWQ9ImVkejVyOWRhYWF3cnN3ZXZzdmp4enB0bHg1c2Fz
NWR3eGZ2ZCIgdGltZXN0YW1wPSIxNDU3Nzk5NzMzIiBndWlkPSI0ODAyZjJiOC1iNjhlLTQ4OWEt
OGZkNS1kNzhkMDBkODViNTciPjc0NDc8L2tleT48L2ZvcmVpZ24ta2V5cz48cmVmLXR5cGUgbmFt
ZT0iSm91cm5hbCBBcnRpY2xlIj4xNzwvcmVmLXR5cGU+PGNvbnRyaWJ1dG9ycz48YXV0aG9ycz48
YXV0aG9yPkh1ZmYsIEMuPC9hdXRob3I+PGF1dGhvcj5UaW5nbGV5LCBELjwvYXV0aG9yPjwvYXV0
aG9ycz48L2NvbnRyaWJ1dG9ycz48dGl0bGVzPjx0aXRsZT7igJxXaG8gYXJlIHRoZXNlIHBlb3Bs
ZT/igJ0gRXZhbHVhdGluZyB0aGUgZGVtb2dyYXBoaWMgY2hhcmFjdGVyaXN0aWNzIGFuZCBwb2xp
dGljYWwgcHJlZmVyZW5jZXMgb2YgTVR1cmsgc3VydmV5IHJlc3BvbmRlbnRzPC90aXRsZT48c2Vj
b25kYXJ5LXRpdGxlPlJlc2VhcmNoIGFuZCBQb2xpdGljczwvc2Vjb25kYXJ5LXRpdGxlPjwvdGl0
bGVzPjxwZXJpb2RpY2FsPjxmdWxsLXRpdGxlPlJlc2VhcmNoIGFuZCBQb2xpdGljczwvZnVsbC10
aXRsZT48L3BlcmlvZGljYWw+PHBhZ2VzPjEtMTI8L3BhZ2VzPjxudW1iZXI+SnVseS1TZXB0ZW1i
ZXI8L251bWJlcj48ZGF0ZXM+PHllYXI+MjAxNTwveWVhcj48L2RhdGVzPjx1cmxzPjwvdXJscz48
ZWxlY3Ryb25pYy1yZXNvdXJjZS1udW0+MTAuMTE3Ny8yMDUzMTY4MDE1NjA0NjQ4PC9lbGVjdHJv
bmljLXJlc291cmNlLW51bT48L3JlY29yZD48L0NpdGU+PC9FbmROb3RlPgB=
</w:fldData>
        </w:fldChar>
      </w:r>
      <w:r w:rsidR="008840B4">
        <w:instrText xml:space="preserve"> ADDIN EN.CITE.DATA </w:instrText>
      </w:r>
      <w:r w:rsidR="008840B4">
        <w:fldChar w:fldCharType="end"/>
      </w:r>
      <w:r w:rsidR="001B44FF">
        <w:fldChar w:fldCharType="separate"/>
      </w:r>
      <w:r w:rsidR="008840B4" w:rsidRPr="008840B4">
        <w:rPr>
          <w:noProof/>
          <w:vertAlign w:val="superscript"/>
        </w:rPr>
        <w:t>[99, 100]</w:t>
      </w:r>
      <w:r w:rsidR="001B44FF">
        <w:fldChar w:fldCharType="end"/>
      </w:r>
      <w:r w:rsidR="00392427">
        <w:t xml:space="preserve"> between </w:t>
      </w:r>
      <w:r w:rsidR="00A03940">
        <w:t>July and October 2017</w:t>
      </w:r>
      <w:r w:rsidR="005214CC">
        <w:t xml:space="preserve"> and</w:t>
      </w:r>
      <w:r w:rsidR="00392427">
        <w:t xml:space="preserve"> divided </w:t>
      </w:r>
      <w:r w:rsidR="005214CC">
        <w:t xml:space="preserve">them </w:t>
      </w:r>
      <w:r w:rsidR="00392427">
        <w:t>among 50 sessions (social networks)</w:t>
      </w:r>
      <w:r w:rsidR="00064BA5">
        <w:t>.</w:t>
      </w:r>
      <w:r w:rsidR="00EB010E">
        <w:t xml:space="preserve"> </w:t>
      </w:r>
      <w:r w:rsidR="00065D73">
        <w:t xml:space="preserve">Among the 581 recruited subjects, </w:t>
      </w:r>
      <w:r w:rsidR="0093770F">
        <w:t>321 were male (55.2%), 203 were female (34.9%), and 57 did not report their gender (9.8%)</w:t>
      </w:r>
      <w:r w:rsidR="00CA4699">
        <w:t xml:space="preserve">; the median age is 31 years (interquartile range = 27 – 38 with the minimum of 19 and maximum of 71). </w:t>
      </w:r>
      <w:r w:rsidR="00EB010E">
        <w:t>568 subjects remained for the first round of the experiment (13 drop-outs).</w:t>
      </w:r>
      <w:r w:rsidR="00390D3B">
        <w:t xml:space="preserve"> </w:t>
      </w:r>
    </w:p>
    <w:p w14:paraId="2A3D66F7" w14:textId="77777777" w:rsidR="00B00739" w:rsidRDefault="00B00739" w:rsidP="00392427">
      <w:pPr>
        <w:jc w:val="both"/>
      </w:pPr>
    </w:p>
    <w:p w14:paraId="12E2988C" w14:textId="76EB00CC" w:rsidR="00392427" w:rsidRDefault="0061416F" w:rsidP="00392427">
      <w:pPr>
        <w:jc w:val="both"/>
      </w:pPr>
      <w:r>
        <w:t>Each session</w:t>
      </w:r>
      <w:r w:rsidR="00390D3B">
        <w:t xml:space="preserve"> typically </w:t>
      </w:r>
      <w:r>
        <w:t>last</w:t>
      </w:r>
      <w:r w:rsidR="00A04E85">
        <w:t>ed</w:t>
      </w:r>
      <w:r>
        <w:t xml:space="preserve"> </w:t>
      </w:r>
      <w:r w:rsidR="00390D3B">
        <w:t>one hour</w:t>
      </w:r>
      <w:r w:rsidR="00392427">
        <w:t xml:space="preserve">. Subjects were randomly assigned </w:t>
      </w:r>
      <w:r w:rsidR="00CC7F02">
        <w:t>to and with</w:t>
      </w:r>
      <w:r w:rsidR="00392427">
        <w:t xml:space="preserve">in groups with an </w:t>
      </w:r>
      <w:r w:rsidR="00392427" w:rsidRPr="00D4606D">
        <w:t xml:space="preserve">average size of </w:t>
      </w:r>
      <w:r w:rsidR="00486480" w:rsidRPr="00D4606D">
        <w:t>11.4</w:t>
      </w:r>
      <w:r w:rsidR="00392427" w:rsidRPr="00D4606D">
        <w:t xml:space="preserve"> individuals embedded</w:t>
      </w:r>
      <w:r w:rsidR="00392427">
        <w:t xml:space="preserve"> in a network with</w:t>
      </w:r>
      <w:r w:rsidR="00A04E85">
        <w:t xml:space="preserve"> an</w:t>
      </w:r>
      <w:r w:rsidR="00392427">
        <w:t xml:space="preserve"> </w:t>
      </w:r>
      <w:proofErr w:type="spellStart"/>
      <w:r w:rsidR="00392427">
        <w:t>Erdos-Renyi</w:t>
      </w:r>
      <w:proofErr w:type="spellEnd"/>
      <w:r w:rsidR="00392427">
        <w:t xml:space="preserve"> random graph configuration in which 30% of ties were initially present </w:t>
      </w:r>
      <w:r w:rsidR="00392427">
        <w:fldChar w:fldCharType="begin">
          <w:fldData xml:space="preserve">PEVuZE5vdGU+PENpdGU+PEF1dGhvcj5HcmFjaWEtTGF6YXJvPC9BdXRob3I+PFllYXI+MjAxMjwv
WWVhcj48UmVjTnVtPjczNzk8L1JlY051bT48RGlzcGxheVRleHQ+PHN0eWxlIGZhY2U9InN1cGVy
c2NyaXB0Ij5bMjMsIDEwMS0xMDNdPC9zdHlsZT48L0Rpc3BsYXlUZXh0PjxyZWNvcmQ+PHJlYy1u
dW1iZXI+NzM3OTwvcmVjLW51bWJlcj48Zm9yZWlnbi1rZXlzPjxrZXkgYXBwPSJFTiIgZGItaWQ9
ImVkejVyOWRhYWF3cnN3ZXZzdmp4enB0bHg1c2FzNWR3eGZ2ZCIgdGltZXN0YW1wPSIxNDM4NTAz
MzE1IiBndWlkPSJkNTQ3YjQ5Ny1kNTY5LTRlYzUtOWJmZC1jNzE2MzhiMWRkOGMiPjczNzk8L2tl
eT48L2ZvcmVpZ24ta2V5cz48cmVmLXR5cGUgbmFtZT0iSm91cm5hbCBBcnRpY2xlIj4xNzwvcmVm
LXR5cGU+PGNvbnRyaWJ1dG9ycz48YXV0aG9ycz48YXV0aG9yPkdyYWNpYS1MYXphcm8sIEMuPC9h
dXRob3I+PGF1dGhvcj5GZXJyZXIsIEEuPC9hdXRob3I+PGF1dGhvcj5SdWl6LCBHLjwvYXV0aG9y
PjxhdXRob3I+VGFyYW5jb24sIEEuPC9hdXRob3I+PGF1dGhvcj5DdWVzdGEsIEouIEEuPC9hdXRo
b3I+PGF1dGhvcj5TYW5jaGV6LCBBLjwvYXV0aG9yPjxhdXRob3I+TW9yZW5vLCBZLjwvYXV0aG9y
PjwvYXV0aG9ycz48L2NvbnRyaWJ1dG9ycz48YXV0aC1hZGRyZXNzPlNhbmNoZXosIEEmI3hEO1Vu
aXYgWmFyYWdvemEsIEluc3QgQmlvY29tcHV0YWMgJmFtcDsgRmlzIFNpc3RlbWFzIENvbXBsZWpv
cyBCSUZJLCBaYXJhZ296YSA1MDAxOCwgU3BhaW4mI3hEO1VuaXYgWmFyYWdvemEsIEluc3QgQmlv
Y29tcHV0YWMgJmFtcDsgRmlzIFNpc3RlbWFzIENvbXBsZWpvcyBCSUZJLCBaYXJhZ296YSA1MDAx
OCwgU3BhaW4mI3hEO1VuaXYgWmFyYWdvemEsIEluc3QgQmlvY29tcHV0YWMgJmFtcDsgRmlzIFNp
c3RlbWFzIENvbXBsZWpvcyBCSUZJLCBaYXJhZ296YSA1MDAxOCwgU3BhaW4mI3hEO1VuaXYgWmFy
YWdvemEsIERlcHQgRmlzIFRlb3IsIEUtNTAwMDkgWmFyYWdvemEsIFNwYWluJiN4RDtVbml2IENh
cmxvcyBJSUkgTWFkcmlkLCBEZXB0IE1hdGVtYXQsIEdJU0MsIE1hZHJpZCAyODkxMSwgU3BhaW48
L2F1dGgtYWRkcmVzcz48dGl0bGVzPjx0aXRsZT5IZXRlcm9nZW5lb3VzIG5ldHdvcmtzIGRvIG5v
dCBwcm9tb3RlIGNvb3BlcmF0aW9uIHdoZW4gaHVtYW5zIHBsYXkgYSBQcmlzb25lciZhcG9zO3Mg
RGlsZW1tYT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L3BlcmlvZGljYWw+PGFsdC1wZXJpb2RpY2FsPjxmdWxsLXRpdGxlPlAgTmF0
bCBBY2FkIFNjaSBVU0E8L2Z1bGwtdGl0bGU+PGFiYnItMT5QIE5hdGwgQWNhZCBTY2kgVVNBPC9h
YmJyLTE+PC9hbHQtcGVyaW9kaWNhbD48cGFnZXM+MTI5MjItMTI5MjY8L3BhZ2VzPjx2b2x1bWU+
MTA5PC92b2x1bWU+PG51bWJlcj4zMjwvbnVtYmVyPjxrZXl3b3Jkcz48a2V5d29yZD5ldm9sdXRp
b25hcnkgZ2FtZSBkeW5hbWljczwva2V5d29yZD48a2V5d29yZD5uZXR3b3JrIHJlY2lwcm9jaXR5
PC9rZXl3b3JkPjxrZXl3b3JkPmNvbmRpdGlvbmFsIGNvb3BlcmF0aW9uPC9rZXl3b3JkPjxrZXl3
b3JkPmV2b2x1dGlvbmFyeSBnYW1lczwva2V5d29yZD48a2V5d29yZD5wdWJsaWMtZ29vZHM8L2tl
eXdvcmQ+PGtleXdvcmQ+YmVoYXZpb3I8L2tleXdvcmQ+PGtleXdvcmQ+d29ybGQ8L2tleXdvcmQ+
PC9rZXl3b3Jkcz48ZGF0ZXM+PHllYXI+MjAxMjwveWVhcj48cHViLWRhdGVzPjxkYXRlPkF1ZyA3
PC9kYXRlPjwvcHViLWRhdGVzPjwvZGF0ZXM+PGlzYm4+MDAyNy04NDI0PC9pc2JuPjxhY2Nlc3Np
b24tbnVtPldPUzowMDAzMDc1NTE3MDAwMjU8L2FjY2Vzc2lvbi1udW0+PHVybHM+PHJlbGF0ZWQt
dXJscz48dXJsPiZsdDtHbyB0byBJU0kmZ3Q7Oi8vV09TOjAwMDMwNzU1MTcwMDAyNTwvdXJsPjwv
cmVsYXRlZC11cmxzPjwvdXJscz48ZWxlY3Ryb25pYy1yZXNvdXJjZS1udW0+MTAuMTA3My9wbmFz
LjEyMDY2ODExMDk8L2VsZWN0cm9uaWMtcmVzb3VyY2UtbnVtPjxsYW5ndWFnZT5FbmdsaXNoPC9s
YW5ndWFnZT48L3JlY29yZD48L0NpdGU+PENpdGU+PEF1dGhvcj5OaXNoaTwvQXV0aG9yPjxZZWFy
PjIwMTU8L1llYXI+PFJlY051bT43NDQ5PC9SZWNOdW0+PHJlY29yZD48cmVjLW51bWJlcj43NDQ5
PC9yZWMtbnVtYmVyPjxmb3JlaWduLWtleXM+PGtleSBhcHA9IkVOIiBkYi1pZD0iZWR6NXI5ZGFh
YXdyc3dldnN2anh6cHRseDVzYXM1ZHd4ZnZkIiB0aW1lc3RhbXA9IjE0NTc4MDAyNTkiIGd1aWQ9
IjY2MWRlZDk3LTBhNzktNGE4OC05NGQxLWI3YmU2MzI0N2UxZSI+NzQ0OTwva2V5PjwvZm9yZWln
bi1rZXlzPjxyZWYtdHlwZSBuYW1lPSJKb3VybmFsIEFydGljbGUiPjE3PC9yZWYtdHlwZT48Y29u
dHJpYnV0b3JzPjxhdXRob3JzPjxhdXRob3I+TmlzaGksIEEuPC9hdXRob3I+PGF1dGhvcj5TaGly
YWRvLCBILjwvYXV0aG9yPjxhdXRob3I+UmFuZCwgRC4gRy48L2F1dGhvcj48YXV0aG9yPkNocmlz
dGFraXMsIE4uIEEuPC9hdXRob3I+PC9hdXRob3JzPjwvY29udHJpYnV0b3JzPjxhdXRoLWFkZHJl
c3M+WWFsZSBVbml2LCBZYWxlIEluc3QgTmV0d29yayBTY2ksIE5ldyBIYXZlbiwgQ1QgMDY1MjAg
VVNBJiN4RDtZYWxlIFVuaXYsIERlcHQgU29jaW9sLCBOZXcgSGF2ZW4sIENUIDA2NTIwIFVTQSYj
eEQ7WWFsZSBVbml2LCBEZXB0IFBzeWNob2wsIE5ldyBIYXZlbiwgQ1QgMDY1MjAgVVNBJiN4RDtZ
YWxlIFVuaXYsIERlcHQgRWNvbiwgTmV3IEhhdmVuLCBDVCAwNjUyMCBVU0EmI3hEO1lhbGUgVW5p
diwgRGVwdCBFY29sICZhbXA7IEV2b2x1dGlvbmFyeSBCaW9sLCBOZXcgSGF2ZW4sIENUIDA2NTIw
IFVTQSYjeEQ7WWFsZSBVbml2LCBEZXB0IE1lZCwgTmV3IEhhdmVuLCBDVCAwNjUyMCBVU0E8L2F1
dGgtYWRkcmVzcz48dGl0bGVzPjx0aXRsZT5JbmVxdWFsaXR5IGFuZCB2aXNpYmlsaXR5IG9mIHdl
YWx0aCBpbiBleHBlcmltZW50YWwgc29jaWFsIG5ldHdvcmt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yNi00Mjk8L3BhZ2VzPjx2b2x1bWU+NTI2PC92b2x1bWU+
PG51bWJlcj43NTczPC9udW1iZXI+PGtleXdvcmRzPjxrZXl3b3JkPmh1bnRlci1nYXRoZXJlcnM8
L2tleXdvcmQ+PGtleXdvcmQ+cHJvbW90ZSBjb29wZXJhdGlvbjwva2V5d29yZD48a2V5d29yZD5o
dW1hbnM8L2tleXdvcmQ+PGtleXdvcmQ+cHJlZmVyZW5jZXM8L2tleXdvcmQ+PGtleXdvcmQ+YXZl
cnNpb248L2tleXdvcmQ+PC9rZXl3b3Jkcz48ZGF0ZXM+PHllYXI+MjAxNTwveWVhcj48cHViLWRh
dGVzPjxkYXRlPk9jdCAxNTwvZGF0ZT48L3B1Yi1kYXRlcz48L2RhdGVzPjxpc2JuPjAwMjgtMDgz
NjwvaXNibj48YWNjZXNzaW9uLW51bT4yNjM1MjQ2OSA8L2FjY2Vzc2lvbi1udW0+PHVybHM+PHJl
bGF0ZWQtdXJscz48dXJsPiZsdDtHbyB0byBJU0kmZ3Q7Oi8vV09TOjAwMDM2MjczMDIwMDA1MDwv
dXJsPjwvcmVsYXRlZC11cmxzPjwvdXJscz48ZWxlY3Ryb25pYy1yZXNvdXJjZS1udW0+MTAuMTAz
OC9uYXR1cmUxNTM5MjwvZWxlY3Ryb25pYy1yZXNvdXJjZS1udW0+PGxhbmd1YWdlPkVuZ2xpc2g8
L2xhbmd1YWdlPjwvcmVjb3JkPjwvQ2l0ZT48Q2l0ZT48QXV0aG9yPlNoaXJhZG88L0F1dGhvcj48
WWVhcj4yMDEzPC9ZZWFyPjxSZWNOdW0+NDY0NDwvUmVjTnVtPjxyZWNvcmQ+PHJlYy1udW1iZXI+
NDY0NDwvcmVjLW51bWJlcj48Zm9yZWlnbi1rZXlzPjxrZXkgYXBwPSJFTiIgZGItaWQ9ImVkejVy
OWRhYWF3cnN3ZXZzdmp4enB0bHg1c2FzNWR3eGZ2ZCIgdGltZXN0YW1wPSIxMzg2MjIxNzA3IiBn
dWlkPSJmYjUwNWJlNS05YjM5LTQyYTMtYTBmMC05YjY0MDVhZDk1NjgiPjQ2NDQ8L2tleT48L2Zv
cmVpZ24ta2V5cz48cmVmLXR5cGUgbmFtZT0iSm91cm5hbCBBcnRpY2xlIj4xNzwvcmVmLXR5cGU+
PGNvbnRyaWJ1dG9ycz48YXV0aG9ycz48YXV0aG9yPlNoaXJhZG8sIEhpcm9rYXp1PC9hdXRob3I+
PGF1dGhvcj5GdSwgRmVuZzwvYXV0aG9yPjxhdXRob3I+Rm93bGVyLCBKYW1lcyBILjwvYXV0aG9y
PjxhdXRob3I+Q2hyaXN0YWtpcywgTmljaG9sYXMgQS48L2F1dGhvcj48L2F1dGhvcnM+PC9jb250
cmlidXRvcnM+PGF1dGgtYWRkcmVzcz4xXSBDb3Jwb3JhdGUgUiZhbXA7RCwgU29ueSBDb3Jwb3Jh
dGlvbiwgU2hpbmFnYXdhLCBUb2t5byAxNDEtMDAwMSwgSmFwYW4gWzJdIERlcGFydG1lbnQgb2Yg
SGVhbHRoIENhcmUgUG9saWN5LCBIYXJ2YXJkIE1lZGljYWwgU2Nob29sLCBCb3N0b24sIE1hc3Nh
Y2h1c2V0dHMgMDIxMTUsIFVTQS48L2F1dGgtYWRkcmVzcz48dGl0bGVzPjx0aXRsZT5RdWFsaXR5
IHZlcnN1cyBxdWFudGl0eSBvZiBzb2NpYWwgdGllcyBpbiBleHBlcmltZW50YWwgY29vcGVyYXRp
dmUgbmV0d29ya3M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I4MTQ8L3BhZ2VzPjx2
b2x1bWU+NDwvdm9sdW1lPjxkYXRlcz48eWVhcj4yMDEzPC95ZWFyPjwvZGF0ZXM+PGlzYm4+MjA0
MS0xNzIzIChFbGVjdHJvbmljKSYjeEQ7MjA0MS0xNzIzIChMaW5raW5nKTwvaXNibj48YWNjZXNz
aW9uLW51bT4yNDIyNjA3OTwvYWNjZXNzaW9uLW51bT48dXJscz48cmVsYXRlZC11cmxzPjx1cmw+
aHR0cDovL3d3dy5uY2JpLm5sbS5uaWguZ292L3B1Ym1lZC8yNDIyNjA3OTwvdXJsPjwvcmVsYXRl
ZC11cmxzPjwvdXJscz48Y3VzdG9tMj5QTUMzODY4MjM3PC9jdXN0b20yPjxlbGVjdHJvbmljLXJl
c291cmNlLW51bT4xMC4xMDM4L25jb21tczM4MTQ8L2VsZWN0cm9uaWMtcmVzb3VyY2UtbnVtPjwv
cmVjb3JkPjwvQ2l0ZT48Q2l0ZT48QXV0aG9yPlJhbmQ8L0F1dGhvcj48WWVhcj4yMDExPC9ZZWFy
PjxSZWNOdW0+Njc1OTwvUmVjTnVtPjxyZWNvcmQ+PHJlYy1udW1iZXI+Njc1OTwvcmVjLW51bWJl
cj48Zm9yZWlnbi1rZXlzPjxrZXkgYXBwPSJFTiIgZGItaWQ9ImVkejVyOWRhYWF3cnN3ZXZzdmp4
enB0bHg1c2FzNWR3eGZ2ZCIgdGltZXN0YW1wPSIxMzk0MDQ2ODQ3IiBndWlkPSJjZjE4Nzc0Yy0z
NzBhLTQzMzQtYTdkZS0yNTFlNjM3MjVjMGMiPjY3NTk8L2tleT48L2ZvcmVpZ24ta2V5cz48cmVm
LXR5cGUgbmFtZT0iSm91cm5hbCBBcnRpY2xlIj4xNzwvcmVmLXR5cGU+PGNvbnRyaWJ1dG9ycz48
YXV0aG9ycz48YXV0aG9yPlJhbmQsIEQuIEcuPC9hdXRob3I+PGF1dGhvcj5BcmJlc21hbiwgUy48
L2F1dGhvcj48YXV0aG9yPkNocmlzdGFraXMsIE4uIEEuPC9hdXRob3I+PC9hdXRob3JzPjwvY29u
dHJpYnV0b3JzPjxhdXRoLWFkZHJlc3M+Q2hyaXN0YWtpcywgTkEmI3hEO0hhcnZhcmQgVW5pdiwg
SW5zdCBRdWFudGl0YXQgU29jaWFsIFNjaSwgQ2FtYnJpZGdlLCBNQSAwMjEzOCBVU0EmI3hEO0hh
cnZhcmQgVW5pdiwgSW5zdCBRdWFudGl0YXQgU29jaWFsIFNjaSwgQ2FtYnJpZGdlLCBNQSAwMjEz
OCBVU0EmI3hEO0hhcnZhcmQgVW5pdiwgSW5zdCBRdWFudGl0YXQgU29jaWFsIFNjaSwgQ2FtYnJp
ZGdlLCBNQSAwMjEzOCBVU0EmI3hEO0hhcnZhcmQgVW5pdiwgUHJvZ3JhbSBFdm9sdXRpb25hcnkg
RHluYW0sIENhbWJyaWRnZSwgTUEgMDIxMzggVVNBJiN4RDtIYXJ2YXJkIFVuaXYsIERlcHQgUHN5
Y2hvbCwgQ2FtYnJpZGdlLCBNQSAwMjEzOCBVU0EmI3hEO0hhcnZhcmQgVW5pdiwgU2NoIE1lZCwg
RGVwdCBIbHRoIENhcmUgUG9saWN5LCBCb3N0b24sIE1BIDAyMTE1IFVTQSYjeEQ7SGFydmFyZCBV
bml2LCBTY2ggTWVkLCBEZXB0IE1lZCwgQm9zdG9uLCBNQSAwMjExNSBVU0EmI3hEO0hhcnZhcmQg
VW5pdiwgRGVwdCBTb2Npb2wsIENhbWJyaWRnZSwgTUEgMDIxMzggVVNBPC9hdXRoLWFkZHJlc3M+
PHRpdGxlcz48dGl0bGU+RHluYW1pYyBzb2NpYWwgbmV0d29ya3MgcHJvbW90ZSBjb29wZXJhdGlv
biBpbiBleHBlcmltZW50cyB3aXRoIGh1bWFuczwvdGl0bGU+PHNlY29uZGFyeS10aXRsZT5Qcm9j
IE5hdGwgQWNhZCBTY2kgVSBTIEE8L3NlY29uZGFyeS10aXRsZT48YWx0LXRpdGxlPlAgTmF0bCBB
Y2FkIFNjaSBVU0E8L2FsdC10aXRsZT48L3RpdGxlcz48cGVyaW9kaWNhbD48ZnVsbC10aXRsZT5Q
cm9jIE5hdGwgQWNhZCBTY2kgVSBTIEE8L2Z1bGwtdGl0bGU+PC9wZXJpb2RpY2FsPjxhbHQtcGVy
aW9kaWNhbD48ZnVsbC10aXRsZT5QIE5hdGwgQWNhZCBTY2kgVVNBPC9mdWxsLXRpdGxlPjxhYmJy
LTE+UCBOYXRsIEFjYWQgU2NpIFVTQTwvYWJici0xPjwvYWx0LXBlcmlvZGljYWw+PHBhZ2VzPjE5
MTkzLTE5MTk4PC9wYWdlcz48dm9sdW1lPjEwODwvdm9sdW1lPjxudW1iZXI+NDg8L251bWJlcj48
a2V5d29yZHM+PGtleXdvcmQ+Y29sbGVjdGl2ZSBhY3Rpb248L2tleXdvcmQ+PGtleXdvcmQ+ZWNv
bm9taWMgZ2FtZXM8L2tleXdvcmQ+PGtleXdvcmQ+ZXZvbHV0aW9uYXJ5IGdhbWUgdGhlb3J5PC9r
ZXl3b3JkPjxrZXl3b3JkPmhvbW9waGlseTwva2V5d29yZD48a2V5d29yZD5yZWNpcHJvY2l0eTwv
a2V5d29yZD48a2V5d29yZD5wdWJsaWMtZ29vZHMgZ2FtZXM8L2tleXdvcmQ+PGtleXdvcmQ+ZXZv
bHV0aW9uYXJ5IGdhbWVzPC9rZXl3b3JkPjxrZXl3b3JkPmFudGlzb2NpYWwgcHVuaXNobWVudDwv
a2V5d29yZD48a2V5d29yZD5hbHRydWlzdGljIHB1bmlzaG1lbnQ8L2tleXdvcmQ+PGtleXdvcmQ+
Y29zdGx5IHB1bmlzaG1lbnQ8L2tleXdvcmQ+PGtleXdvcmQ+cmVjaXByb2NpdHk8L2tleXdvcmQ+
PGtleXdvcmQ+YmVoYXZpb3I8L2tleXdvcmQ+PGtleXdvcmQ+bW9kZWw8L2tleXdvcmQ+PGtleXdv
cmQ+Y29ldm9sdXRpb248L2tleXdvcmQ+PGtleXdvcmQ+cG9wdWxhdGlvbnM8L2tleXdvcmQ+PC9r
ZXl3b3Jkcz48ZGF0ZXM+PHllYXI+MjAxMTwveWVhcj48cHViLWRhdGVzPjxkYXRlPk5vdiAyOTwv
ZGF0ZT48L3B1Yi1kYXRlcz48L2RhdGVzPjxpc2JuPjAwMjctODQyNDwvaXNibj48YWNjZXNzaW9u
LW51bT4yMjA4NDEwMzwvYWNjZXNzaW9uLW51bT48dXJscz48cmVsYXRlZC11cmxzPjx1cmw+Jmx0
O0dvIHRvIElTSSZndDs6Ly9XT1M6MDAwMjk3NDYzMTAwMDI2PC91cmw+PC9yZWxhdGVkLXVybHM+
PC91cmxzPjxjdXN0b20yPlBNQzMyMjg0NjE8L2N1c3RvbTI+PGVsZWN0cm9uaWMtcmVzb3VyY2Ut
bnVtPjEwLjEwNzMvUG5hcy4xMTA4MjQzMTA4PC9lbGVjdHJvbmljLXJlc291cmNlLW51bT48bGFu
Z3VhZ2U+RW5nbGlzaDwvbGFuZ3VhZ2U+PC9yZWNvcmQ+PC9DaXRlPjwvRW5kTm90ZT4A
</w:fldData>
        </w:fldChar>
      </w:r>
      <w:r w:rsidR="008840B4">
        <w:instrText xml:space="preserve"> ADDIN EN.CITE </w:instrText>
      </w:r>
      <w:r w:rsidR="008840B4">
        <w:fldChar w:fldCharType="begin">
          <w:fldData xml:space="preserve">PEVuZE5vdGU+PENpdGU+PEF1dGhvcj5HcmFjaWEtTGF6YXJvPC9BdXRob3I+PFllYXI+MjAxMjwv
WWVhcj48UmVjTnVtPjczNzk8L1JlY051bT48RGlzcGxheVRleHQ+PHN0eWxlIGZhY2U9InN1cGVy
c2NyaXB0Ij5bMjMsIDEwMS0xMDNdPC9zdHlsZT48L0Rpc3BsYXlUZXh0PjxyZWNvcmQ+PHJlYy1u
dW1iZXI+NzM3OTwvcmVjLW51bWJlcj48Zm9yZWlnbi1rZXlzPjxrZXkgYXBwPSJFTiIgZGItaWQ9
ImVkejVyOWRhYWF3cnN3ZXZzdmp4enB0bHg1c2FzNWR3eGZ2ZCIgdGltZXN0YW1wPSIxNDM4NTAz
MzE1IiBndWlkPSJkNTQ3YjQ5Ny1kNTY5LTRlYzUtOWJmZC1jNzE2MzhiMWRkOGMiPjczNzk8L2tl
eT48L2ZvcmVpZ24ta2V5cz48cmVmLXR5cGUgbmFtZT0iSm91cm5hbCBBcnRpY2xlIj4xNzwvcmVm
LXR5cGU+PGNvbnRyaWJ1dG9ycz48YXV0aG9ycz48YXV0aG9yPkdyYWNpYS1MYXphcm8sIEMuPC9h
dXRob3I+PGF1dGhvcj5GZXJyZXIsIEEuPC9hdXRob3I+PGF1dGhvcj5SdWl6LCBHLjwvYXV0aG9y
PjxhdXRob3I+VGFyYW5jb24sIEEuPC9hdXRob3I+PGF1dGhvcj5DdWVzdGEsIEouIEEuPC9hdXRo
b3I+PGF1dGhvcj5TYW5jaGV6LCBBLjwvYXV0aG9yPjxhdXRob3I+TW9yZW5vLCBZLjwvYXV0aG9y
PjwvYXV0aG9ycz48L2NvbnRyaWJ1dG9ycz48YXV0aC1hZGRyZXNzPlNhbmNoZXosIEEmI3hEO1Vu
aXYgWmFyYWdvemEsIEluc3QgQmlvY29tcHV0YWMgJmFtcDsgRmlzIFNpc3RlbWFzIENvbXBsZWpv
cyBCSUZJLCBaYXJhZ296YSA1MDAxOCwgU3BhaW4mI3hEO1VuaXYgWmFyYWdvemEsIEluc3QgQmlv
Y29tcHV0YWMgJmFtcDsgRmlzIFNpc3RlbWFzIENvbXBsZWpvcyBCSUZJLCBaYXJhZ296YSA1MDAx
OCwgU3BhaW4mI3hEO1VuaXYgWmFyYWdvemEsIEluc3QgQmlvY29tcHV0YWMgJmFtcDsgRmlzIFNp
c3RlbWFzIENvbXBsZWpvcyBCSUZJLCBaYXJhZ296YSA1MDAxOCwgU3BhaW4mI3hEO1VuaXYgWmFy
YWdvemEsIERlcHQgRmlzIFRlb3IsIEUtNTAwMDkgWmFyYWdvemEsIFNwYWluJiN4RDtVbml2IENh
cmxvcyBJSUkgTWFkcmlkLCBEZXB0IE1hdGVtYXQsIEdJU0MsIE1hZHJpZCAyODkxMSwgU3BhaW48
L2F1dGgtYWRkcmVzcz48dGl0bGVzPjx0aXRsZT5IZXRlcm9nZW5lb3VzIG5ldHdvcmtzIGRvIG5v
dCBwcm9tb3RlIGNvb3BlcmF0aW9uIHdoZW4gaHVtYW5zIHBsYXkgYSBQcmlzb25lciZhcG9zO3Mg
RGlsZW1tYTwvdGl0bGU+PHNlY29uZGFyeS10aXRsZT5Qcm9jZWVkaW5ncyBvZiB0aGUgTmF0aW9u
YWwgQWNhZGVteSBvZiBTY2llbmNlcyBvZiB0aGUgVW5pdGVkIFN0YXRlcyBvZiBBbWVyaWNhPC9z
ZWNvbmRhcnktdGl0bGU+PGFsdC10aXRsZT5QIE5hdGwgQWNhZCBTY2kgVVNBPC9hbHQtdGl0bGU+
PC90aXRsZXM+PHBlcmlvZGljYWw+PGZ1bGwtdGl0bGU+UHJvY2VlZGluZ3Mgb2YgdGhlIE5hdGlv
bmFsIEFjYWRlbXkgb2YgU2NpZW5jZXMgb2YgdGhlIFVuaXRlZCBTdGF0ZXMgb2YgQW1lcmljYTwv
ZnVsbC10aXRsZT48L3BlcmlvZGljYWw+PGFsdC1wZXJpb2RpY2FsPjxmdWxsLXRpdGxlPlAgTmF0
bCBBY2FkIFNjaSBVU0E8L2Z1bGwtdGl0bGU+PGFiYnItMT5QIE5hdGwgQWNhZCBTY2kgVVNBPC9h
YmJyLTE+PC9hbHQtcGVyaW9kaWNhbD48cGFnZXM+MTI5MjItMTI5MjY8L3BhZ2VzPjx2b2x1bWU+
MTA5PC92b2x1bWU+PG51bWJlcj4zMjwvbnVtYmVyPjxrZXl3b3Jkcz48a2V5d29yZD5ldm9sdXRp
b25hcnkgZ2FtZSBkeW5hbWljczwva2V5d29yZD48a2V5d29yZD5uZXR3b3JrIHJlY2lwcm9jaXR5
PC9rZXl3b3JkPjxrZXl3b3JkPmNvbmRpdGlvbmFsIGNvb3BlcmF0aW9uPC9rZXl3b3JkPjxrZXl3
b3JkPmV2b2x1dGlvbmFyeSBnYW1lczwva2V5d29yZD48a2V5d29yZD5wdWJsaWMtZ29vZHM8L2tl
eXdvcmQ+PGtleXdvcmQ+YmVoYXZpb3I8L2tleXdvcmQ+PGtleXdvcmQ+d29ybGQ8L2tleXdvcmQ+
PC9rZXl3b3Jkcz48ZGF0ZXM+PHllYXI+MjAxMjwveWVhcj48cHViLWRhdGVzPjxkYXRlPkF1ZyA3
PC9kYXRlPjwvcHViLWRhdGVzPjwvZGF0ZXM+PGlzYm4+MDAyNy04NDI0PC9pc2JuPjxhY2Nlc3Np
b24tbnVtPldPUzowMDAzMDc1NTE3MDAwMjU8L2FjY2Vzc2lvbi1udW0+PHVybHM+PHJlbGF0ZWQt
dXJscz48dXJsPiZsdDtHbyB0byBJU0kmZ3Q7Oi8vV09TOjAwMDMwNzU1MTcwMDAyNTwvdXJsPjwv
cmVsYXRlZC11cmxzPjwvdXJscz48ZWxlY3Ryb25pYy1yZXNvdXJjZS1udW0+MTAuMTA3My9wbmFz
LjEyMDY2ODExMDk8L2VsZWN0cm9uaWMtcmVzb3VyY2UtbnVtPjxsYW5ndWFnZT5FbmdsaXNoPC9s
YW5ndWFnZT48L3JlY29yZD48L0NpdGU+PENpdGU+PEF1dGhvcj5OaXNoaTwvQXV0aG9yPjxZZWFy
PjIwMTU8L1llYXI+PFJlY051bT43NDQ5PC9SZWNOdW0+PHJlY29yZD48cmVjLW51bWJlcj43NDQ5
PC9yZWMtbnVtYmVyPjxmb3JlaWduLWtleXM+PGtleSBhcHA9IkVOIiBkYi1pZD0iZWR6NXI5ZGFh
YXdyc3dldnN2anh6cHRseDVzYXM1ZHd4ZnZkIiB0aW1lc3RhbXA9IjE0NTc4MDAyNTkiIGd1aWQ9
IjY2MWRlZDk3LTBhNzktNGE4OC05NGQxLWI3YmU2MzI0N2UxZSI+NzQ0OTwva2V5PjwvZm9yZWln
bi1rZXlzPjxyZWYtdHlwZSBuYW1lPSJKb3VybmFsIEFydGljbGUiPjE3PC9yZWYtdHlwZT48Y29u
dHJpYnV0b3JzPjxhdXRob3JzPjxhdXRob3I+TmlzaGksIEEuPC9hdXRob3I+PGF1dGhvcj5TaGly
YWRvLCBILjwvYXV0aG9yPjxhdXRob3I+UmFuZCwgRC4gRy48L2F1dGhvcj48YXV0aG9yPkNocmlz
dGFraXMsIE4uIEEuPC9hdXRob3I+PC9hdXRob3JzPjwvY29udHJpYnV0b3JzPjxhdXRoLWFkZHJl
c3M+WWFsZSBVbml2LCBZYWxlIEluc3QgTmV0d29yayBTY2ksIE5ldyBIYXZlbiwgQ1QgMDY1MjAg
VVNBJiN4RDtZYWxlIFVuaXYsIERlcHQgU29jaW9sLCBOZXcgSGF2ZW4sIENUIDA2NTIwIFVTQSYj
eEQ7WWFsZSBVbml2LCBEZXB0IFBzeWNob2wsIE5ldyBIYXZlbiwgQ1QgMDY1MjAgVVNBJiN4RDtZ
YWxlIFVuaXYsIERlcHQgRWNvbiwgTmV3IEhhdmVuLCBDVCAwNjUyMCBVU0EmI3hEO1lhbGUgVW5p
diwgRGVwdCBFY29sICZhbXA7IEV2b2x1dGlvbmFyeSBCaW9sLCBOZXcgSGF2ZW4sIENUIDA2NTIw
IFVTQSYjeEQ7WWFsZSBVbml2LCBEZXB0IE1lZCwgTmV3IEhhdmVuLCBDVCAwNjUyMCBVU0E8L2F1
dGgtYWRkcmVzcz48dGl0bGVzPjx0aXRsZT5JbmVxdWFsaXR5IGFuZCB2aXNpYmlsaXR5IG9mIHdl
YWx0aCBpbiBleHBlcmltZW50YWwgc29jaWFsIG5ldHdvcmt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yNi00Mjk8L3BhZ2VzPjx2b2x1bWU+NTI2PC92b2x1bWU+
PG51bWJlcj43NTczPC9udW1iZXI+PGtleXdvcmRzPjxrZXl3b3JkPmh1bnRlci1nYXRoZXJlcnM8
L2tleXdvcmQ+PGtleXdvcmQ+cHJvbW90ZSBjb29wZXJhdGlvbjwva2V5d29yZD48a2V5d29yZD5o
dW1hbnM8L2tleXdvcmQ+PGtleXdvcmQ+cHJlZmVyZW5jZXM8L2tleXdvcmQ+PGtleXdvcmQ+YXZl
cnNpb248L2tleXdvcmQ+PC9rZXl3b3Jkcz48ZGF0ZXM+PHllYXI+MjAxNTwveWVhcj48cHViLWRh
dGVzPjxkYXRlPk9jdCAxNTwvZGF0ZT48L3B1Yi1kYXRlcz48L2RhdGVzPjxpc2JuPjAwMjgtMDgz
NjwvaXNibj48YWNjZXNzaW9uLW51bT4yNjM1MjQ2OSA8L2FjY2Vzc2lvbi1udW0+PHVybHM+PHJl
bGF0ZWQtdXJscz48dXJsPiZsdDtHbyB0byBJU0kmZ3Q7Oi8vV09TOjAwMDM2MjczMDIwMDA1MDwv
dXJsPjwvcmVsYXRlZC11cmxzPjwvdXJscz48ZWxlY3Ryb25pYy1yZXNvdXJjZS1udW0+MTAuMTAz
OC9uYXR1cmUxNTM5MjwvZWxlY3Ryb25pYy1yZXNvdXJjZS1udW0+PGxhbmd1YWdlPkVuZ2xpc2g8
L2xhbmd1YWdlPjwvcmVjb3JkPjwvQ2l0ZT48Q2l0ZT48QXV0aG9yPlNoaXJhZG88L0F1dGhvcj48
WWVhcj4yMDEzPC9ZZWFyPjxSZWNOdW0+NDY0NDwvUmVjTnVtPjxyZWNvcmQ+PHJlYy1udW1iZXI+
NDY0NDwvcmVjLW51bWJlcj48Zm9yZWlnbi1rZXlzPjxrZXkgYXBwPSJFTiIgZGItaWQ9ImVkejVy
OWRhYWF3cnN3ZXZzdmp4enB0bHg1c2FzNWR3eGZ2ZCIgdGltZXN0YW1wPSIxMzg2MjIxNzA3IiBn
dWlkPSJmYjUwNWJlNS05YjM5LTQyYTMtYTBmMC05YjY0MDVhZDk1NjgiPjQ2NDQ8L2tleT48L2Zv
cmVpZ24ta2V5cz48cmVmLXR5cGUgbmFtZT0iSm91cm5hbCBBcnRpY2xlIj4xNzwvcmVmLXR5cGU+
PGNvbnRyaWJ1dG9ycz48YXV0aG9ycz48YXV0aG9yPlNoaXJhZG8sIEhpcm9rYXp1PC9hdXRob3I+
PGF1dGhvcj5GdSwgRmVuZzwvYXV0aG9yPjxhdXRob3I+Rm93bGVyLCBKYW1lcyBILjwvYXV0aG9y
PjxhdXRob3I+Q2hyaXN0YWtpcywgTmljaG9sYXMgQS48L2F1dGhvcj48L2F1dGhvcnM+PC9jb250
cmlidXRvcnM+PGF1dGgtYWRkcmVzcz4xXSBDb3Jwb3JhdGUgUiZhbXA7RCwgU29ueSBDb3Jwb3Jh
dGlvbiwgU2hpbmFnYXdhLCBUb2t5byAxNDEtMDAwMSwgSmFwYW4gWzJdIERlcGFydG1lbnQgb2Yg
SGVhbHRoIENhcmUgUG9saWN5LCBIYXJ2YXJkIE1lZGljYWwgU2Nob29sLCBCb3N0b24sIE1hc3Nh
Y2h1c2V0dHMgMDIxMTUsIFVTQS48L2F1dGgtYWRkcmVzcz48dGl0bGVzPjx0aXRsZT5RdWFsaXR5
IHZlcnN1cyBxdWFudGl0eSBvZiBzb2NpYWwgdGllcyBpbiBleHBlcmltZW50YWwgY29vcGVyYXRp
dmUgbmV0d29ya3M8L3RpdGxlPjxzZWNvbmRhcnktdGl0bGU+TmF0IENvbW11bjwvc2Vjb25kYXJ5
LXRpdGxlPjxhbHQtdGl0bGU+TmF0dXJlIGNvbW11bmljYXRpb25zPC9hbHQtdGl0bGU+PC90aXRs
ZXM+PHBlcmlvZGljYWw+PGZ1bGwtdGl0bGU+TmF0IENvbW11bjwvZnVsbC10aXRsZT48YWJici0x
Pk5hdHVyZSBjb21tdW5pY2F0aW9uczwvYWJici0xPjwvcGVyaW9kaWNhbD48YWx0LXBlcmlvZGlj
YWw+PGZ1bGwtdGl0bGU+TmF0IENvbW11bjwvZnVsbC10aXRsZT48YWJici0xPk5hdHVyZSBjb21t
dW5pY2F0aW9uczwvYWJici0xPjwvYWx0LXBlcmlvZGljYWw+PHBhZ2VzPjI4MTQ8L3BhZ2VzPjx2
b2x1bWU+NDwvdm9sdW1lPjxkYXRlcz48eWVhcj4yMDEzPC95ZWFyPjwvZGF0ZXM+PGlzYm4+MjA0
MS0xNzIzIChFbGVjdHJvbmljKSYjeEQ7MjA0MS0xNzIzIChMaW5raW5nKTwvaXNibj48YWNjZXNz
aW9uLW51bT4yNDIyNjA3OTwvYWNjZXNzaW9uLW51bT48dXJscz48cmVsYXRlZC11cmxzPjx1cmw+
aHR0cDovL3d3dy5uY2JpLm5sbS5uaWguZ292L3B1Ym1lZC8yNDIyNjA3OTwvdXJsPjwvcmVsYXRl
ZC11cmxzPjwvdXJscz48Y3VzdG9tMj5QTUMzODY4MjM3PC9jdXN0b20yPjxlbGVjdHJvbmljLXJl
c291cmNlLW51bT4xMC4xMDM4L25jb21tczM4MTQ8L2VsZWN0cm9uaWMtcmVzb3VyY2UtbnVtPjwv
cmVjb3JkPjwvQ2l0ZT48Q2l0ZT48QXV0aG9yPlJhbmQ8L0F1dGhvcj48WWVhcj4yMDExPC9ZZWFy
PjxSZWNOdW0+Njc1OTwvUmVjTnVtPjxyZWNvcmQ+PHJlYy1udW1iZXI+Njc1OTwvcmVjLW51bWJl
cj48Zm9yZWlnbi1rZXlzPjxrZXkgYXBwPSJFTiIgZGItaWQ9ImVkejVyOWRhYWF3cnN3ZXZzdmp4
enB0bHg1c2FzNWR3eGZ2ZCIgdGltZXN0YW1wPSIxMzk0MDQ2ODQ3IiBndWlkPSJjZjE4Nzc0Yy0z
NzBhLTQzMzQtYTdkZS0yNTFlNjM3MjVjMGMiPjY3NTk8L2tleT48L2ZvcmVpZ24ta2V5cz48cmVm
LXR5cGUgbmFtZT0iSm91cm5hbCBBcnRpY2xlIj4xNzwvcmVmLXR5cGU+PGNvbnRyaWJ1dG9ycz48
YXV0aG9ycz48YXV0aG9yPlJhbmQsIEQuIEcuPC9hdXRob3I+PGF1dGhvcj5BcmJlc21hbiwgUy48
L2F1dGhvcj48YXV0aG9yPkNocmlzdGFraXMsIE4uIEEuPC9hdXRob3I+PC9hdXRob3JzPjwvY29u
dHJpYnV0b3JzPjxhdXRoLWFkZHJlc3M+Q2hyaXN0YWtpcywgTkEmI3hEO0hhcnZhcmQgVW5pdiwg
SW5zdCBRdWFudGl0YXQgU29jaWFsIFNjaSwgQ2FtYnJpZGdlLCBNQSAwMjEzOCBVU0EmI3hEO0hh
cnZhcmQgVW5pdiwgSW5zdCBRdWFudGl0YXQgU29jaWFsIFNjaSwgQ2FtYnJpZGdlLCBNQSAwMjEz
OCBVU0EmI3hEO0hhcnZhcmQgVW5pdiwgSW5zdCBRdWFudGl0YXQgU29jaWFsIFNjaSwgQ2FtYnJp
ZGdlLCBNQSAwMjEzOCBVU0EmI3hEO0hhcnZhcmQgVW5pdiwgUHJvZ3JhbSBFdm9sdXRpb25hcnkg
RHluYW0sIENhbWJyaWRnZSwgTUEgMDIxMzggVVNBJiN4RDtIYXJ2YXJkIFVuaXYsIERlcHQgUHN5
Y2hvbCwgQ2FtYnJpZGdlLCBNQSAwMjEzOCBVU0EmI3hEO0hhcnZhcmQgVW5pdiwgU2NoIE1lZCwg
RGVwdCBIbHRoIENhcmUgUG9saWN5LCBCb3N0b24sIE1BIDAyMTE1IFVTQSYjeEQ7SGFydmFyZCBV
bml2LCBTY2ggTWVkLCBEZXB0IE1lZCwgQm9zdG9uLCBNQSAwMjExNSBVU0EmI3hEO0hhcnZhcmQg
VW5pdiwgRGVwdCBTb2Npb2wsIENhbWJyaWRnZSwgTUEgMDIxMzggVVNBPC9hdXRoLWFkZHJlc3M+
PHRpdGxlcz48dGl0bGU+RHluYW1pYyBzb2NpYWwgbmV0d29ya3MgcHJvbW90ZSBjb29wZXJhdGlv
biBpbiBleHBlcmltZW50cyB3aXRoIGh1bWFuczwvdGl0bGU+PHNlY29uZGFyeS10aXRsZT5Qcm9j
IE5hdGwgQWNhZCBTY2kgVSBTIEE8L3NlY29uZGFyeS10aXRsZT48YWx0LXRpdGxlPlAgTmF0bCBB
Y2FkIFNjaSBVU0E8L2FsdC10aXRsZT48L3RpdGxlcz48cGVyaW9kaWNhbD48ZnVsbC10aXRsZT5Q
cm9jIE5hdGwgQWNhZCBTY2kgVSBTIEE8L2Z1bGwtdGl0bGU+PC9wZXJpb2RpY2FsPjxhbHQtcGVy
aW9kaWNhbD48ZnVsbC10aXRsZT5QIE5hdGwgQWNhZCBTY2kgVVNBPC9mdWxsLXRpdGxlPjxhYmJy
LTE+UCBOYXRsIEFjYWQgU2NpIFVTQTwvYWJici0xPjwvYWx0LXBlcmlvZGljYWw+PHBhZ2VzPjE5
MTkzLTE5MTk4PC9wYWdlcz48dm9sdW1lPjEwODwvdm9sdW1lPjxudW1iZXI+NDg8L251bWJlcj48
a2V5d29yZHM+PGtleXdvcmQ+Y29sbGVjdGl2ZSBhY3Rpb248L2tleXdvcmQ+PGtleXdvcmQ+ZWNv
bm9taWMgZ2FtZXM8L2tleXdvcmQ+PGtleXdvcmQ+ZXZvbHV0aW9uYXJ5IGdhbWUgdGhlb3J5PC9r
ZXl3b3JkPjxrZXl3b3JkPmhvbW9waGlseTwva2V5d29yZD48a2V5d29yZD5yZWNpcHJvY2l0eTwv
a2V5d29yZD48a2V5d29yZD5wdWJsaWMtZ29vZHMgZ2FtZXM8L2tleXdvcmQ+PGtleXdvcmQ+ZXZv
bHV0aW9uYXJ5IGdhbWVzPC9rZXl3b3JkPjxrZXl3b3JkPmFudGlzb2NpYWwgcHVuaXNobWVudDwv
a2V5d29yZD48a2V5d29yZD5hbHRydWlzdGljIHB1bmlzaG1lbnQ8L2tleXdvcmQ+PGtleXdvcmQ+
Y29zdGx5IHB1bmlzaG1lbnQ8L2tleXdvcmQ+PGtleXdvcmQ+cmVjaXByb2NpdHk8L2tleXdvcmQ+
PGtleXdvcmQ+YmVoYXZpb3I8L2tleXdvcmQ+PGtleXdvcmQ+bW9kZWw8L2tleXdvcmQ+PGtleXdv
cmQ+Y29ldm9sdXRpb248L2tleXdvcmQ+PGtleXdvcmQ+cG9wdWxhdGlvbnM8L2tleXdvcmQ+PC9r
ZXl3b3Jkcz48ZGF0ZXM+PHllYXI+MjAxMTwveWVhcj48cHViLWRhdGVzPjxkYXRlPk5vdiAyOTwv
ZGF0ZT48L3B1Yi1kYXRlcz48L2RhdGVzPjxpc2JuPjAwMjctODQyNDwvaXNibj48YWNjZXNzaW9u
LW51bT4yMjA4NDEwMzwvYWNjZXNzaW9uLW51bT48dXJscz48cmVsYXRlZC11cmxzPjx1cmw+Jmx0
O0dvIHRvIElTSSZndDs6Ly9XT1M6MDAwMjk3NDYzMTAwMDI2PC91cmw+PC9yZWxhdGVkLXVybHM+
PC91cmxzPjxjdXN0b20yPlBNQzMyMjg0NjE8L2N1c3RvbTI+PGVsZWN0cm9uaWMtcmVzb3VyY2Ut
bnVtPjEwLjEwNzMvUG5hcy4xMTA4MjQzMTA4PC9lbGVjdHJvbmljLXJlc291cmNlLW51bT48bGFu
Z3VhZ2U+RW5nbGlzaDwvbGFuZ3VhZ2U+PC9yZWNvcmQ+PC9DaXRlPjwvRW5kTm90ZT4A
</w:fldData>
        </w:fldChar>
      </w:r>
      <w:r w:rsidR="008840B4">
        <w:instrText xml:space="preserve"> ADDIN EN.CITE.DATA </w:instrText>
      </w:r>
      <w:r w:rsidR="008840B4">
        <w:fldChar w:fldCharType="end"/>
      </w:r>
      <w:r w:rsidR="00392427">
        <w:fldChar w:fldCharType="separate"/>
      </w:r>
      <w:r w:rsidR="008840B4" w:rsidRPr="008840B4">
        <w:rPr>
          <w:noProof/>
          <w:vertAlign w:val="superscript"/>
        </w:rPr>
        <w:t>[23, 101-103]</w:t>
      </w:r>
      <w:r w:rsidR="00392427">
        <w:fldChar w:fldCharType="end"/>
      </w:r>
      <w:r w:rsidR="00392427">
        <w:t xml:space="preserve">. Subjects were </w:t>
      </w:r>
      <w:r w:rsidR="00390D3B">
        <w:t xml:space="preserve">initially </w:t>
      </w:r>
      <w:r w:rsidR="00392427">
        <w:t xml:space="preserve">connected to an </w:t>
      </w:r>
      <w:r w:rsidR="00392427" w:rsidRPr="00D4606D">
        <w:t xml:space="preserve">average of </w:t>
      </w:r>
      <w:r w:rsidR="003E3708" w:rsidRPr="00D4606D">
        <w:t>4</w:t>
      </w:r>
      <w:r w:rsidR="00392427" w:rsidRPr="00D4606D">
        <w:t>.</w:t>
      </w:r>
      <w:r w:rsidR="003E3708" w:rsidRPr="00D4606D">
        <w:t>5</w:t>
      </w:r>
      <w:r w:rsidR="00392427" w:rsidRPr="00D4606D">
        <w:t xml:space="preserve"> neighbors (</w:t>
      </w:r>
      <w:proofErr w:type="spellStart"/>
      <w:r w:rsidR="00392427" w:rsidRPr="00D4606D">
        <w:t>s.</w:t>
      </w:r>
      <w:r w:rsidR="003E3708" w:rsidRPr="00D4606D">
        <w:t>e</w:t>
      </w:r>
      <w:r w:rsidR="00392427" w:rsidRPr="00D4606D">
        <w:t>.</w:t>
      </w:r>
      <w:proofErr w:type="spellEnd"/>
      <w:r w:rsidR="00392427" w:rsidRPr="00D4606D">
        <w:t xml:space="preserve"> = </w:t>
      </w:r>
      <w:r w:rsidR="003E3708" w:rsidRPr="00D4606D">
        <w:t>0.14</w:t>
      </w:r>
      <w:r w:rsidR="00392427" w:rsidRPr="00D4606D">
        <w:t>). To artificially</w:t>
      </w:r>
      <w:r w:rsidR="00392427">
        <w:t xml:space="preserve"> generate a</w:t>
      </w:r>
      <w:r w:rsidR="00390D3B">
        <w:t xml:space="preserve"> rich-poor</w:t>
      </w:r>
      <w:r w:rsidR="00D25154">
        <w:t xml:space="preserve"> g</w:t>
      </w:r>
      <w:r w:rsidR="00390D3B">
        <w:t>ap</w:t>
      </w:r>
      <w:r w:rsidR="00392427">
        <w:t>, we randomly assigned subjects</w:t>
      </w:r>
      <w:r w:rsidR="006637C6">
        <w:t xml:space="preserve"> to</w:t>
      </w:r>
      <w:r w:rsidR="00392427">
        <w:t xml:space="preserve"> either an initial endowment of 1</w:t>
      </w:r>
      <w:r w:rsidR="00476169">
        <w:t>,</w:t>
      </w:r>
      <w:r w:rsidR="00392427">
        <w:t>150 “units” (</w:t>
      </w:r>
      <w:r w:rsidR="00A04E85">
        <w:t xml:space="preserve">the </w:t>
      </w:r>
      <w:r w:rsidR="00392427">
        <w:t xml:space="preserve">in-game wealth of </w:t>
      </w:r>
      <w:r w:rsidR="00A04E85">
        <w:t xml:space="preserve">the </w:t>
      </w:r>
      <w:r w:rsidR="00392427">
        <w:t xml:space="preserve">initially rich subjects) or that of 200 units (that of </w:t>
      </w:r>
      <w:r w:rsidR="00A04E85">
        <w:t xml:space="preserve">the </w:t>
      </w:r>
      <w:r w:rsidR="00392427">
        <w:t xml:space="preserve">initially poor subjects) </w:t>
      </w:r>
      <w:r w:rsidR="00392427">
        <w:fldChar w:fldCharType="begin"/>
      </w:r>
      <w:r w:rsidR="008840B4">
        <w:instrText xml:space="preserve"> ADDIN EN.CITE &lt;EndNote&gt;&lt;Cite&gt;&lt;Author&gt;Nishi&lt;/Author&gt;&lt;Year&gt;2015&lt;/Year&gt;&lt;RecNum&gt;7449&lt;/RecNum&gt;&lt;DisplayText&gt;&lt;style face="superscript"&gt;[23]&lt;/style&gt;&lt;/DisplayText&gt;&lt;record&gt;&lt;rec-number&gt;7449&lt;/rec-number&gt;&lt;foreign-keys&gt;&lt;key app="EN" db-id="edz5r9daaawrswevsvjxzptlx5sas5dwxfvd" timestamp="1457800259" guid="661ded97-0a79-4a88-94d1-b7be63247e1e"&gt;7449&lt;/key&gt;&lt;/foreign-keys&gt;&lt;ref-type name="Journal Article"&gt;17&lt;/ref-type&gt;&lt;contributors&gt;&lt;authors&gt;&lt;author&gt;Nishi, A.&lt;/author&gt;&lt;author&gt;Shirado, H.&lt;/author&gt;&lt;author&gt;Rand, D. G.&lt;/author&gt;&lt;author&gt;Christakis, N. A.&lt;/author&gt;&lt;/authors&gt;&lt;/contributors&gt;&lt;auth-address&gt;Yale Univ, Yale Inst Network Sci, New Haven, CT 06520 USA&amp;#xD;Yale Univ, Dept Sociol, New Haven, CT 06520 USA&amp;#xD;Yale Univ, Dept Psychol, New Haven, CT 06520 USA&amp;#xD;Yale Univ, Dept Econ, New Haven, CT 06520 USA&amp;#xD;Yale Univ, Dept Ecol &amp;amp; Evolutionary Biol, New Haven, CT 06520 USA&amp;#xD;Yale Univ, Dept Med, New Haven, CT 06520 USA&lt;/auth-address&gt;&lt;titles&gt;&lt;title&gt;Inequality and visibility of wealth in experimental social networks&lt;/title&gt;&lt;secondary-title&gt;Nature&lt;/secondary-title&gt;&lt;alt-title&gt;Nature&lt;/alt-title&gt;&lt;/titles&gt;&lt;periodical&gt;&lt;full-title&gt;Nature&lt;/full-title&gt;&lt;/periodical&gt;&lt;alt-periodical&gt;&lt;full-title&gt;Nature&lt;/full-title&gt;&lt;/alt-periodical&gt;&lt;pages&gt;426-429&lt;/pages&gt;&lt;volume&gt;526&lt;/volume&gt;&lt;number&gt;7573&lt;/number&gt;&lt;keywords&gt;&lt;keyword&gt;hunter-gatherers&lt;/keyword&gt;&lt;keyword&gt;promote cooperation&lt;/keyword&gt;&lt;keyword&gt;humans&lt;/keyword&gt;&lt;keyword&gt;preferences&lt;/keyword&gt;&lt;keyword&gt;aversion&lt;/keyword&gt;&lt;/keywords&gt;&lt;dates&gt;&lt;year&gt;2015&lt;/year&gt;&lt;pub-dates&gt;&lt;date&gt;Oct 15&lt;/date&gt;&lt;/pub-dates&gt;&lt;/dates&gt;&lt;isbn&gt;0028-0836&lt;/isbn&gt;&lt;accession-num&gt;26352469 &lt;/accession-num&gt;&lt;urls&gt;&lt;related-urls&gt;&lt;url&gt;&amp;lt;Go to ISI&amp;gt;://WOS:000362730200050&lt;/url&gt;&lt;/related-urls&gt;&lt;/urls&gt;&lt;electronic-resource-num&gt;10.1038/nature15392&lt;/electronic-resource-num&gt;&lt;language&gt;English&lt;/language&gt;&lt;/record&gt;&lt;/Cite&gt;&lt;/EndNote&gt;</w:instrText>
      </w:r>
      <w:r w:rsidR="00392427">
        <w:fldChar w:fldCharType="separate"/>
      </w:r>
      <w:r w:rsidR="008840B4" w:rsidRPr="008840B4">
        <w:rPr>
          <w:noProof/>
          <w:vertAlign w:val="superscript"/>
        </w:rPr>
        <w:t>[23]</w:t>
      </w:r>
      <w:r w:rsidR="00392427">
        <w:fldChar w:fldCharType="end"/>
      </w:r>
      <w:r w:rsidR="00392427">
        <w:t xml:space="preserve">. Initially </w:t>
      </w:r>
      <w:r w:rsidR="00860FCC">
        <w:t>“</w:t>
      </w:r>
      <w:r w:rsidR="00392427">
        <w:t>rich</w:t>
      </w:r>
      <w:r w:rsidR="00860FCC">
        <w:t>”</w:t>
      </w:r>
      <w:r w:rsidR="00392427">
        <w:t xml:space="preserve"> subjects were not necessarily rich in their real life. The ratio of the rich </w:t>
      </w:r>
      <w:r>
        <w:t xml:space="preserve">to </w:t>
      </w:r>
      <w:r w:rsidR="00392427">
        <w:t xml:space="preserve">the poor was 3:7, so that the expected value of the Gini coefficient </w:t>
      </w:r>
      <w:r w:rsidR="00392427">
        <w:fldChar w:fldCharType="begin"/>
      </w:r>
      <w:r w:rsidR="008840B4">
        <w:instrText xml:space="preserve"> ADDIN EN.CITE &lt;EndNote&gt;&lt;Cite&gt;&lt;Author&gt;Allison&lt;/Author&gt;&lt;Year&gt;1978&lt;/Year&gt;&lt;RecNum&gt;6962&lt;/RecNum&gt;&lt;DisplayText&gt;&lt;style face="superscript"&gt;[70]&lt;/style&gt;&lt;/DisplayText&gt;&lt;record&gt;&lt;rec-number&gt;6962&lt;/rec-number&gt;&lt;foreign-keys&gt;&lt;key app="EN" db-id="edz5r9daaawrswevsvjxzptlx5sas5dwxfvd" timestamp="1403563422" guid="201c6c2f-a9ae-4d95-83e5-4e719e48e3e3"&gt;6962&lt;/key&gt;&lt;/foreign-keys&gt;&lt;ref-type name="Journal Article"&gt;17&lt;/ref-type&gt;&lt;contributors&gt;&lt;authors&gt;&lt;author&gt;Allison, Paul D.&lt;/author&gt;&lt;/authors&gt;&lt;/contributors&gt;&lt;auth-address&gt;Allison, Pd&amp;#xD;Cornell Univ,Ithaca,Ny 14853, USA&amp;#xD;Cornell Univ,Ithaca,Ny 14853, USA&lt;/auth-address&gt;&lt;titles&gt;&lt;title&gt;Measures of Inequality&lt;/title&gt;&lt;secondary-title&gt;American Sociological Review&lt;/secondary-title&gt;&lt;alt-title&gt;Am Sociol Rev&lt;/alt-title&gt;&lt;/titles&gt;&lt;periodical&gt;&lt;full-title&gt;American Sociological Review&lt;/full-title&gt;&lt;/periodical&gt;&lt;pages&gt;865-880&lt;/pages&gt;&lt;volume&gt;43&lt;/volume&gt;&lt;number&gt;6&lt;/number&gt;&lt;dates&gt;&lt;year&gt;1978&lt;/year&gt;&lt;/dates&gt;&lt;urls&gt;&lt;related-urls&gt;&lt;url&gt;&amp;lt;Go to ISI&amp;gt;://WOS:A1978GA02500006&lt;/url&gt;&lt;/related-urls&gt;&lt;/urls&gt;&lt;language&gt;English&lt;/language&gt;&lt;/record&gt;&lt;/Cite&gt;&lt;/EndNote&gt;</w:instrText>
      </w:r>
      <w:r w:rsidR="00392427">
        <w:fldChar w:fldCharType="separate"/>
      </w:r>
      <w:r w:rsidR="008840B4" w:rsidRPr="008840B4">
        <w:rPr>
          <w:noProof/>
          <w:vertAlign w:val="superscript"/>
        </w:rPr>
        <w:t>[70]</w:t>
      </w:r>
      <w:r w:rsidR="00392427">
        <w:fldChar w:fldCharType="end"/>
      </w:r>
      <w:r w:rsidR="00392427">
        <w:t xml:space="preserve"> before a game started </w:t>
      </w:r>
      <w:r w:rsidR="00F77AF8">
        <w:t>(</w:t>
      </w:r>
      <w:r w:rsidR="003F65E6">
        <w:t xml:space="preserve">at </w:t>
      </w:r>
      <w:r w:rsidR="00F77AF8">
        <w:t xml:space="preserve">round 0) </w:t>
      </w:r>
      <w:r w:rsidR="00392427">
        <w:t>was 0.4</w:t>
      </w:r>
      <w:r w:rsidR="009A4C75">
        <w:t xml:space="preserve"> </w:t>
      </w:r>
      <w:r w:rsidR="000B2410">
        <w:fldChar w:fldCharType="begin"/>
      </w:r>
      <w:r w:rsidR="008840B4">
        <w:instrText xml:space="preserve"> ADDIN EN.CITE &lt;EndNote&gt;&lt;Cite&gt;&lt;Author&gt;World Bank Open Data&lt;/Author&gt;&lt;Year&gt;2022&lt;/Year&gt;&lt;RecNum&gt;8646&lt;/RecNum&gt;&lt;DisplayText&gt;&lt;style face="superscript"&gt;[71]&lt;/style&gt;&lt;/DisplayText&gt;&lt;record&gt;&lt;rec-number&gt;8646&lt;/rec-number&gt;&lt;foreign-keys&gt;&lt;key app="EN" db-id="edz5r9daaawrswevsvjxzptlx5sas5dwxfvd" timestamp="1656899902" guid="71ef1193-a41e-4ee0-a2e7-2fd0744c777a"&gt;8646&lt;/key&gt;&lt;/foreign-keys&gt;&lt;ref-type name="Journal Article"&gt;17&lt;/ref-type&gt;&lt;contributors&gt;&lt;authors&gt;&lt;author&gt;World Bank Open Data,,&lt;/author&gt;&lt;/authors&gt;&lt;/contributors&gt;&lt;titles&gt;&lt;title&gt;Gini index - United States (https://data.worldbank.org/indicator/SI.POV.GINI?locations=US)&lt;/title&gt;&lt;/titles&gt;&lt;dates&gt;&lt;year&gt;2022&lt;/year&gt;&lt;/dates&gt;&lt;urls&gt;&lt;/urls&gt;&lt;/record&gt;&lt;/Cite&gt;&lt;/EndNote&gt;</w:instrText>
      </w:r>
      <w:r w:rsidR="000B2410">
        <w:fldChar w:fldCharType="separate"/>
      </w:r>
      <w:r w:rsidR="008840B4" w:rsidRPr="008840B4">
        <w:rPr>
          <w:noProof/>
          <w:vertAlign w:val="superscript"/>
        </w:rPr>
        <w:t>[71]</w:t>
      </w:r>
      <w:r w:rsidR="000B2410">
        <w:fldChar w:fldCharType="end"/>
      </w:r>
      <w:r w:rsidR="009A4C75">
        <w:t>)</w:t>
      </w:r>
      <w:r w:rsidR="00392427">
        <w:t xml:space="preserve">. Each subject was </w:t>
      </w:r>
      <w:r w:rsidR="00860FCC">
        <w:t xml:space="preserve">also </w:t>
      </w:r>
      <w:r w:rsidR="00392427">
        <w:t xml:space="preserve">randomly assigned to one of the nodes in the social network regardless of their </w:t>
      </w:r>
      <w:r w:rsidR="00AB32A1">
        <w:t xml:space="preserve">in-game </w:t>
      </w:r>
      <w:r w:rsidR="00A04E85">
        <w:t xml:space="preserve">wealth </w:t>
      </w:r>
      <w:r w:rsidR="00392427">
        <w:t xml:space="preserve">units. </w:t>
      </w:r>
    </w:p>
    <w:p w14:paraId="5D100FA7" w14:textId="78364B80" w:rsidR="00392427" w:rsidRDefault="00392427" w:rsidP="00392427">
      <w:pPr>
        <w:rPr>
          <w:highlight w:val="green"/>
        </w:rPr>
      </w:pPr>
    </w:p>
    <w:p w14:paraId="4C354F16" w14:textId="5BEF8A8A" w:rsidR="00392427" w:rsidRDefault="00392427" w:rsidP="00392427">
      <w:pPr>
        <w:jc w:val="both"/>
      </w:pPr>
      <w:r w:rsidRPr="00395047">
        <w:t xml:space="preserve">Subjects played a cooperation game lasting 15 rounds with their neighbors </w:t>
      </w:r>
      <w:r w:rsidRPr="00395047">
        <w:fldChar w:fldCharType="begin"/>
      </w:r>
      <w:r w:rsidR="008840B4">
        <w:instrText xml:space="preserve"> ADDIN EN.CITE &lt;EndNote&gt;&lt;Cite&gt;&lt;Author&gt;Shirado&lt;/Author&gt;&lt;Year&gt;2013&lt;/Year&gt;&lt;RecNum&gt;4644&lt;/RecNum&gt;&lt;DisplayText&gt;&lt;style face="superscript"&gt;[102]&lt;/style&gt;&lt;/DisplayText&gt;&lt;record&gt;&lt;rec-number&gt;4644&lt;/rec-number&gt;&lt;foreign-keys&gt;&lt;key app="EN" db-id="edz5r9daaawrswevsvjxzptlx5sas5dwxfvd" timestamp="1386221707" guid="fb505be5-9b39-42a3-a0f0-9b6405ad9568"&gt;4644&lt;/key&gt;&lt;/foreign-keys&gt;&lt;ref-type name="Journal Article"&gt;17&lt;/ref-type&gt;&lt;contributors&gt;&lt;authors&gt;&lt;author&gt;Shirado, Hirokazu&lt;/author&gt;&lt;author&gt;Fu, Feng&lt;/author&gt;&lt;author&gt;Fowler, James H.&lt;/author&gt;&lt;author&gt;Christakis, Nicholas A.&lt;/author&gt;&lt;/authors&gt;&lt;/contributors&gt;&lt;auth-address&gt;1] Corporate R&amp;amp;D, Sony Corporation, Shinagawa, Tokyo 141-0001, Japan [2] Department of Health Care Policy, Harvard Medical School, Boston, Massachusetts 02115, USA.&lt;/auth-address&gt;&lt;titles&gt;&lt;title&gt;Quality versus quantity of social ties in experimental cooperative network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2814&lt;/pages&gt;&lt;volume&gt;4&lt;/volume&gt;&lt;dates&gt;&lt;year&gt;2013&lt;/year&gt;&lt;/dates&gt;&lt;isbn&gt;2041-1723 (Electronic)&amp;#xD;2041-1723 (Linking)&lt;/isbn&gt;&lt;accession-num&gt;24226079&lt;/accession-num&gt;&lt;urls&gt;&lt;related-urls&gt;&lt;url&gt;http://www.ncbi.nlm.nih.gov/pubmed/24226079&lt;/url&gt;&lt;/related-urls&gt;&lt;/urls&gt;&lt;custom2&gt;PMC3868237&lt;/custom2&gt;&lt;electronic-resource-num&gt;10.1038/ncomms3814&lt;/electronic-resource-num&gt;&lt;/record&gt;&lt;/Cite&gt;&lt;/EndNote&gt;</w:instrText>
      </w:r>
      <w:r w:rsidRPr="00395047">
        <w:fldChar w:fldCharType="separate"/>
      </w:r>
      <w:r w:rsidR="008840B4" w:rsidRPr="008840B4">
        <w:rPr>
          <w:noProof/>
          <w:vertAlign w:val="superscript"/>
        </w:rPr>
        <w:t>[102]</w:t>
      </w:r>
      <w:r w:rsidRPr="00395047">
        <w:fldChar w:fldCharType="end"/>
      </w:r>
      <w:r w:rsidRPr="00395047">
        <w:t xml:space="preserve">. Empirically, the level of cooperation over experimental social networks reaches a plateau </w:t>
      </w:r>
      <w:r w:rsidR="00860FCC">
        <w:t>at</w:t>
      </w:r>
      <w:r w:rsidR="006408CD">
        <w:t xml:space="preserve"> </w:t>
      </w:r>
      <w:r w:rsidRPr="00395047">
        <w:t>around</w:t>
      </w:r>
      <w:r w:rsidR="00860FCC">
        <w:t xml:space="preserve"> the tenth</w:t>
      </w:r>
      <w:r w:rsidRPr="00395047">
        <w:t xml:space="preserve"> round</w:t>
      </w:r>
      <w:r w:rsidR="00860FCC">
        <w:t xml:space="preserve"> or so</w:t>
      </w:r>
      <w:r w:rsidRPr="00395047">
        <w:t xml:space="preserve"> </w:t>
      </w:r>
      <w:r w:rsidRPr="00395047">
        <w:fldChar w:fldCharType="begin">
          <w:fldData xml:space="preserve">PEVuZE5vdGU+PENpdGU+PEF1dGhvcj5SYW5kPC9BdXRob3I+PFllYXI+MjAxNDwvWWVhcj48UmVj
TnVtPjcyMTY8L1JlY051bT48RGlzcGxheVRleHQ+PHN0eWxlIGZhY2U9InN1cGVyc2NyaXB0Ij5b
MTA0XTwvc3R5bGU+PC9EaXNwbGF5VGV4dD48cmVjb3JkPjxyZWMtbnVtYmVyPjcyMTY8L3JlYy1u
dW1iZXI+PGZvcmVpZ24ta2V5cz48a2V5IGFwcD0iRU4iIGRiLWlkPSJlZHo1cjlkYWFhd3Jzd2V2
c3ZqeHpwdGx4NXNhczVkd3hmdmQiIHRpbWVzdGFtcD0iMTQyOTQxMDc0MCIgZ3VpZD0iNTFlMjRl
NDktODYyYi00NDQ1LTlhZWMtNTVjMDY2N2UxNTE2Ij43MjE2PC9rZXk+PC9mb3JlaWduLWtleXM+
PHJlZi10eXBlIG5hbWU9IkpvdXJuYWwgQXJ0aWNsZSI+MTc8L3JlZi10eXBlPjxjb250cmlidXRv
cnM+PGF1dGhvcnM+PGF1dGhvcj5SYW5kLCBEYXZpZCBHLjwvYXV0aG9yPjxhdXRob3I+Tm93YWss
IE1hcnRpbiBBLjwvYXV0aG9yPjxhdXRob3I+Rm93bGVyLCBKYW1lcyBILjwvYXV0aG9yPjxhdXRo
b3I+Q2hyaXN0YWtpcywgTmljaG9sYXMgQS48L2F1dGhvcj48L2F1dGhvcnM+PC9jb250cmlidXRv
cnM+PGF1dGgtYWRkcmVzcz5SYW5kLCBERyYjeEQ7WWFsZSBVbml2LCBEZXB0IFBzeWNob2wsIE5l
dyBIYXZlbiwgQ1QgMDY1MTEgVVNBJiN4RDtZYWxlIFVuaXYsIERlcHQgUHN5Y2hvbCwgTmV3IEhh
dmVuLCBDVCAwNjUxMSBVU0EmI3hEO1lhbGUgVW5pdiwgRGVwdCBQc3ljaG9sLCBOZXcgSGF2ZW4s
IENUIDA2NTExIFVTQSYjeEQ7WWFsZSBVbml2LCBEZXB0IEVjb24sIE5ldyBIYXZlbiwgQ1QgMDY1
MTEgVVNBJiN4RDtZYWxlIFVuaXYsIERlcHQgU29jaW9sLCBOZXcgSGF2ZW4sIENUIDA2NTExIFVT
QSYjeEQ7WWFsZSBVbml2LCBEZXB0IE1lZCwgTmV3IEhhdmVuLCBDVCAwNjUxMSBVU0EmI3hEO1lh
bGUgVW5pdiwgRGVwdCBFY29sICZhbXA7IEV2b2x1dGlvbmFyeSBCaW9sLCBOZXcgSGF2ZW4sIENU
IDA2NTExIFVTQSYjeEQ7WWFsZSBVbml2LCBTY2ggTWFuYWdlbWVudCwgTmV3IEhhdmVuLCBDVCAw
NjUxMSBVU0EmI3hEO1lhbGUgVW5pdiwgWWFsZSBJbnN0IE5ldHdvcmsgU2NpLCBOZXcgSGF2ZW4s
IENUIDA2NTExIFVTQSYjeEQ7SGFydmFyZCBVbml2LCBQcm9ncmFtIEV2b2x1dGlvbmFyeSBEeW5h
bSwgQ2FtYnJpZGdlLCBNQSAwMjEzOCBVU0EmI3hEO0hhcnZhcmQgVW5pdiwgRGVwdCBNYXRoLCBD
YW1icmlkZ2UsIE1BIDAyMTM4IFVTQSYjeEQ7SGFydmFyZCBVbml2LCBEZXB0IE9yZ2FuaXNtIEJp
b2wsIENhbWJyaWRnZSwgTUEgMDIxMzggVVNBJiN4RDtVbml2IENhbGlmIFNhbiBEaWVnbywgRGl2
IE1lZCBHZW5ldCwgTGEgSm9sbGEsIENBIDkyMDkzIFVTQSYjeEQ7VW5pdiBDYWxpZiBTYW4gRGll
Z28sIERlcHQgUG9saXQgU2NpLCBMYSBKb2xsYSwgQ0EgOTIwOTMgVVNBPC9hdXRoLWFkZHJlc3M+
PHRpdGxlcz48dGl0bGU+U3RhdGljIG5ldHdvcmsgc3RydWN0dXJlIGNhbiBzdGFiaWxpemUgaHVt
YW4gY29vcGVyYXRpb248L3RpdGxlPjxzZWNvbmRhcnktdGl0bGU+UHJvYyBOYXRsIEFjYWQgU2Np
IFUgUyBBPC9zZWNvbmRhcnktdGl0bGU+PGFsdC10aXRsZT5QIE5hdGwgQWNhZCBTY2kgVVNBPC9h
bHQtdGl0bGU+PC90aXRsZXM+PHBlcmlvZGljYWw+PGZ1bGwtdGl0bGU+UHJvYyBOYXRsIEFjYWQg
U2NpIFUgUyBBPC9mdWxsLXRpdGxlPjwvcGVyaW9kaWNhbD48YWx0LXBlcmlvZGljYWw+PGZ1bGwt
dGl0bGU+UCBOYXRsIEFjYWQgU2NpIFVTQTwvZnVsbC10aXRsZT48YWJici0xPlAgTmF0bCBBY2Fk
IFNjaSBVU0E8L2FiYnItMT48L2FsdC1wZXJpb2RpY2FsPjxwYWdlcz4xNzA5My0xNzA5ODwvcGFn
ZXM+PHZvbHVtZT4xMTE8L3ZvbHVtZT48bnVtYmVyPjQ4PC9udW1iZXI+PGtleXdvcmRzPjxrZXl3
b3JkPnByaXNvbmVyJmFwb3M7cyBkaWxlbW1hPC9rZXl3b3JkPjxrZXl3b3JkPmV2b2x1dGlvbmFy
eSBnYW1lIHRoZW9yeTwva2V5d29yZD48a2V5d29yZD5lY29ub21pYyBnYW1lczwva2V5d29yZD48
a2V5d29yZD5zdHJ1Y3R1cmVkIHBvcHVsYXRpb25zPC9rZXl3b3JkPjxrZXl3b3JkPmFzc29ydG1l
bnQ8L2tleXdvcmQ+PGtleXdvcmQ+aW5maW5pdGVseSByZXBlYXRlZCBnYW1lczwva2V5d29yZD48
a2V5d29yZD50aXQtZm9yLXRhdDwva2V5d29yZD48a2V5d29yZD5ldm9sdXRpb25hcnkgZ2FtZXM8
L2tleXdvcmQ+PGtleXdvcmQ+c29jaWFsIG5ldHdvcmtzPC9rZXl3b3JkPjxrZXl3b3JkPnByb21v
dGUgY29vcGVyYXRpb248L2tleXdvcmQ+PGtleXdvcmQ+cHJpc29uZXJzLWRpbGVtbWE8L2tleXdv
cmQ+PGtleXdvcmQ+Z3JvdXAgc2VsZWN0aW9uPC9rZXl3b3JkPjxrZXl3b3JkPmNlbnRpcGVkZSBn
YW1lPC9rZXl3b3JkPjxrZXl3b3JkPnBvcHVsYXRpb25zPC9rZXl3b3JkPjxrZXl3b3JkPmR5bmFt
aWNzPC9rZXl3b3JkPjwva2V5d29yZHM+PGRhdGVzPjx5ZWFyPjIwMTQ8L3llYXI+PHB1Yi1kYXRl
cz48ZGF0ZT5EZWMgMjwvZGF0ZT48L3B1Yi1kYXRlcz48L2RhdGVzPjxpc2JuPjAwMjctODQyNDwv
aXNibj48YWNjZXNzaW9uLW51bT4yNTQwNDMwODwvYWNjZXNzaW9uLW51bT48dXJscz48cmVsYXRl
ZC11cmxzPjx1cmw+Jmx0O0dvIHRvIElTSSZndDs6Ly9XT1M6MDAwMzQ1OTIwODAwMDM3PC91cmw+
PC9yZWxhdGVkLXVybHM+PC91cmxzPjxjdXN0b20yPlBNQzQyNjA2MTY8L2N1c3RvbTI+PGVsZWN0
cm9uaWMtcmVzb3VyY2UtbnVtPjEwLjEwNzMvcG5hcy4xNDAwNDA2MTExPC9lbGVjdHJvbmljLXJl
c291cmNlLW51bT48bGFuZ3VhZ2U+RW5nbGlzaDwvbGFuZ3VhZ2U+PC9yZWNvcmQ+PC9DaXRlPjwv
RW5kTm90ZT4A
</w:fldData>
        </w:fldChar>
      </w:r>
      <w:r w:rsidR="008840B4">
        <w:instrText xml:space="preserve"> ADDIN EN.CITE </w:instrText>
      </w:r>
      <w:r w:rsidR="008840B4">
        <w:fldChar w:fldCharType="begin">
          <w:fldData xml:space="preserve">PEVuZE5vdGU+PENpdGU+PEF1dGhvcj5SYW5kPC9BdXRob3I+PFllYXI+MjAxNDwvWWVhcj48UmVj
TnVtPjcyMTY8L1JlY051bT48RGlzcGxheVRleHQ+PHN0eWxlIGZhY2U9InN1cGVyc2NyaXB0Ij5b
MTA0XTwvc3R5bGU+PC9EaXNwbGF5VGV4dD48cmVjb3JkPjxyZWMtbnVtYmVyPjcyMTY8L3JlYy1u
dW1iZXI+PGZvcmVpZ24ta2V5cz48a2V5IGFwcD0iRU4iIGRiLWlkPSJlZHo1cjlkYWFhd3Jzd2V2
c3ZqeHpwdGx4NXNhczVkd3hmdmQiIHRpbWVzdGFtcD0iMTQyOTQxMDc0MCIgZ3VpZD0iNTFlMjRl
NDktODYyYi00NDQ1LTlhZWMtNTVjMDY2N2UxNTE2Ij43MjE2PC9rZXk+PC9mb3JlaWduLWtleXM+
PHJlZi10eXBlIG5hbWU9IkpvdXJuYWwgQXJ0aWNsZSI+MTc8L3JlZi10eXBlPjxjb250cmlidXRv
cnM+PGF1dGhvcnM+PGF1dGhvcj5SYW5kLCBEYXZpZCBHLjwvYXV0aG9yPjxhdXRob3I+Tm93YWss
IE1hcnRpbiBBLjwvYXV0aG9yPjxhdXRob3I+Rm93bGVyLCBKYW1lcyBILjwvYXV0aG9yPjxhdXRo
b3I+Q2hyaXN0YWtpcywgTmljaG9sYXMgQS48L2F1dGhvcj48L2F1dGhvcnM+PC9jb250cmlidXRv
cnM+PGF1dGgtYWRkcmVzcz5SYW5kLCBERyYjeEQ7WWFsZSBVbml2LCBEZXB0IFBzeWNob2wsIE5l
dyBIYXZlbiwgQ1QgMDY1MTEgVVNBJiN4RDtZYWxlIFVuaXYsIERlcHQgUHN5Y2hvbCwgTmV3IEhh
dmVuLCBDVCAwNjUxMSBVU0EmI3hEO1lhbGUgVW5pdiwgRGVwdCBQc3ljaG9sLCBOZXcgSGF2ZW4s
IENUIDA2NTExIFVTQSYjeEQ7WWFsZSBVbml2LCBEZXB0IEVjb24sIE5ldyBIYXZlbiwgQ1QgMDY1
MTEgVVNBJiN4RDtZYWxlIFVuaXYsIERlcHQgU29jaW9sLCBOZXcgSGF2ZW4sIENUIDA2NTExIFVT
QSYjeEQ7WWFsZSBVbml2LCBEZXB0IE1lZCwgTmV3IEhhdmVuLCBDVCAwNjUxMSBVU0EmI3hEO1lh
bGUgVW5pdiwgRGVwdCBFY29sICZhbXA7IEV2b2x1dGlvbmFyeSBCaW9sLCBOZXcgSGF2ZW4sIENU
IDA2NTExIFVTQSYjeEQ7WWFsZSBVbml2LCBTY2ggTWFuYWdlbWVudCwgTmV3IEhhdmVuLCBDVCAw
NjUxMSBVU0EmI3hEO1lhbGUgVW5pdiwgWWFsZSBJbnN0IE5ldHdvcmsgU2NpLCBOZXcgSGF2ZW4s
IENUIDA2NTExIFVTQSYjeEQ7SGFydmFyZCBVbml2LCBQcm9ncmFtIEV2b2x1dGlvbmFyeSBEeW5h
bSwgQ2FtYnJpZGdlLCBNQSAwMjEzOCBVU0EmI3hEO0hhcnZhcmQgVW5pdiwgRGVwdCBNYXRoLCBD
YW1icmlkZ2UsIE1BIDAyMTM4IFVTQSYjeEQ7SGFydmFyZCBVbml2LCBEZXB0IE9yZ2FuaXNtIEJp
b2wsIENhbWJyaWRnZSwgTUEgMDIxMzggVVNBJiN4RDtVbml2IENhbGlmIFNhbiBEaWVnbywgRGl2
IE1lZCBHZW5ldCwgTGEgSm9sbGEsIENBIDkyMDkzIFVTQSYjeEQ7VW5pdiBDYWxpZiBTYW4gRGll
Z28sIERlcHQgUG9saXQgU2NpLCBMYSBKb2xsYSwgQ0EgOTIwOTMgVVNBPC9hdXRoLWFkZHJlc3M+
PHRpdGxlcz48dGl0bGU+U3RhdGljIG5ldHdvcmsgc3RydWN0dXJlIGNhbiBzdGFiaWxpemUgaHVt
YW4gY29vcGVyYXRpb248L3RpdGxlPjxzZWNvbmRhcnktdGl0bGU+UHJvYyBOYXRsIEFjYWQgU2Np
IFUgUyBBPC9zZWNvbmRhcnktdGl0bGU+PGFsdC10aXRsZT5QIE5hdGwgQWNhZCBTY2kgVVNBPC9h
bHQtdGl0bGU+PC90aXRsZXM+PHBlcmlvZGljYWw+PGZ1bGwtdGl0bGU+UHJvYyBOYXRsIEFjYWQg
U2NpIFUgUyBBPC9mdWxsLXRpdGxlPjwvcGVyaW9kaWNhbD48YWx0LXBlcmlvZGljYWw+PGZ1bGwt
dGl0bGU+UCBOYXRsIEFjYWQgU2NpIFVTQTwvZnVsbC10aXRsZT48YWJici0xPlAgTmF0bCBBY2Fk
IFNjaSBVU0E8L2FiYnItMT48L2FsdC1wZXJpb2RpY2FsPjxwYWdlcz4xNzA5My0xNzA5ODwvcGFn
ZXM+PHZvbHVtZT4xMTE8L3ZvbHVtZT48bnVtYmVyPjQ4PC9udW1iZXI+PGtleXdvcmRzPjxrZXl3
b3JkPnByaXNvbmVyJmFwb3M7cyBkaWxlbW1hPC9rZXl3b3JkPjxrZXl3b3JkPmV2b2x1dGlvbmFy
eSBnYW1lIHRoZW9yeTwva2V5d29yZD48a2V5d29yZD5lY29ub21pYyBnYW1lczwva2V5d29yZD48
a2V5d29yZD5zdHJ1Y3R1cmVkIHBvcHVsYXRpb25zPC9rZXl3b3JkPjxrZXl3b3JkPmFzc29ydG1l
bnQ8L2tleXdvcmQ+PGtleXdvcmQ+aW5maW5pdGVseSByZXBlYXRlZCBnYW1lczwva2V5d29yZD48
a2V5d29yZD50aXQtZm9yLXRhdDwva2V5d29yZD48a2V5d29yZD5ldm9sdXRpb25hcnkgZ2FtZXM8
L2tleXdvcmQ+PGtleXdvcmQ+c29jaWFsIG5ldHdvcmtzPC9rZXl3b3JkPjxrZXl3b3JkPnByb21v
dGUgY29vcGVyYXRpb248L2tleXdvcmQ+PGtleXdvcmQ+cHJpc29uZXJzLWRpbGVtbWE8L2tleXdv
cmQ+PGtleXdvcmQ+Z3JvdXAgc2VsZWN0aW9uPC9rZXl3b3JkPjxrZXl3b3JkPmNlbnRpcGVkZSBn
YW1lPC9rZXl3b3JkPjxrZXl3b3JkPnBvcHVsYXRpb25zPC9rZXl3b3JkPjxrZXl3b3JkPmR5bmFt
aWNzPC9rZXl3b3JkPjwva2V5d29yZHM+PGRhdGVzPjx5ZWFyPjIwMTQ8L3llYXI+PHB1Yi1kYXRl
cz48ZGF0ZT5EZWMgMjwvZGF0ZT48L3B1Yi1kYXRlcz48L2RhdGVzPjxpc2JuPjAwMjctODQyNDwv
aXNibj48YWNjZXNzaW9uLW51bT4yNTQwNDMwODwvYWNjZXNzaW9uLW51bT48dXJscz48cmVsYXRl
ZC11cmxzPjx1cmw+Jmx0O0dvIHRvIElTSSZndDs6Ly9XT1M6MDAwMzQ1OTIwODAwMDM3PC91cmw+
PC9yZWxhdGVkLXVybHM+PC91cmxzPjxjdXN0b20yPlBNQzQyNjA2MTY8L2N1c3RvbTI+PGVsZWN0
cm9uaWMtcmVzb3VyY2UtbnVtPjEwLjEwNzMvcG5hcy4xNDAwNDA2MTExPC9lbGVjdHJvbmljLXJl
c291cmNlLW51bT48bGFuZ3VhZ2U+RW5nbGlzaDwvbGFuZ3VhZ2U+PC9yZWNvcmQ+PC9DaXRlPjwv
RW5kTm90ZT4A
</w:fldData>
        </w:fldChar>
      </w:r>
      <w:r w:rsidR="008840B4">
        <w:instrText xml:space="preserve"> ADDIN EN.CITE.DATA </w:instrText>
      </w:r>
      <w:r w:rsidR="008840B4">
        <w:fldChar w:fldCharType="end"/>
      </w:r>
      <w:r w:rsidRPr="00395047">
        <w:fldChar w:fldCharType="separate"/>
      </w:r>
      <w:r w:rsidR="008840B4" w:rsidRPr="008840B4">
        <w:rPr>
          <w:noProof/>
          <w:vertAlign w:val="superscript"/>
        </w:rPr>
        <w:t>[104]</w:t>
      </w:r>
      <w:r w:rsidRPr="00395047">
        <w:fldChar w:fldCharType="end"/>
      </w:r>
      <w:r w:rsidRPr="00395047">
        <w:t>. In each round, all the subjects decided to choose whether to cooperate (i.e.</w:t>
      </w:r>
      <w:r w:rsidR="00A04E85">
        <w:t>,</w:t>
      </w:r>
      <w:r w:rsidRPr="00395047">
        <w:t xml:space="preserve"> reducing their own wealth by 50 units per connecting</w:t>
      </w:r>
      <w:r>
        <w:t xml:space="preserve"> neighbor to increase the wealth of all the connecting neighbors by 100 units per connecting neighbor) or to defect (i.e.</w:t>
      </w:r>
      <w:r w:rsidR="00A04E85">
        <w:t>,</w:t>
      </w:r>
      <w:r>
        <w:t xml:space="preserve"> paying zero units and providing connecting neighbors with zero units). Subjects were required to make the same choice with all their connecting neighbors, which was similar to a conventional public goods game </w:t>
      </w:r>
      <w:r>
        <w:fldChar w:fldCharType="begin">
          <w:fldData xml:space="preserve">PEVuZE5vdGU+PENpdGU+PEF1dGhvcj5DaGF1ZGh1cmk8L0F1dGhvcj48WWVhcj4yMDExPC9ZZWFy
PjxSZWNOdW0+NzIxODwvUmVjTnVtPjxEaXNwbGF5VGV4dD48c3R5bGUgZmFjZT0ic3VwZXJzY3Jp
cHQiPlsxMDIsIDEwMywgMTA1XTwvc3R5bGU+PC9EaXNwbGF5VGV4dD48cmVjb3JkPjxyZWMtbnVt
YmVyPjcyMTg8L3JlYy1udW1iZXI+PGZvcmVpZ24ta2V5cz48a2V5IGFwcD0iRU4iIGRiLWlkPSJl
ZHo1cjlkYWFhd3Jzd2V2c3ZqeHpwdGx4NXNhczVkd3hmdmQiIHRpbWVzdGFtcD0iMTQyOTQxMjU1
OCIgZ3VpZD0iMDg0Njc5NDAtNWYyNS00Y2FhLWFlMzAtOWU4OTU4ZDJhNmFjIj43MjE4PC9rZXk+
PC9mb3JlaWduLWtleXM+PHJlZi10eXBlIG5hbWU9IkpvdXJuYWwgQXJ0aWNsZSI+MTc8L3JlZi10
eXBlPjxjb250cmlidXRvcnM+PGF1dGhvcnM+PGF1dGhvcj5DaGF1ZGh1cmksIEEuPC9hdXRob3I+
PC9hdXRob3JzPjwvY29udHJpYnV0b3JzPjxhdXRoLWFkZHJlc3M+Q2hhdWRodXJpLCBBJiN4RDtV
bml2IEF1Y2tsYW5kLCBEZXB0IEVjb24sIDY1NSBPd2VuIEcgR2xlbm4gQmxkZyxMZXZlbCA2LDEy
IEdyYWZ0b24gUmQsIEF1Y2tsYW5kIDExNDIsIE5ldyBaZWFsYW5kJiN4RDtVbml2IEF1Y2tsYW5k
LCBEZXB0IEVjb24sIDY1NSBPd2VuIEcgR2xlbm4gQmxkZyxMZXZlbCA2LDEyIEdyYWZ0b24gUmQs
IEF1Y2tsYW5kIDExNDIsIE5ldyBaZWFsYW5kJiN4RDtVbml2IEF1Y2tsYW5kLCBEZXB0IEVjb24s
IEF1Y2tsYW5kIDExNDIsIE5ldyBaZWFsYW5kPC9hdXRoLWFkZHJlc3M+PHRpdGxlcz48dGl0bGU+
U3VzdGFpbmluZyBjb29wZXJhdGlvbiBpbiBsYWJvcmF0b3J5IHB1YmxpYyBnb29kcyBleHBlcmlt
ZW50czogYSBzZWxlY3RpdmUgc3VydmV5IG9mIHRoZSBsaXRlcmF0dXJlPC90aXRsZT48c2Vjb25k
YXJ5LXRpdGxlPkV4cGVyaW1lbnRhbCBFY29ub21pY3M8L3NlY29uZGFyeS10aXRsZT48YWx0LXRp
dGxlPkV4cCBFY29uPC9hbHQtdGl0bGU+PC90aXRsZXM+PHBlcmlvZGljYWw+PGZ1bGwtdGl0bGU+
RXhwZXJpbWVudGFsIEVjb25vbWljczwvZnVsbC10aXRsZT48YWJici0xPkV4cCBFY29uPC9hYmJy
LTE+PC9wZXJpb2RpY2FsPjxhbHQtcGVyaW9kaWNhbD48ZnVsbC10aXRsZT5FeHBlcmltZW50YWwg
RWNvbm9taWNzPC9mdWxsLXRpdGxlPjxhYmJyLTE+RXhwIEVjb248L2FiYnItMT48L2FsdC1wZXJp
b2RpY2FsPjxwYWdlcz40Ny04MzwvcGFnZXM+PHZvbHVtZT4xNDwvdm9sdW1lPjxudW1iZXI+MTwv
bnVtYmVyPjxrZXl3b3Jkcz48a2V5d29yZD5wdWJsaWMgZ29vZHM8L2tleXdvcmQ+PGtleXdvcmQ+
Y29uZGl0aW9uYWwgY29vcGVyYXRpb248L2tleXdvcmQ+PGtleXdvcmQ+bW9uZXRhcnkgcHVuaXNo
bWVudHM8L2tleXdvcmQ+PGtleXdvcmQ+bm9uLW1vbmV0YXJ5IHB1bmlzaG1lbnRzPC9rZXl3b3Jk
PjxrZXl3b3JkPm1vcmFsIHN1YXNpb248L2tleXdvcmQ+PGtleXdvcmQ+c29ydGluZzwva2V5d29y
ZD48a2V5d29yZD5mcmVlLXJpZGVyIHByb2JsZW08L2tleXdvcmQ+PGtleXdvcmQ+dm9sdW50YXJ5
IGNvbnRyaWJ1dGlvbnMgbWVjaGFuaXNtPC9rZXl3b3JkPjxrZXl3b3JkPmdyb3VwLXNpemU8L2tl
eXdvcmQ+PGtleXdvcmQ+Y29uZGl0aW9uYWwgY29vcGVyYXRpb248L2tleXdvcmQ+PGtleXdvcmQ+
YWx0cnVpc3RpYyBwdW5pc2htZW50PC9rZXl3b3JkPjxrZXl3b3JkPnNvY2lhbCBwcmVmZXJlbmNl
czwva2V5d29yZD48a2V5d29yZD5zYW5jdGlvbmluZyBzeXN0ZW08L2tleXdvcmQ+PGtleXdvcmQ+
Y29zdGx5IHB1bmlzaG1lbnQ8L2tleXdvcmQ+PGtleXdvcmQ+Z29vZCBnYW1lczwva2V5d29yZD48
a2V5d29yZD5wcm92aXNpb248L2tleXdvcmQ+PC9rZXl3b3Jkcz48ZGF0ZXM+PHllYXI+MjAxMTwv
eWVhcj48cHViLWRhdGVzPjxkYXRlPk1hcjwvZGF0ZT48L3B1Yi1kYXRlcz48L2RhdGVzPjxpc2Ju
PjEzODYtNDE1NzwvaXNibj48YWNjZXNzaW9uLW51bT5XT1M6MDAwMjkxNjYwNzAwMDA0PC9hY2Nl
c3Npb24tbnVtPjx1cmxzPjxyZWxhdGVkLXVybHM+PHVybD4mbHQ7R28gdG8gSVNJJmd0OzovL1dP
UzowMDAyOTE2NjA3MDAwMDQ8L3VybD48L3JlbGF0ZWQtdXJscz48L3VybHM+PGVsZWN0cm9uaWMt
cmVzb3VyY2UtbnVtPjEwLjEwMDcvczEwNjgzLTAxMC05MjU3LTE8L2VsZWN0cm9uaWMtcmVzb3Vy
Y2UtbnVtPjxsYW5ndWFnZT5FbmdsaXNoPC9sYW5ndWFnZT48L3JlY29yZD48L0NpdGU+PENpdGU+
PEF1dGhvcj5TaGlyYWRvPC9BdXRob3I+PFllYXI+MjAxMzwvWWVhcj48UmVjTnVtPjQ2NDQ8L1Jl
Y051bT48cmVjb3JkPjxyZWMtbnVtYmVyPjQ2NDQ8L3JlYy1udW1iZXI+PGZvcmVpZ24ta2V5cz48
a2V5IGFwcD0iRU4iIGRiLWlkPSJlZHo1cjlkYWFhd3Jzd2V2c3ZqeHpwdGx4NXNhczVkd3hmdmQi
IHRpbWVzdGFtcD0iMTM4NjIyMTcwNyIgZ3VpZD0iZmI1MDViZTUtOWIzOS00MmEzLWEwZjAtOWI2
NDA1YWQ5NTY4Ij40NjQ0PC9rZXk+PC9mb3JlaWduLWtleXM+PHJlZi10eXBlIG5hbWU9IkpvdXJu
YWwgQXJ0aWNsZSI+MTc8L3JlZi10eXBlPjxjb250cmlidXRvcnM+PGF1dGhvcnM+PGF1dGhvcj5T
aGlyYWRvLCBIaXJva2F6dTwvYXV0aG9yPjxhdXRob3I+RnUsIEZlbmc8L2F1dGhvcj48YXV0aG9y
PkZvd2xlciwgSmFtZXMgSC48L2F1dGhvcj48YXV0aG9yPkNocmlzdGFraXMsIE5pY2hvbGFzIEEu
PC9hdXRob3I+PC9hdXRob3JzPjwvY29udHJpYnV0b3JzPjxhdXRoLWFkZHJlc3M+MV0gQ29ycG9y
YXRlIFImYW1wO0QsIFNvbnkgQ29ycG9yYXRpb24sIFNoaW5hZ2F3YSwgVG9reW8gMTQxLTAwMDEs
IEphcGFuIFsyXSBEZXBhcnRtZW50IG9mIEhlYWx0aCBDYXJlIFBvbGljeSwgSGFydmFyZCBNZWRp
Y2FsIFNjaG9vbCwgQm9zdG9uLCBNYXNzYWNodXNldHRzIDAyMTE1LCBVU0EuPC9hdXRoLWFkZHJl
c3M+PHRpdGxlcz48dGl0bGU+UXVhbGl0eSB2ZXJzdXMgcXVhbnRpdHkgb2Ygc29jaWFsIHRpZXMg
aW4gZXhwZXJpbWVudGFsIGNvb3BlcmF0aXZlIG5ldHdvcmt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yODE0PC9wYWdlcz48dm9sdW1lPjQ8L3ZvbHVtZT48ZGF0ZXM+PHllYXI+MjAx
MzwveWVhcj48L2RhdGVzPjxpc2JuPjIwNDEtMTcyMyAoRWxlY3Ryb25pYykmI3hEOzIwNDEtMTcy
MyAoTGlua2luZyk8L2lzYm4+PGFjY2Vzc2lvbi1udW0+MjQyMjYwNzk8L2FjY2Vzc2lvbi1udW0+
PHVybHM+PHJlbGF0ZWQtdXJscz48dXJsPmh0dHA6Ly93d3cubmNiaS5ubG0ubmloLmdvdi9wdWJt
ZWQvMjQyMjYwNzk8L3VybD48L3JlbGF0ZWQtdXJscz48L3VybHM+PGN1c3RvbTI+UE1DMzg2ODIz
NzwvY3VzdG9tMj48ZWxlY3Ryb25pYy1yZXNvdXJjZS1udW0+MTAuMTAzOC9uY29tbXMzODE0PC9l
bGVjdHJvbmljLXJlc291cmNlLW51bT48L3JlY29yZD48L0NpdGU+PENpdGU+PEF1dGhvcj5SYW5k
PC9BdXRob3I+PFllYXI+MjAxMTwvWWVhcj48UmVjTnVtPjY3NTk8L1JlY051bT48cmVjb3JkPjxy
ZWMtbnVtYmVyPjY3NTk8L3JlYy1udW1iZXI+PGZvcmVpZ24ta2V5cz48a2V5IGFwcD0iRU4iIGRi
LWlkPSJlZHo1cjlkYWFhd3Jzd2V2c3ZqeHpwdGx4NXNhczVkd3hmdmQiIHRpbWVzdGFtcD0iMTM5
NDA0Njg0NyIgZ3VpZD0iY2YxODc3NGMtMzcwYS00MzM0LWE3ZGUtMjUxZTYzNzI1YzBjIj42NzU5
PC9rZXk+PC9mb3JlaWduLWtleXM+PHJlZi10eXBlIG5hbWU9IkpvdXJuYWwgQXJ0aWNsZSI+MTc8
L3JlZi10eXBlPjxjb250cmlidXRvcnM+PGF1dGhvcnM+PGF1dGhvcj5SYW5kLCBELiBHLjwvYXV0
aG9yPjxhdXRob3I+QXJiZXNtYW4sIFMuPC9hdXRob3I+PGF1dGhvcj5DaHJpc3Rha2lzLCBOLiBB
LjwvYXV0aG9yPjwvYXV0aG9ycz48L2NvbnRyaWJ1dG9ycz48YXV0aC1hZGRyZXNzPkNocmlzdGFr
aXMsIE5BJiN4RDtIYXJ2YXJkIFVuaXYsIEluc3QgUXVhbnRpdGF0IFNvY2lhbCBTY2ksIENhbWJy
aWRnZSwgTUEgMDIxMzggVVNBJiN4RDtIYXJ2YXJkIFVuaXYsIEluc3QgUXVhbnRpdGF0IFNvY2lh
bCBTY2ksIENhbWJyaWRnZSwgTUEgMDIxMzggVVNBJiN4RDtIYXJ2YXJkIFVuaXYsIEluc3QgUXVh
bnRpdGF0IFNvY2lhbCBTY2ksIENhbWJyaWRnZSwgTUEgMDIxMzggVVNBJiN4RDtIYXJ2YXJkIFVu
aXYsIFByb2dyYW0gRXZvbHV0aW9uYXJ5IER5bmFtLCBDYW1icmlkZ2UsIE1BIDAyMTM4IFVTQSYj
eEQ7SGFydmFyZCBVbml2LCBEZXB0IFBzeWNob2wsIENhbWJyaWRnZSwgTUEgMDIxMzggVVNBJiN4
RDtIYXJ2YXJkIFVuaXYsIFNjaCBNZWQsIERlcHQgSGx0aCBDYXJlIFBvbGljeSwgQm9zdG9uLCBN
QSAwMjExNSBVU0EmI3hEO0hhcnZhcmQgVW5pdiwgU2NoIE1lZCwgRGVwdCBNZWQsIEJvc3Rvbiwg
TUEgMDIxMTUgVVNBJiN4RDtIYXJ2YXJkIFVuaXYsIERlcHQgU29jaW9sLCBDYW1icmlkZ2UsIE1B
IDAyMTM4IFVTQTwvYXV0aC1hZGRyZXNzPjx0aXRsZXM+PHRpdGxlPkR5bmFtaWMgc29jaWFsIG5l
dHdvcmtzIHByb21vdGUgY29vcGVyYXRpb24gaW4gZXhwZXJpbWVudHMgd2l0aCBodW1hbnM8L3Rp
dGxlPjxzZWNvbmRhcnktdGl0bGU+UHJvYyBOYXRsIEFjYWQgU2NpIFUgUyBBPC9zZWNvbmRhcnkt
dGl0bGU+PGFsdC10aXRsZT5QIE5hdGwgQWNhZCBTY2kgVVNBPC9hbHQtdGl0bGU+PC90aXRsZXM+
PHBlcmlvZGljYWw+PGZ1bGwtdGl0bGU+UHJvYyBOYXRsIEFjYWQgU2NpIFUgUyBBPC9mdWxsLXRp
dGxlPjwvcGVyaW9kaWNhbD48YWx0LXBlcmlvZGljYWw+PGZ1bGwtdGl0bGU+UCBOYXRsIEFjYWQg
U2NpIFVTQTwvZnVsbC10aXRsZT48YWJici0xPlAgTmF0bCBBY2FkIFNjaSBVU0E8L2FiYnItMT48
L2FsdC1wZXJpb2RpY2FsPjxwYWdlcz4xOTE5My0xOTE5ODwvcGFnZXM+PHZvbHVtZT4xMDg8L3Zv
bHVtZT48bnVtYmVyPjQ4PC9udW1iZXI+PGtleXdvcmRzPjxrZXl3b3JkPmNvbGxlY3RpdmUgYWN0
aW9uPC9rZXl3b3JkPjxrZXl3b3JkPmVjb25vbWljIGdhbWVzPC9rZXl3b3JkPjxrZXl3b3JkPmV2
b2x1dGlvbmFyeSBnYW1lIHRoZW9yeTwva2V5d29yZD48a2V5d29yZD5ob21vcGhpbHk8L2tleXdv
cmQ+PGtleXdvcmQ+cmVjaXByb2NpdHk8L2tleXdvcmQ+PGtleXdvcmQ+cHVibGljLWdvb2RzIGdh
bWVzPC9rZXl3b3JkPjxrZXl3b3JkPmV2b2x1dGlvbmFyeSBnYW1lczwva2V5d29yZD48a2V5d29y
ZD5hbnRpc29jaWFsIHB1bmlzaG1lbnQ8L2tleXdvcmQ+PGtleXdvcmQ+YWx0cnVpc3RpYyBwdW5p
c2htZW50PC9rZXl3b3JkPjxrZXl3b3JkPmNvc3RseSBwdW5pc2htZW50PC9rZXl3b3JkPjxrZXl3
b3JkPnJlY2lwcm9jaXR5PC9rZXl3b3JkPjxrZXl3b3JkPmJlaGF2aW9yPC9rZXl3b3JkPjxrZXl3
b3JkPm1vZGVsPC9rZXl3b3JkPjxrZXl3b3JkPmNvZXZvbHV0aW9uPC9rZXl3b3JkPjxrZXl3b3Jk
PnBvcHVsYXRpb25zPC9rZXl3b3JkPjwva2V5d29yZHM+PGRhdGVzPjx5ZWFyPjIwMTE8L3llYXI+
PHB1Yi1kYXRlcz48ZGF0ZT5Ob3YgMjk8L2RhdGU+PC9wdWItZGF0ZXM+PC9kYXRlcz48aXNibj4w
MDI3LTg0MjQ8L2lzYm4+PGFjY2Vzc2lvbi1udW0+MjIwODQxMDM8L2FjY2Vzc2lvbi1udW0+PHVy
bHM+PHJlbGF0ZWQtdXJscz48dXJsPiZsdDtHbyB0byBJU0kmZ3Q7Oi8vV09TOjAwMDI5NzQ2MzEw
MDAyNjwvdXJsPjwvcmVsYXRlZC11cmxzPjwvdXJscz48Y3VzdG9tMj5QTUMzMjI4NDYxPC9jdXN0
b20yPjxlbGVjdHJvbmljLXJlc291cmNlLW51bT4xMC4xMDczL1BuYXMuMTEwODI0MzEwODwvZWxl
Y3Ryb25pYy1yZXNvdXJjZS1udW0+PGxhbmd1YWdlPkVuZ2xpc2g8L2xhbmd1YWdlPjwvcmVjb3Jk
PjwvQ2l0ZT48L0VuZE5vdGU+
</w:fldData>
        </w:fldChar>
      </w:r>
      <w:r w:rsidR="008840B4">
        <w:instrText xml:space="preserve"> ADDIN EN.CITE </w:instrText>
      </w:r>
      <w:r w:rsidR="008840B4">
        <w:fldChar w:fldCharType="begin">
          <w:fldData xml:space="preserve">PEVuZE5vdGU+PENpdGU+PEF1dGhvcj5DaGF1ZGh1cmk8L0F1dGhvcj48WWVhcj4yMDExPC9ZZWFy
PjxSZWNOdW0+NzIxODwvUmVjTnVtPjxEaXNwbGF5VGV4dD48c3R5bGUgZmFjZT0ic3VwZXJzY3Jp
cHQiPlsxMDIsIDEwMywgMTA1XTwvc3R5bGU+PC9EaXNwbGF5VGV4dD48cmVjb3JkPjxyZWMtbnVt
YmVyPjcyMTg8L3JlYy1udW1iZXI+PGZvcmVpZ24ta2V5cz48a2V5IGFwcD0iRU4iIGRiLWlkPSJl
ZHo1cjlkYWFhd3Jzd2V2c3ZqeHpwdGx4NXNhczVkd3hmdmQiIHRpbWVzdGFtcD0iMTQyOTQxMjU1
OCIgZ3VpZD0iMDg0Njc5NDAtNWYyNS00Y2FhLWFlMzAtOWU4OTU4ZDJhNmFjIj43MjE4PC9rZXk+
PC9mb3JlaWduLWtleXM+PHJlZi10eXBlIG5hbWU9IkpvdXJuYWwgQXJ0aWNsZSI+MTc8L3JlZi10
eXBlPjxjb250cmlidXRvcnM+PGF1dGhvcnM+PGF1dGhvcj5DaGF1ZGh1cmksIEEuPC9hdXRob3I+
PC9hdXRob3JzPjwvY29udHJpYnV0b3JzPjxhdXRoLWFkZHJlc3M+Q2hhdWRodXJpLCBBJiN4RDtV
bml2IEF1Y2tsYW5kLCBEZXB0IEVjb24sIDY1NSBPd2VuIEcgR2xlbm4gQmxkZyxMZXZlbCA2LDEy
IEdyYWZ0b24gUmQsIEF1Y2tsYW5kIDExNDIsIE5ldyBaZWFsYW5kJiN4RDtVbml2IEF1Y2tsYW5k
LCBEZXB0IEVjb24sIDY1NSBPd2VuIEcgR2xlbm4gQmxkZyxMZXZlbCA2LDEyIEdyYWZ0b24gUmQs
IEF1Y2tsYW5kIDExNDIsIE5ldyBaZWFsYW5kJiN4RDtVbml2IEF1Y2tsYW5kLCBEZXB0IEVjb24s
IEF1Y2tsYW5kIDExNDIsIE5ldyBaZWFsYW5kPC9hdXRoLWFkZHJlc3M+PHRpdGxlcz48dGl0bGU+
U3VzdGFpbmluZyBjb29wZXJhdGlvbiBpbiBsYWJvcmF0b3J5IHB1YmxpYyBnb29kcyBleHBlcmlt
ZW50czogYSBzZWxlY3RpdmUgc3VydmV5IG9mIHRoZSBsaXRlcmF0dXJlPC90aXRsZT48c2Vjb25k
YXJ5LXRpdGxlPkV4cGVyaW1lbnRhbCBFY29ub21pY3M8L3NlY29uZGFyeS10aXRsZT48YWx0LXRp
dGxlPkV4cCBFY29uPC9hbHQtdGl0bGU+PC90aXRsZXM+PHBlcmlvZGljYWw+PGZ1bGwtdGl0bGU+
RXhwZXJpbWVudGFsIEVjb25vbWljczwvZnVsbC10aXRsZT48YWJici0xPkV4cCBFY29uPC9hYmJy
LTE+PC9wZXJpb2RpY2FsPjxhbHQtcGVyaW9kaWNhbD48ZnVsbC10aXRsZT5FeHBlcmltZW50YWwg
RWNvbm9taWNzPC9mdWxsLXRpdGxlPjxhYmJyLTE+RXhwIEVjb248L2FiYnItMT48L2FsdC1wZXJp
b2RpY2FsPjxwYWdlcz40Ny04MzwvcGFnZXM+PHZvbHVtZT4xNDwvdm9sdW1lPjxudW1iZXI+MTwv
bnVtYmVyPjxrZXl3b3Jkcz48a2V5d29yZD5wdWJsaWMgZ29vZHM8L2tleXdvcmQ+PGtleXdvcmQ+
Y29uZGl0aW9uYWwgY29vcGVyYXRpb248L2tleXdvcmQ+PGtleXdvcmQ+bW9uZXRhcnkgcHVuaXNo
bWVudHM8L2tleXdvcmQ+PGtleXdvcmQ+bm9uLW1vbmV0YXJ5IHB1bmlzaG1lbnRzPC9rZXl3b3Jk
PjxrZXl3b3JkPm1vcmFsIHN1YXNpb248L2tleXdvcmQ+PGtleXdvcmQ+c29ydGluZzwva2V5d29y
ZD48a2V5d29yZD5mcmVlLXJpZGVyIHByb2JsZW08L2tleXdvcmQ+PGtleXdvcmQ+dm9sdW50YXJ5
IGNvbnRyaWJ1dGlvbnMgbWVjaGFuaXNtPC9rZXl3b3JkPjxrZXl3b3JkPmdyb3VwLXNpemU8L2tl
eXdvcmQ+PGtleXdvcmQ+Y29uZGl0aW9uYWwgY29vcGVyYXRpb248L2tleXdvcmQ+PGtleXdvcmQ+
YWx0cnVpc3RpYyBwdW5pc2htZW50PC9rZXl3b3JkPjxrZXl3b3JkPnNvY2lhbCBwcmVmZXJlbmNl
czwva2V5d29yZD48a2V5d29yZD5zYW5jdGlvbmluZyBzeXN0ZW08L2tleXdvcmQ+PGtleXdvcmQ+
Y29zdGx5IHB1bmlzaG1lbnQ8L2tleXdvcmQ+PGtleXdvcmQ+Z29vZCBnYW1lczwva2V5d29yZD48
a2V5d29yZD5wcm92aXNpb248L2tleXdvcmQ+PC9rZXl3b3Jkcz48ZGF0ZXM+PHllYXI+MjAxMTwv
eWVhcj48cHViLWRhdGVzPjxkYXRlPk1hcjwvZGF0ZT48L3B1Yi1kYXRlcz48L2RhdGVzPjxpc2Ju
PjEzODYtNDE1NzwvaXNibj48YWNjZXNzaW9uLW51bT5XT1M6MDAwMjkxNjYwNzAwMDA0PC9hY2Nl
c3Npb24tbnVtPjx1cmxzPjxyZWxhdGVkLXVybHM+PHVybD4mbHQ7R28gdG8gSVNJJmd0OzovL1dP
UzowMDAyOTE2NjA3MDAwMDQ8L3VybD48L3JlbGF0ZWQtdXJscz48L3VybHM+PGVsZWN0cm9uaWMt
cmVzb3VyY2UtbnVtPjEwLjEwMDcvczEwNjgzLTAxMC05MjU3LTE8L2VsZWN0cm9uaWMtcmVzb3Vy
Y2UtbnVtPjxsYW5ndWFnZT5FbmdsaXNoPC9sYW5ndWFnZT48L3JlY29yZD48L0NpdGU+PENpdGU+
PEF1dGhvcj5TaGlyYWRvPC9BdXRob3I+PFllYXI+MjAxMzwvWWVhcj48UmVjTnVtPjQ2NDQ8L1Jl
Y051bT48cmVjb3JkPjxyZWMtbnVtYmVyPjQ2NDQ8L3JlYy1udW1iZXI+PGZvcmVpZ24ta2V5cz48
a2V5IGFwcD0iRU4iIGRiLWlkPSJlZHo1cjlkYWFhd3Jzd2V2c3ZqeHpwdGx4NXNhczVkd3hmdmQi
IHRpbWVzdGFtcD0iMTM4NjIyMTcwNyIgZ3VpZD0iZmI1MDViZTUtOWIzOS00MmEzLWEwZjAtOWI2
NDA1YWQ5NTY4Ij40NjQ0PC9rZXk+PC9mb3JlaWduLWtleXM+PHJlZi10eXBlIG5hbWU9IkpvdXJu
YWwgQXJ0aWNsZSI+MTc8L3JlZi10eXBlPjxjb250cmlidXRvcnM+PGF1dGhvcnM+PGF1dGhvcj5T
aGlyYWRvLCBIaXJva2F6dTwvYXV0aG9yPjxhdXRob3I+RnUsIEZlbmc8L2F1dGhvcj48YXV0aG9y
PkZvd2xlciwgSmFtZXMgSC48L2F1dGhvcj48YXV0aG9yPkNocmlzdGFraXMsIE5pY2hvbGFzIEEu
PC9hdXRob3I+PC9hdXRob3JzPjwvY29udHJpYnV0b3JzPjxhdXRoLWFkZHJlc3M+MV0gQ29ycG9y
YXRlIFImYW1wO0QsIFNvbnkgQ29ycG9yYXRpb24sIFNoaW5hZ2F3YSwgVG9reW8gMTQxLTAwMDEs
IEphcGFuIFsyXSBEZXBhcnRtZW50IG9mIEhlYWx0aCBDYXJlIFBvbGljeSwgSGFydmFyZCBNZWRp
Y2FsIFNjaG9vbCwgQm9zdG9uLCBNYXNzYWNodXNldHRzIDAyMTE1LCBVU0EuPC9hdXRoLWFkZHJl
c3M+PHRpdGxlcz48dGl0bGU+UXVhbGl0eSB2ZXJzdXMgcXVhbnRpdHkgb2Ygc29jaWFsIHRpZXMg
aW4gZXhwZXJpbWVudGFsIGNvb3BlcmF0aXZlIG5ldHdvcmtzPC90aXRsZT48c2Vjb25kYXJ5LXRp
dGxlPk5hdCBDb21tdW48L3NlY29uZGFyeS10aXRsZT48YWx0LXRpdGxlPk5hdHVyZSBjb21tdW5p
Y2F0aW9uczwvYWx0LXRpdGxlPjwvdGl0bGVzPjxwZXJpb2RpY2FsPjxmdWxsLXRpdGxlPk5hdCBD
b21tdW48L2Z1bGwtdGl0bGU+PGFiYnItMT5OYXR1cmUgY29tbXVuaWNhdGlvbnM8L2FiYnItMT48
L3BlcmlvZGljYWw+PGFsdC1wZXJpb2RpY2FsPjxmdWxsLXRpdGxlPk5hdCBDb21tdW48L2Z1bGwt
dGl0bGU+PGFiYnItMT5OYXR1cmUgY29tbXVuaWNhdGlvbnM8L2FiYnItMT48L2FsdC1wZXJpb2Rp
Y2FsPjxwYWdlcz4yODE0PC9wYWdlcz48dm9sdW1lPjQ8L3ZvbHVtZT48ZGF0ZXM+PHllYXI+MjAx
MzwveWVhcj48L2RhdGVzPjxpc2JuPjIwNDEtMTcyMyAoRWxlY3Ryb25pYykmI3hEOzIwNDEtMTcy
MyAoTGlua2luZyk8L2lzYm4+PGFjY2Vzc2lvbi1udW0+MjQyMjYwNzk8L2FjY2Vzc2lvbi1udW0+
PHVybHM+PHJlbGF0ZWQtdXJscz48dXJsPmh0dHA6Ly93d3cubmNiaS5ubG0ubmloLmdvdi9wdWJt
ZWQvMjQyMjYwNzk8L3VybD48L3JlbGF0ZWQtdXJscz48L3VybHM+PGN1c3RvbTI+UE1DMzg2ODIz
NzwvY3VzdG9tMj48ZWxlY3Ryb25pYy1yZXNvdXJjZS1udW0+MTAuMTAzOC9uY29tbXMzODE0PC9l
bGVjdHJvbmljLXJlc291cmNlLW51bT48L3JlY29yZD48L0NpdGU+PENpdGU+PEF1dGhvcj5SYW5k
PC9BdXRob3I+PFllYXI+MjAxMTwvWWVhcj48UmVjTnVtPjY3NTk8L1JlY051bT48cmVjb3JkPjxy
ZWMtbnVtYmVyPjY3NTk8L3JlYy1udW1iZXI+PGZvcmVpZ24ta2V5cz48a2V5IGFwcD0iRU4iIGRi
LWlkPSJlZHo1cjlkYWFhd3Jzd2V2c3ZqeHpwdGx4NXNhczVkd3hmdmQiIHRpbWVzdGFtcD0iMTM5
NDA0Njg0NyIgZ3VpZD0iY2YxODc3NGMtMzcwYS00MzM0LWE3ZGUtMjUxZTYzNzI1YzBjIj42NzU5
PC9rZXk+PC9mb3JlaWduLWtleXM+PHJlZi10eXBlIG5hbWU9IkpvdXJuYWwgQXJ0aWNsZSI+MTc8
L3JlZi10eXBlPjxjb250cmlidXRvcnM+PGF1dGhvcnM+PGF1dGhvcj5SYW5kLCBELiBHLjwvYXV0
aG9yPjxhdXRob3I+QXJiZXNtYW4sIFMuPC9hdXRob3I+PGF1dGhvcj5DaHJpc3Rha2lzLCBOLiBB
LjwvYXV0aG9yPjwvYXV0aG9ycz48L2NvbnRyaWJ1dG9ycz48YXV0aC1hZGRyZXNzPkNocmlzdGFr
aXMsIE5BJiN4RDtIYXJ2YXJkIFVuaXYsIEluc3QgUXVhbnRpdGF0IFNvY2lhbCBTY2ksIENhbWJy
aWRnZSwgTUEgMDIxMzggVVNBJiN4RDtIYXJ2YXJkIFVuaXYsIEluc3QgUXVhbnRpdGF0IFNvY2lh
bCBTY2ksIENhbWJyaWRnZSwgTUEgMDIxMzggVVNBJiN4RDtIYXJ2YXJkIFVuaXYsIEluc3QgUXVh
bnRpdGF0IFNvY2lhbCBTY2ksIENhbWJyaWRnZSwgTUEgMDIxMzggVVNBJiN4RDtIYXJ2YXJkIFVu
aXYsIFByb2dyYW0gRXZvbHV0aW9uYXJ5IER5bmFtLCBDYW1icmlkZ2UsIE1BIDAyMTM4IFVTQSYj
eEQ7SGFydmFyZCBVbml2LCBEZXB0IFBzeWNob2wsIENhbWJyaWRnZSwgTUEgMDIxMzggVVNBJiN4
RDtIYXJ2YXJkIFVuaXYsIFNjaCBNZWQsIERlcHQgSGx0aCBDYXJlIFBvbGljeSwgQm9zdG9uLCBN
QSAwMjExNSBVU0EmI3hEO0hhcnZhcmQgVW5pdiwgU2NoIE1lZCwgRGVwdCBNZWQsIEJvc3Rvbiwg
TUEgMDIxMTUgVVNBJiN4RDtIYXJ2YXJkIFVuaXYsIERlcHQgU29jaW9sLCBDYW1icmlkZ2UsIE1B
IDAyMTM4IFVTQTwvYXV0aC1hZGRyZXNzPjx0aXRsZXM+PHRpdGxlPkR5bmFtaWMgc29jaWFsIG5l
dHdvcmtzIHByb21vdGUgY29vcGVyYXRpb24gaW4gZXhwZXJpbWVudHMgd2l0aCBodW1hbnM8L3Rp
dGxlPjxzZWNvbmRhcnktdGl0bGU+UHJvYyBOYXRsIEFjYWQgU2NpIFUgUyBBPC9zZWNvbmRhcnkt
dGl0bGU+PGFsdC10aXRsZT5QIE5hdGwgQWNhZCBTY2kgVVNBPC9hbHQtdGl0bGU+PC90aXRsZXM+
PHBlcmlvZGljYWw+PGZ1bGwtdGl0bGU+UHJvYyBOYXRsIEFjYWQgU2NpIFUgUyBBPC9mdWxsLXRp
dGxlPjwvcGVyaW9kaWNhbD48YWx0LXBlcmlvZGljYWw+PGZ1bGwtdGl0bGU+UCBOYXRsIEFjYWQg
U2NpIFVTQTwvZnVsbC10aXRsZT48YWJici0xPlAgTmF0bCBBY2FkIFNjaSBVU0E8L2FiYnItMT48
L2FsdC1wZXJpb2RpY2FsPjxwYWdlcz4xOTE5My0xOTE5ODwvcGFnZXM+PHZvbHVtZT4xMDg8L3Zv
bHVtZT48bnVtYmVyPjQ4PC9udW1iZXI+PGtleXdvcmRzPjxrZXl3b3JkPmNvbGxlY3RpdmUgYWN0
aW9uPC9rZXl3b3JkPjxrZXl3b3JkPmVjb25vbWljIGdhbWVzPC9rZXl3b3JkPjxrZXl3b3JkPmV2
b2x1dGlvbmFyeSBnYW1lIHRoZW9yeTwva2V5d29yZD48a2V5d29yZD5ob21vcGhpbHk8L2tleXdv
cmQ+PGtleXdvcmQ+cmVjaXByb2NpdHk8L2tleXdvcmQ+PGtleXdvcmQ+cHVibGljLWdvb2RzIGdh
bWVzPC9rZXl3b3JkPjxrZXl3b3JkPmV2b2x1dGlvbmFyeSBnYW1lczwva2V5d29yZD48a2V5d29y
ZD5hbnRpc29jaWFsIHB1bmlzaG1lbnQ8L2tleXdvcmQ+PGtleXdvcmQ+YWx0cnVpc3RpYyBwdW5p
c2htZW50PC9rZXl3b3JkPjxrZXl3b3JkPmNvc3RseSBwdW5pc2htZW50PC9rZXl3b3JkPjxrZXl3
b3JkPnJlY2lwcm9jaXR5PC9rZXl3b3JkPjxrZXl3b3JkPmJlaGF2aW9yPC9rZXl3b3JkPjxrZXl3
b3JkPm1vZGVsPC9rZXl3b3JkPjxrZXl3b3JkPmNvZXZvbHV0aW9uPC9rZXl3b3JkPjxrZXl3b3Jk
PnBvcHVsYXRpb25zPC9rZXl3b3JkPjwva2V5d29yZHM+PGRhdGVzPjx5ZWFyPjIwMTE8L3llYXI+
PHB1Yi1kYXRlcz48ZGF0ZT5Ob3YgMjk8L2RhdGU+PC9wdWItZGF0ZXM+PC9kYXRlcz48aXNibj4w
MDI3LTg0MjQ8L2lzYm4+PGFjY2Vzc2lvbi1udW0+MjIwODQxMDM8L2FjY2Vzc2lvbi1udW0+PHVy
bHM+PHJlbGF0ZWQtdXJscz48dXJsPiZsdDtHbyB0byBJU0kmZ3Q7Oi8vV09TOjAwMDI5NzQ2MzEw
MDAyNjwvdXJsPjwvcmVsYXRlZC11cmxzPjwvdXJscz48Y3VzdG9tMj5QTUMzMjI4NDYxPC9jdXN0
b20yPjxlbGVjdHJvbmljLXJlc291cmNlLW51bT4xMC4xMDczL1BuYXMuMTEwODI0MzEwODwvZWxl
Y3Ryb25pYy1yZXNvdXJjZS1udW0+PGxhbmd1YWdlPkVuZ2xpc2g8L2xhbmd1YWdlPjwvcmVjb3Jk
PjwvQ2l0ZT48L0VuZE5vdGU+
</w:fldData>
        </w:fldChar>
      </w:r>
      <w:r w:rsidR="008840B4">
        <w:instrText xml:space="preserve"> ADDIN EN.CITE.DATA </w:instrText>
      </w:r>
      <w:r w:rsidR="008840B4">
        <w:fldChar w:fldCharType="end"/>
      </w:r>
      <w:r>
        <w:fldChar w:fldCharType="separate"/>
      </w:r>
      <w:r w:rsidR="008840B4" w:rsidRPr="008840B4">
        <w:rPr>
          <w:noProof/>
          <w:vertAlign w:val="superscript"/>
        </w:rPr>
        <w:t>[102, 103, 105]</w:t>
      </w:r>
      <w:r>
        <w:fldChar w:fldCharType="end"/>
      </w:r>
      <w:r>
        <w:t>. For example, a subject might want to cooperate with connecting neighbors when they were mostly cooperative in a prior round (</w:t>
      </w:r>
      <w:r w:rsidR="00E44C81">
        <w:t>this information was made</w:t>
      </w:r>
      <w:r>
        <w:t xml:space="preserve"> available to the subject), while he or she might not want to do so when they were not. The arbitrary units here were converted to real money at the end of the session (USD 1 = 1,000 units). These financial interactions with connecting neighbors through a cooperation game allowed us to observe the dynamics of individuals’ cooperation behavior, wealth, and SWB. </w:t>
      </w:r>
      <w:r w:rsidR="009A4C75">
        <w:t>In addition, USD 3 was paid as a participation fee.</w:t>
      </w:r>
    </w:p>
    <w:p w14:paraId="3427DB88" w14:textId="77777777" w:rsidR="00392427" w:rsidRDefault="00392427" w:rsidP="00392427">
      <w:pPr>
        <w:jc w:val="both"/>
      </w:pPr>
    </w:p>
    <w:p w14:paraId="781DB064" w14:textId="2AE21FE1" w:rsidR="00392427" w:rsidRDefault="00392427" w:rsidP="00392427">
      <w:pPr>
        <w:jc w:val="both"/>
      </w:pPr>
      <w:r>
        <w:t xml:space="preserve">Subjects were informed of their connecting neighbors’ choices and their updated wealth (units) after they made their cooperation choice </w:t>
      </w:r>
      <w:r>
        <w:fldChar w:fldCharType="begin">
          <w:fldData xml:space="preserve">PEVuZE5vdGU+PENpdGU+PEF1dGhvcj5QZmVpZmZlcjwvQXV0aG9yPjxZZWFyPjIwMTI8L1llYXI+
PFJlY051bT43MjIyPC9SZWNOdW0+PERpc3BsYXlUZXh0PjxzdHlsZSBmYWNlPSJzdXBlcnNjcmlw
dCI+Wzc4LCA3OSwgMTA2LCAxMDddPC9zdHlsZT48L0Rpc3BsYXlUZXh0PjxyZWNvcmQ+PHJlYy1u
dW1iZXI+NzIyMjwvcmVjLW51bWJlcj48Zm9yZWlnbi1rZXlzPjxrZXkgYXBwPSJFTiIgZGItaWQ9
ImVkejVyOWRhYWF3cnN3ZXZzdmp4enB0bHg1c2FzNWR3eGZ2ZCIgdGltZXN0YW1wPSIxNDMwNzAy
Mjg3IiBndWlkPSJkODM0ODViMC0xNWE2LTRkZjMtYmNhYi0zYmZkODBhZDkyNGIiPjcyMjI8L2tl
eT48L2ZvcmVpZ24ta2V5cz48cmVmLXR5cGUgbmFtZT0iSm91cm5hbCBBcnRpY2xlIj4xNzwvcmVm
LXR5cGU+PGNvbnRyaWJ1dG9ycz48YXV0aG9ycz48YXV0aG9yPlBmZWlmZmVyLCBULjwvYXV0aG9y
PjxhdXRob3I+VHJhbiwgTC48L2F1dGhvcj48YXV0aG9yPktydW1tZSwgQy48L2F1dGhvcj48YXV0
aG9yPlJhbmQsIEQuIEcuPC9hdXRob3I+PC9hdXRob3JzPjwvY29udHJpYnV0b3JzPjxhdXRoLWFk
ZHJlc3M+UGZlaWZmZXIsIFQmI3hEO0hhcnZhcmQgVW5pdiwgRkFTLCBQcm9ncmFtIEV2b2x1dGlv
bmFyeSBEeW5hbSwgQ2FtYnJpZGdlLCBNQSAwMjEzOCBVU0EmI3hEO0hhcnZhcmQgVW5pdiwgRkFT
LCBQcm9ncmFtIEV2b2x1dGlvbmFyeSBEeW5hbSwgQ2FtYnJpZGdlLCBNQSAwMjEzOCBVU0EmI3hE
O0hhcnZhcmQgVW5pdiwgRkFTLCBQcm9ncmFtIEV2b2x1dGlvbmFyeSBEeW5hbSwgQ2FtYnJpZGdl
LCBNQSAwMjEzOCBVU0EmI3hEO0hhcnZhcmQgVW5pdiwgU2NoIEFwcGwgU2NpICZhbXA7IEVuZ24s
IENhbWJyaWRnZSwgTUEgMDIxMzggVVNBJiN4RDtIYXJ2YXJkIFVuaXYsIERlcHQgUHN5Y2hvbCwg
Q2FtYnJpZGdlLCBNQSAwMjEzOCBVU0EmI3hEO01hc3NleSBVbml2LCBOZXcgWmVhbGFuZCBJbnN0
IEFkdiBTdHVkeSwgQXVja2xhbmQgMDc0NSwgTmV3IFplYWxhbmQmI3hEO01JVCwgTWVkaWEgTGFi
LCBDYW1icmlkZ2UsIE1BIDAyMTM5IFVTQTwvYXV0aC1hZGRyZXNzPjx0aXRsZXM+PHRpdGxlPlRo
ZSB2YWx1ZSBvZiByZXB1dGF0aW9uPC90aXRsZT48c2Vjb25kYXJ5LXRpdGxlPkpvdXJuYWwgb2Yg
dGhlIFJveWFsIFNvY2lldHkgSW50ZXJmYWNlPC9zZWNvbmRhcnktdGl0bGU+PGFsdC10aXRsZT5K
IFIgU29jIEludGVyZmFjZTwvYWx0LXRpdGxlPjwvdGl0bGVzPjxwZXJpb2RpY2FsPjxmdWxsLXRp
dGxlPkpvdXJuYWwgb2YgdGhlIFJveWFsIFNvY2lldHkgSW50ZXJmYWNlPC9mdWxsLXRpdGxlPjxh
YmJyLTE+SiBSIFNvYyBJbnRlcmZhY2U8L2FiYnItMT48L3BlcmlvZGljYWw+PGFsdC1wZXJpb2Rp
Y2FsPjxmdWxsLXRpdGxlPkpvdXJuYWwgb2YgdGhlIFJveWFsIFNvY2lldHkgSW50ZXJmYWNlPC9m
dWxsLXRpdGxlPjxhYmJyLTE+SiBSIFNvYyBJbnRlcmZhY2U8L2FiYnItMT48L2FsdC1wZXJpb2Rp
Y2FsPjxwYWdlcz4yNzkxLTI3OTc8L3BhZ2VzPjx2b2x1bWU+OTwvdm9sdW1lPjxudW1iZXI+NzY8
L251bWJlcj48a2V5d29yZHM+PGtleXdvcmQ+ZXZvbHV0aW9uIG9mIGNvb3BlcmF0aW9uPC9rZXl3
b3JkPjxrZXl3b3JkPnJlY2lwcm9jYWwgYWx0cnVpc208L2tleXdvcmQ+PGtleXdvcmQ+aW5kaXJl
Y3QgcmVjaXByb2NpdHk8L2tleXdvcmQ+PGtleXdvcmQ+cmVwdXRhdGlvbjwva2V5d29yZD48a2V5
d29yZD5pbmRpcmVjdCByZWNpcHJvY2l0eTwva2V5d29yZD48a2V5d29yZD5zb2NpYWwgbm9ybXM8
L2tleXdvcmQ+PGtleXdvcmQ+bWFpbnRhaW4gY29vcGVyYXRpb248L2tleXdvcmQ+PGtleXdvcmQ+
ZXZvbHV0aW9uPC9rZXl3b3JkPjxrZXl3b3JkPmluZm9ybWF0aW9uPC9rZXl3b3JkPjxrZXl3b3Jk
PmdlbmVyb3NpdHk8L2tleXdvcmQ+PGtleXdvcmQ+c3RyYW5nZXJzPC9rZXl3b3JkPjxrZXl3b3Jk
PmR5bmFtaWNzPC9rZXl3b3JkPjxrZXl3b3JkPmdhbWVzPC9rZXl3b3JkPjwva2V5d29yZHM+PGRh
dGVzPjx5ZWFyPjIwMTI8L3llYXI+PHB1Yi1kYXRlcz48ZGF0ZT5Ob3YgNzwvZGF0ZT48L3B1Yi1k
YXRlcz48L2RhdGVzPjxpc2JuPjE3NDItNTY4OTwvaXNibj48dXJscz48cmVsYXRlZC11cmxzPjx1
cmw+Jmx0O0dvIHRvIElTSSZndDs6Ly9XT1M6MDAwMzA5MjY5MTAwMDA0PC91cmw+PC9yZWxhdGVk
LXVybHM+PC91cmxzPjxlbGVjdHJvbmljLXJlc291cmNlLW51bT4xMC4xMDk4L3JzaWYuMjAxMi4w
MzMyPC9lbGVjdHJvbmljLXJlc291cmNlLW51bT48bGFuZ3VhZ2U+RW5nbGlzaDwvbGFuZ3VhZ2U+
PC9yZWNvcmQ+PC9DaXRlPjxDaXRlPjxBdXRob3I+TWlsaW5za2k8L0F1dGhvcj48WWVhcj4yMDAy
PC9ZZWFyPjxSZWNOdW0+NzI3NDwvUmVjTnVtPjxyZWNvcmQ+PHJlYy1udW1iZXI+NzI3NDwvcmVj
LW51bWJlcj48Zm9yZWlnbi1rZXlzPjxrZXkgYXBwPSJFTiIgZGItaWQ9ImVkejVyOWRhYWF3cnN3
ZXZzdmp4enB0bHg1c2FzNWR3eGZ2ZCIgdGltZXN0YW1wPSIxNDMxNjI1OTczIiBndWlkPSIyYzRk
ZDhkNC05M2Q5LTRiNTItOGRiYy0xMjczYzE1NmFlMTAiPjcyNzQ8L2tleT48L2ZvcmVpZ24ta2V5
cz48cmVmLXR5cGUgbmFtZT0iSm91cm5hbCBBcnRpY2xlIj4xNzwvcmVmLXR5cGU+PGNvbnRyaWJ1
dG9ycz48YXV0aG9ycz48YXV0aG9yPk1pbGluc2tpLCBNLjwvYXV0aG9yPjxhdXRob3I+U2VtbWFu
biwgRC48L2F1dGhvcj48YXV0aG9yPktyYW1iZWNrLCBILiBKLjwvYXV0aG9yPjwvYXV0aG9ycz48
L2NvbnRyaWJ1dG9ycz48YXV0aC1hZGRyZXNzPk1pbGluc2tpLCBNJiN4RDtNYXggUGxhbmNrIElu
c3QgTGltbm9sLCBEZXB0IEV2b2x1dGlvbmFyeSBCaW9sLCBQb3N0ZmFjaCAxNjUsIEQtMjQzMDYg
UGxvbiwgR2VybWFueSYjeEQ7TWF4IFBsYW5jayBJbnN0IExpbW5vbCwgRGVwdCBFdm9sdXRpb25h
cnkgQmlvbCwgUG9zdGZhY2ggMTY1LCBELTI0MzA2IFBsb24sIEdlcm1hbnkmI3hEO01heCBQbGFu
Y2sgSW5zdCBMaW1ub2wsIERlcHQgRXZvbHV0aW9uYXJ5IEJpb2wsIEQtMjQzMDYgUGxvbiwgR2Vy
bWFueTwvYXV0aC1hZGRyZXNzPjx0aXRsZXM+PHRpdGxlPlJlcHV0YXRpb24gaGVscHMgc29sdmUg
dGhlICZhcG9zO3RyYWdlZHkgb2YgdGhlIGNvbW1vbnMmYXBvczs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DI0LTQyNjwvcGFnZXM+PHZvbHVtZT40MTU8L3ZvbHVt
ZT48bnVtYmVyPjY4NzA8L251bWJlcj48a2V5d29yZHM+PGtleXdvcmQ+aW5kaXJlY3QgcmVjaXBy
b2NpdHk8L2tleXdvcmQ+PGtleXdvcmQ+Y29vcGVyYXRpb248L2tleXdvcmQ+PGtleXdvcmQ+ZXZv
bHV0aW9uPC9rZXl3b3JkPjxrZXl3b3JkPnB1bmlzaG1lbnQ8L2tleXdvcmQ+PC9rZXl3b3Jkcz48
ZGF0ZXM+PHllYXI+MjAwMjwveWVhcj48cHViLWRhdGVzPjxkYXRlPkphbiAyNDwvZGF0ZT48L3B1
Yi1kYXRlcz48L2RhdGVzPjxpc2JuPjAwMjgtMDgzNjwvaXNibj48YWNjZXNzaW9uLW51bT4xMTgw
NzU1MjwvYWNjZXNzaW9uLW51bT48dXJscz48cmVsYXRlZC11cmxzPjx1cmw+Jmx0O0dvIHRvIElT
SSZndDs6Ly9XT1M6MDAwMTczNDMzNjAwMDQ4PC91cmw+PC9yZWxhdGVkLXVybHM+PC91cmxzPjxl
bGVjdHJvbmljLXJlc291cmNlLW51bT4xMC4xMDM4LzQxNTQyNGE8L2VsZWN0cm9uaWMtcmVzb3Vy
Y2UtbnVtPjxsYW5ndWFnZT5FbmdsaXNoPC9sYW5ndWFnZT48L3JlY29yZD48L0NpdGU+PENpdGU+
PEF1dGhvcj5HYWxsbzwvQXV0aG9yPjxZZWFyPjIwMTU8L1llYXI+PFJlY051bT43MTkxPC9SZWNO
dW0+PHJlY29yZD48cmVjLW51bWJlcj43MTkxPC9yZWMtbnVtYmVyPjxmb3JlaWduLWtleXM+PGtl
eSBhcHA9IkVOIiBkYi1pZD0iZWR6NXI5ZGFhYXdyc3dldnN2anh6cHRseDVzYXM1ZHd4ZnZkIiB0
aW1lc3RhbXA9IjE0MjUzMTIyMTYiIGd1aWQ9Ijk5NGI2MjIyLWZhODEtNDdjZi1hNThhLTAwYTk2
NzdmZGI0OCI+NzE5MTwva2V5PjwvZm9yZWlnbi1rZXlzPjxyZWYtdHlwZSBuYW1lPSJKb3VybmFs
IEFydGljbGUiPjE3PC9yZWYtdHlwZT48Y29udHJpYnV0b3JzPjxhdXRob3JzPjxhdXRob3I+R2Fs
bG8sIEUuPC9hdXRob3I+PGF1dGhvcj5ZYW4sIEMuPC9hdXRob3I+PC9hdXRob3JzPjwvY29udHJp
YnV0b3JzPjx0aXRsZXM+PHRpdGxlPlRoZSBlZmZlY3RzIG9mIHJlcHV0YXRpb25hbCBhbmQgc29j
aWFsIGtub3dsZWRnZSBvbiBjb29wZXJhdGlvbjwvdGl0bGU+PHNlY29uZGFyeS10aXRsZT5Qcm9j
IE5hdGwgQWNhZCBTY2kgVSBTIEE8L3NlY29uZGFyeS10aXRsZT48L3RpdGxlcz48cGVyaW9kaWNh
bD48ZnVsbC10aXRsZT5Qcm9jIE5hdGwgQWNhZCBTY2kgVSBTIEE8L2Z1bGwtdGl0bGU+PC9wZXJp
b2RpY2FsPjxwYWdlcz4zNjQ3LTM2NTI8L3BhZ2VzPjx2b2x1bWU+MTEyPC92b2x1bWU+PG51bWJl
cj4xMjwvbnVtYmVyPjxkYXRlcz48eWVhcj4yMDE1PC95ZWFyPjwvZGF0ZXM+PGFjY2Vzc2lvbi1u
dW0+MjU3NzU1NDQ8L2FjY2Vzc2lvbi1udW0+PHVybHM+PC91cmxzPjxjdXN0b20yPlBNQzQzNzg0
MDI8L2N1c3RvbTI+PGVsZWN0cm9uaWMtcmVzb3VyY2UtbnVtPjEwLjEwNzMvcG5hcy4xNDE1ODgz
MTEyPC9lbGVjdHJvbmljLXJlc291cmNlLW51bT48L3JlY29yZD48L0NpdGU+PENpdGU+PEF1dGhv
cj5Cb2x0b248L0F1dGhvcj48WWVhcj4yMDA1PC9ZZWFyPjxSZWNOdW0+NDc1ODwvUmVjTnVtPjxy
ZWNvcmQ+PHJlYy1udW1iZXI+NDc1ODwvcmVjLW51bWJlcj48Zm9yZWlnbi1rZXlzPjxrZXkgYXBw
PSJFTiIgZGItaWQ9ImVkejVyOWRhYWF3cnN3ZXZzdmp4enB0bHg1c2FzNWR3eGZ2ZCIgdGltZXN0
YW1wPSIxMzg5ODI0NDA5IiBndWlkPSI1NjBiNDhkMi0yMDU5LTRiZmMtODI5Ny01YWRjYjM2MzI5
ZDYiPjQ3NTg8L2tleT48L2ZvcmVpZ24ta2V5cz48cmVmLXR5cGUgbmFtZT0iSm91cm5hbCBBcnRp
Y2xlIj4xNzwvcmVmLXR5cGU+PGNvbnRyaWJ1dG9ycz48YXV0aG9ycz48YXV0aG9yPkJvbHRvbiwg
Ry4gRS48L2F1dGhvcj48YXV0aG9yPkthdG9rLCBFLjwvYXV0aG9yPjxhdXRob3I+T2NrZW5mZWxz
LCBBLjwvYXV0aG9yPjwvYXV0aG9ycz48L2NvbnRyaWJ1dG9ycz48YXV0aC1hZGRyZXNzPkJvbHRv
biwgR0UmI3hEO1Blbm4gU3RhdGUgVW5pdiwgU21lYWwgQ29sbCBCdXNpbmVzcywgVW5pdmVyc2l0
eSBQaywgUEEgMTY4MDIgVVNBJiN4RDtQZW5uIFN0YXRlIFVuaXYsIFNtZWFsIENvbGwgQnVzaW5l
c3MsIFVuaXZlcnNpdHkgUGssIFBBIDE2ODAyIFVTQSYjeEQ7UGVubiBTdGF0ZSBVbml2LCBTbWVh
bCBDb2xsIEJ1c2luZXNzLCBVbml2ZXJzaXR5IFBrLCBQQSAxNjgwMiBVU0EmI3hEO1VuaXYgQ29s
b2duZSwgRGVwdCBFY29uLCBELTUwMDAgQ29sb2duZSwgR2VybWFueTwvYXV0aC1hZGRyZXNzPjx0
aXRsZXM+PHRpdGxlPkNvb3BlcmF0aW9uIGFtb25nIHN0cmFuZ2VycyB3aXRoIGxpbWl0ZWQgaW5m
b3JtYXRpb24gYWJvdXQgcmVwdXRhdGlvbjwvdGl0bGU+PHNlY29uZGFyeS10aXRsZT5Kb3VybmFs
IG9mIFB1YmxpYyBFY29ub21pY3M8L3NlY29uZGFyeS10aXRsZT48YWx0LXRpdGxlPkogUHVibGlj
IEVjb248L2FsdC10aXRsZT48L3RpdGxlcz48cGVyaW9kaWNhbD48ZnVsbC10aXRsZT5Kb3VybmFs
IG9mIFB1YmxpYyBFY29ub21pY3M8L2Z1bGwtdGl0bGU+PGFiYnItMT5KIFB1YmxpYyBFY29uPC9h
YmJyLTE+PC9wZXJpb2RpY2FsPjxhbHQtcGVyaW9kaWNhbD48ZnVsbC10aXRsZT5Kb3VybmFsIG9m
IFB1YmxpYyBFY29ub21pY3M8L2Z1bGwtdGl0bGU+PGFiYnItMT5KIFB1YmxpYyBFY29uPC9hYmJy
LTE+PC9hbHQtcGVyaW9kaWNhbD48cGFnZXM+MTQ1Ny0xNDY4PC9wYWdlcz48dm9sdW1lPjg5PC92
b2x1bWU+PG51bWJlcj44PC9udW1iZXI+PGtleXdvcmRzPjxrZXl3b3JkPmV4cGVyaW1lbnRhbCBl
Y29ub21pY3M8L2tleXdvcmQ+PGtleXdvcmQ+cmVwdXRhdGlvbjwva2V5d29yZD48a2V5d29yZD5j
b29wZXJhdGlvbjwva2V5d29yZD48a2V5d29yZD5yZXBlYXRlZCBwcmlzb25lcnMtZGlsZW1tYTwv
a2V5d29yZD48a2V5d29yZD5yYXRpb25hbCBjb29wZXJhdGlvbjwva2V5d29yZD48a2V5d29yZD5p
bmRpcmVjdCByZWNpcHJvY2l0eTwva2V5d29yZD48a2V5d29yZD5zb2NpYWwgbm9ybXM8L2tleXdv
cmQ+PGtleXdvcmQ+Y29tcGV0aXRpb248L2tleXdvcmQ+PGtleXdvcmQ+ZXZvbHV0aW9uPC9rZXl3
b3JkPjxrZXl3b3JkPmZhaXJuZXNzPC9rZXl3b3JkPjxrZXl3b3JkPmdhbWVzPC9rZXl3b3JkPjwv
a2V5d29yZHM+PGRhdGVzPjx5ZWFyPjIwMDU8L3llYXI+PHB1Yi1kYXRlcz48ZGF0ZT5BdWc8L2Rh
dGU+PC9wdWItZGF0ZXM+PC9kYXRlcz48aXNibj4wMDQ3LTI3Mjc8L2lzYm4+PGFjY2Vzc2lvbi1u
dW0+V09TOjAwMDIzMDM3NDgwMDAwNjwvYWNjZXNzaW9uLW51bT48dXJscz48cmVsYXRlZC11cmxz
Pjx1cmw+Jmx0O0dvIHRvIElTSSZndDs6Ly9XT1M6MDAwMjMwMzc0ODAwMDA2PC91cmw+PC9yZWxh
dGVkLXVybHM+PC91cmxzPjxlbGVjdHJvbmljLXJlc291cmNlLW51bT4xMC4xMDE2L0ouSnB1YmVj
by4yMDA0LjAzLjAwODwvZWxlY3Ryb25pYy1yZXNvdXJjZS1udW0+PGxhbmd1YWdlPkVuZ2xpc2g8
L2xhbmd1YWdlPjwvcmVjb3JkPjwvQ2l0ZT48L0VuZE5vdGU+
</w:fldData>
        </w:fldChar>
      </w:r>
      <w:r w:rsidR="008840B4">
        <w:instrText xml:space="preserve"> ADDIN EN.CITE </w:instrText>
      </w:r>
      <w:r w:rsidR="008840B4">
        <w:fldChar w:fldCharType="begin">
          <w:fldData xml:space="preserve">PEVuZE5vdGU+PENpdGU+PEF1dGhvcj5QZmVpZmZlcjwvQXV0aG9yPjxZZWFyPjIwMTI8L1llYXI+
PFJlY051bT43MjIyPC9SZWNOdW0+PERpc3BsYXlUZXh0PjxzdHlsZSBmYWNlPSJzdXBlcnNjcmlw
dCI+Wzc4LCA3OSwgMTA2LCAxMDddPC9zdHlsZT48L0Rpc3BsYXlUZXh0PjxyZWNvcmQ+PHJlYy1u
dW1iZXI+NzIyMjwvcmVjLW51bWJlcj48Zm9yZWlnbi1rZXlzPjxrZXkgYXBwPSJFTiIgZGItaWQ9
ImVkejVyOWRhYWF3cnN3ZXZzdmp4enB0bHg1c2FzNWR3eGZ2ZCIgdGltZXN0YW1wPSIxNDMwNzAy
Mjg3IiBndWlkPSJkODM0ODViMC0xNWE2LTRkZjMtYmNhYi0zYmZkODBhZDkyNGIiPjcyMjI8L2tl
eT48L2ZvcmVpZ24ta2V5cz48cmVmLXR5cGUgbmFtZT0iSm91cm5hbCBBcnRpY2xlIj4xNzwvcmVm
LXR5cGU+PGNvbnRyaWJ1dG9ycz48YXV0aG9ycz48YXV0aG9yPlBmZWlmZmVyLCBULjwvYXV0aG9y
PjxhdXRob3I+VHJhbiwgTC48L2F1dGhvcj48YXV0aG9yPktydW1tZSwgQy48L2F1dGhvcj48YXV0
aG9yPlJhbmQsIEQuIEcuPC9hdXRob3I+PC9hdXRob3JzPjwvY29udHJpYnV0b3JzPjxhdXRoLWFk
ZHJlc3M+UGZlaWZmZXIsIFQmI3hEO0hhcnZhcmQgVW5pdiwgRkFTLCBQcm9ncmFtIEV2b2x1dGlv
bmFyeSBEeW5hbSwgQ2FtYnJpZGdlLCBNQSAwMjEzOCBVU0EmI3hEO0hhcnZhcmQgVW5pdiwgRkFT
LCBQcm9ncmFtIEV2b2x1dGlvbmFyeSBEeW5hbSwgQ2FtYnJpZGdlLCBNQSAwMjEzOCBVU0EmI3hE
O0hhcnZhcmQgVW5pdiwgRkFTLCBQcm9ncmFtIEV2b2x1dGlvbmFyeSBEeW5hbSwgQ2FtYnJpZGdl
LCBNQSAwMjEzOCBVU0EmI3hEO0hhcnZhcmQgVW5pdiwgU2NoIEFwcGwgU2NpICZhbXA7IEVuZ24s
IENhbWJyaWRnZSwgTUEgMDIxMzggVVNBJiN4RDtIYXJ2YXJkIFVuaXYsIERlcHQgUHN5Y2hvbCwg
Q2FtYnJpZGdlLCBNQSAwMjEzOCBVU0EmI3hEO01hc3NleSBVbml2LCBOZXcgWmVhbGFuZCBJbnN0
IEFkdiBTdHVkeSwgQXVja2xhbmQgMDc0NSwgTmV3IFplYWxhbmQmI3hEO01JVCwgTWVkaWEgTGFi
LCBDYW1icmlkZ2UsIE1BIDAyMTM5IFVTQTwvYXV0aC1hZGRyZXNzPjx0aXRsZXM+PHRpdGxlPlRo
ZSB2YWx1ZSBvZiByZXB1dGF0aW9uPC90aXRsZT48c2Vjb25kYXJ5LXRpdGxlPkpvdXJuYWwgb2Yg
dGhlIFJveWFsIFNvY2lldHkgSW50ZXJmYWNlPC9zZWNvbmRhcnktdGl0bGU+PGFsdC10aXRsZT5K
IFIgU29jIEludGVyZmFjZTwvYWx0LXRpdGxlPjwvdGl0bGVzPjxwZXJpb2RpY2FsPjxmdWxsLXRp
dGxlPkpvdXJuYWwgb2YgdGhlIFJveWFsIFNvY2lldHkgSW50ZXJmYWNlPC9mdWxsLXRpdGxlPjxh
YmJyLTE+SiBSIFNvYyBJbnRlcmZhY2U8L2FiYnItMT48L3BlcmlvZGljYWw+PGFsdC1wZXJpb2Rp
Y2FsPjxmdWxsLXRpdGxlPkpvdXJuYWwgb2YgdGhlIFJveWFsIFNvY2lldHkgSW50ZXJmYWNlPC9m
dWxsLXRpdGxlPjxhYmJyLTE+SiBSIFNvYyBJbnRlcmZhY2U8L2FiYnItMT48L2FsdC1wZXJpb2Rp
Y2FsPjxwYWdlcz4yNzkxLTI3OTc8L3BhZ2VzPjx2b2x1bWU+OTwvdm9sdW1lPjxudW1iZXI+NzY8
L251bWJlcj48a2V5d29yZHM+PGtleXdvcmQ+ZXZvbHV0aW9uIG9mIGNvb3BlcmF0aW9uPC9rZXl3
b3JkPjxrZXl3b3JkPnJlY2lwcm9jYWwgYWx0cnVpc208L2tleXdvcmQ+PGtleXdvcmQ+aW5kaXJl
Y3QgcmVjaXByb2NpdHk8L2tleXdvcmQ+PGtleXdvcmQ+cmVwdXRhdGlvbjwva2V5d29yZD48a2V5
d29yZD5pbmRpcmVjdCByZWNpcHJvY2l0eTwva2V5d29yZD48a2V5d29yZD5zb2NpYWwgbm9ybXM8
L2tleXdvcmQ+PGtleXdvcmQ+bWFpbnRhaW4gY29vcGVyYXRpb248L2tleXdvcmQ+PGtleXdvcmQ+
ZXZvbHV0aW9uPC9rZXl3b3JkPjxrZXl3b3JkPmluZm9ybWF0aW9uPC9rZXl3b3JkPjxrZXl3b3Jk
PmdlbmVyb3NpdHk8L2tleXdvcmQ+PGtleXdvcmQ+c3RyYW5nZXJzPC9rZXl3b3JkPjxrZXl3b3Jk
PmR5bmFtaWNzPC9rZXl3b3JkPjxrZXl3b3JkPmdhbWVzPC9rZXl3b3JkPjwva2V5d29yZHM+PGRh
dGVzPjx5ZWFyPjIwMTI8L3llYXI+PHB1Yi1kYXRlcz48ZGF0ZT5Ob3YgNzwvZGF0ZT48L3B1Yi1k
YXRlcz48L2RhdGVzPjxpc2JuPjE3NDItNTY4OTwvaXNibj48dXJscz48cmVsYXRlZC11cmxzPjx1
cmw+Jmx0O0dvIHRvIElTSSZndDs6Ly9XT1M6MDAwMzA5MjY5MTAwMDA0PC91cmw+PC9yZWxhdGVk
LXVybHM+PC91cmxzPjxlbGVjdHJvbmljLXJlc291cmNlLW51bT4xMC4xMDk4L3JzaWYuMjAxMi4w
MzMyPC9lbGVjdHJvbmljLXJlc291cmNlLW51bT48bGFuZ3VhZ2U+RW5nbGlzaDwvbGFuZ3VhZ2U+
PC9yZWNvcmQ+PC9DaXRlPjxDaXRlPjxBdXRob3I+TWlsaW5za2k8L0F1dGhvcj48WWVhcj4yMDAy
PC9ZZWFyPjxSZWNOdW0+NzI3NDwvUmVjTnVtPjxyZWNvcmQ+PHJlYy1udW1iZXI+NzI3NDwvcmVj
LW51bWJlcj48Zm9yZWlnbi1rZXlzPjxrZXkgYXBwPSJFTiIgZGItaWQ9ImVkejVyOWRhYWF3cnN3
ZXZzdmp4enB0bHg1c2FzNWR3eGZ2ZCIgdGltZXN0YW1wPSIxNDMxNjI1OTczIiBndWlkPSIyYzRk
ZDhkNC05M2Q5LTRiNTItOGRiYy0xMjczYzE1NmFlMTAiPjcyNzQ8L2tleT48L2ZvcmVpZ24ta2V5
cz48cmVmLXR5cGUgbmFtZT0iSm91cm5hbCBBcnRpY2xlIj4xNzwvcmVmLXR5cGU+PGNvbnRyaWJ1
dG9ycz48YXV0aG9ycz48YXV0aG9yPk1pbGluc2tpLCBNLjwvYXV0aG9yPjxhdXRob3I+U2VtbWFu
biwgRC48L2F1dGhvcj48YXV0aG9yPktyYW1iZWNrLCBILiBKLjwvYXV0aG9yPjwvYXV0aG9ycz48
L2NvbnRyaWJ1dG9ycz48YXV0aC1hZGRyZXNzPk1pbGluc2tpLCBNJiN4RDtNYXggUGxhbmNrIElu
c3QgTGltbm9sLCBEZXB0IEV2b2x1dGlvbmFyeSBCaW9sLCBQb3N0ZmFjaCAxNjUsIEQtMjQzMDYg
UGxvbiwgR2VybWFueSYjeEQ7TWF4IFBsYW5jayBJbnN0IExpbW5vbCwgRGVwdCBFdm9sdXRpb25h
cnkgQmlvbCwgUG9zdGZhY2ggMTY1LCBELTI0MzA2IFBsb24sIEdlcm1hbnkmI3hEO01heCBQbGFu
Y2sgSW5zdCBMaW1ub2wsIERlcHQgRXZvbHV0aW9uYXJ5IEJpb2wsIEQtMjQzMDYgUGxvbiwgR2Vy
bWFueTwvYXV0aC1hZGRyZXNzPjx0aXRsZXM+PHRpdGxlPlJlcHV0YXRpb24gaGVscHMgc29sdmUg
dGhlICZhcG9zO3RyYWdlZHkgb2YgdGhlIGNvbW1vbnMmYXBvczs8L3RpdGxlPjxzZWNvbmRhcnkt
dGl0bGU+TmF0dXJlPC9zZWNvbmRhcnktdGl0bGU+PGFsdC10aXRsZT5OYXR1cmU8L2FsdC10aXRs
ZT48L3RpdGxlcz48cGVyaW9kaWNhbD48ZnVsbC10aXRsZT5OYXR1cmU8L2Z1bGwtdGl0bGU+PC9w
ZXJpb2RpY2FsPjxhbHQtcGVyaW9kaWNhbD48ZnVsbC10aXRsZT5OYXR1cmU8L2Z1bGwtdGl0bGU+
PC9hbHQtcGVyaW9kaWNhbD48cGFnZXM+NDI0LTQyNjwvcGFnZXM+PHZvbHVtZT40MTU8L3ZvbHVt
ZT48bnVtYmVyPjY4NzA8L251bWJlcj48a2V5d29yZHM+PGtleXdvcmQ+aW5kaXJlY3QgcmVjaXBy
b2NpdHk8L2tleXdvcmQ+PGtleXdvcmQ+Y29vcGVyYXRpb248L2tleXdvcmQ+PGtleXdvcmQ+ZXZv
bHV0aW9uPC9rZXl3b3JkPjxrZXl3b3JkPnB1bmlzaG1lbnQ8L2tleXdvcmQ+PC9rZXl3b3Jkcz48
ZGF0ZXM+PHllYXI+MjAwMjwveWVhcj48cHViLWRhdGVzPjxkYXRlPkphbiAyNDwvZGF0ZT48L3B1
Yi1kYXRlcz48L2RhdGVzPjxpc2JuPjAwMjgtMDgzNjwvaXNibj48YWNjZXNzaW9uLW51bT4xMTgw
NzU1MjwvYWNjZXNzaW9uLW51bT48dXJscz48cmVsYXRlZC11cmxzPjx1cmw+Jmx0O0dvIHRvIElT
SSZndDs6Ly9XT1M6MDAwMTczNDMzNjAwMDQ4PC91cmw+PC9yZWxhdGVkLXVybHM+PC91cmxzPjxl
bGVjdHJvbmljLXJlc291cmNlLW51bT4xMC4xMDM4LzQxNTQyNGE8L2VsZWN0cm9uaWMtcmVzb3Vy
Y2UtbnVtPjxsYW5ndWFnZT5FbmdsaXNoPC9sYW5ndWFnZT48L3JlY29yZD48L0NpdGU+PENpdGU+
PEF1dGhvcj5HYWxsbzwvQXV0aG9yPjxZZWFyPjIwMTU8L1llYXI+PFJlY051bT43MTkxPC9SZWNO
dW0+PHJlY29yZD48cmVjLW51bWJlcj43MTkxPC9yZWMtbnVtYmVyPjxmb3JlaWduLWtleXM+PGtl
eSBhcHA9IkVOIiBkYi1pZD0iZWR6NXI5ZGFhYXdyc3dldnN2anh6cHRseDVzYXM1ZHd4ZnZkIiB0
aW1lc3RhbXA9IjE0MjUzMTIyMTYiIGd1aWQ9Ijk5NGI2MjIyLWZhODEtNDdjZi1hNThhLTAwYTk2
NzdmZGI0OCI+NzE5MTwva2V5PjwvZm9yZWlnbi1rZXlzPjxyZWYtdHlwZSBuYW1lPSJKb3VybmFs
IEFydGljbGUiPjE3PC9yZWYtdHlwZT48Y29udHJpYnV0b3JzPjxhdXRob3JzPjxhdXRob3I+R2Fs
bG8sIEUuPC9hdXRob3I+PGF1dGhvcj5ZYW4sIEMuPC9hdXRob3I+PC9hdXRob3JzPjwvY29udHJp
YnV0b3JzPjx0aXRsZXM+PHRpdGxlPlRoZSBlZmZlY3RzIG9mIHJlcHV0YXRpb25hbCBhbmQgc29j
aWFsIGtub3dsZWRnZSBvbiBjb29wZXJhdGlvbjwvdGl0bGU+PHNlY29uZGFyeS10aXRsZT5Qcm9j
IE5hdGwgQWNhZCBTY2kgVSBTIEE8L3NlY29uZGFyeS10aXRsZT48L3RpdGxlcz48cGVyaW9kaWNh
bD48ZnVsbC10aXRsZT5Qcm9jIE5hdGwgQWNhZCBTY2kgVSBTIEE8L2Z1bGwtdGl0bGU+PC9wZXJp
b2RpY2FsPjxwYWdlcz4zNjQ3LTM2NTI8L3BhZ2VzPjx2b2x1bWU+MTEyPC92b2x1bWU+PG51bWJl
cj4xMjwvbnVtYmVyPjxkYXRlcz48eWVhcj4yMDE1PC95ZWFyPjwvZGF0ZXM+PGFjY2Vzc2lvbi1u
dW0+MjU3NzU1NDQ8L2FjY2Vzc2lvbi1udW0+PHVybHM+PC91cmxzPjxjdXN0b20yPlBNQzQzNzg0
MDI8L2N1c3RvbTI+PGVsZWN0cm9uaWMtcmVzb3VyY2UtbnVtPjEwLjEwNzMvcG5hcy4xNDE1ODgz
MTEyPC9lbGVjdHJvbmljLXJlc291cmNlLW51bT48L3JlY29yZD48L0NpdGU+PENpdGU+PEF1dGhv
cj5Cb2x0b248L0F1dGhvcj48WWVhcj4yMDA1PC9ZZWFyPjxSZWNOdW0+NDc1ODwvUmVjTnVtPjxy
ZWNvcmQ+PHJlYy1udW1iZXI+NDc1ODwvcmVjLW51bWJlcj48Zm9yZWlnbi1rZXlzPjxrZXkgYXBw
PSJFTiIgZGItaWQ9ImVkejVyOWRhYWF3cnN3ZXZzdmp4enB0bHg1c2FzNWR3eGZ2ZCIgdGltZXN0
YW1wPSIxMzg5ODI0NDA5IiBndWlkPSI1NjBiNDhkMi0yMDU5LTRiZmMtODI5Ny01YWRjYjM2MzI5
ZDYiPjQ3NTg8L2tleT48L2ZvcmVpZ24ta2V5cz48cmVmLXR5cGUgbmFtZT0iSm91cm5hbCBBcnRp
Y2xlIj4xNzwvcmVmLXR5cGU+PGNvbnRyaWJ1dG9ycz48YXV0aG9ycz48YXV0aG9yPkJvbHRvbiwg
Ry4gRS48L2F1dGhvcj48YXV0aG9yPkthdG9rLCBFLjwvYXV0aG9yPjxhdXRob3I+T2NrZW5mZWxz
LCBBLjwvYXV0aG9yPjwvYXV0aG9ycz48L2NvbnRyaWJ1dG9ycz48YXV0aC1hZGRyZXNzPkJvbHRv
biwgR0UmI3hEO1Blbm4gU3RhdGUgVW5pdiwgU21lYWwgQ29sbCBCdXNpbmVzcywgVW5pdmVyc2l0
eSBQaywgUEEgMTY4MDIgVVNBJiN4RDtQZW5uIFN0YXRlIFVuaXYsIFNtZWFsIENvbGwgQnVzaW5l
c3MsIFVuaXZlcnNpdHkgUGssIFBBIDE2ODAyIFVTQSYjeEQ7UGVubiBTdGF0ZSBVbml2LCBTbWVh
bCBDb2xsIEJ1c2luZXNzLCBVbml2ZXJzaXR5IFBrLCBQQSAxNjgwMiBVU0EmI3hEO1VuaXYgQ29s
b2duZSwgRGVwdCBFY29uLCBELTUwMDAgQ29sb2duZSwgR2VybWFueTwvYXV0aC1hZGRyZXNzPjx0
aXRsZXM+PHRpdGxlPkNvb3BlcmF0aW9uIGFtb25nIHN0cmFuZ2VycyB3aXRoIGxpbWl0ZWQgaW5m
b3JtYXRpb24gYWJvdXQgcmVwdXRhdGlvbjwvdGl0bGU+PHNlY29uZGFyeS10aXRsZT5Kb3VybmFs
IG9mIFB1YmxpYyBFY29ub21pY3M8L3NlY29uZGFyeS10aXRsZT48YWx0LXRpdGxlPkogUHVibGlj
IEVjb248L2FsdC10aXRsZT48L3RpdGxlcz48cGVyaW9kaWNhbD48ZnVsbC10aXRsZT5Kb3VybmFs
IG9mIFB1YmxpYyBFY29ub21pY3M8L2Z1bGwtdGl0bGU+PGFiYnItMT5KIFB1YmxpYyBFY29uPC9h
YmJyLTE+PC9wZXJpb2RpY2FsPjxhbHQtcGVyaW9kaWNhbD48ZnVsbC10aXRsZT5Kb3VybmFsIG9m
IFB1YmxpYyBFY29ub21pY3M8L2Z1bGwtdGl0bGU+PGFiYnItMT5KIFB1YmxpYyBFY29uPC9hYmJy
LTE+PC9hbHQtcGVyaW9kaWNhbD48cGFnZXM+MTQ1Ny0xNDY4PC9wYWdlcz48dm9sdW1lPjg5PC92
b2x1bWU+PG51bWJlcj44PC9udW1iZXI+PGtleXdvcmRzPjxrZXl3b3JkPmV4cGVyaW1lbnRhbCBl
Y29ub21pY3M8L2tleXdvcmQ+PGtleXdvcmQ+cmVwdXRhdGlvbjwva2V5d29yZD48a2V5d29yZD5j
b29wZXJhdGlvbjwva2V5d29yZD48a2V5d29yZD5yZXBlYXRlZCBwcmlzb25lcnMtZGlsZW1tYTwv
a2V5d29yZD48a2V5d29yZD5yYXRpb25hbCBjb29wZXJhdGlvbjwva2V5d29yZD48a2V5d29yZD5p
bmRpcmVjdCByZWNpcHJvY2l0eTwva2V5d29yZD48a2V5d29yZD5zb2NpYWwgbm9ybXM8L2tleXdv
cmQ+PGtleXdvcmQ+Y29tcGV0aXRpb248L2tleXdvcmQ+PGtleXdvcmQ+ZXZvbHV0aW9uPC9rZXl3
b3JkPjxrZXl3b3JkPmZhaXJuZXNzPC9rZXl3b3JkPjxrZXl3b3JkPmdhbWVzPC9rZXl3b3JkPjwv
a2V5d29yZHM+PGRhdGVzPjx5ZWFyPjIwMDU8L3llYXI+PHB1Yi1kYXRlcz48ZGF0ZT5BdWc8L2Rh
dGU+PC9wdWItZGF0ZXM+PC9kYXRlcz48aXNibj4wMDQ3LTI3Mjc8L2lzYm4+PGFjY2Vzc2lvbi1u
dW0+V09TOjAwMDIzMDM3NDgwMDAwNjwvYWNjZXNzaW9uLW51bT48dXJscz48cmVsYXRlZC11cmxz
Pjx1cmw+Jmx0O0dvIHRvIElTSSZndDs6Ly9XT1M6MDAwMjMwMzc0ODAwMDA2PC91cmw+PC9yZWxh
dGVkLXVybHM+PC91cmxzPjxlbGVjdHJvbmljLXJlc291cmNlLW51bT4xMC4xMDE2L0ouSnB1YmVj
by4yMDA0LjAzLjAwODwvZWxlY3Ryb25pYy1yZXNvdXJjZS1udW0+PGxhbmd1YWdlPkVuZ2xpc2g8
L2xhbmd1YWdlPjwvcmVjb3JkPjwvQ2l0ZT48L0VuZE5vdGU+
</w:fldData>
        </w:fldChar>
      </w:r>
      <w:r w:rsidR="008840B4">
        <w:instrText xml:space="preserve"> ADDIN EN.CITE.DATA </w:instrText>
      </w:r>
      <w:r w:rsidR="008840B4">
        <w:fldChar w:fldCharType="end"/>
      </w:r>
      <w:r>
        <w:fldChar w:fldCharType="separate"/>
      </w:r>
      <w:r w:rsidR="008840B4" w:rsidRPr="008840B4">
        <w:rPr>
          <w:noProof/>
          <w:vertAlign w:val="superscript"/>
        </w:rPr>
        <w:t>[78, 79, 106, 107]</w:t>
      </w:r>
      <w:r>
        <w:fldChar w:fldCharType="end"/>
      </w:r>
      <w:r>
        <w:t>. Then, they had an opportunity to modify their social relationship</w:t>
      </w:r>
      <w:r w:rsidR="00860FCC">
        <w:t>s</w:t>
      </w:r>
      <w:r>
        <w:t xml:space="preserve"> by making a new social tie or by breaking an existing social tie</w:t>
      </w:r>
      <w:r w:rsidR="006A3A87">
        <w:t xml:space="preserve"> (a realistic feature of social interactions that we have evaluated in other experiments</w:t>
      </w:r>
      <w:r w:rsidR="00EC4702">
        <w:t xml:space="preserve"> </w:t>
      </w:r>
      <w:r w:rsidR="00EC4702">
        <w:fldChar w:fldCharType="begin"/>
      </w:r>
      <w:r w:rsidR="008840B4">
        <w:instrText xml:space="preserve"> ADDIN EN.CITE &lt;EndNote&gt;&lt;Cite&gt;&lt;Author&gt;Shirado&lt;/Author&gt;&lt;Year&gt;2013&lt;/Year&gt;&lt;RecNum&gt;4644&lt;/RecNum&gt;&lt;DisplayText&gt;&lt;style face="superscript"&gt;[102]&lt;/style&gt;&lt;/DisplayText&gt;&lt;record&gt;&lt;rec-number&gt;4644&lt;/rec-number&gt;&lt;foreign-keys&gt;&lt;key app="EN" db-id="edz5r9daaawrswevsvjxzptlx5sas5dwxfvd" timestamp="1386221707" guid="fb505be5-9b39-42a3-a0f0-9b6405ad9568"&gt;4644&lt;/key&gt;&lt;/foreign-keys&gt;&lt;ref-type name="Journal Article"&gt;17&lt;/ref-type&gt;&lt;contributors&gt;&lt;authors&gt;&lt;author&gt;Shirado, Hirokazu&lt;/author&gt;&lt;author&gt;Fu, Feng&lt;/author&gt;&lt;author&gt;Fowler, James H.&lt;/author&gt;&lt;author&gt;Christakis, Nicholas A.&lt;/author&gt;&lt;/authors&gt;&lt;/contributors&gt;&lt;auth-address&gt;1] Corporate R&amp;amp;D, Sony Corporation, Shinagawa, Tokyo 141-0001, Japan [2] Department of Health Care Policy, Harvard Medical School, Boston, Massachusetts 02115, USA.&lt;/auth-address&gt;&lt;titles&gt;&lt;title&gt;Quality versus quantity of social ties in experimental cooperative network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2814&lt;/pages&gt;&lt;volume&gt;4&lt;/volume&gt;&lt;dates&gt;&lt;year&gt;2013&lt;/year&gt;&lt;/dates&gt;&lt;isbn&gt;2041-1723 (Electronic)&amp;#xD;2041-1723 (Linking)&lt;/isbn&gt;&lt;accession-num&gt;24226079&lt;/accession-num&gt;&lt;urls&gt;&lt;related-urls&gt;&lt;url&gt;http://www.ncbi.nlm.nih.gov/pubmed/24226079&lt;/url&gt;&lt;/related-urls&gt;&lt;/urls&gt;&lt;custom2&gt;PMC3868237&lt;/custom2&gt;&lt;electronic-resource-num&gt;10.1038/ncomms3814&lt;/electronic-resource-num&gt;&lt;/record&gt;&lt;/Cite&gt;&lt;/EndNote&gt;</w:instrText>
      </w:r>
      <w:r w:rsidR="00EC4702">
        <w:fldChar w:fldCharType="separate"/>
      </w:r>
      <w:r w:rsidR="008840B4" w:rsidRPr="008840B4">
        <w:rPr>
          <w:noProof/>
          <w:vertAlign w:val="superscript"/>
        </w:rPr>
        <w:t>[102]</w:t>
      </w:r>
      <w:r w:rsidR="00EC4702">
        <w:fldChar w:fldCharType="end"/>
      </w:r>
      <w:r w:rsidR="006A3A87">
        <w:t>)</w:t>
      </w:r>
      <w:r>
        <w:t xml:space="preserve">. In more concrete terms, 30% of all the ties (pairs) of subjects in </w:t>
      </w:r>
      <w:r w:rsidR="00860FCC">
        <w:t>a</w:t>
      </w:r>
      <w:r>
        <w:t xml:space="preserve"> session were chosen at random </w:t>
      </w:r>
      <w:r w:rsidR="006A3A87">
        <w:t xml:space="preserve">at </w:t>
      </w:r>
      <w:r>
        <w:t xml:space="preserve">each round and </w:t>
      </w:r>
      <w:r w:rsidR="00E2385A">
        <w:t>allowed</w:t>
      </w:r>
      <w:r>
        <w:t xml:space="preserve"> to modify </w:t>
      </w:r>
      <w:r w:rsidR="00F053E0">
        <w:t xml:space="preserve">(either construct or dissolve) </w:t>
      </w:r>
      <w:r>
        <w:t>their social relationship</w:t>
      </w:r>
      <w:r w:rsidR="00860FCC">
        <w:t>s</w:t>
      </w:r>
      <w:r>
        <w:t xml:space="preserve">. This set-up allowed study participants to </w:t>
      </w:r>
      <w:r w:rsidR="006A3A87">
        <w:t xml:space="preserve">modify </w:t>
      </w:r>
      <w:r>
        <w:t xml:space="preserve">their social networks as they </w:t>
      </w:r>
      <w:r w:rsidR="00860FCC">
        <w:t xml:space="preserve">wished </w:t>
      </w:r>
      <w:r>
        <w:t xml:space="preserve">over the 15 rounds. For example, a subject might want to make a social tie with a previously cooperative subject </w:t>
      </w:r>
      <w:r w:rsidR="005262AF">
        <w:t xml:space="preserve">elsewhere </w:t>
      </w:r>
      <w:r>
        <w:t xml:space="preserve">and </w:t>
      </w:r>
      <w:r>
        <w:lastRenderedPageBreak/>
        <w:t>break a social tie with a previously non-cooperative subject</w:t>
      </w:r>
      <w:r w:rsidR="00860FCC">
        <w:t xml:space="preserve"> to whom they </w:t>
      </w:r>
      <w:r w:rsidR="000D7CB1">
        <w:t>are</w:t>
      </w:r>
      <w:r w:rsidR="00860FCC">
        <w:t xml:space="preserve"> </w:t>
      </w:r>
      <w:r w:rsidR="000D7CB1">
        <w:t>currently</w:t>
      </w:r>
      <w:r w:rsidR="00860FCC">
        <w:t xml:space="preserve"> connected</w:t>
      </w:r>
      <w:r>
        <w:t xml:space="preserve">. This set-up was constant across all the manipulation conditions </w:t>
      </w:r>
      <w:r w:rsidR="00860FCC">
        <w:t>in our experiments</w:t>
      </w:r>
      <w:r>
        <w:t xml:space="preserve">.  </w:t>
      </w:r>
    </w:p>
    <w:p w14:paraId="2604F12E" w14:textId="77777777" w:rsidR="00392427" w:rsidRDefault="00392427" w:rsidP="00392427">
      <w:pPr>
        <w:jc w:val="both"/>
      </w:pPr>
    </w:p>
    <w:p w14:paraId="26A52723" w14:textId="6BA5537C" w:rsidR="00392427" w:rsidRDefault="00392427" w:rsidP="00392427">
      <w:pPr>
        <w:jc w:val="both"/>
      </w:pPr>
      <w:r>
        <w:t>To track their emotional state over the 15 rounds, the subjects were asked to rate their feeling by a single-item 5-</w:t>
      </w:r>
      <w:r w:rsidRPr="00932ECD">
        <w:t>scale measure: “how do you feel right now: very bad, bad, neutral, good, and very good</w:t>
      </w:r>
      <w:r w:rsidR="00536835">
        <w:t>?</w:t>
      </w:r>
      <w:r w:rsidRPr="00395047">
        <w:t xml:space="preserve">” </w:t>
      </w:r>
      <w:r w:rsidRPr="00395047">
        <w:fldChar w:fldCharType="begin"/>
      </w:r>
      <w:r w:rsidR="008840B4">
        <w:instrText xml:space="preserve"> ADDIN EN.CITE &lt;EndNote&gt;&lt;Cite&gt;&lt;Author&gt;Kahneman&lt;/Author&gt;&lt;Year&gt;2004&lt;/Year&gt;&lt;RecNum&gt;7118&lt;/RecNum&gt;&lt;DisplayText&gt;&lt;style face="superscript"&gt;[108]&lt;/style&gt;&lt;/DisplayText&gt;&lt;record&gt;&lt;rec-number&gt;7118&lt;/rec-number&gt;&lt;foreign-keys&gt;&lt;key app="EN" db-id="edz5r9daaawrswevsvjxzptlx5sas5dwxfvd" timestamp="1418255064" guid="25d9a438-3763-4be4-a4f4-71a60251d474"&gt;7118&lt;/key&gt;&lt;/foreign-keys&gt;&lt;ref-type name="Journal Article"&gt;17&lt;/ref-type&gt;&lt;contributors&gt;&lt;authors&gt;&lt;author&gt;Kahneman, D.&lt;/author&gt;&lt;author&gt;Krueger, A. B.&lt;/author&gt;&lt;author&gt;Schkade, D. A.&lt;/author&gt;&lt;author&gt;Schwarz, N.&lt;/author&gt;&lt;author&gt;Stone, A. A.&lt;/author&gt;&lt;/authors&gt;&lt;/contributors&gt;&lt;auth-address&gt;Schkade, DA&amp;#xD;Univ Calif San Diego, Rady Sch Management, La Jolla, CA 92093 USA&amp;#xD;Univ Calif San Diego, Rady Sch Management, La Jolla, CA 92093 USA&amp;#xD;Univ Calif San Diego, Rady Sch Management, La Jolla, CA 92093 USA&amp;#xD;Princeton Univ, Woodrow Wilson Sch, Princeton, NJ 08540 USA&amp;#xD;Princeton Univ, Dept Psychol, Princeton, NJ 08540 USA&amp;#xD;Princeton Univ, Dept Econ, Princeton, NJ 08540 USA&amp;#xD;Univ Michigan, Inst Social Res, Ann Arbor, MI 48106 USA&amp;#xD;Univ Michigan, Dept Psychol, Ann Arbor, MI 48106 USA&amp;#xD;SUNY Stony Brook, Dept Psychiat &amp;amp; Behav Sci, Stony Brook, NY 11794 USA&lt;/auth-address&gt;&lt;titles&gt;&lt;title&gt;A survey method for characterizing daily life experience: The day reconstruction method&lt;/title&gt;&lt;secondary-title&gt;Science&lt;/secondary-title&gt;&lt;alt-title&gt;Science&lt;/alt-title&gt;&lt;/titles&gt;&lt;periodical&gt;&lt;full-title&gt;Science&lt;/full-title&gt;&lt;/periodical&gt;&lt;alt-periodical&gt;&lt;full-title&gt;Science&lt;/full-title&gt;&lt;/alt-periodical&gt;&lt;pages&gt;1776-1780&lt;/pages&gt;&lt;volume&gt;306&lt;/volume&gt;&lt;number&gt;5702&lt;/number&gt;&lt;dates&gt;&lt;year&gt;2004&lt;/year&gt;&lt;pub-dates&gt;&lt;date&gt;Dec 3&lt;/date&gt;&lt;/pub-dates&gt;&lt;/dates&gt;&lt;isbn&gt;0036-8075&lt;/isbn&gt;&lt;accession-num&gt;15576620&lt;/accession-num&gt;&lt;urls&gt;&lt;related-urls&gt;&lt;url&gt;&amp;lt;Go to ISI&amp;gt;://WOS:000225630800053&lt;/url&gt;&lt;/related-urls&gt;&lt;/urls&gt;&lt;electronic-resource-num&gt;10.1126/Science.1103572&lt;/electronic-resource-num&gt;&lt;language&gt;English&lt;/language&gt;&lt;/record&gt;&lt;/Cite&gt;&lt;/EndNote&gt;</w:instrText>
      </w:r>
      <w:r w:rsidRPr="00395047">
        <w:fldChar w:fldCharType="separate"/>
      </w:r>
      <w:r w:rsidR="008840B4" w:rsidRPr="008840B4">
        <w:rPr>
          <w:noProof/>
          <w:vertAlign w:val="superscript"/>
        </w:rPr>
        <w:t>[108]</w:t>
      </w:r>
      <w:r w:rsidRPr="00395047">
        <w:fldChar w:fldCharType="end"/>
      </w:r>
      <w:r w:rsidRPr="00395047">
        <w:t xml:space="preserve"> and report it to us every round</w:t>
      </w:r>
      <w:r w:rsidR="006A3A87">
        <w:t xml:space="preserve"> (this was our measure of SWB)</w:t>
      </w:r>
      <w:r w:rsidRPr="00395047">
        <w:t>. In the main analysis below, we converted it into a continuous variable ranging from -2 to 2</w:t>
      </w:r>
      <w:r w:rsidR="007D4629">
        <w:t xml:space="preserve"> (0 </w:t>
      </w:r>
      <w:r w:rsidR="004B40A6">
        <w:t>for</w:t>
      </w:r>
      <w:r w:rsidR="007D4629">
        <w:t xml:space="preserve"> neutral)</w:t>
      </w:r>
      <w:r w:rsidRPr="00395047">
        <w:t>. The wording of the question is based on past literature on the day</w:t>
      </w:r>
      <w:r w:rsidR="00114606">
        <w:t>-</w:t>
      </w:r>
      <w:r w:rsidRPr="00395047">
        <w:t xml:space="preserve">reconstruction method </w:t>
      </w:r>
      <w:r w:rsidRPr="00395047">
        <w:fldChar w:fldCharType="begin"/>
      </w:r>
      <w:r w:rsidR="008840B4">
        <w:instrText xml:space="preserve"> ADDIN EN.CITE &lt;EndNote&gt;&lt;Cite&gt;&lt;Author&gt;Kahneman&lt;/Author&gt;&lt;Year&gt;2004&lt;/Year&gt;&lt;RecNum&gt;7118&lt;/RecNum&gt;&lt;DisplayText&gt;&lt;style face="superscript"&gt;[108]&lt;/style&gt;&lt;/DisplayText&gt;&lt;record&gt;&lt;rec-number&gt;7118&lt;/rec-number&gt;&lt;foreign-keys&gt;&lt;key app="EN" db-id="edz5r9daaawrswevsvjxzptlx5sas5dwxfvd" timestamp="1418255064" guid="25d9a438-3763-4be4-a4f4-71a60251d474"&gt;7118&lt;/key&gt;&lt;/foreign-keys&gt;&lt;ref-type name="Journal Article"&gt;17&lt;/ref-type&gt;&lt;contributors&gt;&lt;authors&gt;&lt;author&gt;Kahneman, D.&lt;/author&gt;&lt;author&gt;Krueger, A. B.&lt;/author&gt;&lt;author&gt;Schkade, D. A.&lt;/author&gt;&lt;author&gt;Schwarz, N.&lt;/author&gt;&lt;author&gt;Stone, A. A.&lt;/author&gt;&lt;/authors&gt;&lt;/contributors&gt;&lt;auth-address&gt;Schkade, DA&amp;#xD;Univ Calif San Diego, Rady Sch Management, La Jolla, CA 92093 USA&amp;#xD;Univ Calif San Diego, Rady Sch Management, La Jolla, CA 92093 USA&amp;#xD;Univ Calif San Diego, Rady Sch Management, La Jolla, CA 92093 USA&amp;#xD;Princeton Univ, Woodrow Wilson Sch, Princeton, NJ 08540 USA&amp;#xD;Princeton Univ, Dept Psychol, Princeton, NJ 08540 USA&amp;#xD;Princeton Univ, Dept Econ, Princeton, NJ 08540 USA&amp;#xD;Univ Michigan, Inst Social Res, Ann Arbor, MI 48106 USA&amp;#xD;Univ Michigan, Dept Psychol, Ann Arbor, MI 48106 USA&amp;#xD;SUNY Stony Brook, Dept Psychiat &amp;amp; Behav Sci, Stony Brook, NY 11794 USA&lt;/auth-address&gt;&lt;titles&gt;&lt;title&gt;A survey method for characterizing daily life experience: The day reconstruction method&lt;/title&gt;&lt;secondary-title&gt;Science&lt;/secondary-title&gt;&lt;alt-title&gt;Science&lt;/alt-title&gt;&lt;/titles&gt;&lt;periodical&gt;&lt;full-title&gt;Science&lt;/full-title&gt;&lt;/periodical&gt;&lt;alt-periodical&gt;&lt;full-title&gt;Science&lt;/full-title&gt;&lt;/alt-periodical&gt;&lt;pages&gt;1776-1780&lt;/pages&gt;&lt;volume&gt;306&lt;/volume&gt;&lt;number&gt;5702&lt;/number&gt;&lt;dates&gt;&lt;year&gt;2004&lt;/year&gt;&lt;pub-dates&gt;&lt;date&gt;Dec 3&lt;/date&gt;&lt;/pub-dates&gt;&lt;/dates&gt;&lt;isbn&gt;0036-8075&lt;/isbn&gt;&lt;accession-num&gt;15576620&lt;/accession-num&gt;&lt;urls&gt;&lt;related-urls&gt;&lt;url&gt;&amp;lt;Go to ISI&amp;gt;://WOS:000225630800053&lt;/url&gt;&lt;/related-urls&gt;&lt;/urls&gt;&lt;electronic-resource-num&gt;10.1126/Science.1103572&lt;/electronic-resource-num&gt;&lt;language&gt;English&lt;/language&gt;&lt;/record&gt;&lt;/Cite&gt;&lt;/EndNote&gt;</w:instrText>
      </w:r>
      <w:r w:rsidRPr="00395047">
        <w:fldChar w:fldCharType="separate"/>
      </w:r>
      <w:r w:rsidR="008840B4" w:rsidRPr="008840B4">
        <w:rPr>
          <w:noProof/>
          <w:vertAlign w:val="superscript"/>
        </w:rPr>
        <w:t>[108]</w:t>
      </w:r>
      <w:r w:rsidRPr="00395047">
        <w:fldChar w:fldCharType="end"/>
      </w:r>
      <w:r w:rsidRPr="00395047">
        <w:t xml:space="preserve">, </w:t>
      </w:r>
      <w:r w:rsidR="00E674F4">
        <w:t xml:space="preserve">the </w:t>
      </w:r>
      <w:r w:rsidRPr="00395047">
        <w:t xml:space="preserve">General Social Survey </w:t>
      </w:r>
      <w:r w:rsidRPr="00395047">
        <w:fldChar w:fldCharType="begin">
          <w:fldData xml:space="preserve">PEVuZE5vdGU+PENpdGU+PEF1dGhvcj5MdWR3aWc8L0F1dGhvcj48WWVhcj4yMDEyPC9ZZWFyPjxS
ZWNOdW0+NDAwMjwvUmVjTnVtPjxEaXNwbGF5VGV4dD48c3R5bGUgZmFjZT0ic3VwZXJzY3JpcHQi
PlsxMF08L3N0eWxlPjwvRGlzcGxheVRleHQ+PHJlY29yZD48cmVjLW51bWJlcj40MDAyPC9yZWMt
bnVtYmVyPjxmb3JlaWduLWtleXM+PGtleSBhcHA9IkVOIiBkYi1pZD0iZWR6NXI5ZGFhYXdyc3dl
dnN2anh6cHRseDVzYXM1ZHd4ZnZkIiB0aW1lc3RhbXA9IjEzNTczMzE2OTQiIGd1aWQ9ImVjMmE5
Y2E0LWIxNDktNGVmZS1hOThhLTQ4NzE3NTY3NzU4NiI+NDAwMjwva2V5PjwvZm9yZWlnbi1rZXlz
PjxyZWYtdHlwZSBuYW1lPSJKb3VybmFsIEFydGljbGUiPjE3PC9yZWYtdHlwZT48Y29udHJpYnV0
b3JzPjxhdXRob3JzPjxhdXRob3I+THVkd2lnLCBKLjwvYXV0aG9yPjxhdXRob3I+RHVuY2FuLCBH
LiBKLjwvYXV0aG9yPjxhdXRob3I+R2VubmV0aWFuLCBMLiBBLjwvYXV0aG9yPjxhdXRob3I+S2F0
eiwgTC4gRi48L2F1dGhvcj48YXV0aG9yPktlc3NsZXIsIFIuIEMuPC9hdXRob3I+PGF1dGhvcj5L
bGluZywgSi4gUi48L2F1dGhvcj48YXV0aG9yPlNhbmJvbm1hdHN1LCBMLjwvYXV0aG9yPjwvYXV0
aG9ycz48L2NvbnRyaWJ1dG9ycz48YXV0aC1hZGRyZXNzPkhhcnJpcyBTY2hvb2wgb2YgUHVibGlj
IFBvbGljeSwgVW5pdmVyc2l0eSBvZiBDaGljYWdvLCAxMTU1IEVhc3QgNjB0aCBTdHJlZXQsIENo
aWNhZ28sIElMIDYwNjM3LCBVU0EuIGpsdWR3aWdAdWNoaWNhZ28uZWR1PC9hdXRoLWFkZHJlc3M+
PHRpdGxlcz48dGl0bGU+TmVpZ2hib3Job29kIGVmZmVjdHMgb24gdGhlIGxvbmctdGVybSB3ZWxs
LWJlaW5nIG9mIGxvdy1pbmNvbWUgYWR1bHRzPC90aXRsZT48c2Vjb25kYXJ5LXRpdGxlPlNjaWVu
Y2U8L3NlY29uZGFyeS10aXRsZT48L3RpdGxlcz48cGVyaW9kaWNhbD48ZnVsbC10aXRsZT5TY2ll
bmNlPC9mdWxsLXRpdGxlPjwvcGVyaW9kaWNhbD48cGFnZXM+MTUwNS0xMDwvcGFnZXM+PHZvbHVt
ZT4zMzc8L3ZvbHVtZT48bnVtYmVyPjYxMDE8L251bWJlcj48a2V5d29yZHM+PGtleXdvcmQ+QWR1
bHQ8L2tleXdvcmQ+PGtleXdvcmQ+KkhhcHBpbmVzczwva2V5d29yZD48a2V5d29yZD4qSG91c2lu
Zzwva2V5d29yZD48a2V5d29yZD5IdW1hbnM8L2tleXdvcmQ+PGtleXdvcmQ+SW5jb21lPC9rZXl3
b3JkPjxrZXl3b3JkPipNZW50YWwgSGVhbHRoPC9rZXl3b3JkPjxrZXl3b3JkPipQZXJzb25hbCBT
YXRpc2ZhY3Rpb248L2tleXdvcmQ+PGtleXdvcmQ+KlBvdmVydHk8L2tleXdvcmQ+PGtleXdvcmQ+
KlF1YWxpdHkgb2YgTGlmZTwva2V5d29yZD48a2V5d29yZD4qUmVzaWRlbmNlIENoYXJhY3Rlcmlz
dGljczwva2V5d29yZD48a2V5d29yZD5Tb2NpYWwgQ29uZGl0aW9uczwva2V5d29yZD48a2V5d29y
ZD5Vbml0ZWQgU3RhdGVzPC9rZXl3b3JkPjxrZXl3b3JkPlVuaXRlZCBTdGF0ZXMgR292ZXJubWVu
dCBBZ2VuY2llczwva2V5d29yZD48L2tleXdvcmRzPjxkYXRlcz48eWVhcj4yMDEyPC95ZWFyPjwv
ZGF0ZXM+PGlzYm4+MTA5NS05MjAzIChFbGVjdHJvbmljKSYjeEQ7MDAzNi04MDc1IChMaW5raW5n
KTwvaXNibj48YWNjZXNzaW9uLW51bT4yMjk5NzMzMTwvYWNjZXNzaW9uLW51bT48d29yay10eXBl
PlJhbmRvbWl6ZWQgQ29udHJvbGxlZCBUcmlhbCYjeEQ7UmVzZWFyY2ggU3VwcG9ydCwgTi5JLkgu
LCBFeHRyYW11cmFs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jI5OTcz
MzE8L3VybD48L3JlbGF0ZWQtdXJscz48L3VybHM+PGN1c3RvbTI+UE1DMzQ5MTU2OTwvY3VzdG9t
Mj48ZWxlY3Ryb25pYy1yZXNvdXJjZS1udW0+MTAuMTEyNi9zY2llbmNlLjEyMjQ2NDg8L2VsZWN0
cm9uaWMtcmVzb3VyY2UtbnVtPjxsYW5ndWFnZT5lbmc8L2xhbmd1YWdlPjwvcmVjb3JkPjwvQ2l0
ZT48L0VuZE5vdGU+AG==
</w:fldData>
        </w:fldChar>
      </w:r>
      <w:r w:rsidR="008840B4">
        <w:instrText xml:space="preserve"> ADDIN EN.CITE </w:instrText>
      </w:r>
      <w:r w:rsidR="008840B4">
        <w:fldChar w:fldCharType="begin">
          <w:fldData xml:space="preserve">PEVuZE5vdGU+PENpdGU+PEF1dGhvcj5MdWR3aWc8L0F1dGhvcj48WWVhcj4yMDEyPC9ZZWFyPjxS
ZWNOdW0+NDAwMjwvUmVjTnVtPjxEaXNwbGF5VGV4dD48c3R5bGUgZmFjZT0ic3VwZXJzY3JpcHQi
PlsxMF08L3N0eWxlPjwvRGlzcGxheVRleHQ+PHJlY29yZD48cmVjLW51bWJlcj40MDAyPC9yZWMt
bnVtYmVyPjxmb3JlaWduLWtleXM+PGtleSBhcHA9IkVOIiBkYi1pZD0iZWR6NXI5ZGFhYXdyc3dl
dnN2anh6cHRseDVzYXM1ZHd4ZnZkIiB0aW1lc3RhbXA9IjEzNTczMzE2OTQiIGd1aWQ9ImVjMmE5
Y2E0LWIxNDktNGVmZS1hOThhLTQ4NzE3NTY3NzU4NiI+NDAwMjwva2V5PjwvZm9yZWlnbi1rZXlz
PjxyZWYtdHlwZSBuYW1lPSJKb3VybmFsIEFydGljbGUiPjE3PC9yZWYtdHlwZT48Y29udHJpYnV0
b3JzPjxhdXRob3JzPjxhdXRob3I+THVkd2lnLCBKLjwvYXV0aG9yPjxhdXRob3I+RHVuY2FuLCBH
LiBKLjwvYXV0aG9yPjxhdXRob3I+R2VubmV0aWFuLCBMLiBBLjwvYXV0aG9yPjxhdXRob3I+S2F0
eiwgTC4gRi48L2F1dGhvcj48YXV0aG9yPktlc3NsZXIsIFIuIEMuPC9hdXRob3I+PGF1dGhvcj5L
bGluZywgSi4gUi48L2F1dGhvcj48YXV0aG9yPlNhbmJvbm1hdHN1LCBMLjwvYXV0aG9yPjwvYXV0
aG9ycz48L2NvbnRyaWJ1dG9ycz48YXV0aC1hZGRyZXNzPkhhcnJpcyBTY2hvb2wgb2YgUHVibGlj
IFBvbGljeSwgVW5pdmVyc2l0eSBvZiBDaGljYWdvLCAxMTU1IEVhc3QgNjB0aCBTdHJlZXQsIENo
aWNhZ28sIElMIDYwNjM3LCBVU0EuIGpsdWR3aWdAdWNoaWNhZ28uZWR1PC9hdXRoLWFkZHJlc3M+
PHRpdGxlcz48dGl0bGU+TmVpZ2hib3Job29kIGVmZmVjdHMgb24gdGhlIGxvbmctdGVybSB3ZWxs
LWJlaW5nIG9mIGxvdy1pbmNvbWUgYWR1bHRzPC90aXRsZT48c2Vjb25kYXJ5LXRpdGxlPlNjaWVu
Y2U8L3NlY29uZGFyeS10aXRsZT48L3RpdGxlcz48cGVyaW9kaWNhbD48ZnVsbC10aXRsZT5TY2ll
bmNlPC9mdWxsLXRpdGxlPjwvcGVyaW9kaWNhbD48cGFnZXM+MTUwNS0xMDwvcGFnZXM+PHZvbHVt
ZT4zMzc8L3ZvbHVtZT48bnVtYmVyPjYxMDE8L251bWJlcj48a2V5d29yZHM+PGtleXdvcmQ+QWR1
bHQ8L2tleXdvcmQ+PGtleXdvcmQ+KkhhcHBpbmVzczwva2V5d29yZD48a2V5d29yZD4qSG91c2lu
Zzwva2V5d29yZD48a2V5d29yZD5IdW1hbnM8L2tleXdvcmQ+PGtleXdvcmQ+SW5jb21lPC9rZXl3
b3JkPjxrZXl3b3JkPipNZW50YWwgSGVhbHRoPC9rZXl3b3JkPjxrZXl3b3JkPipQZXJzb25hbCBT
YXRpc2ZhY3Rpb248L2tleXdvcmQ+PGtleXdvcmQ+KlBvdmVydHk8L2tleXdvcmQ+PGtleXdvcmQ+
KlF1YWxpdHkgb2YgTGlmZTwva2V5d29yZD48a2V5d29yZD4qUmVzaWRlbmNlIENoYXJhY3Rlcmlz
dGljczwva2V5d29yZD48a2V5d29yZD5Tb2NpYWwgQ29uZGl0aW9uczwva2V5d29yZD48a2V5d29y
ZD5Vbml0ZWQgU3RhdGVzPC9rZXl3b3JkPjxrZXl3b3JkPlVuaXRlZCBTdGF0ZXMgR292ZXJubWVu
dCBBZ2VuY2llczwva2V5d29yZD48L2tleXdvcmRzPjxkYXRlcz48eWVhcj4yMDEyPC95ZWFyPjwv
ZGF0ZXM+PGlzYm4+MTA5NS05MjAzIChFbGVjdHJvbmljKSYjeEQ7MDAzNi04MDc1IChMaW5raW5n
KTwvaXNibj48YWNjZXNzaW9uLW51bT4yMjk5NzMzMTwvYWNjZXNzaW9uLW51bT48d29yay10eXBl
PlJhbmRvbWl6ZWQgQ29udHJvbGxlZCBUcmlhbCYjeEQ7UmVzZWFyY2ggU3VwcG9ydCwgTi5JLkgu
LCBFeHRyYW11cmFsJiN4RDtSZXNlYXJjaCBTdXBwb3J0LCBOb24tVS5TLiBHb3YmYXBvczt0JiN4
RDtSZXNlYXJjaCBTdXBwb3J0LCBVLlMuIEdvdiZhcG9zO3QsIE5vbi1QLkguUy4mI3hEO1Jlc2Vh
cmNoIFN1cHBvcnQsIFUuUy4gR292JmFwb3M7dCwgUC5ILlMuPC93b3JrLXR5cGU+PHVybHM+PHJl
bGF0ZWQtdXJscz48dXJsPmh0dHA6Ly93d3cubmNiaS5ubG0ubmloLmdvdi9wdWJtZWQvMjI5OTcz
MzE8L3VybD48L3JlbGF0ZWQtdXJscz48L3VybHM+PGN1c3RvbTI+UE1DMzQ5MTU2OTwvY3VzdG9t
Mj48ZWxlY3Ryb25pYy1yZXNvdXJjZS1udW0+MTAuMTEyNi9zY2llbmNlLjEyMjQ2NDg8L2VsZWN0
cm9uaWMtcmVzb3VyY2UtbnVtPjxsYW5ndWFnZT5lbmc8L2xhbmd1YWdlPjwvcmVjb3JkPjwvQ2l0
ZT48L0VuZE5vdGU+AG==
</w:fldData>
        </w:fldChar>
      </w:r>
      <w:r w:rsidR="008840B4">
        <w:instrText xml:space="preserve"> ADDIN EN.CITE.DATA </w:instrText>
      </w:r>
      <w:r w:rsidR="008840B4">
        <w:fldChar w:fldCharType="end"/>
      </w:r>
      <w:r w:rsidRPr="00395047">
        <w:fldChar w:fldCharType="separate"/>
      </w:r>
      <w:r w:rsidR="008840B4" w:rsidRPr="008840B4">
        <w:rPr>
          <w:noProof/>
          <w:vertAlign w:val="superscript"/>
        </w:rPr>
        <w:t>[10]</w:t>
      </w:r>
      <w:r w:rsidRPr="00395047">
        <w:fldChar w:fldCharType="end"/>
      </w:r>
      <w:r w:rsidRPr="00395047">
        <w:t>, and the Hardy-</w:t>
      </w:r>
      <w:proofErr w:type="spellStart"/>
      <w:r w:rsidRPr="00395047">
        <w:t>Rejeski</w:t>
      </w:r>
      <w:proofErr w:type="spellEnd"/>
      <w:r w:rsidRPr="00395047">
        <w:t xml:space="preserve"> Feeling Scale </w:t>
      </w:r>
      <w:r w:rsidRPr="00395047">
        <w:fldChar w:fldCharType="begin"/>
      </w:r>
      <w:r w:rsidR="008840B4">
        <w:instrText xml:space="preserve"> ADDIN EN.CITE &lt;EndNote&gt;&lt;Cite&gt;&lt;Author&gt;Hardy&lt;/Author&gt;&lt;Year&gt;1989&lt;/Year&gt;&lt;RecNum&gt;7494&lt;/RecNum&gt;&lt;DisplayText&gt;&lt;style face="superscript"&gt;[109]&lt;/style&gt;&lt;/DisplayText&gt;&lt;record&gt;&lt;rec-number&gt;7494&lt;/rec-number&gt;&lt;foreign-keys&gt;&lt;key app="EN" db-id="edz5r9daaawrswevsvjxzptlx5sas5dwxfvd" timestamp="1459978970" guid="15f9cadb-5f3d-48ee-a7b6-5c573c94c666"&gt;7494&lt;/key&gt;&lt;/foreign-keys&gt;&lt;ref-type name="Journal Article"&gt;17&lt;/ref-type&gt;&lt;contributors&gt;&lt;authors&gt;&lt;author&gt;Hardy, C. J.&lt;/author&gt;&lt;author&gt;Rejeski, W. J.&lt;/author&gt;&lt;/authors&gt;&lt;/contributors&gt;&lt;auth-address&gt;Wake Forest Univ,Dept Hlth &amp;amp; Sport Sci,Winston Salem,Nc 27109&lt;/auth-address&gt;&lt;titles&gt;&lt;title&gt;Not what, but how one feels - the measurement of affect during exercise&lt;/title&gt;&lt;secondary-title&gt;Journal of Sport &amp;amp; Exercise Psychology&lt;/secondary-title&gt;&lt;alt-title&gt;J Sport Exercise Psy&lt;/alt-title&gt;&lt;/titles&gt;&lt;periodical&gt;&lt;full-title&gt;Journal of Sport &amp;amp; Exercise Psychology&lt;/full-title&gt;&lt;abbr-1&gt;J Sport Exercise Psy&lt;/abbr-1&gt;&lt;/periodical&gt;&lt;alt-periodical&gt;&lt;full-title&gt;Journal of Sport &amp;amp; Exercise Psychology&lt;/full-title&gt;&lt;abbr-1&gt;J Sport Exercise Psy&lt;/abbr-1&gt;&lt;/alt-periodical&gt;&lt;pages&gt;304-317&lt;/pages&gt;&lt;volume&gt;11&lt;/volume&gt;&lt;number&gt;3&lt;/number&gt;&lt;dates&gt;&lt;year&gt;1989&lt;/year&gt;&lt;pub-dates&gt;&lt;date&gt;Sep&lt;/date&gt;&lt;/pub-dates&gt;&lt;/dates&gt;&lt;isbn&gt;0895-2779&lt;/isbn&gt;&lt;urls&gt;&lt;related-urls&gt;&lt;url&gt;&amp;lt;Go to ISI&amp;gt;://WOS:A1989AM61000005&lt;/url&gt;&lt;/related-urls&gt;&lt;/urls&gt;&lt;language&gt;English&lt;/language&gt;&lt;/record&gt;&lt;/Cite&gt;&lt;/EndNote&gt;</w:instrText>
      </w:r>
      <w:r w:rsidRPr="00395047">
        <w:fldChar w:fldCharType="separate"/>
      </w:r>
      <w:r w:rsidR="008840B4" w:rsidRPr="008840B4">
        <w:rPr>
          <w:noProof/>
          <w:vertAlign w:val="superscript"/>
        </w:rPr>
        <w:t>[109]</w:t>
      </w:r>
      <w:r w:rsidRPr="00395047">
        <w:fldChar w:fldCharType="end"/>
      </w:r>
      <w:r w:rsidRPr="00395047">
        <w:t xml:space="preserve">. The validity of a single-item measure of emotional well-being </w:t>
      </w:r>
      <w:r w:rsidR="006A3A87">
        <w:t>has been</w:t>
      </w:r>
      <w:r w:rsidR="006A3A87" w:rsidRPr="00395047">
        <w:t xml:space="preserve"> </w:t>
      </w:r>
      <w:r w:rsidRPr="00395047">
        <w:t>examined and confirmed by objective measures</w:t>
      </w:r>
      <w:r w:rsidR="006A3A87">
        <w:t>,</w:t>
      </w:r>
      <w:r w:rsidRPr="00395047">
        <w:t xml:space="preserve"> </w:t>
      </w:r>
      <w:r w:rsidR="00E674F4">
        <w:t>including</w:t>
      </w:r>
      <w:r w:rsidRPr="00395047">
        <w:t xml:space="preserve"> state</w:t>
      </w:r>
      <w:r w:rsidRPr="00932ECD">
        <w:t xml:space="preserve">-by-state quality-of-life ranking in the US </w:t>
      </w:r>
      <w:r w:rsidRPr="00932ECD">
        <w:fldChar w:fldCharType="begin"/>
      </w:r>
      <w:r w:rsidR="008840B4">
        <w:instrText xml:space="preserve"> ADDIN EN.CITE &lt;EndNote&gt;&lt;Cite&gt;&lt;Author&gt;Oswald&lt;/Author&gt;&lt;Year&gt;2010&lt;/Year&gt;&lt;RecNum&gt;7495&lt;/RecNum&gt;&lt;DisplayText&gt;&lt;style face="superscript"&gt;[110]&lt;/style&gt;&lt;/DisplayText&gt;&lt;record&gt;&lt;rec-number&gt;7495&lt;/rec-number&gt;&lt;foreign-keys&gt;&lt;key app="EN" db-id="edz5r9daaawrswevsvjxzptlx5sas5dwxfvd" timestamp="1459979571" guid="56a14b70-fc6a-4c6b-94ed-c27cb83e914a"&gt;7495&lt;/key&gt;&lt;/foreign-keys&gt;&lt;ref-type name="Journal Article"&gt;17&lt;/ref-type&gt;&lt;contributors&gt;&lt;authors&gt;&lt;author&gt;Oswald, A. J.&lt;/author&gt;&lt;author&gt;Wu, S.&lt;/author&gt;&lt;/authors&gt;&lt;/contributors&gt;&lt;auth-address&gt;Univ Warwick, Dept Econ, Coventry CV4 7AL, W Midlands, England&amp;#xD;Hamilton Coll, Dept Econ, Clinton, NY 13323 USA&lt;/auth-address&gt;&lt;titles&gt;&lt;title&gt;Objective confirmation of subjective measures of human well-being: Evidence from the USA&lt;/title&gt;&lt;secondary-title&gt;Science&lt;/secondary-title&gt;&lt;alt-title&gt;Science&lt;/alt-title&gt;&lt;/titles&gt;&lt;periodical&gt;&lt;full-title&gt;Science&lt;/full-title&gt;&lt;/periodical&gt;&lt;alt-periodical&gt;&lt;full-title&gt;Science&lt;/full-title&gt;&lt;/alt-periodical&gt;&lt;pages&gt;576-579&lt;/pages&gt;&lt;volume&gt;327&lt;/volume&gt;&lt;number&gt;5965&lt;/number&gt;&lt;keywords&gt;&lt;keyword&gt;quality-of-life&lt;/keyword&gt;&lt;keyword&gt;united-states&lt;/keyword&gt;&lt;keyword&gt;mental-health&lt;/keyword&gt;&lt;keyword&gt;happiness&lt;/keyword&gt;&lt;keyword&gt;satisfaction&lt;/keyword&gt;&lt;/keywords&gt;&lt;dates&gt;&lt;year&gt;2010&lt;/year&gt;&lt;pub-dates&gt;&lt;date&gt;Jan 29&lt;/date&gt;&lt;/pub-dates&gt;&lt;/dates&gt;&lt;isbn&gt;0036-8075&lt;/isbn&gt;&lt;accession-num&gt;20019249&lt;/accession-num&gt;&lt;urls&gt;&lt;related-urls&gt;&lt;url&gt;&amp;lt;Go to ISI&amp;gt;://WOS:000274020500037&lt;/url&gt;&lt;/related-urls&gt;&lt;/urls&gt;&lt;electronic-resource-num&gt;10.1126/science.1180606&lt;/electronic-resource-num&gt;&lt;language&gt;English&lt;/language&gt;&lt;/record&gt;&lt;/Cite&gt;&lt;/EndNote&gt;</w:instrText>
      </w:r>
      <w:r w:rsidRPr="00932ECD">
        <w:fldChar w:fldCharType="separate"/>
      </w:r>
      <w:r w:rsidR="008840B4" w:rsidRPr="008840B4">
        <w:rPr>
          <w:noProof/>
          <w:vertAlign w:val="superscript"/>
        </w:rPr>
        <w:t>[110]</w:t>
      </w:r>
      <w:r w:rsidRPr="00932ECD">
        <w:fldChar w:fldCharType="end"/>
      </w:r>
      <w:r w:rsidRPr="00932ECD">
        <w:t xml:space="preserve">.  </w:t>
      </w:r>
    </w:p>
    <w:p w14:paraId="28DB30C0" w14:textId="77777777" w:rsidR="00392427" w:rsidRDefault="00392427" w:rsidP="00392427">
      <w:pPr>
        <w:jc w:val="both"/>
      </w:pPr>
    </w:p>
    <w:p w14:paraId="7BE9F0B7" w14:textId="32C6905D" w:rsidR="00392427" w:rsidRDefault="00567D9B" w:rsidP="00392427">
      <w:pPr>
        <w:jc w:val="both"/>
      </w:pPr>
      <w:r w:rsidRPr="002E75BE">
        <w:rPr>
          <w:b/>
          <w:bCs/>
          <w:i/>
          <w:iCs/>
        </w:rPr>
        <w:t>Random assig</w:t>
      </w:r>
      <w:r w:rsidR="00E659FD" w:rsidRPr="002E75BE">
        <w:rPr>
          <w:b/>
          <w:bCs/>
          <w:i/>
          <w:iCs/>
        </w:rPr>
        <w:t>n</w:t>
      </w:r>
      <w:r w:rsidRPr="002E75BE">
        <w:rPr>
          <w:b/>
          <w:bCs/>
          <w:i/>
          <w:iCs/>
        </w:rPr>
        <w:t>ment.</w:t>
      </w:r>
      <w:r>
        <w:t xml:space="preserve"> </w:t>
      </w:r>
      <w:r w:rsidR="00E674F4">
        <w:t>W</w:t>
      </w:r>
      <w:r w:rsidR="00392427">
        <w:t xml:space="preserve">e manipulated the visibility of local connecting neighbors’ wealth </w:t>
      </w:r>
      <w:r w:rsidR="00392427">
        <w:fldChar w:fldCharType="begin"/>
      </w:r>
      <w:r w:rsidR="008840B4">
        <w:instrText xml:space="preserve"> ADDIN EN.CITE &lt;EndNote&gt;&lt;Cite&gt;&lt;Author&gt;Nishi&lt;/Author&gt;&lt;Year&gt;2015&lt;/Year&gt;&lt;RecNum&gt;7449&lt;/RecNum&gt;&lt;DisplayText&gt;&lt;style face="superscript"&gt;[23]&lt;/style&gt;&lt;/DisplayText&gt;&lt;record&gt;&lt;rec-number&gt;7449&lt;/rec-number&gt;&lt;foreign-keys&gt;&lt;key app="EN" db-id="edz5r9daaawrswevsvjxzptlx5sas5dwxfvd" timestamp="1457800259" guid="661ded97-0a79-4a88-94d1-b7be63247e1e"&gt;7449&lt;/key&gt;&lt;/foreign-keys&gt;&lt;ref-type name="Journal Article"&gt;17&lt;/ref-type&gt;&lt;contributors&gt;&lt;authors&gt;&lt;author&gt;Nishi, A.&lt;/author&gt;&lt;author&gt;Shirado, H.&lt;/author&gt;&lt;author&gt;Rand, D. G.&lt;/author&gt;&lt;author&gt;Christakis, N. A.&lt;/author&gt;&lt;/authors&gt;&lt;/contributors&gt;&lt;auth-address&gt;Yale Univ, Yale Inst Network Sci, New Haven, CT 06520 USA&amp;#xD;Yale Univ, Dept Sociol, New Haven, CT 06520 USA&amp;#xD;Yale Univ, Dept Psychol, New Haven, CT 06520 USA&amp;#xD;Yale Univ, Dept Econ, New Haven, CT 06520 USA&amp;#xD;Yale Univ, Dept Ecol &amp;amp; Evolutionary Biol, New Haven, CT 06520 USA&amp;#xD;Yale Univ, Dept Med, New Haven, CT 06520 USA&lt;/auth-address&gt;&lt;titles&gt;&lt;title&gt;Inequality and visibility of wealth in experimental social networks&lt;/title&gt;&lt;secondary-title&gt;Nature&lt;/secondary-title&gt;&lt;alt-title&gt;Nature&lt;/alt-title&gt;&lt;/titles&gt;&lt;periodical&gt;&lt;full-title&gt;Nature&lt;/full-title&gt;&lt;/periodical&gt;&lt;alt-periodical&gt;&lt;full-title&gt;Nature&lt;/full-title&gt;&lt;/alt-periodical&gt;&lt;pages&gt;426-429&lt;/pages&gt;&lt;volume&gt;526&lt;/volume&gt;&lt;number&gt;7573&lt;/number&gt;&lt;keywords&gt;&lt;keyword&gt;hunter-gatherers&lt;/keyword&gt;&lt;keyword&gt;promote cooperation&lt;/keyword&gt;&lt;keyword&gt;humans&lt;/keyword&gt;&lt;keyword&gt;preferences&lt;/keyword&gt;&lt;keyword&gt;aversion&lt;/keyword&gt;&lt;/keywords&gt;&lt;dates&gt;&lt;year&gt;2015&lt;/year&gt;&lt;pub-dates&gt;&lt;date&gt;Oct 15&lt;/date&gt;&lt;/pub-dates&gt;&lt;/dates&gt;&lt;isbn&gt;0028-0836&lt;/isbn&gt;&lt;accession-num&gt;26352469 &lt;/accession-num&gt;&lt;urls&gt;&lt;related-urls&gt;&lt;url&gt;&amp;lt;Go to ISI&amp;gt;://WOS:000362730200050&lt;/url&gt;&lt;/related-urls&gt;&lt;/urls&gt;&lt;electronic-resource-num&gt;10.1038/nature15392&lt;/electronic-resource-num&gt;&lt;language&gt;English&lt;/language&gt;&lt;/record&gt;&lt;/Cite&gt;&lt;/EndNote&gt;</w:instrText>
      </w:r>
      <w:r w:rsidR="00392427">
        <w:fldChar w:fldCharType="separate"/>
      </w:r>
      <w:r w:rsidR="008840B4" w:rsidRPr="008840B4">
        <w:rPr>
          <w:noProof/>
          <w:vertAlign w:val="superscript"/>
        </w:rPr>
        <w:t>[23]</w:t>
      </w:r>
      <w:r w:rsidR="00392427">
        <w:fldChar w:fldCharType="end"/>
      </w:r>
      <w:r w:rsidR="00476169">
        <w:t xml:space="preserve"> and randomly assigned it to each of the sessions</w:t>
      </w:r>
      <w:r w:rsidR="00392427">
        <w:t xml:space="preserve">. In </w:t>
      </w:r>
      <w:r w:rsidR="005E301A">
        <w:t xml:space="preserve">the sessions (social network) with </w:t>
      </w:r>
      <w:r w:rsidR="00392427">
        <w:t>the “invisible</w:t>
      </w:r>
      <w:r w:rsidR="00D220A2">
        <w:t xml:space="preserve"> wealth</w:t>
      </w:r>
      <w:r w:rsidR="00392427">
        <w:t xml:space="preserve">” condition, subjects </w:t>
      </w:r>
      <w:r w:rsidR="003B7196">
        <w:t>only knew</w:t>
      </w:r>
      <w:r w:rsidR="00392427">
        <w:t xml:space="preserve"> their own accumulated </w:t>
      </w:r>
      <w:r w:rsidR="00392427" w:rsidRPr="002E75BE">
        <w:t>wealth</w:t>
      </w:r>
      <w:r w:rsidR="002E75BE" w:rsidRPr="002E75BE">
        <w:t xml:space="preserve"> (25 sessions</w:t>
      </w:r>
      <w:r w:rsidR="00E674F4">
        <w:t xml:space="preserve"> in which wealth was invisible for all subjects in the sessions</w:t>
      </w:r>
      <w:r w:rsidR="002E75BE" w:rsidRPr="002E75BE">
        <w:t>)</w:t>
      </w:r>
      <w:r w:rsidR="00392427" w:rsidRPr="002E75BE">
        <w:t>.</w:t>
      </w:r>
      <w:r w:rsidR="00392427">
        <w:t xml:space="preserve"> On the other hand, in </w:t>
      </w:r>
      <w:r w:rsidR="005E301A">
        <w:t xml:space="preserve">those with </w:t>
      </w:r>
      <w:r w:rsidR="00392427">
        <w:t>the “visible</w:t>
      </w:r>
      <w:r w:rsidR="00D220A2">
        <w:t xml:space="preserve"> wealth</w:t>
      </w:r>
      <w:r w:rsidR="00392427">
        <w:t>” condition, the accumulated wealth of directly connec</w:t>
      </w:r>
      <w:r w:rsidR="002D4BD4">
        <w:t>t</w:t>
      </w:r>
      <w:r w:rsidR="003B7196">
        <w:t>ed</w:t>
      </w:r>
      <w:r w:rsidR="00392427">
        <w:t xml:space="preserve"> neighbors</w:t>
      </w:r>
      <w:r w:rsidR="003B7196">
        <w:t xml:space="preserve"> was made available to subjects in addition to their own</w:t>
      </w:r>
      <w:r w:rsidR="00E674F4">
        <w:t xml:space="preserve"> wealth</w:t>
      </w:r>
      <w:r w:rsidR="002E75BE">
        <w:t xml:space="preserve"> (25 sessions)</w:t>
      </w:r>
      <w:r w:rsidR="00392427">
        <w:t xml:space="preserve">. In both the invisible and </w:t>
      </w:r>
      <w:r w:rsidR="007C78EF">
        <w:t>visible wealth condition</w:t>
      </w:r>
      <w:r w:rsidR="00392427">
        <w:t xml:space="preserve">s, subjects did not have global knowledge beyond their immediate neighbors. </w:t>
      </w:r>
    </w:p>
    <w:p w14:paraId="7CAA6FCE" w14:textId="5CC5D94A" w:rsidR="002116EC" w:rsidRDefault="002116EC" w:rsidP="002116EC">
      <w:pPr>
        <w:jc w:val="both"/>
      </w:pPr>
    </w:p>
    <w:p w14:paraId="69B59C36" w14:textId="4575EA86" w:rsidR="00F16521" w:rsidRPr="00F16521" w:rsidRDefault="00F16521" w:rsidP="00F16521">
      <w:pPr>
        <w:jc w:val="both"/>
        <w:rPr>
          <w:b/>
          <w:bCs/>
          <w:i/>
          <w:iCs/>
        </w:rPr>
      </w:pPr>
      <w:r w:rsidRPr="00F16521">
        <w:rPr>
          <w:b/>
          <w:bCs/>
          <w:i/>
          <w:iCs/>
        </w:rPr>
        <w:t xml:space="preserve">Statistical analysis. </w:t>
      </w:r>
      <w:r w:rsidR="006438FB" w:rsidRPr="006438FB">
        <w:t xml:space="preserve">We </w:t>
      </w:r>
      <w:r w:rsidR="006C64F6">
        <w:t>use</w:t>
      </w:r>
      <w:r w:rsidR="00566F0C">
        <w:t>d</w:t>
      </w:r>
      <w:r w:rsidR="006C64F6">
        <w:t xml:space="preserve"> </w:t>
      </w:r>
      <w:r w:rsidR="006C64F6" w:rsidRPr="00395047">
        <w:t xml:space="preserve">the R lme4 package </w:t>
      </w:r>
      <w:r w:rsidR="006C64F6" w:rsidRPr="00395047">
        <w:fldChar w:fldCharType="begin"/>
      </w:r>
      <w:r w:rsidR="008840B4">
        <w:instrText xml:space="preserve"> ADDIN EN.CITE &lt;EndNote&gt;&lt;Cite&gt;&lt;Author&gt;Bates&lt;/Author&gt;&lt;Year&gt;2015&lt;/Year&gt;&lt;RecNum&gt;8637&lt;/RecNum&gt;&lt;DisplayText&gt;&lt;style face="superscript"&gt;[111]&lt;/style&gt;&lt;/DisplayText&gt;&lt;record&gt;&lt;rec-number&gt;8637&lt;/rec-number&gt;&lt;foreign-keys&gt;&lt;key app="EN" db-id="edz5r9daaawrswevsvjxzptlx5sas5dwxfvd" timestamp="1637822888" guid="ef2ebf40-38cc-4987-97fa-a1020b24e5b4"&gt;8637&lt;/key&gt;&lt;/foreign-keys&gt;&lt;ref-type name="Journal Article"&gt;17&lt;/ref-type&gt;&lt;contributors&gt;&lt;authors&gt;&lt;author&gt;Bates, D.&lt;/author&gt;&lt;author&gt;Machler, M.&lt;/author&gt;&lt;author&gt;Bolker, B. M.&lt;/author&gt;&lt;author&gt;Walker, S. C.&lt;/author&gt;&lt;/authors&gt;&lt;/contributors&gt;&lt;auth-address&gt;Univ Wisconsin, Dept Stat, Madison, WI 53706 USA&amp;#xD;ETH, Seminar Stat, CH-8092 Zurich, Switzerland&amp;#xD;McMaster Univ, Dept Math &amp;amp; Stat, Hamilton, ON L8S 4K1, Canada&amp;#xD;McMaster Univ, Dept Biol, Hamilton, ON L8S 4K1, Canada&lt;/auth-address&gt;&lt;titles&gt;&lt;title&gt;Fitting Linear Mixed-Effects Models Using lme4&lt;/title&gt;&lt;secondary-title&gt;Journal of Statistical Software&lt;/secondary-title&gt;&lt;alt-title&gt;J Stat Softw&lt;/alt-title&gt;&lt;/titles&gt;&lt;periodical&gt;&lt;full-title&gt;Journal of Statistical Software&lt;/full-title&gt;&lt;/periodical&gt;&lt;pages&gt;1-48&lt;/pages&gt;&lt;volume&gt;67&lt;/volume&gt;&lt;number&gt;1&lt;/number&gt;&lt;keywords&gt;&lt;keyword&gt;sparse matrix methods&lt;/keyword&gt;&lt;keyword&gt;linear mixed models&lt;/keyword&gt;&lt;keyword&gt;penalized least squares&lt;/keyword&gt;&lt;keyword&gt;cholesky decomposition&lt;/keyword&gt;&lt;keyword&gt;covariance&lt;/keyword&gt;&lt;keyword&gt;variance&lt;/keyword&gt;&lt;/keywords&gt;&lt;dates&gt;&lt;year&gt;2015&lt;/year&gt;&lt;pub-dates&gt;&lt;date&gt;Oct&lt;/date&gt;&lt;/pub-dates&gt;&lt;/dates&gt;&lt;isbn&gt;1548-7660&lt;/isbn&gt;&lt;accession-num&gt;WOS:000365981400001&lt;/accession-num&gt;&lt;urls&gt;&lt;related-urls&gt;&lt;url&gt;&amp;lt;Go to ISI&amp;gt;://WOS:000365981400001&lt;/url&gt;&lt;/related-urls&gt;&lt;/urls&gt;&lt;electronic-resource-num&gt;10.18637/jss.v067.i01&lt;/electronic-resource-num&gt;&lt;language&gt;English&lt;/language&gt;&lt;/record&gt;&lt;/Cite&gt;&lt;/EndNote&gt;</w:instrText>
      </w:r>
      <w:r w:rsidR="006C64F6" w:rsidRPr="00395047">
        <w:fldChar w:fldCharType="separate"/>
      </w:r>
      <w:r w:rsidR="008840B4" w:rsidRPr="008840B4">
        <w:rPr>
          <w:noProof/>
          <w:vertAlign w:val="superscript"/>
        </w:rPr>
        <w:t>[111]</w:t>
      </w:r>
      <w:r w:rsidR="006C64F6" w:rsidRPr="00395047">
        <w:fldChar w:fldCharType="end"/>
      </w:r>
      <w:r w:rsidR="006C64F6">
        <w:t xml:space="preserve"> and </w:t>
      </w:r>
      <w:r w:rsidR="006438FB" w:rsidRPr="006438FB">
        <w:t>constructed</w:t>
      </w:r>
      <w:r w:rsidR="006438FB">
        <w:rPr>
          <w:b/>
          <w:bCs/>
          <w:i/>
          <w:iCs/>
        </w:rPr>
        <w:t xml:space="preserve"> </w:t>
      </w:r>
      <w:r>
        <w:t xml:space="preserve">regression </w:t>
      </w:r>
      <w:r w:rsidRPr="00395047">
        <w:t xml:space="preserve">models </w:t>
      </w:r>
      <w:r w:rsidR="006438FB" w:rsidRPr="00395047">
        <w:t>that t</w:t>
      </w:r>
      <w:r w:rsidR="006C64F6">
        <w:t>ook</w:t>
      </w:r>
      <w:r w:rsidR="006438FB" w:rsidRPr="00395047">
        <w:t xml:space="preserve"> </w:t>
      </w:r>
      <w:r w:rsidR="00E2385A">
        <w:t xml:space="preserve">into </w:t>
      </w:r>
      <w:r w:rsidR="006438FB" w:rsidRPr="00395047">
        <w:t xml:space="preserve">account the </w:t>
      </w:r>
      <w:r w:rsidRPr="00395047">
        <w:t>hierarchical structures</w:t>
      </w:r>
      <w:r w:rsidR="006438FB" w:rsidRPr="00395047">
        <w:t xml:space="preserve"> of the data</w:t>
      </w:r>
      <w:r w:rsidRPr="00395047">
        <w:t xml:space="preserve"> (</w:t>
      </w:r>
      <w:r w:rsidR="00E674F4">
        <w:t xml:space="preserve">observations </w:t>
      </w:r>
      <w:r w:rsidRPr="00395047">
        <w:t>clustered by individuals and sessions)</w:t>
      </w:r>
      <w:r w:rsidR="006438FB" w:rsidRPr="00395047">
        <w:t>.</w:t>
      </w:r>
      <w:r w:rsidRPr="00395047">
        <w:t xml:space="preserve"> </w:t>
      </w:r>
      <w:r w:rsidR="006C64F6">
        <w:t xml:space="preserve">We used </w:t>
      </w:r>
      <w:r w:rsidR="006C64F6" w:rsidRPr="00395047">
        <w:t xml:space="preserve">the R </w:t>
      </w:r>
      <w:proofErr w:type="spellStart"/>
      <w:r w:rsidR="006C64F6" w:rsidRPr="00395047">
        <w:t>lmerTest</w:t>
      </w:r>
      <w:proofErr w:type="spellEnd"/>
      <w:r w:rsidR="006C64F6" w:rsidRPr="00395047">
        <w:t xml:space="preserve"> package </w:t>
      </w:r>
      <w:r w:rsidR="006C64F6" w:rsidRPr="00395047">
        <w:fldChar w:fldCharType="begin"/>
      </w:r>
      <w:r w:rsidR="008840B4">
        <w:instrText xml:space="preserve"> ADDIN EN.CITE &lt;EndNote&gt;&lt;Cite&gt;&lt;Author&gt;Kuznetsova&lt;/Author&gt;&lt;Year&gt;2017&lt;/Year&gt;&lt;RecNum&gt;8638&lt;/RecNum&gt;&lt;DisplayText&gt;&lt;style face="superscript"&gt;[112]&lt;/style&gt;&lt;/DisplayText&gt;&lt;record&gt;&lt;rec-number&gt;8638&lt;/rec-number&gt;&lt;foreign-keys&gt;&lt;key app="EN" db-id="edz5r9daaawrswevsvjxzptlx5sas5dwxfvd" timestamp="1637822971" guid="d1a6ff6e-fdf3-45df-a8a5-4b271e375c9f"&gt;8638&lt;/key&gt;&lt;/foreign-keys&gt;&lt;ref-type name="Journal Article"&gt;17&lt;/ref-type&gt;&lt;contributors&gt;&lt;authors&gt;&lt;author&gt;Kuznetsova, A.&lt;/author&gt;&lt;author&gt;Brockhoff, P. B.&lt;/author&gt;&lt;author&gt;Christensen, R. H. B.&lt;/author&gt;&lt;/authors&gt;&lt;/contributors&gt;&lt;auth-address&gt;Tech Univ Denmark, Lyngby, Denmark&amp;#xD;Tech Univ Denmark, Christensen Stat, Lyngby, Denmark&amp;#xD;DTU Compute, Stat &amp;amp; Data Anal Sect, Dept Appl Math &amp;amp; Comp Sci, Richard Petersens Plads,Bldg 324, DK-2800 Lyngby, Denmark&lt;/auth-address&gt;&lt;titles&gt;&lt;title&gt;lmerTest Package: Tests in Linear Mixed Effects Models&lt;/title&gt;&lt;secondary-title&gt;Journal of Statistical Software&lt;/secondary-title&gt;&lt;alt-title&gt;J Stat Softw&lt;/alt-title&gt;&lt;/titles&gt;&lt;periodical&gt;&lt;full-title&gt;Journal of Statistical Software&lt;/full-title&gt;&lt;/periodical&gt;&lt;pages&gt;1-26&lt;/pages&gt;&lt;volume&gt;82&lt;/volume&gt;&lt;number&gt;13&lt;/number&gt;&lt;keywords&gt;&lt;keyword&gt;denominator degree of freedom&lt;/keyword&gt;&lt;keyword&gt;satterthwaite&amp;apos;s approximation&lt;/keyword&gt;&lt;keyword&gt;anova&lt;/keyword&gt;&lt;keyword&gt;r&lt;/keyword&gt;&lt;keyword&gt;linear mixed effects models&lt;/keyword&gt;&lt;keyword&gt;lme4&lt;/keyword&gt;&lt;keyword&gt;anova&lt;/keyword&gt;&lt;/keywords&gt;&lt;dates&gt;&lt;year&gt;2017&lt;/year&gt;&lt;pub-dates&gt;&lt;date&gt;Dec&lt;/date&gt;&lt;/pub-dates&gt;&lt;/dates&gt;&lt;isbn&gt;1548-7660&lt;/isbn&gt;&lt;accession-num&gt;WOS:000417711600001&lt;/accession-num&gt;&lt;urls&gt;&lt;related-urls&gt;&lt;url&gt;&amp;lt;Go to ISI&amp;gt;://WOS:000417711600001&lt;/url&gt;&lt;/related-urls&gt;&lt;/urls&gt;&lt;electronic-resource-num&gt;10.18637/jss.v082.i13&lt;/electronic-resource-num&gt;&lt;language&gt;English&lt;/language&gt;&lt;/record&gt;&lt;/Cite&gt;&lt;/EndNote&gt;</w:instrText>
      </w:r>
      <w:r w:rsidR="006C64F6" w:rsidRPr="00395047">
        <w:fldChar w:fldCharType="separate"/>
      </w:r>
      <w:r w:rsidR="008840B4" w:rsidRPr="008840B4">
        <w:rPr>
          <w:noProof/>
          <w:vertAlign w:val="superscript"/>
        </w:rPr>
        <w:t>[112]</w:t>
      </w:r>
      <w:r w:rsidR="006C64F6" w:rsidRPr="00395047">
        <w:fldChar w:fldCharType="end"/>
      </w:r>
      <w:r w:rsidR="006C64F6">
        <w:t xml:space="preserve"> and calculated </w:t>
      </w:r>
      <w:r w:rsidR="007E5793" w:rsidRPr="00395047">
        <w:t xml:space="preserve">P values </w:t>
      </w:r>
      <w:r w:rsidR="006C64F6">
        <w:t xml:space="preserve">with </w:t>
      </w:r>
      <w:r w:rsidR="00E2385A">
        <w:t xml:space="preserve">the </w:t>
      </w:r>
      <w:r w:rsidR="00D05961" w:rsidRPr="00395047">
        <w:t>Satterthwaite</w:t>
      </w:r>
      <w:r w:rsidR="007E5793" w:rsidRPr="00395047">
        <w:t xml:space="preserve"> approximation. </w:t>
      </w:r>
      <w:r w:rsidR="00556045" w:rsidRPr="00395047">
        <w:t xml:space="preserve">We also </w:t>
      </w:r>
      <w:r w:rsidR="006C64F6">
        <w:t xml:space="preserve">used the R mediation package </w:t>
      </w:r>
      <w:r w:rsidR="006C64F6" w:rsidRPr="00395047">
        <w:fldChar w:fldCharType="begin"/>
      </w:r>
      <w:r w:rsidR="008840B4">
        <w:instrText xml:space="preserve"> ADDIN EN.CITE &lt;EndNote&gt;&lt;Cite&gt;&lt;Author&gt;Tingley&lt;/Author&gt;&lt;Year&gt;2014&lt;/Year&gt;&lt;RecNum&gt;8243&lt;/RecNum&gt;&lt;DisplayText&gt;&lt;style face="superscript"&gt;[75]&lt;/style&gt;&lt;/DisplayText&gt;&lt;record&gt;&lt;rec-number&gt;8243&lt;/rec-number&gt;&lt;foreign-keys&gt;&lt;key app="EN" db-id="edz5r9daaawrswevsvjxzptlx5sas5dwxfvd" timestamp="1572238108" guid="5cec1397-ae7d-4073-9f56-6f9f7c8cabac"&gt;8243&lt;/key&gt;&lt;/foreign-keys&gt;&lt;ref-type name="Journal Article"&gt;17&lt;/ref-type&gt;&lt;contributors&gt;&lt;authors&gt;&lt;author&gt;Tingley, D.&lt;/author&gt;&lt;author&gt;Yamamoto, T.&lt;/author&gt;&lt;author&gt;Hirose, K.&lt;/author&gt;&lt;author&gt;Keele, L.&lt;/author&gt;&lt;author&gt;Imai, K.&lt;/author&gt;&lt;/authors&gt;&lt;/contributors&gt;&lt;auth-address&gt;Harvard Univ, Dept Govt, Cambridge, MA 02138 USA&amp;#xD;MIT, Dept Polit Sci, Cambridge, MA 02139 USA&amp;#xD;Princeton Univ, Dept Polit, Princeton, NJ 08544 USA&amp;#xD;Penn State Univ, Dept Polit Sci, University Pk, PA 16802 USA&lt;/auth-address&gt;&lt;titles&gt;&lt;title&gt;mediation: R Package for Causal Mediation Analysis&lt;/title&gt;&lt;secondary-title&gt;Journal of Statistical Software&lt;/secondary-title&gt;&lt;alt-title&gt;J Stat Softw&lt;/alt-title&gt;&lt;/titles&gt;&lt;periodical&gt;&lt;full-title&gt;Journal of Statistical Software&lt;/full-title&gt;&lt;/periodical&gt;&lt;volume&gt;59&lt;/volume&gt;&lt;number&gt;5&lt;/number&gt;&lt;keywords&gt;&lt;keyword&gt;causal mechanisms&lt;/keyword&gt;&lt;keyword&gt;mediation analysis&lt;/keyword&gt;&lt;keyword&gt;mediation&lt;/keyword&gt;&lt;keyword&gt;r&lt;/keyword&gt;&lt;keyword&gt;sensitivity-analysis&lt;/keyword&gt;&lt;keyword&gt;identification&lt;/keyword&gt;&lt;keyword&gt;mechanisms&lt;/keyword&gt;&lt;/keywords&gt;&lt;dates&gt;&lt;year&gt;2014&lt;/year&gt;&lt;pub-dates&gt;&lt;date&gt;Aug&lt;/date&gt;&lt;/pub-dates&gt;&lt;/dates&gt;&lt;isbn&gt;1548-7660&lt;/isbn&gt;&lt;accession-num&gt;WOS:000341793300001&lt;/accession-num&gt;&lt;urls&gt;&lt;related-urls&gt;&lt;url&gt;&amp;lt;Go to ISI&amp;gt;://WOS:000341793300001&lt;/url&gt;&lt;/related-urls&gt;&lt;/urls&gt;&lt;language&gt;English&lt;/language&gt;&lt;/record&gt;&lt;/Cite&gt;&lt;/EndNote&gt;</w:instrText>
      </w:r>
      <w:r w:rsidR="006C64F6" w:rsidRPr="00395047">
        <w:fldChar w:fldCharType="separate"/>
      </w:r>
      <w:r w:rsidR="008840B4" w:rsidRPr="008840B4">
        <w:rPr>
          <w:noProof/>
          <w:vertAlign w:val="superscript"/>
        </w:rPr>
        <w:t>[75]</w:t>
      </w:r>
      <w:r w:rsidR="006C64F6" w:rsidRPr="00395047">
        <w:fldChar w:fldCharType="end"/>
      </w:r>
      <w:r w:rsidR="006C64F6">
        <w:t xml:space="preserve"> and </w:t>
      </w:r>
      <w:r w:rsidR="00556045" w:rsidRPr="00395047">
        <w:t>implemented causal mediation analysis, which c</w:t>
      </w:r>
      <w:r w:rsidR="006C64F6">
        <w:t>ould</w:t>
      </w:r>
      <w:r w:rsidR="00556045" w:rsidRPr="00395047">
        <w:t xml:space="preserve"> distinguish an indirect</w:t>
      </w:r>
      <w:r w:rsidR="00556045">
        <w:t xml:space="preserve"> effect (</w:t>
      </w:r>
      <w:r w:rsidR="00DE335B">
        <w:t>via</w:t>
      </w:r>
      <w:r w:rsidR="00556045">
        <w:t xml:space="preserve"> an intermediate factor) from a direct effect</w:t>
      </w:r>
      <w:r w:rsidR="006C64F6">
        <w:t xml:space="preserve"> (</w:t>
      </w:r>
      <w:r w:rsidR="00DE335B">
        <w:t>not via</w:t>
      </w:r>
      <w:r w:rsidR="006C64F6">
        <w:t xml:space="preserve"> an intermediate factor)</w:t>
      </w:r>
      <w:r w:rsidR="00556045">
        <w:t xml:space="preserve">. </w:t>
      </w:r>
      <w:r w:rsidR="00BB1CC7">
        <w:t xml:space="preserve">Since </w:t>
      </w:r>
      <w:r w:rsidR="0036120D">
        <w:t xml:space="preserve">two or </w:t>
      </w:r>
      <w:r w:rsidR="00BB1CC7">
        <w:t>more levels of clusters have not yet been supported, we used individuals as a specified level of cluster</w:t>
      </w:r>
      <w:r w:rsidR="00E674F4">
        <w:t>; t</w:t>
      </w:r>
      <w:r w:rsidR="006019AF">
        <w:t xml:space="preserve">he </w:t>
      </w:r>
      <w:r w:rsidR="006019AF" w:rsidRPr="00CC61C3">
        <w:t xml:space="preserve">results did not substantially change when we used sessions (social networks) as a specified level of cluster. </w:t>
      </w:r>
      <w:r w:rsidR="006438FB" w:rsidRPr="00266E3C">
        <w:t>The detail</w:t>
      </w:r>
      <w:r w:rsidR="00DE335B" w:rsidRPr="00266E3C">
        <w:t>s</w:t>
      </w:r>
      <w:r w:rsidR="006438FB" w:rsidRPr="00266E3C">
        <w:t xml:space="preserve"> of the analysis </w:t>
      </w:r>
      <w:r w:rsidR="00DE335B" w:rsidRPr="00266E3C">
        <w:t xml:space="preserve">along </w:t>
      </w:r>
      <w:r w:rsidR="006438FB" w:rsidRPr="00266E3C">
        <w:t>with</w:t>
      </w:r>
      <w:r w:rsidRPr="00266E3C">
        <w:t xml:space="preserve"> the </w:t>
      </w:r>
      <w:r w:rsidR="00B360C8" w:rsidRPr="00266E3C">
        <w:t xml:space="preserve">R code </w:t>
      </w:r>
      <w:r w:rsidR="00DE335B" w:rsidRPr="00266E3C">
        <w:t xml:space="preserve">are </w:t>
      </w:r>
      <w:r w:rsidR="006438FB" w:rsidRPr="00266E3C">
        <w:t xml:space="preserve">provided in </w:t>
      </w:r>
      <w:r w:rsidRPr="00266E3C">
        <w:t xml:space="preserve">our </w:t>
      </w:r>
      <w:r w:rsidRPr="00266E3C">
        <w:rPr>
          <w:i/>
          <w:iCs/>
        </w:rPr>
        <w:t>SI Appendix, Extended Methods</w:t>
      </w:r>
      <w:r w:rsidR="006438FB" w:rsidRPr="00266E3C">
        <w:rPr>
          <w:i/>
          <w:iCs/>
        </w:rPr>
        <w:t xml:space="preserve">. </w:t>
      </w:r>
      <w:r w:rsidR="006438FB" w:rsidRPr="00266E3C">
        <w:t>The data</w:t>
      </w:r>
      <w:r w:rsidR="006019AF" w:rsidRPr="00266E3C">
        <w:t xml:space="preserve"> </w:t>
      </w:r>
      <w:r w:rsidR="004C17B3" w:rsidRPr="00266E3C">
        <w:t xml:space="preserve">for replicating the </w:t>
      </w:r>
      <w:r w:rsidR="004C17B3" w:rsidRPr="003E3876">
        <w:t>main results</w:t>
      </w:r>
      <w:r w:rsidRPr="003E3876">
        <w:t xml:space="preserve"> </w:t>
      </w:r>
      <w:r w:rsidR="006019AF" w:rsidRPr="003E3876">
        <w:t>will be</w:t>
      </w:r>
      <w:r w:rsidR="006438FB" w:rsidRPr="003E3876">
        <w:t xml:space="preserve"> </w:t>
      </w:r>
      <w:r w:rsidR="00041C44">
        <w:t xml:space="preserve">published and </w:t>
      </w:r>
      <w:r w:rsidR="006438FB" w:rsidRPr="003E3876">
        <w:t xml:space="preserve">available </w:t>
      </w:r>
      <w:r w:rsidR="00E2385A" w:rsidRPr="003E3876">
        <w:t>on</w:t>
      </w:r>
      <w:r w:rsidR="006438FB" w:rsidRPr="003E3876">
        <w:t xml:space="preserve"> </w:t>
      </w:r>
      <w:r w:rsidR="006019AF" w:rsidRPr="003E3876">
        <w:t xml:space="preserve">AN’s </w:t>
      </w:r>
      <w:proofErr w:type="spellStart"/>
      <w:r w:rsidR="006019AF" w:rsidRPr="003E3876">
        <w:t>Github</w:t>
      </w:r>
      <w:proofErr w:type="spellEnd"/>
      <w:r w:rsidR="006019AF" w:rsidRPr="003E3876">
        <w:t xml:space="preserve"> page (</w:t>
      </w:r>
      <w:r w:rsidR="00D64907" w:rsidRPr="00D64907">
        <w:t>https://github</w:t>
      </w:r>
      <w:r w:rsidR="006019AF" w:rsidRPr="003E3876">
        <w:t>.com/akihironishi)</w:t>
      </w:r>
      <w:r w:rsidR="00683F1E" w:rsidRPr="00490B4F">
        <w:t xml:space="preserve"> upon acceptance</w:t>
      </w:r>
      <w:r w:rsidRPr="003E3876">
        <w:t>.</w:t>
      </w:r>
      <w:r>
        <w:t xml:space="preserve"> </w:t>
      </w:r>
    </w:p>
    <w:p w14:paraId="35752267" w14:textId="77777777" w:rsidR="00F16521" w:rsidRDefault="00F16521" w:rsidP="00566F0C">
      <w:pPr>
        <w:jc w:val="both"/>
      </w:pPr>
    </w:p>
    <w:p w14:paraId="738DE7A2" w14:textId="734F4F5E" w:rsidR="009E41CA" w:rsidRDefault="002116EC" w:rsidP="00490B4F">
      <w:pPr>
        <w:jc w:val="both"/>
        <w:rPr>
          <w:rFonts w:eastAsiaTheme="minorEastAsia"/>
          <w:b/>
          <w:bCs/>
          <w:lang w:bidi="ar-SA"/>
        </w:rPr>
      </w:pPr>
      <w:r w:rsidRPr="002116EC">
        <w:rPr>
          <w:b/>
          <w:bCs/>
          <w:i/>
          <w:iCs/>
        </w:rPr>
        <w:t xml:space="preserve">Replication </w:t>
      </w:r>
      <w:r w:rsidR="00B44172">
        <w:rPr>
          <w:b/>
          <w:bCs/>
          <w:i/>
          <w:iCs/>
        </w:rPr>
        <w:t>(the second series of experiment</w:t>
      </w:r>
      <w:r w:rsidR="00AC1F8D">
        <w:rPr>
          <w:b/>
          <w:bCs/>
          <w:i/>
          <w:iCs/>
        </w:rPr>
        <w:t>s</w:t>
      </w:r>
      <w:r w:rsidR="00B44172">
        <w:rPr>
          <w:b/>
          <w:bCs/>
          <w:i/>
          <w:iCs/>
        </w:rPr>
        <w:t>)</w:t>
      </w:r>
      <w:r w:rsidRPr="002116EC">
        <w:rPr>
          <w:b/>
          <w:bCs/>
          <w:i/>
          <w:iCs/>
        </w:rPr>
        <w:t>.</w:t>
      </w:r>
      <w:r>
        <w:t xml:space="preserve"> </w:t>
      </w:r>
      <w:r w:rsidR="00E674F4">
        <w:t>We also wanted to explore whether our results held in a more complex</w:t>
      </w:r>
      <w:r>
        <w:t xml:space="preserve"> cooperation game</w:t>
      </w:r>
      <w:r w:rsidR="00E674F4">
        <w:t xml:space="preserve"> (that allowed for “punishment”)</w:t>
      </w:r>
      <w:r>
        <w:t xml:space="preserve"> </w:t>
      </w:r>
      <w:r>
        <w:fldChar w:fldCharType="begin"/>
      </w:r>
      <w:r w:rsidR="008840B4">
        <w:instrText xml:space="preserve"> ADDIN EN.CITE &lt;EndNote&gt;&lt;Cite&gt;&lt;Author&gt;Camerer&lt;/Author&gt;&lt;Year&gt;2018&lt;/Year&gt;&lt;RecNum&gt;8102&lt;/RecNum&gt;&lt;DisplayText&gt;&lt;style face="superscript"&gt;[59]&lt;/style&gt;&lt;/DisplayText&gt;&lt;record&gt;&lt;rec-number&gt;8102&lt;/rec-number&gt;&lt;foreign-keys&gt;&lt;key app="EN" db-id="edz5r9daaawrswevsvjxzptlx5sas5dwxfvd" timestamp="1536434021" guid="f0d3d29b-d0f3-4b69-bb56-f43f498e263d"&gt;8102&lt;/key&gt;&lt;/foreign-keys&gt;&lt;ref-type name="Journal Article"&gt;17&lt;/ref-type&gt;&lt;contributors&gt;&lt;authors&gt;&lt;author&gt;Camerer, C. F.&lt;/author&gt;&lt;author&gt;Dreber, A.&lt;/author&gt;&lt;author&gt;Holzmeister, F.&lt;/author&gt;&lt;author&gt;Ho, T-H.&lt;/author&gt;&lt;author&gt;Huber, J.&lt;/author&gt;&lt;author&gt;Johannesson, M.&lt;/author&gt;&lt;author&gt;Kirchler, M.&lt;/author&gt;&lt;author&gt;Nave, G.&lt;/author&gt;&lt;author&gt;Nosek, B. A.&lt;/author&gt;&lt;author&gt;Pfeiffer, T.&lt;/author&gt;&lt;author&gt;Altmejd, A.&lt;/author&gt;&lt;author&gt;Buttrick, N.&lt;/author&gt;&lt;author&gt;Chan, T.&lt;/author&gt;&lt;author&gt;Chen, Y.&lt;/author&gt;&lt;author&gt;Forsell, E.&lt;/author&gt;&lt;author&gt;Gampa, A.&lt;/author&gt;&lt;author&gt;Heikensten, E.&lt;/author&gt;&lt;author&gt;Hummer, L. &lt;/author&gt;&lt;author&gt;Imai, T.&lt;/author&gt;&lt;author&gt;Isaksson, S.&lt;/author&gt;&lt;author&gt;Manfredi, D.&lt;/author&gt;&lt;author&gt;Rose, J.&lt;/author&gt;&lt;author&gt;Wagenmakers, E-J.&lt;/author&gt;&lt;author&gt;Wu, H.&lt;/author&gt;&lt;/authors&gt;&lt;/contributors&gt;&lt;titles&gt;&lt;title&gt;Evaluating the replicability of social science experiments in Nature and Science between 2010 and 2015&lt;/title&gt;&lt;secondary-title&gt;Nature Human Behaviour &lt;/secondary-title&gt;&lt;/titles&gt;&lt;pages&gt;637-44&lt;/pages&gt;&lt;volume&gt;2&lt;/volume&gt;&lt;dates&gt;&lt;year&gt;2018&lt;/year&gt;&lt;/dates&gt;&lt;urls&gt;&lt;/urls&gt;&lt;/record&gt;&lt;/Cite&gt;&lt;/EndNote&gt;</w:instrText>
      </w:r>
      <w:r>
        <w:fldChar w:fldCharType="separate"/>
      </w:r>
      <w:r w:rsidR="008840B4" w:rsidRPr="008840B4">
        <w:rPr>
          <w:noProof/>
          <w:vertAlign w:val="superscript"/>
        </w:rPr>
        <w:t>[59]</w:t>
      </w:r>
      <w:r>
        <w:fldChar w:fldCharType="end"/>
      </w:r>
      <w:r w:rsidR="00F47103">
        <w:t>.</w:t>
      </w:r>
      <w:r w:rsidR="00E674F4">
        <w:t xml:space="preserve"> </w:t>
      </w:r>
      <w:r w:rsidR="00F47103">
        <w:t>W</w:t>
      </w:r>
      <w:r w:rsidR="00E674F4">
        <w:t xml:space="preserve">e </w:t>
      </w:r>
      <w:r w:rsidR="005D79B3">
        <w:t>used the data from a second series of experiments to see if we could reproduce the main result with a different experimental set-up (N = 745, recruited from Amazon Mechanical Turk between March and December 2018)</w:t>
      </w:r>
      <w:r w:rsidR="005E24B2">
        <w:t xml:space="preserve"> </w:t>
      </w:r>
      <w:r w:rsidR="005E24B2">
        <w:fldChar w:fldCharType="begin"/>
      </w:r>
      <w:r w:rsidR="008840B4">
        <w:instrText xml:space="preserve"> ADDIN EN.CITE &lt;EndNote&gt;&lt;Cite&gt;&lt;Author&gt;Dewey&lt;/Author&gt;&lt;Year&gt;2022&lt;/Year&gt;&lt;RecNum&gt;8641&lt;/RecNum&gt;&lt;DisplayText&gt;&lt;style face="superscript"&gt;[63]&lt;/style&gt;&lt;/DisplayText&gt;&lt;record&gt;&lt;rec-number&gt;8641&lt;/rec-number&gt;&lt;foreign-keys&gt;&lt;key app="EN" db-id="edz5r9daaawrswevsvjxzptlx5sas5dwxfvd" timestamp="1656490031" guid="709d231e-e8c9-48d8-876e-f7e5d0064017"&gt;8641&lt;/key&gt;&lt;/foreign-keys&gt;&lt;ref-type name="Journal Article"&gt;17&lt;/ref-type&gt;&lt;contributors&gt;&lt;authors&gt;&lt;author&gt;Dewey, G.&lt;/author&gt;&lt;author&gt;Ikesu, R.&lt;/author&gt;&lt;author&gt;Nishi, A.&lt;/author&gt;&lt;/authors&gt;&lt;/contributors&gt;&lt;titles&gt;&lt;title&gt;Evolution of Peace in Experimental Social Networks (Working Paper)&lt;/title&gt;&lt;/titles&gt;&lt;dates&gt;&lt;year&gt;2022&lt;/year&gt;&lt;/dates&gt;&lt;urls&gt;&lt;/urls&gt;&lt;/record&gt;&lt;/Cite&gt;&lt;/EndNote&gt;</w:instrText>
      </w:r>
      <w:r w:rsidR="005E24B2">
        <w:fldChar w:fldCharType="separate"/>
      </w:r>
      <w:r w:rsidR="008840B4" w:rsidRPr="008840B4">
        <w:rPr>
          <w:noProof/>
          <w:vertAlign w:val="superscript"/>
        </w:rPr>
        <w:t>[63]</w:t>
      </w:r>
      <w:r w:rsidR="005E24B2">
        <w:fldChar w:fldCharType="end"/>
      </w:r>
      <w:r w:rsidR="005D79B3">
        <w:t xml:space="preserve">. </w:t>
      </w:r>
      <w:r w:rsidR="007E1B78">
        <w:t xml:space="preserve">The modification to our basic game is an addition of a third option in our cooperation game: the ability to harm neighbors (i.e., reducing a subject’s own wealth by 50 units per connecting neighbor to decrease the wealth of all connecting neighbors by 100 units) in addition to the first option (cooperation) and second option (defection). </w:t>
      </w:r>
      <w:r w:rsidR="00F47103">
        <w:t>Exploring t</w:t>
      </w:r>
      <w:r w:rsidR="006A5CBF">
        <w:t xml:space="preserve">he role of </w:t>
      </w:r>
      <w:r w:rsidR="00041C44">
        <w:t>harming (</w:t>
      </w:r>
      <w:r w:rsidR="007E1B78">
        <w:t>punishment</w:t>
      </w:r>
      <w:r w:rsidR="00041C44">
        <w:t>)</w:t>
      </w:r>
      <w:r w:rsidR="006A5CBF">
        <w:t xml:space="preserve"> in the evolution of cooperation </w:t>
      </w:r>
      <w:r w:rsidR="006A5CBF">
        <w:fldChar w:fldCharType="begin">
          <w:fldData xml:space="preserve">PEVuZE5vdGU+PENpdGU+PEF1dGhvcj5EcmViZXI8L0F1dGhvcj48WWVhcj4yMDA4PC9ZZWFyPjxS
ZWNOdW0+NzIwNTwvUmVjTnVtPjxEaXNwbGF5VGV4dD48c3R5bGUgZmFjZT0ic3VwZXJzY3JpcHQi
PlsxMTMsIDExNF08L3N0eWxlPjwvRGlzcGxheVRleHQ+PHJlY29yZD48cmVjLW51bWJlcj43MjA1
PC9yZWMtbnVtYmVyPjxmb3JlaWduLWtleXM+PGtleSBhcHA9IkVOIiBkYi1pZD0iZWR6NXI5ZGFh
YXdyc3dldnN2anh6cHRseDVzYXM1ZHd4ZnZkIiB0aW1lc3RhbXA9IjE0Mjg0MzQ5NDQiIGd1aWQ9
Ijc3ZmI4NDE3LTIwMzAtNGU0YS1iM2JlLTEwYzJlMjYzYTljMSI+NzIwNTwva2V5PjwvZm9yZWln
bi1rZXlzPjxyZWYtdHlwZSBuYW1lPSJKb3VybmFsIEFydGljbGUiPjE3PC9yZWYtdHlwZT48Y29u
dHJpYnV0b3JzPjxhdXRob3JzPjxhdXRob3I+RHJlYmVyLCBBLjwvYXV0aG9yPjxhdXRob3I+UmFu
ZCwgRC4gRy48L2F1dGhvcj48YXV0aG9yPkZ1ZGVuYmVyZywgRC48L2F1dGhvcj48YXV0aG9yPk5v
d2FrLCBNLiBBLjwvYXV0aG9yPjwvYXV0aG9ycz48L2NvbnRyaWJ1dG9ycz48YXV0aC1hZGRyZXNz
Pk5vd2FrLCBNQSYjeEQ7SGFydmFyZCBVbml2LCBQcm9ncmFtIEV2b2x1dGlvbmFyeSBEeW5hbSwg
Q2FtYnJpZGdlLCBNQSAwMjEzOCBVU0EmI3hEO0hhcnZhcmQgVW5pdiwgUHJvZ3JhbSBFdm9sdXRp
b25hcnkgRHluYW0sIENhbWJyaWRnZSwgTUEgMDIxMzggVVNBJiN4RDtIYXJ2YXJkIFVuaXYsIFBy
b2dyYW0gRXZvbHV0aW9uYXJ5IER5bmFtLCBDYW1icmlkZ2UsIE1BIDAyMTM4IFVTQSYjeEQ7SGFy
dmFyZCBVbml2LCBEZXB0IFN5c3QgQmlvbCwgQ2FtYnJpZGdlLCBNQSAwMjEzOCBVU0EmI3hEO0hh
cnZhcmQgVW5pdiwgRGVwdCBFY29uLCBDYW1icmlkZ2UsIE1BIDAyMTM4IFVTQSYjeEQ7SGFydmFy
ZCBVbml2LCBEZXB0IE1hdGgsIENhbWJyaWRnZSwgTUEgMDIxMzggVVNBJiN4RDtIYXJ2YXJkIFVu
aXYsIERlcHQgT3JnYW5pc20gJmFtcDsgRXZvbHV0IEJpb2wsIENhbWJyaWRnZSwgTUEgMDIxMzgg
VVNBJiN4RDtTdG9ja2hvbG0gU2NoIEVjb24sIERlcHQgRWNvbiwgUy0xMTM1OCBTdG9ja2hvbG0s
IFN3ZWRlbjwvYXV0aC1hZGRyZXNzPjx0aXRsZXM+PHRpdGxlPldpbm5lcnMgZG9uJmFwb3M7dCBw
dW5pc2g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Q4LTM1MTwv
cGFnZXM+PHZvbHVtZT40NTI8L3ZvbHVtZT48bnVtYmVyPjcxODU8L251bWJlcj48a2V5d29yZHM+
PGtleXdvcmQ+YWx0cnVpc3RpYyBwdW5pc2htZW50PC9rZXl3b3JkPjxrZXl3b3JkPnJlcGVhdGVk
IGdhbWVzPC9rZXl3b3JkPjxrZXl3b3JkPmNvb3BlcmF0aW9uPC9rZXl3b3JkPjxrZXl3b3JkPmV2
b2x1dGlvbjwva2V5d29yZD48a2V5d29yZD5yZWNpcHJvY2l0eTwva2V5d29yZD48L2tleXdvcmRz
PjxkYXRlcz48eWVhcj4yMDA4PC95ZWFyPjxwdWItZGF0ZXM+PGRhdGU+TWFyIDIwPC9kYXRlPjwv
cHViLWRhdGVzPjwvZGF0ZXM+PGlzYm4+MDAyOC0wODM2PC9pc2JuPjxhY2Nlc3Npb24tbnVtPjE4
MzU0NDgxPC9hY2Nlc3Npb24tbnVtPjx1cmxzPjxyZWxhdGVkLXVybHM+PHVybD4mbHQ7R28gdG8g
SVNJJmd0OzovL1dPUzowMDAyNTQxMTc0MDAwNDY8L3VybD48L3JlbGF0ZWQtdXJscz48L3VybHM+
PGN1c3RvbTI+UE1DMjI5MjQxNDwvY3VzdG9tMj48ZWxlY3Ryb25pYy1yZXNvdXJjZS1udW0+MTAu
MTAzOC9uYXR1cmUwNjcyMzwvZWxlY3Ryb25pYy1yZXNvdXJjZS1udW0+PGxhbmd1YWdlPkVuZ2xp
c2g8L2xhbmd1YWdlPjwvcmVjb3JkPjwvQ2l0ZT48Q2l0ZT48QXV0aG9yPkd1cmVyazwvQXV0aG9y
PjxZZWFyPjIwMDY8L1llYXI+PFJlY051bT43MTk5PC9SZWNOdW0+PHJlY29yZD48cmVjLW51bWJl
cj43MTk5PC9yZWMtbnVtYmVyPjxmb3JlaWduLWtleXM+PGtleSBhcHA9IkVOIiBkYi1pZD0iZWR6
NXI5ZGFhYXdyc3dldnN2anh6cHRseDVzYXM1ZHd4ZnZkIiB0aW1lc3RhbXA9IjE0Mjg0MzQ3MjQi
IGd1aWQ9Ijk3ZTNkODA5LTI0ZDQtNDJmZi05ZWRlLWQ3MGRkMTkwYzVlYiI+NzE5OTwva2V5Pjwv
Zm9yZWlnbi1rZXlzPjxyZWYtdHlwZSBuYW1lPSJKb3VybmFsIEFydGljbGUiPjE3PC9yZWYtdHlw
ZT48Y29udHJpYnV0b3JzPjxhdXRob3JzPjxhdXRob3I+R3VyZXJrLCBPLjwvYXV0aG9yPjxhdXRo
b3I+SXJsZW5idXNjaCwgQi48L2F1dGhvcj48YXV0aG9yPlJvY2tlbmJhY2gsIEIuPC9hdXRob3I+
PC9hdXRob3JzPjwvY29udHJpYnV0b3JzPjxhdXRoLWFkZHJlc3M+Um9ja2VuYmFjaCwgQiYjeEQ7
VW5pdiBFcmZ1cnQsIE5vcmRoYXVzZXIgU3RyIDYzLCBELTk5MDg5IEVyZnVydCwgR2VybWFueSYj
eEQ7VW5pdiBFcmZ1cnQsIE5vcmRoYXVzZXIgU3RyIDYzLCBELTk5MDg5IEVyZnVydCwgR2VybWFu
eSYjeEQ7VW5pdiBFcmZ1cnQsIEQtOTkwODkgRXJmdXJ0LCBHZXJtYW55JiN4RDtMb25kb24gU2No
IEVjb24sIExvbmRvbiBXQzJBIDJBRSwgRW5nbGFuZDwvYXV0aC1hZGRyZXNzPjx0aXRsZXM+PHRp
dGxlPlRoZSBjb21wZXRpdGl2ZSBhZHZhbnRhZ2Ugb2Ygc2FuY3Rpb25pbmcgaW5zdGl0dXRpb25z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4xMDgtMTExPC9w
YWdlcz48dm9sdW1lPjMxMjwvdm9sdW1lPjxudW1iZXI+NTc3MDwvbnVtYmVyPjxrZXl3b3Jkcz48
a2V5d29yZD5zdHJvbmcgcmVjaXByb2NpdHk8L2tleXdvcmQ+PGtleXdvcmQ+YWx0cnVpc3RpYyBw
dW5pc2htZW50PC9rZXl3b3JkPjxrZXl3b3JkPnB1YmxpYyBnb29kPC9rZXl3b3JkPjxrZXl3b3Jk
PmNvb3BlcmF0aW9uPC9rZXl3b3JkPjxrZXl3b3JkPmV2b2x1dGlvbjwva2V5d29yZD48a2V5d29y
ZD5lbmZvcmNlbWVudDwva2V5d29yZD48a2V5d29yZD5odW1hbnM8L2tleXdvcmQ+PGtleXdvcmQ+
bm9ybXM8L2tleXdvcmQ+PGtleXdvcmQ+YmVoYXZpb3I8L2tleXdvcmQ+PC9rZXl3b3Jkcz48ZGF0
ZXM+PHllYXI+MjAwNjwveWVhcj48cHViLWRhdGVzPjxkYXRlPkFwciA3PC9kYXRlPjwvcHViLWRh
dGVzPjwvZGF0ZXM+PGlzYm4+MDAzNi04MDc1PC9pc2JuPjxhY2Nlc3Npb24tbnVtPldPUzowMDAy
MzY1ODQ0MDAwNDI8L2FjY2Vzc2lvbi1udW0+PHVybHM+PHJlbGF0ZWQtdXJscz48dXJsPiZsdDtH
byB0byBJU0kmZ3Q7Oi8vV09TOjAwMDIzNjU4NDQwMDA0MjwvdXJsPjwvcmVsYXRlZC11cmxzPjwv
dXJscz48ZWxlY3Ryb25pYy1yZXNvdXJjZS1udW0+MTAuMTEyNi9zY2llbmNlLjExMjM2MzM8L2Vs
ZWN0cm9uaWMtcmVzb3VyY2UtbnVtPjxsYW5ndWFnZT5FbmdsaXNoPC9sYW5ndWFnZT48L3JlY29y
ZD48L0NpdGU+PC9FbmROb3RlPgB=
</w:fldData>
        </w:fldChar>
      </w:r>
      <w:r w:rsidR="008840B4">
        <w:instrText xml:space="preserve"> ADDIN EN.CITE </w:instrText>
      </w:r>
      <w:r w:rsidR="008840B4">
        <w:fldChar w:fldCharType="begin">
          <w:fldData xml:space="preserve">PEVuZE5vdGU+PENpdGU+PEF1dGhvcj5EcmViZXI8L0F1dGhvcj48WWVhcj4yMDA4PC9ZZWFyPjxS
ZWNOdW0+NzIwNTwvUmVjTnVtPjxEaXNwbGF5VGV4dD48c3R5bGUgZmFjZT0ic3VwZXJzY3JpcHQi
PlsxMTMsIDExNF08L3N0eWxlPjwvRGlzcGxheVRleHQ+PHJlY29yZD48cmVjLW51bWJlcj43MjA1
PC9yZWMtbnVtYmVyPjxmb3JlaWduLWtleXM+PGtleSBhcHA9IkVOIiBkYi1pZD0iZWR6NXI5ZGFh
YXdyc3dldnN2anh6cHRseDVzYXM1ZHd4ZnZkIiB0aW1lc3RhbXA9IjE0Mjg0MzQ5NDQiIGd1aWQ9
Ijc3ZmI4NDE3LTIwMzAtNGU0YS1iM2JlLTEwYzJlMjYzYTljMSI+NzIwNTwva2V5PjwvZm9yZWln
bi1rZXlzPjxyZWYtdHlwZSBuYW1lPSJKb3VybmFsIEFydGljbGUiPjE3PC9yZWYtdHlwZT48Y29u
dHJpYnV0b3JzPjxhdXRob3JzPjxhdXRob3I+RHJlYmVyLCBBLjwvYXV0aG9yPjxhdXRob3I+UmFu
ZCwgRC4gRy48L2F1dGhvcj48YXV0aG9yPkZ1ZGVuYmVyZywgRC48L2F1dGhvcj48YXV0aG9yPk5v
d2FrLCBNLiBBLjwvYXV0aG9yPjwvYXV0aG9ycz48L2NvbnRyaWJ1dG9ycz48YXV0aC1hZGRyZXNz
Pk5vd2FrLCBNQSYjeEQ7SGFydmFyZCBVbml2LCBQcm9ncmFtIEV2b2x1dGlvbmFyeSBEeW5hbSwg
Q2FtYnJpZGdlLCBNQSAwMjEzOCBVU0EmI3hEO0hhcnZhcmQgVW5pdiwgUHJvZ3JhbSBFdm9sdXRp
b25hcnkgRHluYW0sIENhbWJyaWRnZSwgTUEgMDIxMzggVVNBJiN4RDtIYXJ2YXJkIFVuaXYsIFBy
b2dyYW0gRXZvbHV0aW9uYXJ5IER5bmFtLCBDYW1icmlkZ2UsIE1BIDAyMTM4IFVTQSYjeEQ7SGFy
dmFyZCBVbml2LCBEZXB0IFN5c3QgQmlvbCwgQ2FtYnJpZGdlLCBNQSAwMjEzOCBVU0EmI3hEO0hh
cnZhcmQgVW5pdiwgRGVwdCBFY29uLCBDYW1icmlkZ2UsIE1BIDAyMTM4IFVTQSYjeEQ7SGFydmFy
ZCBVbml2LCBEZXB0IE1hdGgsIENhbWJyaWRnZSwgTUEgMDIxMzggVVNBJiN4RDtIYXJ2YXJkIFVu
aXYsIERlcHQgT3JnYW5pc20gJmFtcDsgRXZvbHV0IEJpb2wsIENhbWJyaWRnZSwgTUEgMDIxMzgg
VVNBJiN4RDtTdG9ja2hvbG0gU2NoIEVjb24sIERlcHQgRWNvbiwgUy0xMTM1OCBTdG9ja2hvbG0s
IFN3ZWRlbjwvYXV0aC1hZGRyZXNzPjx0aXRsZXM+PHRpdGxlPldpbm5lcnMgZG9uJmFwb3M7dCBw
dW5pc2g8L3RpdGxlPjxzZWNvbmRhcnktdGl0bGU+TmF0dXJlPC9zZWNvbmRhcnktdGl0bGU+PGFs
dC10aXRsZT5OYXR1cmU8L2FsdC10aXRsZT48L3RpdGxlcz48cGVyaW9kaWNhbD48ZnVsbC10aXRs
ZT5OYXR1cmU8L2Z1bGwtdGl0bGU+PC9wZXJpb2RpY2FsPjxhbHQtcGVyaW9kaWNhbD48ZnVsbC10
aXRsZT5OYXR1cmU8L2Z1bGwtdGl0bGU+PC9hbHQtcGVyaW9kaWNhbD48cGFnZXM+MzQ4LTM1MTwv
cGFnZXM+PHZvbHVtZT40NTI8L3ZvbHVtZT48bnVtYmVyPjcxODU8L251bWJlcj48a2V5d29yZHM+
PGtleXdvcmQ+YWx0cnVpc3RpYyBwdW5pc2htZW50PC9rZXl3b3JkPjxrZXl3b3JkPnJlcGVhdGVk
IGdhbWVzPC9rZXl3b3JkPjxrZXl3b3JkPmNvb3BlcmF0aW9uPC9rZXl3b3JkPjxrZXl3b3JkPmV2
b2x1dGlvbjwva2V5d29yZD48a2V5d29yZD5yZWNpcHJvY2l0eTwva2V5d29yZD48L2tleXdvcmRz
PjxkYXRlcz48eWVhcj4yMDA4PC95ZWFyPjxwdWItZGF0ZXM+PGRhdGU+TWFyIDIwPC9kYXRlPjwv
cHViLWRhdGVzPjwvZGF0ZXM+PGlzYm4+MDAyOC0wODM2PC9pc2JuPjxhY2Nlc3Npb24tbnVtPjE4
MzU0NDgxPC9hY2Nlc3Npb24tbnVtPjx1cmxzPjxyZWxhdGVkLXVybHM+PHVybD4mbHQ7R28gdG8g
SVNJJmd0OzovL1dPUzowMDAyNTQxMTc0MDAwNDY8L3VybD48L3JlbGF0ZWQtdXJscz48L3VybHM+
PGN1c3RvbTI+UE1DMjI5MjQxNDwvY3VzdG9tMj48ZWxlY3Ryb25pYy1yZXNvdXJjZS1udW0+MTAu
MTAzOC9uYXR1cmUwNjcyMzwvZWxlY3Ryb25pYy1yZXNvdXJjZS1udW0+PGxhbmd1YWdlPkVuZ2xp
c2g8L2xhbmd1YWdlPjwvcmVjb3JkPjwvQ2l0ZT48Q2l0ZT48QXV0aG9yPkd1cmVyazwvQXV0aG9y
PjxZZWFyPjIwMDY8L1llYXI+PFJlY051bT43MTk5PC9SZWNOdW0+PHJlY29yZD48cmVjLW51bWJl
cj43MTk5PC9yZWMtbnVtYmVyPjxmb3JlaWduLWtleXM+PGtleSBhcHA9IkVOIiBkYi1pZD0iZWR6
NXI5ZGFhYXdyc3dldnN2anh6cHRseDVzYXM1ZHd4ZnZkIiB0aW1lc3RhbXA9IjE0Mjg0MzQ3MjQi
IGd1aWQ9Ijk3ZTNkODA5LTI0ZDQtNDJmZi05ZWRlLWQ3MGRkMTkwYzVlYiI+NzE5OTwva2V5Pjwv
Zm9yZWlnbi1rZXlzPjxyZWYtdHlwZSBuYW1lPSJKb3VybmFsIEFydGljbGUiPjE3PC9yZWYtdHlw
ZT48Y29udHJpYnV0b3JzPjxhdXRob3JzPjxhdXRob3I+R3VyZXJrLCBPLjwvYXV0aG9yPjxhdXRo
b3I+SXJsZW5idXNjaCwgQi48L2F1dGhvcj48YXV0aG9yPlJvY2tlbmJhY2gsIEIuPC9hdXRob3I+
PC9hdXRob3JzPjwvY29udHJpYnV0b3JzPjxhdXRoLWFkZHJlc3M+Um9ja2VuYmFjaCwgQiYjeEQ7
VW5pdiBFcmZ1cnQsIE5vcmRoYXVzZXIgU3RyIDYzLCBELTk5MDg5IEVyZnVydCwgR2VybWFueSYj
eEQ7VW5pdiBFcmZ1cnQsIE5vcmRoYXVzZXIgU3RyIDYzLCBELTk5MDg5IEVyZnVydCwgR2VybWFu
eSYjeEQ7VW5pdiBFcmZ1cnQsIEQtOTkwODkgRXJmdXJ0LCBHZXJtYW55JiN4RDtMb25kb24gU2No
IEVjb24sIExvbmRvbiBXQzJBIDJBRSwgRW5nbGFuZDwvYXV0aC1hZGRyZXNzPjx0aXRsZXM+PHRp
dGxlPlRoZSBjb21wZXRpdGl2ZSBhZHZhbnRhZ2Ugb2Ygc2FuY3Rpb25pbmcgaW5zdGl0dXRpb25z
PC90aXRsZT48c2Vjb25kYXJ5LXRpdGxlPlNjaWVuY2U8L3NlY29uZGFyeS10aXRsZT48YWx0LXRp
dGxlPlNjaWVuY2U8L2FsdC10aXRsZT48L3RpdGxlcz48cGVyaW9kaWNhbD48ZnVsbC10aXRsZT5T
Y2llbmNlPC9mdWxsLXRpdGxlPjwvcGVyaW9kaWNhbD48YWx0LXBlcmlvZGljYWw+PGZ1bGwtdGl0
bGU+U2NpZW5jZTwvZnVsbC10aXRsZT48L2FsdC1wZXJpb2RpY2FsPjxwYWdlcz4xMDgtMTExPC9w
YWdlcz48dm9sdW1lPjMxMjwvdm9sdW1lPjxudW1iZXI+NTc3MDwvbnVtYmVyPjxrZXl3b3Jkcz48
a2V5d29yZD5zdHJvbmcgcmVjaXByb2NpdHk8L2tleXdvcmQ+PGtleXdvcmQ+YWx0cnVpc3RpYyBw
dW5pc2htZW50PC9rZXl3b3JkPjxrZXl3b3JkPnB1YmxpYyBnb29kPC9rZXl3b3JkPjxrZXl3b3Jk
PmNvb3BlcmF0aW9uPC9rZXl3b3JkPjxrZXl3b3JkPmV2b2x1dGlvbjwva2V5d29yZD48a2V5d29y
ZD5lbmZvcmNlbWVudDwva2V5d29yZD48a2V5d29yZD5odW1hbnM8L2tleXdvcmQ+PGtleXdvcmQ+
bm9ybXM8L2tleXdvcmQ+PGtleXdvcmQ+YmVoYXZpb3I8L2tleXdvcmQ+PC9rZXl3b3Jkcz48ZGF0
ZXM+PHllYXI+MjAwNjwveWVhcj48cHViLWRhdGVzPjxkYXRlPkFwciA3PC9kYXRlPjwvcHViLWRh
dGVzPjwvZGF0ZXM+PGlzYm4+MDAzNi04MDc1PC9pc2JuPjxhY2Nlc3Npb24tbnVtPldPUzowMDAy
MzY1ODQ0MDAwNDI8L2FjY2Vzc2lvbi1udW0+PHVybHM+PHJlbGF0ZWQtdXJscz48dXJsPiZsdDtH
byB0byBJU0kmZ3Q7Oi8vV09TOjAwMDIzNjU4NDQwMDA0MjwvdXJsPjwvcmVsYXRlZC11cmxzPjwv
dXJscz48ZWxlY3Ryb25pYy1yZXNvdXJjZS1udW0+MTAuMTEyNi9zY2llbmNlLjExMjM2MzM8L2Vs
ZWN0cm9uaWMtcmVzb3VyY2UtbnVtPjxsYW5ndWFnZT5FbmdsaXNoPC9sYW5ndWFnZT48L3JlY29y
ZD48L0NpdGU+PC9FbmROb3RlPgB=
</w:fldData>
        </w:fldChar>
      </w:r>
      <w:r w:rsidR="008840B4">
        <w:instrText xml:space="preserve"> ADDIN EN.CITE.DATA </w:instrText>
      </w:r>
      <w:r w:rsidR="008840B4">
        <w:fldChar w:fldCharType="end"/>
      </w:r>
      <w:r w:rsidR="006A5CBF">
        <w:fldChar w:fldCharType="separate"/>
      </w:r>
      <w:r w:rsidR="008840B4" w:rsidRPr="008840B4">
        <w:rPr>
          <w:noProof/>
          <w:vertAlign w:val="superscript"/>
        </w:rPr>
        <w:t>[113, 114]</w:t>
      </w:r>
      <w:r w:rsidR="006A5CBF">
        <w:fldChar w:fldCharType="end"/>
      </w:r>
      <w:r w:rsidR="005D79B3">
        <w:t xml:space="preserve"> was the original purpose of th</w:t>
      </w:r>
      <w:r w:rsidR="00F47103">
        <w:t>is</w:t>
      </w:r>
      <w:r w:rsidR="005D79B3">
        <w:t xml:space="preserve"> series of experiments, which </w:t>
      </w:r>
      <w:r w:rsidR="00F47103">
        <w:t xml:space="preserve">primary </w:t>
      </w:r>
      <w:r w:rsidR="005D79B3">
        <w:t xml:space="preserve">results </w:t>
      </w:r>
      <w:r w:rsidR="009E41CA">
        <w:t>will be placed</w:t>
      </w:r>
      <w:r w:rsidR="007E1B78">
        <w:t xml:space="preserve"> elsewhere</w:t>
      </w:r>
      <w:r w:rsidR="009E41CA">
        <w:t xml:space="preserve"> </w:t>
      </w:r>
      <w:r w:rsidR="009E41CA">
        <w:fldChar w:fldCharType="begin"/>
      </w:r>
      <w:r w:rsidR="008840B4">
        <w:instrText xml:space="preserve"> ADDIN EN.CITE &lt;EndNote&gt;&lt;Cite&gt;&lt;Author&gt;Dewey&lt;/Author&gt;&lt;Year&gt;2022&lt;/Year&gt;&lt;RecNum&gt;8641&lt;/RecNum&gt;&lt;DisplayText&gt;&lt;style face="superscript"&gt;[63]&lt;/style&gt;&lt;/DisplayText&gt;&lt;record&gt;&lt;rec-number&gt;8641&lt;/rec-number&gt;&lt;foreign-keys&gt;&lt;key app="EN" db-id="edz5r9daaawrswevsvjxzptlx5sas5dwxfvd" timestamp="1656490031" guid="709d231e-e8c9-48d8-876e-f7e5d0064017"&gt;8641&lt;/key&gt;&lt;/foreign-keys&gt;&lt;ref-type name="Journal Article"&gt;17&lt;/ref-type&gt;&lt;contributors&gt;&lt;authors&gt;&lt;author&gt;Dewey, G.&lt;/author&gt;&lt;author&gt;Ikesu, R.&lt;/author&gt;&lt;author&gt;Nishi, A.&lt;/author&gt;&lt;/authors&gt;&lt;/contributors&gt;&lt;titles&gt;&lt;title&gt;Evolution of Peace in Experimental Social Networks (Working Paper)&lt;/title&gt;&lt;/titles&gt;&lt;dates&gt;&lt;year&gt;2022&lt;/year&gt;&lt;/dates&gt;&lt;urls&gt;&lt;/urls&gt;&lt;/record&gt;&lt;/Cite&gt;&lt;/EndNote&gt;</w:instrText>
      </w:r>
      <w:r w:rsidR="009E41CA">
        <w:fldChar w:fldCharType="separate"/>
      </w:r>
      <w:r w:rsidR="008840B4" w:rsidRPr="008840B4">
        <w:rPr>
          <w:noProof/>
          <w:vertAlign w:val="superscript"/>
        </w:rPr>
        <w:t>[63]</w:t>
      </w:r>
      <w:r w:rsidR="009E41CA">
        <w:fldChar w:fldCharType="end"/>
      </w:r>
      <w:r w:rsidR="00F47103">
        <w:t xml:space="preserve"> (to be clear, the economic gradient of SWB was not examined</w:t>
      </w:r>
      <w:r w:rsidR="00041C44">
        <w:t xml:space="preserve"> or reported</w:t>
      </w:r>
      <w:r w:rsidR="00F47103">
        <w:t>)</w:t>
      </w:r>
      <w:r w:rsidR="006A5CBF">
        <w:t xml:space="preserve">. </w:t>
      </w:r>
      <w:r w:rsidR="007E1B78">
        <w:t xml:space="preserve">Briefly, </w:t>
      </w:r>
      <w:r w:rsidR="007E1B78" w:rsidRPr="00395047">
        <w:t xml:space="preserve">the rate of execution of the harming option is as low as 5.7%. </w:t>
      </w:r>
      <w:r w:rsidR="007E1B78">
        <w:t>719 subjects remained for the first round of the experiment (26 drop-outs), who were used in the statistical analysis for replication.</w:t>
      </w:r>
      <w:r w:rsidR="009E41CA">
        <w:rPr>
          <w:b/>
          <w:bCs/>
        </w:rPr>
        <w:br w:type="page"/>
      </w:r>
    </w:p>
    <w:p w14:paraId="4DDE4077" w14:textId="21707D91" w:rsidR="00657026" w:rsidRPr="00507162" w:rsidRDefault="00657026" w:rsidP="0077481A">
      <w:pPr>
        <w:pStyle w:val="EndNoteBibliography"/>
        <w:jc w:val="both"/>
        <w:rPr>
          <w:b/>
          <w:bCs/>
        </w:rPr>
      </w:pPr>
      <w:r w:rsidRPr="00507162">
        <w:rPr>
          <w:b/>
          <w:bCs/>
        </w:rPr>
        <w:lastRenderedPageBreak/>
        <w:t>REFERENCES</w:t>
      </w:r>
    </w:p>
    <w:p w14:paraId="7F2E11D5" w14:textId="77777777" w:rsidR="00657026" w:rsidRDefault="00657026" w:rsidP="0077481A">
      <w:pPr>
        <w:pStyle w:val="EndNoteBibliography"/>
        <w:jc w:val="both"/>
      </w:pPr>
    </w:p>
    <w:p w14:paraId="54BF9B01" w14:textId="77777777" w:rsidR="008840B4" w:rsidRPr="008840B4" w:rsidRDefault="00657026" w:rsidP="008840B4">
      <w:pPr>
        <w:pStyle w:val="EndNoteBibliography"/>
        <w:rPr>
          <w:noProof/>
        </w:rPr>
      </w:pPr>
      <w:r>
        <w:rPr>
          <w:rFonts w:ascii="Calibri" w:hAnsi="Calibri" w:cs="Calibri"/>
          <w:sz w:val="20"/>
        </w:rPr>
        <w:fldChar w:fldCharType="begin"/>
      </w:r>
      <w:r>
        <w:instrText xml:space="preserve"> ADDIN EN.REFLIST </w:instrText>
      </w:r>
      <w:r>
        <w:rPr>
          <w:rFonts w:ascii="Calibri" w:hAnsi="Calibri" w:cs="Calibri"/>
          <w:sz w:val="20"/>
        </w:rPr>
        <w:fldChar w:fldCharType="separate"/>
      </w:r>
      <w:r w:rsidR="008840B4" w:rsidRPr="008840B4">
        <w:rPr>
          <w:noProof/>
        </w:rPr>
        <w:t>[1]</w:t>
      </w:r>
      <w:r w:rsidR="008840B4" w:rsidRPr="008840B4">
        <w:rPr>
          <w:noProof/>
        </w:rPr>
        <w:tab/>
        <w:t xml:space="preserve">Buttrick NR, Oishi S. The psychological consequences of income inequality. Soc Personal Psychol, 2017, 11: </w:t>
      </w:r>
    </w:p>
    <w:p w14:paraId="0031E0A3" w14:textId="77777777" w:rsidR="008840B4" w:rsidRPr="008840B4" w:rsidRDefault="008840B4" w:rsidP="008840B4">
      <w:pPr>
        <w:pStyle w:val="EndNoteBibliography"/>
        <w:rPr>
          <w:noProof/>
        </w:rPr>
      </w:pPr>
      <w:r w:rsidRPr="008840B4">
        <w:rPr>
          <w:noProof/>
        </w:rPr>
        <w:t>[2]</w:t>
      </w:r>
      <w:r w:rsidRPr="008840B4">
        <w:rPr>
          <w:noProof/>
        </w:rPr>
        <w:tab/>
        <w:t>Jebb AT, Tay L, Diener E, et al. Happiness, income satiation and turning points around the world. Nat Hum Behav, 2018, 2: 33-38</w:t>
      </w:r>
    </w:p>
    <w:p w14:paraId="0BCDE5D1" w14:textId="77777777" w:rsidR="008840B4" w:rsidRPr="008840B4" w:rsidRDefault="008840B4" w:rsidP="008840B4">
      <w:pPr>
        <w:pStyle w:val="EndNoteBibliography"/>
        <w:rPr>
          <w:noProof/>
        </w:rPr>
      </w:pPr>
      <w:r w:rsidRPr="008840B4">
        <w:rPr>
          <w:noProof/>
        </w:rPr>
        <w:t>[3]</w:t>
      </w:r>
      <w:r w:rsidRPr="008840B4">
        <w:rPr>
          <w:noProof/>
        </w:rPr>
        <w:tab/>
        <w:t>Howell RT, Howell CJ. The relation of economic status to subjective well-being in developing countries: A meta-analysis. Psychological bulletin, 2008, 134: 536-560</w:t>
      </w:r>
    </w:p>
    <w:p w14:paraId="01ADA1BA" w14:textId="77777777" w:rsidR="008840B4" w:rsidRPr="008840B4" w:rsidRDefault="008840B4" w:rsidP="008840B4">
      <w:pPr>
        <w:pStyle w:val="EndNoteBibliography"/>
        <w:rPr>
          <w:noProof/>
        </w:rPr>
      </w:pPr>
      <w:r w:rsidRPr="008840B4">
        <w:rPr>
          <w:noProof/>
        </w:rPr>
        <w:t>[4]</w:t>
      </w:r>
      <w:r w:rsidRPr="008840B4">
        <w:rPr>
          <w:noProof/>
        </w:rPr>
        <w:tab/>
        <w:t>Lucas RE, Schimmack U. Income and well-being: How big is the gap between the rich and the poor? Journal of Research in Personality, 2009, 43: 75-78</w:t>
      </w:r>
    </w:p>
    <w:p w14:paraId="1C5EAA1A" w14:textId="77777777" w:rsidR="008840B4" w:rsidRPr="008840B4" w:rsidRDefault="008840B4" w:rsidP="008840B4">
      <w:pPr>
        <w:pStyle w:val="EndNoteBibliography"/>
        <w:rPr>
          <w:noProof/>
        </w:rPr>
      </w:pPr>
      <w:r w:rsidRPr="008840B4">
        <w:rPr>
          <w:noProof/>
        </w:rPr>
        <w:t>[5]</w:t>
      </w:r>
      <w:r w:rsidRPr="008840B4">
        <w:rPr>
          <w:noProof/>
        </w:rPr>
        <w:tab/>
        <w:t>Diener E, Biswas-Diener R. Will money increase subjective well-being? Social indicators research, 2002, 57: 119-169</w:t>
      </w:r>
    </w:p>
    <w:p w14:paraId="4532AA02" w14:textId="77777777" w:rsidR="008840B4" w:rsidRPr="008840B4" w:rsidRDefault="008840B4" w:rsidP="008840B4">
      <w:pPr>
        <w:pStyle w:val="EndNoteBibliography"/>
        <w:rPr>
          <w:noProof/>
        </w:rPr>
      </w:pPr>
      <w:r w:rsidRPr="008840B4">
        <w:rPr>
          <w:noProof/>
        </w:rPr>
        <w:t>[6]</w:t>
      </w:r>
      <w:r w:rsidRPr="008840B4">
        <w:rPr>
          <w:noProof/>
        </w:rPr>
        <w:tab/>
        <w:t>Kahneman D, Deaton A. High income improves evaluation of life but not emotional well-being. Proc Natl Acad Sci U S A, 2010, 107: 16489-16493</w:t>
      </w:r>
    </w:p>
    <w:p w14:paraId="724491F6" w14:textId="77777777" w:rsidR="008840B4" w:rsidRPr="008840B4" w:rsidRDefault="008840B4" w:rsidP="008840B4">
      <w:pPr>
        <w:pStyle w:val="EndNoteBibliography"/>
        <w:rPr>
          <w:noProof/>
        </w:rPr>
      </w:pPr>
      <w:r w:rsidRPr="008840B4">
        <w:rPr>
          <w:noProof/>
        </w:rPr>
        <w:t>[7]</w:t>
      </w:r>
      <w:r w:rsidRPr="008840B4">
        <w:rPr>
          <w:noProof/>
        </w:rPr>
        <w:tab/>
        <w:t>Diener E, Oishi S, Tay L. Advances in subjective well-being research. Nat Hum Behav, 2018, 2: 253-260</w:t>
      </w:r>
    </w:p>
    <w:p w14:paraId="1613DC94" w14:textId="77777777" w:rsidR="008840B4" w:rsidRPr="008840B4" w:rsidRDefault="008840B4" w:rsidP="008840B4">
      <w:pPr>
        <w:pStyle w:val="EndNoteBibliography"/>
        <w:rPr>
          <w:noProof/>
        </w:rPr>
      </w:pPr>
      <w:r w:rsidRPr="008840B4">
        <w:rPr>
          <w:noProof/>
        </w:rPr>
        <w:t>[8]</w:t>
      </w:r>
      <w:r w:rsidRPr="008840B4">
        <w:rPr>
          <w:noProof/>
        </w:rPr>
        <w:tab/>
        <w:t>Kelley J, Evans MDR. Societal inequality and individual subjective well-being: Results from 68 societies and over 200,000 individuals, 1981-2008. Soc Sci Res, 2017, 62: 1-23</w:t>
      </w:r>
    </w:p>
    <w:p w14:paraId="4AD4AB09" w14:textId="77777777" w:rsidR="008840B4" w:rsidRPr="008840B4" w:rsidRDefault="008840B4" w:rsidP="008840B4">
      <w:pPr>
        <w:pStyle w:val="EndNoteBibliography"/>
        <w:rPr>
          <w:noProof/>
        </w:rPr>
      </w:pPr>
      <w:r w:rsidRPr="008840B4">
        <w:rPr>
          <w:noProof/>
        </w:rPr>
        <w:t>[9]</w:t>
      </w:r>
      <w:r w:rsidRPr="008840B4">
        <w:rPr>
          <w:noProof/>
        </w:rPr>
        <w:tab/>
        <w:t>Easterlin RA, Mcvey LA, Switek M, et al. The happiness-income paradox revisited. Proc Natl Acad Sci U S A, 2010, 107: 22463-22468</w:t>
      </w:r>
    </w:p>
    <w:p w14:paraId="65F3129B" w14:textId="77777777" w:rsidR="008840B4" w:rsidRPr="008840B4" w:rsidRDefault="008840B4" w:rsidP="008840B4">
      <w:pPr>
        <w:pStyle w:val="EndNoteBibliography"/>
        <w:rPr>
          <w:noProof/>
        </w:rPr>
      </w:pPr>
      <w:r w:rsidRPr="008840B4">
        <w:rPr>
          <w:noProof/>
        </w:rPr>
        <w:t>[10]</w:t>
      </w:r>
      <w:r w:rsidRPr="008840B4">
        <w:rPr>
          <w:noProof/>
        </w:rPr>
        <w:tab/>
        <w:t>Ludwig J, Duncan GJ, Gennetian LA, et al. Neighborhood effects on the long-term well-being of low-income adults. Science, 2012, 337: 1505-1510</w:t>
      </w:r>
    </w:p>
    <w:p w14:paraId="1A625A6D" w14:textId="77777777" w:rsidR="008840B4" w:rsidRPr="008840B4" w:rsidRDefault="008840B4" w:rsidP="008840B4">
      <w:pPr>
        <w:pStyle w:val="EndNoteBibliography"/>
        <w:rPr>
          <w:noProof/>
        </w:rPr>
      </w:pPr>
      <w:r w:rsidRPr="008840B4">
        <w:rPr>
          <w:noProof/>
        </w:rPr>
        <w:t>[11]</w:t>
      </w:r>
      <w:r w:rsidRPr="008840B4">
        <w:rPr>
          <w:noProof/>
        </w:rPr>
        <w:tab/>
        <w:t>Sin NL, Lyubomirsky S. Enhancing well-being and alleviating depressive symptoms with positive psychology interventions: A practice-friendly meta-analysis. J Clin Psychol, 2009, 65: 467-487</w:t>
      </w:r>
    </w:p>
    <w:p w14:paraId="3FECBEEF" w14:textId="77777777" w:rsidR="008840B4" w:rsidRPr="008840B4" w:rsidRDefault="008840B4" w:rsidP="008840B4">
      <w:pPr>
        <w:pStyle w:val="EndNoteBibliography"/>
        <w:rPr>
          <w:noProof/>
        </w:rPr>
      </w:pPr>
      <w:r w:rsidRPr="008840B4">
        <w:rPr>
          <w:noProof/>
        </w:rPr>
        <w:t>[12]</w:t>
      </w:r>
      <w:r w:rsidRPr="008840B4">
        <w:rPr>
          <w:noProof/>
        </w:rPr>
        <w:tab/>
        <w:t>Kawachi I, Adler NE, Dow WH. Money, schooling, and health: Mechanisms and causal evidence. Ann Ny Acad Sci, 2010, 1186: 56-68</w:t>
      </w:r>
    </w:p>
    <w:p w14:paraId="0E21FC60" w14:textId="77777777" w:rsidR="008840B4" w:rsidRPr="008840B4" w:rsidRDefault="008840B4" w:rsidP="008840B4">
      <w:pPr>
        <w:pStyle w:val="EndNoteBibliography"/>
        <w:rPr>
          <w:noProof/>
        </w:rPr>
      </w:pPr>
      <w:r w:rsidRPr="008840B4">
        <w:rPr>
          <w:noProof/>
        </w:rPr>
        <w:t>[13]</w:t>
      </w:r>
      <w:r w:rsidRPr="008840B4">
        <w:rPr>
          <w:noProof/>
        </w:rPr>
        <w:tab/>
        <w:t>Lund C, Breen A, Flisher AJ, et al. Poverty and common mental disorders in low and middle income countries: A systematic review. Social Science &amp; Medicine, 2010, 71: 517-528</w:t>
      </w:r>
    </w:p>
    <w:p w14:paraId="56E5936B" w14:textId="77777777" w:rsidR="008840B4" w:rsidRPr="008840B4" w:rsidRDefault="008840B4" w:rsidP="008840B4">
      <w:pPr>
        <w:pStyle w:val="EndNoteBibliography"/>
        <w:rPr>
          <w:noProof/>
        </w:rPr>
      </w:pPr>
      <w:r w:rsidRPr="008840B4">
        <w:rPr>
          <w:noProof/>
        </w:rPr>
        <w:t>[14]</w:t>
      </w:r>
      <w:r w:rsidRPr="008840B4">
        <w:rPr>
          <w:noProof/>
        </w:rPr>
        <w:tab/>
        <w:t>Kondo N, Kawachi I, Subramanian SV, et al. Do social comparisons explain the association between income inequality and health?: Relative deprivation and perceived health among male and female japanese individuals. Social Science &amp; Medicine, 2008, 67: 982-987</w:t>
      </w:r>
    </w:p>
    <w:p w14:paraId="25D0DC12" w14:textId="77777777" w:rsidR="008840B4" w:rsidRPr="008840B4" w:rsidRDefault="008840B4" w:rsidP="008840B4">
      <w:pPr>
        <w:pStyle w:val="EndNoteBibliography"/>
        <w:rPr>
          <w:noProof/>
        </w:rPr>
      </w:pPr>
      <w:r w:rsidRPr="008840B4">
        <w:rPr>
          <w:noProof/>
        </w:rPr>
        <w:t>[15]</w:t>
      </w:r>
      <w:r w:rsidRPr="008840B4">
        <w:rPr>
          <w:noProof/>
        </w:rPr>
        <w:tab/>
        <w:t>Festinger L. A theory of social comparison processes. Human Relations, 1954, 7: 117-140</w:t>
      </w:r>
    </w:p>
    <w:p w14:paraId="25528EA4" w14:textId="77777777" w:rsidR="008840B4" w:rsidRPr="008840B4" w:rsidRDefault="008840B4" w:rsidP="008840B4">
      <w:pPr>
        <w:pStyle w:val="EndNoteBibliography"/>
        <w:rPr>
          <w:noProof/>
        </w:rPr>
      </w:pPr>
      <w:r w:rsidRPr="008840B4">
        <w:rPr>
          <w:noProof/>
        </w:rPr>
        <w:t>[16]</w:t>
      </w:r>
      <w:r w:rsidRPr="008840B4">
        <w:rPr>
          <w:noProof/>
        </w:rPr>
        <w:tab/>
        <w:t>Taylor SE, Lobel M. Social comparison activity under threat: Downward evaluation and upward contacts. Psychological review, 1989, 96: 569-575</w:t>
      </w:r>
    </w:p>
    <w:p w14:paraId="222C4908" w14:textId="77777777" w:rsidR="008840B4" w:rsidRPr="008840B4" w:rsidRDefault="008840B4" w:rsidP="008840B4">
      <w:pPr>
        <w:pStyle w:val="EndNoteBibliography"/>
        <w:rPr>
          <w:noProof/>
        </w:rPr>
      </w:pPr>
      <w:r w:rsidRPr="008840B4">
        <w:rPr>
          <w:noProof/>
        </w:rPr>
        <w:t>[17]</w:t>
      </w:r>
      <w:r w:rsidRPr="008840B4">
        <w:rPr>
          <w:noProof/>
        </w:rPr>
        <w:tab/>
        <w:t>Runciman WG. Relative deprivation and social justice: A study of attitudes to social inequality in twentieth-century. England: University of California Press, 1966</w:t>
      </w:r>
    </w:p>
    <w:p w14:paraId="019F4A9B" w14:textId="77777777" w:rsidR="008840B4" w:rsidRPr="008840B4" w:rsidRDefault="008840B4" w:rsidP="008840B4">
      <w:pPr>
        <w:pStyle w:val="EndNoteBibliography"/>
        <w:rPr>
          <w:noProof/>
        </w:rPr>
      </w:pPr>
      <w:r w:rsidRPr="008840B4">
        <w:rPr>
          <w:noProof/>
        </w:rPr>
        <w:t>[18]</w:t>
      </w:r>
      <w:r w:rsidRPr="008840B4">
        <w:rPr>
          <w:noProof/>
        </w:rPr>
        <w:tab/>
        <w:t>Merton RK, Lazarsfeld PF. Studies in the scope and method of "the american soldier”. Free Press, 1950</w:t>
      </w:r>
    </w:p>
    <w:p w14:paraId="6471E8A9" w14:textId="77777777" w:rsidR="008840B4" w:rsidRPr="008840B4" w:rsidRDefault="008840B4" w:rsidP="008840B4">
      <w:pPr>
        <w:pStyle w:val="EndNoteBibliography"/>
        <w:rPr>
          <w:noProof/>
        </w:rPr>
      </w:pPr>
      <w:r w:rsidRPr="008840B4">
        <w:rPr>
          <w:noProof/>
        </w:rPr>
        <w:t>[19]</w:t>
      </w:r>
      <w:r w:rsidRPr="008840B4">
        <w:rPr>
          <w:noProof/>
        </w:rPr>
        <w:tab/>
        <w:t>Sen A. Inequality reexamined. Harvard University Press, 1992</w:t>
      </w:r>
    </w:p>
    <w:p w14:paraId="4B29EE30" w14:textId="77777777" w:rsidR="008840B4" w:rsidRPr="008840B4" w:rsidRDefault="008840B4" w:rsidP="008840B4">
      <w:pPr>
        <w:pStyle w:val="EndNoteBibliography"/>
        <w:rPr>
          <w:noProof/>
        </w:rPr>
      </w:pPr>
      <w:r w:rsidRPr="008840B4">
        <w:rPr>
          <w:noProof/>
        </w:rPr>
        <w:t>[20]</w:t>
      </w:r>
      <w:r w:rsidRPr="008840B4">
        <w:rPr>
          <w:noProof/>
        </w:rPr>
        <w:tab/>
        <w:t>Solnick SJ, Hemenway D. Is more always better?: A survey on positional concerns. J Econ Behav Organ, 1998, 37: 373-383</w:t>
      </w:r>
    </w:p>
    <w:p w14:paraId="76A776B8" w14:textId="77777777" w:rsidR="008840B4" w:rsidRPr="008840B4" w:rsidRDefault="008840B4" w:rsidP="008840B4">
      <w:pPr>
        <w:pStyle w:val="EndNoteBibliography"/>
        <w:rPr>
          <w:noProof/>
        </w:rPr>
      </w:pPr>
      <w:r w:rsidRPr="008840B4">
        <w:rPr>
          <w:noProof/>
        </w:rPr>
        <w:t>[21]</w:t>
      </w:r>
      <w:r w:rsidRPr="008840B4">
        <w:rPr>
          <w:noProof/>
        </w:rPr>
        <w:tab/>
        <w:t>Card D, Mas A, Moretti E, et al. Inequality at work: The effect of peer salaries on job satisfaction. American Economic Review, 2012, 102: 2981-3003</w:t>
      </w:r>
    </w:p>
    <w:p w14:paraId="3B6D4554" w14:textId="77777777" w:rsidR="008840B4" w:rsidRPr="008840B4" w:rsidRDefault="008840B4" w:rsidP="008840B4">
      <w:pPr>
        <w:pStyle w:val="EndNoteBibliography"/>
        <w:rPr>
          <w:noProof/>
        </w:rPr>
      </w:pPr>
      <w:r w:rsidRPr="008840B4">
        <w:rPr>
          <w:noProof/>
        </w:rPr>
        <w:lastRenderedPageBreak/>
        <w:t>[22]</w:t>
      </w:r>
      <w:r w:rsidRPr="008840B4">
        <w:rPr>
          <w:noProof/>
        </w:rPr>
        <w:tab/>
        <w:t>Liu K, Wang XH. Relative income and income satisfaction: An experimental study. Social indicators research, 2017, 132: 395-409</w:t>
      </w:r>
    </w:p>
    <w:p w14:paraId="06A674E9" w14:textId="77777777" w:rsidR="008840B4" w:rsidRPr="008840B4" w:rsidRDefault="008840B4" w:rsidP="008840B4">
      <w:pPr>
        <w:pStyle w:val="EndNoteBibliography"/>
        <w:rPr>
          <w:noProof/>
        </w:rPr>
      </w:pPr>
      <w:r w:rsidRPr="008840B4">
        <w:rPr>
          <w:noProof/>
        </w:rPr>
        <w:t>[23]</w:t>
      </w:r>
      <w:r w:rsidRPr="008840B4">
        <w:rPr>
          <w:noProof/>
        </w:rPr>
        <w:tab/>
        <w:t>Nishi A, Shirado H, Rand DG, et al. Inequality and visibility of wealth in experimental social networks. Nature, 2015, 526: 426-429</w:t>
      </w:r>
    </w:p>
    <w:p w14:paraId="5B1DB29F" w14:textId="77777777" w:rsidR="008840B4" w:rsidRPr="008840B4" w:rsidRDefault="008840B4" w:rsidP="008840B4">
      <w:pPr>
        <w:pStyle w:val="EndNoteBibliography"/>
        <w:rPr>
          <w:noProof/>
        </w:rPr>
      </w:pPr>
      <w:r w:rsidRPr="008840B4">
        <w:rPr>
          <w:noProof/>
        </w:rPr>
        <w:t>[24]</w:t>
      </w:r>
      <w:r w:rsidRPr="008840B4">
        <w:rPr>
          <w:noProof/>
        </w:rPr>
        <w:tab/>
        <w:t>Brent DA, Gangadharan L, Mihut A, et al. Taxation, redistribution, and observability in social dilemmas. J Public Econ Theory, 2019, 21: 826-846</w:t>
      </w:r>
    </w:p>
    <w:p w14:paraId="7B7B23C9" w14:textId="77777777" w:rsidR="008840B4" w:rsidRPr="008840B4" w:rsidRDefault="008840B4" w:rsidP="008840B4">
      <w:pPr>
        <w:pStyle w:val="EndNoteBibliography"/>
        <w:rPr>
          <w:noProof/>
        </w:rPr>
      </w:pPr>
      <w:r w:rsidRPr="008840B4">
        <w:rPr>
          <w:noProof/>
        </w:rPr>
        <w:t>[25]</w:t>
      </w:r>
      <w:r w:rsidRPr="008840B4">
        <w:rPr>
          <w:noProof/>
        </w:rPr>
        <w:tab/>
        <w:t>Fliessbach K, Weber B, Trautner P, et al. Social comparison affects reward-related brain activity in the human ventral striatum. Science, 2007, 318: 1305-1308</w:t>
      </w:r>
    </w:p>
    <w:p w14:paraId="563044DF" w14:textId="77777777" w:rsidR="008840B4" w:rsidRPr="008840B4" w:rsidRDefault="008840B4" w:rsidP="008840B4">
      <w:pPr>
        <w:pStyle w:val="EndNoteBibliography"/>
        <w:rPr>
          <w:noProof/>
        </w:rPr>
      </w:pPr>
      <w:r w:rsidRPr="008840B4">
        <w:rPr>
          <w:noProof/>
        </w:rPr>
        <w:t>[26]</w:t>
      </w:r>
      <w:r w:rsidRPr="008840B4">
        <w:rPr>
          <w:noProof/>
        </w:rPr>
        <w:tab/>
        <w:t xml:space="preserve">Dumas F, Fagot J, Davranche K, et al. Other better versus self better in baboons: An evolutionary approach of social comparison. Proceedings Biological sciences / The Royal Society, 2017, 284: </w:t>
      </w:r>
    </w:p>
    <w:p w14:paraId="11A48169" w14:textId="77777777" w:rsidR="008840B4" w:rsidRPr="008840B4" w:rsidRDefault="008840B4" w:rsidP="008840B4">
      <w:pPr>
        <w:pStyle w:val="EndNoteBibliography"/>
        <w:rPr>
          <w:noProof/>
        </w:rPr>
      </w:pPr>
      <w:r w:rsidRPr="008840B4">
        <w:rPr>
          <w:noProof/>
        </w:rPr>
        <w:t>[27]</w:t>
      </w:r>
      <w:r w:rsidRPr="008840B4">
        <w:rPr>
          <w:noProof/>
        </w:rPr>
        <w:tab/>
        <w:t>Clark AE, Frijters P, Shields MA. Relative income, happiness, and utility: An explanation for the easterlin paradox and other puzzles. Journal of Economic Literature, 2008, 46: 95-144</w:t>
      </w:r>
    </w:p>
    <w:p w14:paraId="2894889C" w14:textId="77777777" w:rsidR="008840B4" w:rsidRPr="008840B4" w:rsidRDefault="008840B4" w:rsidP="008840B4">
      <w:pPr>
        <w:pStyle w:val="EndNoteBibliography"/>
        <w:rPr>
          <w:noProof/>
        </w:rPr>
      </w:pPr>
      <w:r w:rsidRPr="008840B4">
        <w:rPr>
          <w:noProof/>
        </w:rPr>
        <w:t>[28]</w:t>
      </w:r>
      <w:r w:rsidRPr="008840B4">
        <w:rPr>
          <w:noProof/>
        </w:rPr>
        <w:tab/>
        <w:t>Vendrik MCM, Woltjer GB. Happiness and loss aversion: Is utility concave or convex in relative income? J Public Econ, 2007, 91: 1423-1448</w:t>
      </w:r>
    </w:p>
    <w:p w14:paraId="49ADA615" w14:textId="77777777" w:rsidR="008840B4" w:rsidRPr="008840B4" w:rsidRDefault="008840B4" w:rsidP="008840B4">
      <w:pPr>
        <w:pStyle w:val="EndNoteBibliography"/>
        <w:rPr>
          <w:noProof/>
        </w:rPr>
      </w:pPr>
      <w:r w:rsidRPr="008840B4">
        <w:rPr>
          <w:noProof/>
        </w:rPr>
        <w:t>[29]</w:t>
      </w:r>
      <w:r w:rsidRPr="008840B4">
        <w:rPr>
          <w:noProof/>
        </w:rPr>
        <w:tab/>
        <w:t>Layard R, Mayraz G, Nickell SJ. Does relative income matter? Are the critics right?</w:t>
      </w:r>
      <w:r w:rsidRPr="008840B4">
        <w:rPr>
          <w:rFonts w:ascii="System" w:hAnsi="System"/>
          <w:noProof/>
        </w:rPr>
        <w:t xml:space="preserve"> </w:t>
      </w:r>
      <w:r w:rsidRPr="008840B4">
        <w:rPr>
          <w:noProof/>
        </w:rPr>
        <w:t>In</w:t>
      </w:r>
      <w:r w:rsidRPr="008840B4">
        <w:rPr>
          <w:rFonts w:ascii="System" w:hAnsi="System"/>
          <w:noProof/>
        </w:rPr>
        <w:t xml:space="preserve">: </w:t>
      </w:r>
      <w:r w:rsidRPr="008840B4">
        <w:rPr>
          <w:noProof/>
        </w:rPr>
        <w:t>DIENER E, HELLIWELL J F, KAHNEMAN D. International differences in well-being. New York: Oxford University Press. 2010. 139-165</w:t>
      </w:r>
    </w:p>
    <w:p w14:paraId="367FC856" w14:textId="77777777" w:rsidR="008840B4" w:rsidRPr="008840B4" w:rsidRDefault="008840B4" w:rsidP="008840B4">
      <w:pPr>
        <w:pStyle w:val="EndNoteBibliography"/>
        <w:rPr>
          <w:noProof/>
        </w:rPr>
      </w:pPr>
      <w:r w:rsidRPr="008840B4">
        <w:rPr>
          <w:noProof/>
        </w:rPr>
        <w:t>[30]</w:t>
      </w:r>
      <w:r w:rsidRPr="008840B4">
        <w:rPr>
          <w:noProof/>
        </w:rPr>
        <w:tab/>
        <w:t>Clark AE, Fleche S, Layard R, et al. The key determinants of happiness and misery (chapter 5)</w:t>
      </w:r>
      <w:r w:rsidRPr="008840B4">
        <w:rPr>
          <w:rFonts w:ascii="System" w:hAnsi="System"/>
          <w:noProof/>
        </w:rPr>
        <w:t xml:space="preserve">. </w:t>
      </w:r>
      <w:r w:rsidRPr="008840B4">
        <w:rPr>
          <w:noProof/>
        </w:rPr>
        <w:t>In</w:t>
      </w:r>
      <w:r w:rsidRPr="008840B4">
        <w:rPr>
          <w:rFonts w:ascii="System" w:hAnsi="System"/>
          <w:noProof/>
        </w:rPr>
        <w:t xml:space="preserve">: </w:t>
      </w:r>
      <w:r w:rsidRPr="008840B4">
        <w:rPr>
          <w:noProof/>
        </w:rPr>
        <w:t>HELLIWELL J, LAYARD R, SACHS J. World happiness report 2017. New York: Sustainable Development Solutions Network. 2017. 122-143</w:t>
      </w:r>
    </w:p>
    <w:p w14:paraId="38CA5FC3" w14:textId="77777777" w:rsidR="008840B4" w:rsidRPr="008840B4" w:rsidRDefault="008840B4" w:rsidP="008840B4">
      <w:pPr>
        <w:pStyle w:val="EndNoteBibliography"/>
        <w:rPr>
          <w:noProof/>
        </w:rPr>
      </w:pPr>
      <w:r w:rsidRPr="008840B4">
        <w:rPr>
          <w:noProof/>
        </w:rPr>
        <w:t>[31]</w:t>
      </w:r>
      <w:r w:rsidRPr="008840B4">
        <w:rPr>
          <w:noProof/>
        </w:rPr>
        <w:tab/>
        <w:t>Bertram-Hümmer V, Baliki G. The role of visible wealth for deprivation. Social indicators research, 2015, 124: 765-783</w:t>
      </w:r>
    </w:p>
    <w:p w14:paraId="5560C17B" w14:textId="77777777" w:rsidR="008840B4" w:rsidRPr="008840B4" w:rsidRDefault="008840B4" w:rsidP="008840B4">
      <w:pPr>
        <w:pStyle w:val="EndNoteBibliography"/>
        <w:rPr>
          <w:noProof/>
        </w:rPr>
      </w:pPr>
      <w:r w:rsidRPr="008840B4">
        <w:rPr>
          <w:noProof/>
        </w:rPr>
        <w:t>[32]</w:t>
      </w:r>
      <w:r w:rsidRPr="008840B4">
        <w:rPr>
          <w:noProof/>
        </w:rPr>
        <w:tab/>
        <w:t xml:space="preserve">Karen E. Dynan ER. Increasing income inequality, external habits, and self-reported happiness. American Economic Review, 2007, 97: </w:t>
      </w:r>
    </w:p>
    <w:p w14:paraId="0FD3A0AB" w14:textId="77777777" w:rsidR="008840B4" w:rsidRPr="008840B4" w:rsidRDefault="008840B4" w:rsidP="008840B4">
      <w:pPr>
        <w:pStyle w:val="EndNoteBibliography"/>
        <w:rPr>
          <w:noProof/>
        </w:rPr>
      </w:pPr>
      <w:r w:rsidRPr="008840B4">
        <w:rPr>
          <w:noProof/>
        </w:rPr>
        <w:t>[33]</w:t>
      </w:r>
      <w:r w:rsidRPr="008840B4">
        <w:rPr>
          <w:noProof/>
        </w:rPr>
        <w:tab/>
        <w:t>Ball R, Chernova K. Absolute income, relative income, and happiness. Social Indicators Research: An International and Interdisciplinary Journal for Quality-of-Life Measurement, 2008, 88: 497-529</w:t>
      </w:r>
    </w:p>
    <w:p w14:paraId="046B5C50" w14:textId="77777777" w:rsidR="008840B4" w:rsidRPr="008840B4" w:rsidRDefault="008840B4" w:rsidP="008840B4">
      <w:pPr>
        <w:pStyle w:val="EndNoteBibliography"/>
        <w:rPr>
          <w:noProof/>
        </w:rPr>
      </w:pPr>
      <w:r w:rsidRPr="008840B4">
        <w:rPr>
          <w:noProof/>
        </w:rPr>
        <w:t>[34]</w:t>
      </w:r>
      <w:r w:rsidRPr="008840B4">
        <w:rPr>
          <w:noProof/>
        </w:rPr>
        <w:tab/>
        <w:t>Knight J, Song L, Gunatilaka R. Subjective well-being and its determinants in rural china. 2009</w:t>
      </w:r>
    </w:p>
    <w:p w14:paraId="7E5675F2" w14:textId="77777777" w:rsidR="008840B4" w:rsidRPr="008840B4" w:rsidRDefault="008840B4" w:rsidP="008840B4">
      <w:pPr>
        <w:pStyle w:val="EndNoteBibliography"/>
        <w:rPr>
          <w:noProof/>
        </w:rPr>
      </w:pPr>
      <w:r w:rsidRPr="008840B4">
        <w:rPr>
          <w:noProof/>
        </w:rPr>
        <w:t>[35]</w:t>
      </w:r>
      <w:r w:rsidRPr="008840B4">
        <w:rPr>
          <w:noProof/>
        </w:rPr>
        <w:tab/>
        <w:t>Fliessbach K, Weber B, Trautner P, et al., University of Munich, Department of Economics, 2007</w:t>
      </w:r>
    </w:p>
    <w:p w14:paraId="1C5D8CB7" w14:textId="77777777" w:rsidR="008840B4" w:rsidRPr="008840B4" w:rsidRDefault="008840B4" w:rsidP="008840B4">
      <w:pPr>
        <w:pStyle w:val="EndNoteBibliography"/>
        <w:rPr>
          <w:noProof/>
        </w:rPr>
      </w:pPr>
      <w:r w:rsidRPr="008840B4">
        <w:rPr>
          <w:noProof/>
        </w:rPr>
        <w:t>[36]</w:t>
      </w:r>
      <w:r w:rsidRPr="008840B4">
        <w:rPr>
          <w:noProof/>
        </w:rPr>
        <w:tab/>
        <w:t>Layard R. Happiness: Lessons from a new science. London: Allen Lane, 2005</w:t>
      </w:r>
    </w:p>
    <w:p w14:paraId="55DC6C3B" w14:textId="77777777" w:rsidR="008840B4" w:rsidRPr="008840B4" w:rsidRDefault="008840B4" w:rsidP="008840B4">
      <w:pPr>
        <w:pStyle w:val="EndNoteBibliography"/>
        <w:rPr>
          <w:noProof/>
        </w:rPr>
      </w:pPr>
      <w:r w:rsidRPr="008840B4">
        <w:rPr>
          <w:noProof/>
        </w:rPr>
        <w:t>[37]</w:t>
      </w:r>
      <w:r w:rsidRPr="008840B4">
        <w:rPr>
          <w:noProof/>
        </w:rPr>
        <w:tab/>
        <w:t>Ura K, Alkire S, Zangmo T, et al. An extensive analysis of gnh index. Thimphu: The Centre for Bhutan Studies, 2012</w:t>
      </w:r>
    </w:p>
    <w:p w14:paraId="64AC60DB" w14:textId="77777777" w:rsidR="008840B4" w:rsidRPr="008840B4" w:rsidRDefault="008840B4" w:rsidP="008840B4">
      <w:pPr>
        <w:pStyle w:val="EndNoteBibliography"/>
        <w:rPr>
          <w:noProof/>
        </w:rPr>
      </w:pPr>
      <w:r w:rsidRPr="008840B4">
        <w:rPr>
          <w:noProof/>
        </w:rPr>
        <w:t>[38]</w:t>
      </w:r>
      <w:r w:rsidRPr="008840B4">
        <w:rPr>
          <w:noProof/>
        </w:rPr>
        <w:tab/>
        <w:t>Graham C. Happiness and health: Lessons--and questions--for public policy. Health Aff (Millwood), 2008, 27: 72-87</w:t>
      </w:r>
    </w:p>
    <w:p w14:paraId="0AAC4B83" w14:textId="77777777" w:rsidR="008840B4" w:rsidRPr="008840B4" w:rsidRDefault="008840B4" w:rsidP="008840B4">
      <w:pPr>
        <w:pStyle w:val="EndNoteBibliography"/>
        <w:rPr>
          <w:noProof/>
        </w:rPr>
      </w:pPr>
      <w:r w:rsidRPr="008840B4">
        <w:rPr>
          <w:noProof/>
        </w:rPr>
        <w:t>[39]</w:t>
      </w:r>
      <w:r w:rsidRPr="008840B4">
        <w:rPr>
          <w:noProof/>
        </w:rPr>
        <w:tab/>
        <w:t xml:space="preserve">Eibner C, Evans W. Relative deprivation, poor health habits, and mortality. Journal of Human Resources, 2005, 40: </w:t>
      </w:r>
    </w:p>
    <w:p w14:paraId="4F4B1CBB" w14:textId="77777777" w:rsidR="008840B4" w:rsidRPr="008840B4" w:rsidRDefault="008840B4" w:rsidP="008840B4">
      <w:pPr>
        <w:pStyle w:val="EndNoteBibliography"/>
        <w:rPr>
          <w:noProof/>
        </w:rPr>
      </w:pPr>
      <w:r w:rsidRPr="008840B4">
        <w:rPr>
          <w:noProof/>
        </w:rPr>
        <w:t>[40]</w:t>
      </w:r>
      <w:r w:rsidRPr="008840B4">
        <w:rPr>
          <w:noProof/>
        </w:rPr>
        <w:tab/>
        <w:t xml:space="preserve">Deaton A. Relative deprivation, inequality, and mortality. National Bureau of Economic Research Working Paper Series, 2001, 8099: </w:t>
      </w:r>
    </w:p>
    <w:p w14:paraId="5B7A7A7A" w14:textId="77777777" w:rsidR="008840B4" w:rsidRPr="008840B4" w:rsidRDefault="008840B4" w:rsidP="008840B4">
      <w:pPr>
        <w:pStyle w:val="EndNoteBibliography"/>
        <w:rPr>
          <w:noProof/>
        </w:rPr>
      </w:pPr>
      <w:r w:rsidRPr="008840B4">
        <w:rPr>
          <w:noProof/>
        </w:rPr>
        <w:t>[41]</w:t>
      </w:r>
      <w:r w:rsidRPr="008840B4">
        <w:rPr>
          <w:noProof/>
        </w:rPr>
        <w:tab/>
        <w:t>Brunner E. Stress and the biology of inequality. Bmj, 1997, 314: 1472-1476</w:t>
      </w:r>
    </w:p>
    <w:p w14:paraId="5C78BA3C" w14:textId="77777777" w:rsidR="008840B4" w:rsidRPr="008840B4" w:rsidRDefault="008840B4" w:rsidP="008840B4">
      <w:pPr>
        <w:pStyle w:val="EndNoteBibliography"/>
        <w:rPr>
          <w:noProof/>
        </w:rPr>
      </w:pPr>
      <w:r w:rsidRPr="008840B4">
        <w:rPr>
          <w:noProof/>
        </w:rPr>
        <w:t>[42]</w:t>
      </w:r>
      <w:r w:rsidRPr="008840B4">
        <w:rPr>
          <w:noProof/>
        </w:rPr>
        <w:tab/>
        <w:t>Dickerson SS, Kemeny ME. Acute stressors and cortisol responses: A theoretical integration and synthesis of laboratory research. Psychological bulletin, 2004, 130: 355-391</w:t>
      </w:r>
    </w:p>
    <w:p w14:paraId="042AF56C" w14:textId="77777777" w:rsidR="008840B4" w:rsidRPr="008840B4" w:rsidRDefault="008840B4" w:rsidP="008840B4">
      <w:pPr>
        <w:pStyle w:val="EndNoteBibliography"/>
        <w:rPr>
          <w:noProof/>
        </w:rPr>
      </w:pPr>
      <w:r w:rsidRPr="008840B4">
        <w:rPr>
          <w:noProof/>
        </w:rPr>
        <w:lastRenderedPageBreak/>
        <w:t>[43]</w:t>
      </w:r>
      <w:r w:rsidRPr="008840B4">
        <w:rPr>
          <w:noProof/>
        </w:rPr>
        <w:tab/>
        <w:t>McEwen BS. Brain on stress: How the social environment gets under the skin. Proc Natl Acad Sci U S A, 2012, 109 Suppl 2: 17180-17185</w:t>
      </w:r>
    </w:p>
    <w:p w14:paraId="07E156DE" w14:textId="77777777" w:rsidR="008840B4" w:rsidRPr="008840B4" w:rsidRDefault="008840B4" w:rsidP="008840B4">
      <w:pPr>
        <w:pStyle w:val="EndNoteBibliography"/>
        <w:rPr>
          <w:noProof/>
        </w:rPr>
      </w:pPr>
      <w:r w:rsidRPr="008840B4">
        <w:rPr>
          <w:noProof/>
        </w:rPr>
        <w:t>[44]</w:t>
      </w:r>
      <w:r w:rsidRPr="008840B4">
        <w:rPr>
          <w:noProof/>
        </w:rPr>
        <w:tab/>
        <w:t>Moghaddam FM. The staircase to terrorism: A psychological exploration. American Psychologist, 2005, 60: 161-169</w:t>
      </w:r>
    </w:p>
    <w:p w14:paraId="4A137D97" w14:textId="77777777" w:rsidR="008840B4" w:rsidRPr="008840B4" w:rsidRDefault="008840B4" w:rsidP="008840B4">
      <w:pPr>
        <w:pStyle w:val="EndNoteBibliography"/>
        <w:rPr>
          <w:noProof/>
        </w:rPr>
      </w:pPr>
      <w:r w:rsidRPr="008840B4">
        <w:rPr>
          <w:noProof/>
        </w:rPr>
        <w:t>[45]</w:t>
      </w:r>
      <w:r w:rsidRPr="008840B4">
        <w:rPr>
          <w:noProof/>
        </w:rPr>
        <w:tab/>
        <w:t>Macours K. Increasing inequality and civil conflict in nepal. Oxford Economic Papers, 2011, 63: 1-26</w:t>
      </w:r>
    </w:p>
    <w:p w14:paraId="08B4ACBF" w14:textId="77777777" w:rsidR="008840B4" w:rsidRPr="008840B4" w:rsidRDefault="008840B4" w:rsidP="008840B4">
      <w:pPr>
        <w:pStyle w:val="EndNoteBibliography"/>
        <w:rPr>
          <w:noProof/>
        </w:rPr>
      </w:pPr>
      <w:r w:rsidRPr="008840B4">
        <w:rPr>
          <w:noProof/>
        </w:rPr>
        <w:t>[46]</w:t>
      </w:r>
      <w:r w:rsidRPr="008840B4">
        <w:rPr>
          <w:noProof/>
        </w:rPr>
        <w:tab/>
        <w:t>Nishi A, Shirado H, Rand DG, et al. Inequality and visibility of wealth in experimental social networks. Nature, 2015, 526: 426-429</w:t>
      </w:r>
    </w:p>
    <w:p w14:paraId="18078B3C" w14:textId="77777777" w:rsidR="008840B4" w:rsidRPr="008840B4" w:rsidRDefault="008840B4" w:rsidP="008840B4">
      <w:pPr>
        <w:pStyle w:val="EndNoteBibliography"/>
        <w:rPr>
          <w:noProof/>
        </w:rPr>
      </w:pPr>
      <w:r w:rsidRPr="008840B4">
        <w:rPr>
          <w:noProof/>
        </w:rPr>
        <w:t>[47]</w:t>
      </w:r>
      <w:r w:rsidRPr="008840B4">
        <w:rPr>
          <w:noProof/>
        </w:rPr>
        <w:tab/>
        <w:t>Colella A, Paetzold RL, Zardkoohi A, et al. Exposing pay secrecy. Acad Manage Rev, 2007, 32: 55-71</w:t>
      </w:r>
    </w:p>
    <w:p w14:paraId="4DF508AC" w14:textId="77777777" w:rsidR="008840B4" w:rsidRPr="008840B4" w:rsidRDefault="008840B4" w:rsidP="008840B4">
      <w:pPr>
        <w:pStyle w:val="EndNoteBibliography"/>
        <w:rPr>
          <w:noProof/>
        </w:rPr>
      </w:pPr>
      <w:r w:rsidRPr="008840B4">
        <w:rPr>
          <w:noProof/>
        </w:rPr>
        <w:t>[48]</w:t>
      </w:r>
      <w:r w:rsidRPr="008840B4">
        <w:rPr>
          <w:noProof/>
        </w:rPr>
        <w:tab/>
        <w:t>Clark AE, Oswald AJ. Satisfaction and comparison income. J Public Econ, 1996, 61: 359-381</w:t>
      </w:r>
    </w:p>
    <w:p w14:paraId="2BAEA08B" w14:textId="77777777" w:rsidR="008840B4" w:rsidRPr="008840B4" w:rsidRDefault="008840B4" w:rsidP="008840B4">
      <w:pPr>
        <w:pStyle w:val="EndNoteBibliography"/>
        <w:rPr>
          <w:noProof/>
        </w:rPr>
      </w:pPr>
      <w:r w:rsidRPr="008840B4">
        <w:rPr>
          <w:noProof/>
        </w:rPr>
        <w:t>[49]</w:t>
      </w:r>
      <w:r w:rsidRPr="008840B4">
        <w:rPr>
          <w:noProof/>
        </w:rPr>
        <w:tab/>
        <w:t>Han S. A mandatory uniform policy in urban schools: Findings from the school survey on crime and safety: 2003-04. International Journal of Education Policy &amp; Leadership, 2010, 5: 1-13</w:t>
      </w:r>
    </w:p>
    <w:p w14:paraId="0ADC13A8" w14:textId="77777777" w:rsidR="008840B4" w:rsidRPr="008840B4" w:rsidRDefault="008840B4" w:rsidP="008840B4">
      <w:pPr>
        <w:pStyle w:val="EndNoteBibliography"/>
        <w:rPr>
          <w:noProof/>
        </w:rPr>
      </w:pPr>
      <w:r w:rsidRPr="008840B4">
        <w:rPr>
          <w:noProof/>
        </w:rPr>
        <w:t>[50]</w:t>
      </w:r>
      <w:r w:rsidRPr="008840B4">
        <w:rPr>
          <w:noProof/>
        </w:rPr>
        <w:tab/>
        <w:t>Ball S, Bowe R, Gewirtz S. School choice, social class and distinction: The realization of social advantage in education. 1996</w:t>
      </w:r>
    </w:p>
    <w:p w14:paraId="1FF95BAD" w14:textId="3DCD9053" w:rsidR="008840B4" w:rsidRPr="008840B4" w:rsidRDefault="008840B4" w:rsidP="008840B4">
      <w:pPr>
        <w:pStyle w:val="EndNoteBibliography"/>
        <w:rPr>
          <w:noProof/>
        </w:rPr>
      </w:pPr>
      <w:r w:rsidRPr="008840B4">
        <w:rPr>
          <w:noProof/>
        </w:rPr>
        <w:t>[51]</w:t>
      </w:r>
      <w:r w:rsidRPr="008840B4">
        <w:rPr>
          <w:noProof/>
        </w:rPr>
        <w:tab/>
        <w:t>Dolan KA, Peterson-Withorn C. Forbes worlds’ billionaires list: The richest in 2022 (</w:t>
      </w:r>
      <w:hyperlink r:id="rId18" w:history="1">
        <w:r w:rsidRPr="008840B4">
          <w:rPr>
            <w:rStyle w:val="Hyperlink"/>
            <w:noProof/>
          </w:rPr>
          <w:t>https://www.Forbes.Com/billionaires/</w:t>
        </w:r>
      </w:hyperlink>
      <w:r w:rsidRPr="008840B4">
        <w:rPr>
          <w:noProof/>
        </w:rPr>
        <w:t xml:space="preserve">). 2022 </w:t>
      </w:r>
    </w:p>
    <w:p w14:paraId="509B9DFD" w14:textId="02052D68" w:rsidR="008840B4" w:rsidRPr="008840B4" w:rsidRDefault="008840B4" w:rsidP="008840B4">
      <w:pPr>
        <w:pStyle w:val="EndNoteBibliography"/>
        <w:rPr>
          <w:noProof/>
        </w:rPr>
      </w:pPr>
      <w:r w:rsidRPr="008840B4">
        <w:rPr>
          <w:noProof/>
        </w:rPr>
        <w:t>[52]</w:t>
      </w:r>
      <w:r w:rsidRPr="008840B4">
        <w:rPr>
          <w:noProof/>
        </w:rPr>
        <w:tab/>
        <w:t>University of California Office of the President. Compensation at the university of california (</w:t>
      </w:r>
      <w:hyperlink r:id="rId19" w:history="1">
        <w:r w:rsidRPr="008840B4">
          <w:rPr>
            <w:rStyle w:val="Hyperlink"/>
            <w:noProof/>
          </w:rPr>
          <w:t>https://ucannualwage.Ucop.Edu/wage/</w:t>
        </w:r>
      </w:hyperlink>
      <w:r w:rsidRPr="008840B4">
        <w:rPr>
          <w:noProof/>
        </w:rPr>
        <w:t xml:space="preserve">). 2022, </w:t>
      </w:r>
    </w:p>
    <w:p w14:paraId="5E508AEA" w14:textId="77777777" w:rsidR="008840B4" w:rsidRPr="008840B4" w:rsidRDefault="008840B4" w:rsidP="008840B4">
      <w:pPr>
        <w:pStyle w:val="EndNoteBibliography"/>
        <w:rPr>
          <w:noProof/>
        </w:rPr>
      </w:pPr>
      <w:r w:rsidRPr="008840B4">
        <w:rPr>
          <w:noProof/>
        </w:rPr>
        <w:t>[53]</w:t>
      </w:r>
      <w:r w:rsidRPr="008840B4">
        <w:rPr>
          <w:noProof/>
        </w:rPr>
        <w:tab/>
        <w:t>Lukianoff G, Haidt J. The coddling of the american mind: How good intentions and bad ideas are setting up a generation for failure. The United States of America: Penguin Books, 2019</w:t>
      </w:r>
    </w:p>
    <w:p w14:paraId="10E2D8D8" w14:textId="77777777" w:rsidR="008840B4" w:rsidRPr="008840B4" w:rsidRDefault="008840B4" w:rsidP="008840B4">
      <w:pPr>
        <w:pStyle w:val="EndNoteBibliography"/>
        <w:rPr>
          <w:noProof/>
        </w:rPr>
      </w:pPr>
      <w:r w:rsidRPr="008840B4">
        <w:rPr>
          <w:noProof/>
        </w:rPr>
        <w:t>[54]</w:t>
      </w:r>
      <w:r w:rsidRPr="008840B4">
        <w:rPr>
          <w:noProof/>
        </w:rPr>
        <w:tab/>
        <w:t>Royal Society for Public Health, London, UK: 2017</w:t>
      </w:r>
    </w:p>
    <w:p w14:paraId="36AEE1C7" w14:textId="77777777" w:rsidR="008840B4" w:rsidRPr="008840B4" w:rsidRDefault="008840B4" w:rsidP="008840B4">
      <w:pPr>
        <w:pStyle w:val="EndNoteBibliography"/>
        <w:rPr>
          <w:noProof/>
        </w:rPr>
      </w:pPr>
      <w:r w:rsidRPr="008840B4">
        <w:rPr>
          <w:noProof/>
        </w:rPr>
        <w:t>[55]</w:t>
      </w:r>
      <w:r w:rsidRPr="008840B4">
        <w:rPr>
          <w:noProof/>
        </w:rPr>
        <w:tab/>
        <w:t>Alesina A, La Ferrara E. Who trusts others? J Public Econ, 2002, 85: 207-234</w:t>
      </w:r>
    </w:p>
    <w:p w14:paraId="3946D1DF" w14:textId="77777777" w:rsidR="008840B4" w:rsidRPr="008840B4" w:rsidRDefault="008840B4" w:rsidP="008840B4">
      <w:pPr>
        <w:pStyle w:val="EndNoteBibliography"/>
        <w:rPr>
          <w:noProof/>
        </w:rPr>
      </w:pPr>
      <w:r w:rsidRPr="008840B4">
        <w:rPr>
          <w:noProof/>
        </w:rPr>
        <w:t>[56]</w:t>
      </w:r>
      <w:r w:rsidRPr="008840B4">
        <w:rPr>
          <w:noProof/>
        </w:rPr>
        <w:tab/>
        <w:t>Anderson LR, Mellor JM, Milyo J. Induced heterogeneity in trust experiments. Exp Econ, 2006, 9: 223-235</w:t>
      </w:r>
    </w:p>
    <w:p w14:paraId="27FC4F7D" w14:textId="77777777" w:rsidR="008840B4" w:rsidRPr="008840B4" w:rsidRDefault="008840B4" w:rsidP="008840B4">
      <w:pPr>
        <w:pStyle w:val="EndNoteBibliography"/>
        <w:rPr>
          <w:noProof/>
        </w:rPr>
      </w:pPr>
      <w:r w:rsidRPr="008840B4">
        <w:rPr>
          <w:noProof/>
        </w:rPr>
        <w:t>[57]</w:t>
      </w:r>
      <w:r w:rsidRPr="008840B4">
        <w:rPr>
          <w:noProof/>
        </w:rPr>
        <w:tab/>
        <w:t>Tavoni A, Dannenberg A, Kallis G, et al. Inequality, communication, and the avoidance of disastrous climate change in a public goods game. P Natl Acad Sci USA 2011, 108: 11825-11829</w:t>
      </w:r>
    </w:p>
    <w:p w14:paraId="410F3CF3" w14:textId="77777777" w:rsidR="008840B4" w:rsidRPr="008840B4" w:rsidRDefault="008840B4" w:rsidP="008840B4">
      <w:pPr>
        <w:pStyle w:val="EndNoteBibliography"/>
        <w:rPr>
          <w:noProof/>
        </w:rPr>
      </w:pPr>
      <w:r w:rsidRPr="008840B4">
        <w:rPr>
          <w:noProof/>
        </w:rPr>
        <w:t>[58]</w:t>
      </w:r>
      <w:r w:rsidRPr="008840B4">
        <w:rPr>
          <w:noProof/>
        </w:rPr>
        <w:tab/>
        <w:t>Côté S, House J, Willer R. High economic inequality leads higher income individuals to be less generous. Proc Natl Acad Sci U S A, 2015, 112: 15838-15843</w:t>
      </w:r>
    </w:p>
    <w:p w14:paraId="643181FE" w14:textId="77777777" w:rsidR="008840B4" w:rsidRPr="008840B4" w:rsidRDefault="008840B4" w:rsidP="008840B4">
      <w:pPr>
        <w:pStyle w:val="EndNoteBibliography"/>
        <w:rPr>
          <w:noProof/>
        </w:rPr>
      </w:pPr>
      <w:r w:rsidRPr="008840B4">
        <w:rPr>
          <w:noProof/>
        </w:rPr>
        <w:t>[59]</w:t>
      </w:r>
      <w:r w:rsidRPr="008840B4">
        <w:rPr>
          <w:noProof/>
        </w:rPr>
        <w:tab/>
        <w:t>Camerer CF, Dreber A, Holzmeister F, et al. Evaluating the replicability of social science experiments in nature and science between 2010 and 2015. Nature Human Behaviour 2018, 2: 637-644</w:t>
      </w:r>
    </w:p>
    <w:p w14:paraId="74AE1457" w14:textId="77777777" w:rsidR="008840B4" w:rsidRPr="008840B4" w:rsidRDefault="008840B4" w:rsidP="008840B4">
      <w:pPr>
        <w:pStyle w:val="EndNoteBibliography"/>
        <w:rPr>
          <w:noProof/>
        </w:rPr>
      </w:pPr>
      <w:r w:rsidRPr="008840B4">
        <w:rPr>
          <w:noProof/>
        </w:rPr>
        <w:t>[60]</w:t>
      </w:r>
      <w:r w:rsidRPr="008840B4">
        <w:rPr>
          <w:noProof/>
        </w:rPr>
        <w:tab/>
        <w:t>Allen J, Balfour R, Bell R, et al. Social determinants of mental health. Int Rev Psychiatry, 2014, 26: 392-407</w:t>
      </w:r>
    </w:p>
    <w:p w14:paraId="5F0CBF93" w14:textId="77777777" w:rsidR="008840B4" w:rsidRPr="008840B4" w:rsidRDefault="008840B4" w:rsidP="008840B4">
      <w:pPr>
        <w:pStyle w:val="EndNoteBibliography"/>
        <w:rPr>
          <w:noProof/>
        </w:rPr>
      </w:pPr>
      <w:r w:rsidRPr="008840B4">
        <w:rPr>
          <w:noProof/>
        </w:rPr>
        <w:t>[61]</w:t>
      </w:r>
      <w:r w:rsidRPr="008840B4">
        <w:rPr>
          <w:noProof/>
        </w:rPr>
        <w:tab/>
        <w:t xml:space="preserve">Alegria M, NeMoyer A, Bague IF, et al. Social determinants of mental health: Where we are and where we need to go. Curr Psychiat Rep, 2018, 20: </w:t>
      </w:r>
    </w:p>
    <w:p w14:paraId="2961902E" w14:textId="77777777" w:rsidR="008840B4" w:rsidRPr="008840B4" w:rsidRDefault="008840B4" w:rsidP="008840B4">
      <w:pPr>
        <w:pStyle w:val="EndNoteBibliography"/>
        <w:rPr>
          <w:noProof/>
        </w:rPr>
      </w:pPr>
      <w:r w:rsidRPr="008840B4">
        <w:rPr>
          <w:noProof/>
        </w:rPr>
        <w:t>[62]</w:t>
      </w:r>
      <w:r w:rsidRPr="008840B4">
        <w:rPr>
          <w:noProof/>
        </w:rPr>
        <w:tab/>
        <w:t>Galea S. Macrosocial determinants of pupulation health. New York: Springer, 2007</w:t>
      </w:r>
    </w:p>
    <w:p w14:paraId="52FC1973" w14:textId="77777777" w:rsidR="008840B4" w:rsidRPr="008840B4" w:rsidRDefault="008840B4" w:rsidP="008840B4">
      <w:pPr>
        <w:pStyle w:val="EndNoteBibliography"/>
        <w:rPr>
          <w:noProof/>
        </w:rPr>
      </w:pPr>
      <w:r w:rsidRPr="008840B4">
        <w:rPr>
          <w:noProof/>
        </w:rPr>
        <w:t>[63]</w:t>
      </w:r>
      <w:r w:rsidRPr="008840B4">
        <w:rPr>
          <w:noProof/>
        </w:rPr>
        <w:tab/>
        <w:t xml:space="preserve">Dewey G, Ikesu R, Nishi A. Evolution of peace in experimental social networks (working paper). 2022, </w:t>
      </w:r>
    </w:p>
    <w:p w14:paraId="01E43B95" w14:textId="77777777" w:rsidR="008840B4" w:rsidRPr="008840B4" w:rsidRDefault="008840B4" w:rsidP="008840B4">
      <w:pPr>
        <w:pStyle w:val="EndNoteBibliography"/>
        <w:rPr>
          <w:noProof/>
        </w:rPr>
      </w:pPr>
      <w:r w:rsidRPr="008840B4">
        <w:rPr>
          <w:noProof/>
        </w:rPr>
        <w:t>[64]</w:t>
      </w:r>
      <w:r w:rsidRPr="008840B4">
        <w:rPr>
          <w:noProof/>
        </w:rPr>
        <w:tab/>
        <w:t xml:space="preserve">Branas-Garza P, Molis E, Neyse L. Exposure to inequality may cause under-provision of public goods: Experimental evidence. J Behav Exp Econ, 2021, 92: </w:t>
      </w:r>
    </w:p>
    <w:p w14:paraId="2CE4F040" w14:textId="77777777" w:rsidR="008840B4" w:rsidRPr="008840B4" w:rsidRDefault="008840B4" w:rsidP="008840B4">
      <w:pPr>
        <w:pStyle w:val="EndNoteBibliography"/>
        <w:rPr>
          <w:noProof/>
        </w:rPr>
      </w:pPr>
      <w:r w:rsidRPr="008840B4">
        <w:rPr>
          <w:noProof/>
        </w:rPr>
        <w:t>[65]</w:t>
      </w:r>
      <w:r w:rsidRPr="008840B4">
        <w:rPr>
          <w:noProof/>
        </w:rPr>
        <w:tab/>
        <w:t>Cherry TL, Kroll S, Shogren JF. The impact of endowment heterogeneity and origin on public good contributions: Evidence from the lab. J Econ Behav Organ, 2005, 57: 357-365</w:t>
      </w:r>
    </w:p>
    <w:p w14:paraId="03F3E71C" w14:textId="77777777" w:rsidR="008840B4" w:rsidRPr="008840B4" w:rsidRDefault="008840B4" w:rsidP="008840B4">
      <w:pPr>
        <w:pStyle w:val="EndNoteBibliography"/>
        <w:rPr>
          <w:noProof/>
        </w:rPr>
      </w:pPr>
      <w:r w:rsidRPr="008840B4">
        <w:rPr>
          <w:noProof/>
        </w:rPr>
        <w:lastRenderedPageBreak/>
        <w:t>[66]</w:t>
      </w:r>
      <w:r w:rsidRPr="008840B4">
        <w:rPr>
          <w:noProof/>
        </w:rPr>
        <w:tab/>
        <w:t>Kroll S, Cherry TL, Shogren JF. The impact of endowment heterogeneity and origin on contributions in best-shot public good games. Exp Econ, 2007, 10: 411-428</w:t>
      </w:r>
    </w:p>
    <w:p w14:paraId="74CB6518" w14:textId="77777777" w:rsidR="008840B4" w:rsidRPr="008840B4" w:rsidRDefault="008840B4" w:rsidP="008840B4">
      <w:pPr>
        <w:pStyle w:val="EndNoteBibliography"/>
        <w:rPr>
          <w:noProof/>
        </w:rPr>
      </w:pPr>
      <w:r w:rsidRPr="008840B4">
        <w:rPr>
          <w:noProof/>
        </w:rPr>
        <w:t>[67]</w:t>
      </w:r>
      <w:r w:rsidRPr="008840B4">
        <w:rPr>
          <w:noProof/>
        </w:rPr>
        <w:tab/>
        <w:t>Reuben E, Riedl A. Enforcement of contribution norms in public good games with heterogeneous populations. Game Econ Behav, 2013, 77: 122-137</w:t>
      </w:r>
    </w:p>
    <w:p w14:paraId="1BF1582D" w14:textId="77777777" w:rsidR="008840B4" w:rsidRPr="008840B4" w:rsidRDefault="008840B4" w:rsidP="008840B4">
      <w:pPr>
        <w:pStyle w:val="EndNoteBibliography"/>
        <w:rPr>
          <w:noProof/>
        </w:rPr>
      </w:pPr>
      <w:r w:rsidRPr="008840B4">
        <w:rPr>
          <w:noProof/>
        </w:rPr>
        <w:t>[68]</w:t>
      </w:r>
      <w:r w:rsidRPr="008840B4">
        <w:rPr>
          <w:noProof/>
        </w:rPr>
        <w:tab/>
        <w:t>Noussair CN, Tan FF. Voting on punishment systems within a heterogeneous group. J Public Econ Theory, 2011, 13: 661-693</w:t>
      </w:r>
    </w:p>
    <w:p w14:paraId="1C44BABB" w14:textId="77777777" w:rsidR="008840B4" w:rsidRPr="008840B4" w:rsidRDefault="008840B4" w:rsidP="008840B4">
      <w:pPr>
        <w:pStyle w:val="EndNoteBibliography"/>
        <w:rPr>
          <w:noProof/>
        </w:rPr>
      </w:pPr>
      <w:r w:rsidRPr="008840B4">
        <w:rPr>
          <w:noProof/>
        </w:rPr>
        <w:t>[69]</w:t>
      </w:r>
      <w:r w:rsidRPr="008840B4">
        <w:rPr>
          <w:noProof/>
        </w:rPr>
        <w:tab/>
        <w:t xml:space="preserve">Martinangeli AFM. Do what (you think) the rich will do: Inequality and belief heterogeneity in public good provision. J Econ Psychol, 2021, 83: </w:t>
      </w:r>
    </w:p>
    <w:p w14:paraId="3E2F1892" w14:textId="77777777" w:rsidR="008840B4" w:rsidRPr="008840B4" w:rsidRDefault="008840B4" w:rsidP="008840B4">
      <w:pPr>
        <w:pStyle w:val="EndNoteBibliography"/>
        <w:rPr>
          <w:noProof/>
        </w:rPr>
      </w:pPr>
      <w:r w:rsidRPr="008840B4">
        <w:rPr>
          <w:noProof/>
        </w:rPr>
        <w:t>[70]</w:t>
      </w:r>
      <w:r w:rsidRPr="008840B4">
        <w:rPr>
          <w:noProof/>
        </w:rPr>
        <w:tab/>
        <w:t>Allison PD. Measures of inequality. American Sociological Review, 1978, 43: 865-880</w:t>
      </w:r>
    </w:p>
    <w:p w14:paraId="1BBE4E92" w14:textId="7A22497A" w:rsidR="008840B4" w:rsidRPr="008840B4" w:rsidRDefault="008840B4" w:rsidP="008840B4">
      <w:pPr>
        <w:pStyle w:val="EndNoteBibliography"/>
        <w:rPr>
          <w:noProof/>
        </w:rPr>
      </w:pPr>
      <w:r w:rsidRPr="008840B4">
        <w:rPr>
          <w:noProof/>
        </w:rPr>
        <w:t>[71]</w:t>
      </w:r>
      <w:r w:rsidRPr="008840B4">
        <w:rPr>
          <w:noProof/>
        </w:rPr>
        <w:tab/>
        <w:t>World Bank Open Data. Gini index - united states (</w:t>
      </w:r>
      <w:hyperlink r:id="rId20" w:history="1">
        <w:r w:rsidRPr="008840B4">
          <w:rPr>
            <w:rStyle w:val="Hyperlink"/>
            <w:noProof/>
          </w:rPr>
          <w:t>https://data.Worldbank.Org/indicator/si.Pov.Gini?Locations=us</w:t>
        </w:r>
      </w:hyperlink>
      <w:r w:rsidRPr="008840B4">
        <w:rPr>
          <w:noProof/>
        </w:rPr>
        <w:t xml:space="preserve">). 2022, </w:t>
      </w:r>
    </w:p>
    <w:p w14:paraId="15CE776B" w14:textId="77777777" w:rsidR="008840B4" w:rsidRPr="008840B4" w:rsidRDefault="008840B4" w:rsidP="008840B4">
      <w:pPr>
        <w:pStyle w:val="EndNoteBibliography"/>
        <w:rPr>
          <w:noProof/>
        </w:rPr>
      </w:pPr>
      <w:r w:rsidRPr="008840B4">
        <w:rPr>
          <w:noProof/>
        </w:rPr>
        <w:t>[72]</w:t>
      </w:r>
      <w:r w:rsidRPr="008840B4">
        <w:rPr>
          <w:noProof/>
        </w:rPr>
        <w:tab/>
        <w:t>Nishi A, Christakis NA, Evans AM, et al. Social environment shapes the speed of cooperation. Scientific reports, 2016, 6: 29622</w:t>
      </w:r>
    </w:p>
    <w:p w14:paraId="74BF4390" w14:textId="77777777" w:rsidR="008840B4" w:rsidRPr="008840B4" w:rsidRDefault="008840B4" w:rsidP="008840B4">
      <w:pPr>
        <w:pStyle w:val="EndNoteBibliography"/>
        <w:rPr>
          <w:noProof/>
        </w:rPr>
      </w:pPr>
      <w:r w:rsidRPr="008840B4">
        <w:rPr>
          <w:noProof/>
        </w:rPr>
        <w:t>[73]</w:t>
      </w:r>
      <w:r w:rsidRPr="008840B4">
        <w:rPr>
          <w:noProof/>
        </w:rPr>
        <w:tab/>
        <w:t>Thoits PA. Mechanisms linking social ties and support to physical and mental health. J Health Soc Behav, 2011, 52: 145-161</w:t>
      </w:r>
    </w:p>
    <w:p w14:paraId="7015091F" w14:textId="77777777" w:rsidR="008840B4" w:rsidRPr="008840B4" w:rsidRDefault="008840B4" w:rsidP="008840B4">
      <w:pPr>
        <w:pStyle w:val="EndNoteBibliography"/>
        <w:rPr>
          <w:noProof/>
        </w:rPr>
      </w:pPr>
      <w:r w:rsidRPr="008840B4">
        <w:rPr>
          <w:noProof/>
        </w:rPr>
        <w:t>[74]</w:t>
      </w:r>
      <w:r w:rsidRPr="008840B4">
        <w:rPr>
          <w:noProof/>
        </w:rPr>
        <w:tab/>
        <w:t>Gariepy G, Honkaniemi H, Quesnel-Vallee A. Social support and protection from depression: Systematic review of current findings in western countries. Br J Psychiatry, 2016, 209: 284-293</w:t>
      </w:r>
    </w:p>
    <w:p w14:paraId="427FF5E8" w14:textId="77777777" w:rsidR="008840B4" w:rsidRPr="008840B4" w:rsidRDefault="008840B4" w:rsidP="008840B4">
      <w:pPr>
        <w:pStyle w:val="EndNoteBibliography"/>
        <w:rPr>
          <w:noProof/>
        </w:rPr>
      </w:pPr>
      <w:r w:rsidRPr="008840B4">
        <w:rPr>
          <w:noProof/>
        </w:rPr>
        <w:t>[75]</w:t>
      </w:r>
      <w:r w:rsidRPr="008840B4">
        <w:rPr>
          <w:noProof/>
        </w:rPr>
        <w:tab/>
        <w:t xml:space="preserve">Tingley D, Yamamoto T, Hirose K, et al. Mediation: R package for causal mediation analysis. Journal of Statistical Software, 2014, 59: </w:t>
      </w:r>
    </w:p>
    <w:p w14:paraId="0649D884" w14:textId="77777777" w:rsidR="008840B4" w:rsidRPr="008840B4" w:rsidRDefault="008840B4" w:rsidP="008840B4">
      <w:pPr>
        <w:pStyle w:val="EndNoteBibliography"/>
        <w:rPr>
          <w:noProof/>
        </w:rPr>
      </w:pPr>
      <w:r w:rsidRPr="008840B4">
        <w:rPr>
          <w:noProof/>
        </w:rPr>
        <w:t>[76]</w:t>
      </w:r>
      <w:r w:rsidRPr="008840B4">
        <w:rPr>
          <w:noProof/>
        </w:rPr>
        <w:tab/>
        <w:t>Christakis NA, Fowler JH. Social contagion theory: Examining dynamic social networks and human behavior. Stat Med, 2013, 32: 556-577</w:t>
      </w:r>
    </w:p>
    <w:p w14:paraId="0D7DF112" w14:textId="77777777" w:rsidR="008840B4" w:rsidRPr="008840B4" w:rsidRDefault="008840B4" w:rsidP="008840B4">
      <w:pPr>
        <w:pStyle w:val="EndNoteBibliography"/>
        <w:rPr>
          <w:noProof/>
        </w:rPr>
      </w:pPr>
      <w:r w:rsidRPr="008840B4">
        <w:rPr>
          <w:noProof/>
        </w:rPr>
        <w:t>[77]</w:t>
      </w:r>
      <w:r w:rsidRPr="008840B4">
        <w:rPr>
          <w:noProof/>
        </w:rPr>
        <w:tab/>
        <w:t>Fowler JH, Christakis NA. Cooperative behavior cascades in human social networks. Proc Natl Acad Sci U S A, 2010, 107: 5334-5338</w:t>
      </w:r>
    </w:p>
    <w:p w14:paraId="190C03FA" w14:textId="77777777" w:rsidR="008840B4" w:rsidRPr="008840B4" w:rsidRDefault="008840B4" w:rsidP="008840B4">
      <w:pPr>
        <w:pStyle w:val="EndNoteBibliography"/>
        <w:rPr>
          <w:noProof/>
        </w:rPr>
      </w:pPr>
      <w:r w:rsidRPr="008840B4">
        <w:rPr>
          <w:noProof/>
        </w:rPr>
        <w:t>[78]</w:t>
      </w:r>
      <w:r w:rsidRPr="008840B4">
        <w:rPr>
          <w:noProof/>
        </w:rPr>
        <w:tab/>
        <w:t>Gallo E, Yan C. The effects of reputational and social knowledge on cooperation. Proc Natl Acad Sci U S A, 2015, 112: 3647-3652</w:t>
      </w:r>
    </w:p>
    <w:p w14:paraId="42523831" w14:textId="77777777" w:rsidR="008840B4" w:rsidRPr="008840B4" w:rsidRDefault="008840B4" w:rsidP="008840B4">
      <w:pPr>
        <w:pStyle w:val="EndNoteBibliography"/>
        <w:rPr>
          <w:noProof/>
        </w:rPr>
      </w:pPr>
      <w:r w:rsidRPr="008840B4">
        <w:rPr>
          <w:noProof/>
        </w:rPr>
        <w:t>[79]</w:t>
      </w:r>
      <w:r w:rsidRPr="008840B4">
        <w:rPr>
          <w:noProof/>
        </w:rPr>
        <w:tab/>
        <w:t>Milinski M, Semmann D, Krambeck HJ. Reputation helps solve the 'tragedy of the commons'. Nature, 2002, 415: 424-426</w:t>
      </w:r>
    </w:p>
    <w:p w14:paraId="7F5C4219" w14:textId="77777777" w:rsidR="008840B4" w:rsidRPr="008840B4" w:rsidRDefault="008840B4" w:rsidP="008840B4">
      <w:pPr>
        <w:pStyle w:val="EndNoteBibliography"/>
        <w:rPr>
          <w:noProof/>
        </w:rPr>
      </w:pPr>
      <w:r w:rsidRPr="008840B4">
        <w:rPr>
          <w:noProof/>
        </w:rPr>
        <w:t>[80]</w:t>
      </w:r>
      <w:r w:rsidRPr="008840B4">
        <w:rPr>
          <w:noProof/>
        </w:rPr>
        <w:tab/>
        <w:t>Rand DG, Nowak MA. Human cooperation. Trends in cognitive sciences, 2013, 17: 413-425</w:t>
      </w:r>
    </w:p>
    <w:p w14:paraId="3B1CA9D6" w14:textId="77777777" w:rsidR="008840B4" w:rsidRPr="008840B4" w:rsidRDefault="008840B4" w:rsidP="008840B4">
      <w:pPr>
        <w:pStyle w:val="EndNoteBibliography"/>
        <w:rPr>
          <w:noProof/>
        </w:rPr>
      </w:pPr>
      <w:r w:rsidRPr="008840B4">
        <w:rPr>
          <w:noProof/>
        </w:rPr>
        <w:t>[81]</w:t>
      </w:r>
      <w:r w:rsidRPr="008840B4">
        <w:rPr>
          <w:noProof/>
        </w:rPr>
        <w:tab/>
        <w:t>Bond RM, Fariss CJ, Jones JJ, et al. A 61-million-person experiment in social influence and political mobilization. Nature, 2012, 489: 295-298</w:t>
      </w:r>
    </w:p>
    <w:p w14:paraId="4D7702FE" w14:textId="77777777" w:rsidR="008840B4" w:rsidRPr="008840B4" w:rsidRDefault="008840B4" w:rsidP="008840B4">
      <w:pPr>
        <w:pStyle w:val="EndNoteBibliography"/>
        <w:rPr>
          <w:noProof/>
        </w:rPr>
      </w:pPr>
      <w:r w:rsidRPr="008840B4">
        <w:rPr>
          <w:noProof/>
        </w:rPr>
        <w:t>[82]</w:t>
      </w:r>
      <w:r w:rsidRPr="008840B4">
        <w:rPr>
          <w:noProof/>
        </w:rPr>
        <w:tab/>
        <w:t>Veblen T. The theory of the leisure class: An economic study of institutions. New York: MacMillan, 1899</w:t>
      </w:r>
    </w:p>
    <w:p w14:paraId="17783BB5" w14:textId="77777777" w:rsidR="008840B4" w:rsidRPr="008840B4" w:rsidRDefault="008840B4" w:rsidP="008840B4">
      <w:pPr>
        <w:pStyle w:val="EndNoteBibliography"/>
        <w:rPr>
          <w:noProof/>
        </w:rPr>
      </w:pPr>
      <w:r w:rsidRPr="008840B4">
        <w:rPr>
          <w:noProof/>
        </w:rPr>
        <w:t>[83]</w:t>
      </w:r>
      <w:r w:rsidRPr="008840B4">
        <w:rPr>
          <w:noProof/>
        </w:rPr>
        <w:tab/>
        <w:t>Rutledge RB, de Berker AO, Espenhahn S, et al. The social contingency of momentary subjective well-being. Nature communications, 2016, 7: 11825</w:t>
      </w:r>
    </w:p>
    <w:p w14:paraId="4D31DE8C" w14:textId="77777777" w:rsidR="008840B4" w:rsidRPr="008840B4" w:rsidRDefault="008840B4" w:rsidP="008840B4">
      <w:pPr>
        <w:pStyle w:val="EndNoteBibliography"/>
        <w:rPr>
          <w:noProof/>
        </w:rPr>
      </w:pPr>
      <w:r w:rsidRPr="008840B4">
        <w:rPr>
          <w:noProof/>
        </w:rPr>
        <w:t>[84]</w:t>
      </w:r>
      <w:r w:rsidRPr="008840B4">
        <w:rPr>
          <w:noProof/>
        </w:rPr>
        <w:tab/>
        <w:t>van Deurzen I, van Ingen E, van Oorschot WJH. Income inequality and depression: The role of social comparisons and coping resources. Eur Sociol Rev, 2015, 31: 477-489</w:t>
      </w:r>
    </w:p>
    <w:p w14:paraId="0AF416D5" w14:textId="77777777" w:rsidR="008840B4" w:rsidRPr="008840B4" w:rsidRDefault="008840B4" w:rsidP="008840B4">
      <w:pPr>
        <w:pStyle w:val="EndNoteBibliography"/>
        <w:rPr>
          <w:noProof/>
        </w:rPr>
      </w:pPr>
      <w:r w:rsidRPr="008840B4">
        <w:rPr>
          <w:noProof/>
        </w:rPr>
        <w:t>[85]</w:t>
      </w:r>
      <w:r w:rsidRPr="008840B4">
        <w:rPr>
          <w:noProof/>
        </w:rPr>
        <w:tab/>
        <w:t>Wilkinson RG. Health, hierarchy, and social anxiety. Ann N Y Acad Sci, 1999, 896: 48-63</w:t>
      </w:r>
    </w:p>
    <w:p w14:paraId="524728E5" w14:textId="77777777" w:rsidR="008840B4" w:rsidRPr="008840B4" w:rsidRDefault="008840B4" w:rsidP="008840B4">
      <w:pPr>
        <w:pStyle w:val="EndNoteBibliography"/>
        <w:rPr>
          <w:noProof/>
        </w:rPr>
      </w:pPr>
      <w:r w:rsidRPr="008840B4">
        <w:rPr>
          <w:noProof/>
        </w:rPr>
        <w:t>[86]</w:t>
      </w:r>
      <w:r w:rsidRPr="008840B4">
        <w:rPr>
          <w:noProof/>
        </w:rPr>
        <w:tab/>
        <w:t>Kawachi I, Kennedy BP. Income inequality and health: Pathways and mechanisms. Health Services Research, 1999, 34: 215-227</w:t>
      </w:r>
    </w:p>
    <w:p w14:paraId="3175B393" w14:textId="77777777" w:rsidR="008840B4" w:rsidRPr="008840B4" w:rsidRDefault="008840B4" w:rsidP="008840B4">
      <w:pPr>
        <w:pStyle w:val="EndNoteBibliography"/>
        <w:rPr>
          <w:noProof/>
        </w:rPr>
      </w:pPr>
      <w:r w:rsidRPr="008840B4">
        <w:rPr>
          <w:noProof/>
        </w:rPr>
        <w:t>[87]</w:t>
      </w:r>
      <w:r w:rsidRPr="008840B4">
        <w:rPr>
          <w:noProof/>
        </w:rPr>
        <w:tab/>
        <w:t>Muramatsu N. County-level income inequality and depression among older americans. Health Services Research, 2003, 38: 1863-1883</w:t>
      </w:r>
    </w:p>
    <w:p w14:paraId="67D01133" w14:textId="77777777" w:rsidR="008840B4" w:rsidRPr="008840B4" w:rsidRDefault="008840B4" w:rsidP="008840B4">
      <w:pPr>
        <w:pStyle w:val="EndNoteBibliography"/>
        <w:rPr>
          <w:noProof/>
        </w:rPr>
      </w:pPr>
      <w:r w:rsidRPr="008840B4">
        <w:rPr>
          <w:noProof/>
        </w:rPr>
        <w:t>[88]</w:t>
      </w:r>
      <w:r w:rsidRPr="008840B4">
        <w:rPr>
          <w:noProof/>
        </w:rPr>
        <w:tab/>
        <w:t>Turner RJ, Wheaton B, Lloyd DA. The epidemiology of social stress. American Sociological Review, 1995, 60: 104-125</w:t>
      </w:r>
    </w:p>
    <w:p w14:paraId="47F416E8" w14:textId="77777777" w:rsidR="008840B4" w:rsidRPr="008840B4" w:rsidRDefault="008840B4" w:rsidP="008840B4">
      <w:pPr>
        <w:pStyle w:val="EndNoteBibliography"/>
        <w:rPr>
          <w:noProof/>
        </w:rPr>
      </w:pPr>
      <w:r w:rsidRPr="008840B4">
        <w:rPr>
          <w:noProof/>
        </w:rPr>
        <w:lastRenderedPageBreak/>
        <w:t>[89]</w:t>
      </w:r>
      <w:r w:rsidRPr="008840B4">
        <w:rPr>
          <w:noProof/>
        </w:rPr>
        <w:tab/>
        <w:t>Diener E, Ng W, Harter J, et al. Wealth and happiness across the world: Material prosperity predicts life evaluation, whereas psychosocial prosperity predicts positive feeling. J Pers Soc Psychol, 2010, 99: 52-61</w:t>
      </w:r>
    </w:p>
    <w:p w14:paraId="000D4B55" w14:textId="77777777" w:rsidR="008840B4" w:rsidRPr="008840B4" w:rsidRDefault="008840B4" w:rsidP="008840B4">
      <w:pPr>
        <w:pStyle w:val="EndNoteBibliography"/>
        <w:rPr>
          <w:noProof/>
        </w:rPr>
      </w:pPr>
      <w:r w:rsidRPr="008840B4">
        <w:rPr>
          <w:noProof/>
        </w:rPr>
        <w:t>[90]</w:t>
      </w:r>
      <w:r w:rsidRPr="008840B4">
        <w:rPr>
          <w:noProof/>
        </w:rPr>
        <w:tab/>
        <w:t>Boyce CJ, Brown GDA, Moore SC. Money and happiness: Rank of income, not income, affects life satisfaction. Psychological Science, 2010, 21: 471-475</w:t>
      </w:r>
    </w:p>
    <w:p w14:paraId="07B8FF67" w14:textId="77777777" w:rsidR="008840B4" w:rsidRPr="008840B4" w:rsidRDefault="008840B4" w:rsidP="008840B4">
      <w:pPr>
        <w:pStyle w:val="EndNoteBibliography"/>
        <w:rPr>
          <w:noProof/>
        </w:rPr>
      </w:pPr>
      <w:r w:rsidRPr="008840B4">
        <w:rPr>
          <w:noProof/>
        </w:rPr>
        <w:t>[91]</w:t>
      </w:r>
      <w:r w:rsidRPr="008840B4">
        <w:rPr>
          <w:noProof/>
        </w:rPr>
        <w:tab/>
        <w:t>Dowd JB, Simanek AM, Aiello AE. Socio-economic status, cortisol and allostatic load: A review of the literature. Int J Epidemiol, 2009, 38: 1297-1309</w:t>
      </w:r>
    </w:p>
    <w:p w14:paraId="4B370305" w14:textId="77777777" w:rsidR="008840B4" w:rsidRPr="008840B4" w:rsidRDefault="008840B4" w:rsidP="008840B4">
      <w:pPr>
        <w:pStyle w:val="EndNoteBibliography"/>
        <w:rPr>
          <w:noProof/>
        </w:rPr>
      </w:pPr>
      <w:r w:rsidRPr="008840B4">
        <w:rPr>
          <w:noProof/>
        </w:rPr>
        <w:t>[92]</w:t>
      </w:r>
      <w:r w:rsidRPr="008840B4">
        <w:rPr>
          <w:noProof/>
        </w:rPr>
        <w:tab/>
        <w:t>McEwen BS, Gianaros PJ. Central role of the brain in stress and adaptation: Links to socioeconomic status, health, and disease. Ann N Y Acad Sci, 2010, 1186: 190-222</w:t>
      </w:r>
    </w:p>
    <w:p w14:paraId="5BB67464" w14:textId="77777777" w:rsidR="008840B4" w:rsidRPr="008840B4" w:rsidRDefault="008840B4" w:rsidP="008840B4">
      <w:pPr>
        <w:pStyle w:val="EndNoteBibliography"/>
        <w:rPr>
          <w:noProof/>
        </w:rPr>
      </w:pPr>
      <w:r w:rsidRPr="008840B4">
        <w:rPr>
          <w:noProof/>
        </w:rPr>
        <w:t>[93]</w:t>
      </w:r>
      <w:r w:rsidRPr="008840B4">
        <w:rPr>
          <w:noProof/>
        </w:rPr>
        <w:tab/>
        <w:t>Marmot M. Social determinants of health inequalities. Lancet, 2005, 365: 1099-1104</w:t>
      </w:r>
    </w:p>
    <w:p w14:paraId="66BE1B9E" w14:textId="77777777" w:rsidR="008840B4" w:rsidRPr="008840B4" w:rsidRDefault="008840B4" w:rsidP="008840B4">
      <w:pPr>
        <w:pStyle w:val="EndNoteBibliography"/>
        <w:rPr>
          <w:noProof/>
        </w:rPr>
      </w:pPr>
      <w:r w:rsidRPr="008840B4">
        <w:rPr>
          <w:noProof/>
        </w:rPr>
        <w:t>[94]</w:t>
      </w:r>
      <w:r w:rsidRPr="008840B4">
        <w:rPr>
          <w:noProof/>
        </w:rPr>
        <w:tab/>
        <w:t xml:space="preserve">Kondo N, Sembajwe G, Kawachi I, et al. Income inequality, mortality, and self rated health: Meta-analysis of multilevel studies. British Medical Journal, 2009, 339: </w:t>
      </w:r>
    </w:p>
    <w:p w14:paraId="44FD13D8" w14:textId="77777777" w:rsidR="008840B4" w:rsidRPr="008840B4" w:rsidRDefault="008840B4" w:rsidP="008840B4">
      <w:pPr>
        <w:pStyle w:val="EndNoteBibliography"/>
        <w:rPr>
          <w:noProof/>
        </w:rPr>
      </w:pPr>
      <w:r w:rsidRPr="008840B4">
        <w:rPr>
          <w:noProof/>
        </w:rPr>
        <w:t>[95]</w:t>
      </w:r>
      <w:r w:rsidRPr="008840B4">
        <w:rPr>
          <w:noProof/>
        </w:rPr>
        <w:tab/>
        <w:t>Yitzhaki S. Relative deprivation and the gini coefficient. Quarterly Journal of Economics, 1979, 93: 321-324</w:t>
      </w:r>
    </w:p>
    <w:p w14:paraId="5CF8E93E" w14:textId="77777777" w:rsidR="008840B4" w:rsidRPr="008840B4" w:rsidRDefault="008840B4" w:rsidP="008840B4">
      <w:pPr>
        <w:pStyle w:val="EndNoteBibliography"/>
        <w:rPr>
          <w:noProof/>
        </w:rPr>
      </w:pPr>
      <w:r w:rsidRPr="008840B4">
        <w:rPr>
          <w:noProof/>
        </w:rPr>
        <w:t>[96]</w:t>
      </w:r>
      <w:r w:rsidRPr="008840B4">
        <w:rPr>
          <w:noProof/>
        </w:rPr>
        <w:tab/>
        <w:t>Lerner MJ. The belief in a just world: A fundamental delusion. New York: Plenum, 1980</w:t>
      </w:r>
    </w:p>
    <w:p w14:paraId="5A8F314E" w14:textId="77777777" w:rsidR="008840B4" w:rsidRPr="008840B4" w:rsidRDefault="008840B4" w:rsidP="008840B4">
      <w:pPr>
        <w:pStyle w:val="EndNoteBibliography"/>
        <w:rPr>
          <w:noProof/>
        </w:rPr>
      </w:pPr>
      <w:r w:rsidRPr="008840B4">
        <w:rPr>
          <w:noProof/>
        </w:rPr>
        <w:t>[97]</w:t>
      </w:r>
      <w:r w:rsidRPr="008840B4">
        <w:rPr>
          <w:noProof/>
        </w:rPr>
        <w:tab/>
        <w:t>Haushofer J, Fehr E. On the psychology of poverty. Science, 2014, 344: 862-867</w:t>
      </w:r>
    </w:p>
    <w:p w14:paraId="77EEE347" w14:textId="77777777" w:rsidR="008840B4" w:rsidRPr="008840B4" w:rsidRDefault="008840B4" w:rsidP="008840B4">
      <w:pPr>
        <w:pStyle w:val="EndNoteBibliography"/>
        <w:rPr>
          <w:noProof/>
        </w:rPr>
      </w:pPr>
      <w:r w:rsidRPr="008840B4">
        <w:rPr>
          <w:noProof/>
        </w:rPr>
        <w:t>[98]</w:t>
      </w:r>
      <w:r w:rsidRPr="008840B4">
        <w:rPr>
          <w:noProof/>
        </w:rPr>
        <w:tab/>
        <w:t>Berkman LF, Kawachi I, Glymour M. Social epidemiology, second edition. New York: Oxford University Press, 2014</w:t>
      </w:r>
    </w:p>
    <w:p w14:paraId="598181A0" w14:textId="77777777" w:rsidR="008840B4" w:rsidRPr="008840B4" w:rsidRDefault="008840B4" w:rsidP="008840B4">
      <w:pPr>
        <w:pStyle w:val="EndNoteBibliography"/>
        <w:rPr>
          <w:noProof/>
        </w:rPr>
      </w:pPr>
      <w:r w:rsidRPr="008840B4">
        <w:rPr>
          <w:noProof/>
        </w:rPr>
        <w:t>[99]</w:t>
      </w:r>
      <w:r w:rsidRPr="008840B4">
        <w:rPr>
          <w:noProof/>
        </w:rPr>
        <w:tab/>
        <w:t>Buhrmester M, Kwang T, Gosling SD. Amazon's mechanical turk: A new source of inexpensive, yet high-quality, data? Perspect Psychol Sci, 2011, 6: 3-5</w:t>
      </w:r>
    </w:p>
    <w:p w14:paraId="79F6256B" w14:textId="77777777" w:rsidR="008840B4" w:rsidRPr="008840B4" w:rsidRDefault="008840B4" w:rsidP="008840B4">
      <w:pPr>
        <w:pStyle w:val="EndNoteBibliography"/>
        <w:rPr>
          <w:noProof/>
        </w:rPr>
      </w:pPr>
      <w:r w:rsidRPr="008840B4">
        <w:rPr>
          <w:noProof/>
        </w:rPr>
        <w:t>[100]</w:t>
      </w:r>
      <w:r w:rsidRPr="008840B4">
        <w:rPr>
          <w:noProof/>
        </w:rPr>
        <w:tab/>
        <w:t>Huff C, Tingley D. “Who are these people?” evaluating the demographic characteristics and political preferences of mturk survey respondents. Research and Politics, 2015, 1-12</w:t>
      </w:r>
    </w:p>
    <w:p w14:paraId="2C6AE1BB" w14:textId="77777777" w:rsidR="008840B4" w:rsidRPr="008840B4" w:rsidRDefault="008840B4" w:rsidP="008840B4">
      <w:pPr>
        <w:pStyle w:val="EndNoteBibliography"/>
        <w:rPr>
          <w:noProof/>
        </w:rPr>
      </w:pPr>
      <w:r w:rsidRPr="008840B4">
        <w:rPr>
          <w:noProof/>
        </w:rPr>
        <w:t>[101]</w:t>
      </w:r>
      <w:r w:rsidRPr="008840B4">
        <w:rPr>
          <w:noProof/>
        </w:rPr>
        <w:tab/>
        <w:t>Gracia-Lazaro C, Ferrer A, Ruiz G, et al. Heterogeneous networks do not promote cooperation when humans play a prisoner's dilemma. Proceedings of the National Academy of Sciences of the United States of America, 2012, 109: 12922-12926</w:t>
      </w:r>
    </w:p>
    <w:p w14:paraId="2525E622" w14:textId="77777777" w:rsidR="008840B4" w:rsidRPr="008840B4" w:rsidRDefault="008840B4" w:rsidP="008840B4">
      <w:pPr>
        <w:pStyle w:val="EndNoteBibliography"/>
        <w:rPr>
          <w:noProof/>
        </w:rPr>
      </w:pPr>
      <w:r w:rsidRPr="008840B4">
        <w:rPr>
          <w:noProof/>
        </w:rPr>
        <w:t>[102]</w:t>
      </w:r>
      <w:r w:rsidRPr="008840B4">
        <w:rPr>
          <w:noProof/>
        </w:rPr>
        <w:tab/>
        <w:t>Shirado H, Fu F, Fowler JH, et al. Quality versus quantity of social ties in experimental cooperative networks. Nature communications, 2013, 4: 2814</w:t>
      </w:r>
    </w:p>
    <w:p w14:paraId="555D5FCA" w14:textId="77777777" w:rsidR="008840B4" w:rsidRPr="008840B4" w:rsidRDefault="008840B4" w:rsidP="008840B4">
      <w:pPr>
        <w:pStyle w:val="EndNoteBibliography"/>
        <w:rPr>
          <w:noProof/>
        </w:rPr>
      </w:pPr>
      <w:r w:rsidRPr="008840B4">
        <w:rPr>
          <w:noProof/>
        </w:rPr>
        <w:t>[103]</w:t>
      </w:r>
      <w:r w:rsidRPr="008840B4">
        <w:rPr>
          <w:noProof/>
        </w:rPr>
        <w:tab/>
        <w:t>Rand DG, Arbesman S, Christakis NA. Dynamic social networks promote cooperation in experiments with humans. Proc Natl Acad Sci U S A, 2011, 108: 19193-19198</w:t>
      </w:r>
    </w:p>
    <w:p w14:paraId="162956BA" w14:textId="77777777" w:rsidR="008840B4" w:rsidRPr="008840B4" w:rsidRDefault="008840B4" w:rsidP="008840B4">
      <w:pPr>
        <w:pStyle w:val="EndNoteBibliography"/>
        <w:rPr>
          <w:noProof/>
        </w:rPr>
      </w:pPr>
      <w:r w:rsidRPr="008840B4">
        <w:rPr>
          <w:noProof/>
        </w:rPr>
        <w:t>[104]</w:t>
      </w:r>
      <w:r w:rsidRPr="008840B4">
        <w:rPr>
          <w:noProof/>
        </w:rPr>
        <w:tab/>
        <w:t>Rand DG, Nowak MA, Fowler JH, et al. Static network structure can stabilize human cooperation. Proc Natl Acad Sci U S A, 2014, 111: 17093-17098</w:t>
      </w:r>
    </w:p>
    <w:p w14:paraId="14DB1C29" w14:textId="77777777" w:rsidR="008840B4" w:rsidRPr="008840B4" w:rsidRDefault="008840B4" w:rsidP="008840B4">
      <w:pPr>
        <w:pStyle w:val="EndNoteBibliography"/>
        <w:rPr>
          <w:noProof/>
        </w:rPr>
      </w:pPr>
      <w:r w:rsidRPr="008840B4">
        <w:rPr>
          <w:noProof/>
        </w:rPr>
        <w:t>[105]</w:t>
      </w:r>
      <w:r w:rsidRPr="008840B4">
        <w:rPr>
          <w:noProof/>
        </w:rPr>
        <w:tab/>
        <w:t>Chaudhuri A. Sustaining cooperation in laboratory public goods experiments: A selective survey of the literature. Exp Econ, 2011, 14: 47-83</w:t>
      </w:r>
    </w:p>
    <w:p w14:paraId="74CB8CED" w14:textId="77777777" w:rsidR="008840B4" w:rsidRPr="008840B4" w:rsidRDefault="008840B4" w:rsidP="008840B4">
      <w:pPr>
        <w:pStyle w:val="EndNoteBibliography"/>
        <w:rPr>
          <w:noProof/>
        </w:rPr>
      </w:pPr>
      <w:r w:rsidRPr="008840B4">
        <w:rPr>
          <w:noProof/>
        </w:rPr>
        <w:t>[106]</w:t>
      </w:r>
      <w:r w:rsidRPr="008840B4">
        <w:rPr>
          <w:noProof/>
        </w:rPr>
        <w:tab/>
        <w:t>Pfeiffer T, Tran L, Krumme C, et al. The value of reputation. J R Soc Interface, 2012, 9: 2791-2797</w:t>
      </w:r>
    </w:p>
    <w:p w14:paraId="1CBF8442" w14:textId="77777777" w:rsidR="008840B4" w:rsidRPr="008840B4" w:rsidRDefault="008840B4" w:rsidP="008840B4">
      <w:pPr>
        <w:pStyle w:val="EndNoteBibliography"/>
        <w:rPr>
          <w:noProof/>
        </w:rPr>
      </w:pPr>
      <w:r w:rsidRPr="008840B4">
        <w:rPr>
          <w:noProof/>
        </w:rPr>
        <w:t>[107]</w:t>
      </w:r>
      <w:r w:rsidRPr="008840B4">
        <w:rPr>
          <w:noProof/>
        </w:rPr>
        <w:tab/>
        <w:t>Bolton GE, Katok E, Ockenfels A. Cooperation among strangers with limited information about reputation. J Public Econ, 2005, 89: 1457-1468</w:t>
      </w:r>
    </w:p>
    <w:p w14:paraId="5160B27C" w14:textId="77777777" w:rsidR="008840B4" w:rsidRPr="008840B4" w:rsidRDefault="008840B4" w:rsidP="008840B4">
      <w:pPr>
        <w:pStyle w:val="EndNoteBibliography"/>
        <w:rPr>
          <w:noProof/>
        </w:rPr>
      </w:pPr>
      <w:r w:rsidRPr="008840B4">
        <w:rPr>
          <w:noProof/>
        </w:rPr>
        <w:t>[108]</w:t>
      </w:r>
      <w:r w:rsidRPr="008840B4">
        <w:rPr>
          <w:noProof/>
        </w:rPr>
        <w:tab/>
        <w:t>Kahneman D, Krueger AB, Schkade DA, et al. A survey method for characterizing daily life experience: The day reconstruction method. Science, 2004, 306: 1776-1780</w:t>
      </w:r>
    </w:p>
    <w:p w14:paraId="0BB85228" w14:textId="77777777" w:rsidR="008840B4" w:rsidRPr="008840B4" w:rsidRDefault="008840B4" w:rsidP="008840B4">
      <w:pPr>
        <w:pStyle w:val="EndNoteBibliography"/>
        <w:rPr>
          <w:noProof/>
        </w:rPr>
      </w:pPr>
      <w:r w:rsidRPr="008840B4">
        <w:rPr>
          <w:noProof/>
        </w:rPr>
        <w:t>[109]</w:t>
      </w:r>
      <w:r w:rsidRPr="008840B4">
        <w:rPr>
          <w:noProof/>
        </w:rPr>
        <w:tab/>
        <w:t>Hardy CJ, Rejeski WJ. Not what, but how one feels - the measurement of affect during exercise. J Sport Exercise Psy, 1989, 11: 304-317</w:t>
      </w:r>
    </w:p>
    <w:p w14:paraId="30E4839A" w14:textId="77777777" w:rsidR="008840B4" w:rsidRPr="008840B4" w:rsidRDefault="008840B4" w:rsidP="008840B4">
      <w:pPr>
        <w:pStyle w:val="EndNoteBibliography"/>
        <w:rPr>
          <w:noProof/>
        </w:rPr>
      </w:pPr>
      <w:r w:rsidRPr="008840B4">
        <w:rPr>
          <w:noProof/>
        </w:rPr>
        <w:t>[110]</w:t>
      </w:r>
      <w:r w:rsidRPr="008840B4">
        <w:rPr>
          <w:noProof/>
        </w:rPr>
        <w:tab/>
        <w:t>Oswald AJ, Wu S. Objective confirmation of subjective measures of human well-being: Evidence from the USA. Science, 2010, 327: 576-579</w:t>
      </w:r>
    </w:p>
    <w:p w14:paraId="67CEBD07" w14:textId="77777777" w:rsidR="008840B4" w:rsidRPr="008840B4" w:rsidRDefault="008840B4" w:rsidP="008840B4">
      <w:pPr>
        <w:pStyle w:val="EndNoteBibliography"/>
        <w:rPr>
          <w:noProof/>
        </w:rPr>
      </w:pPr>
      <w:r w:rsidRPr="008840B4">
        <w:rPr>
          <w:noProof/>
        </w:rPr>
        <w:t>[111]</w:t>
      </w:r>
      <w:r w:rsidRPr="008840B4">
        <w:rPr>
          <w:noProof/>
        </w:rPr>
        <w:tab/>
        <w:t>Bates D, Machler M, Bolker BM, et al. Fitting linear mixed-effects models using lme4. Journal of Statistical Software, 2015, 67: 1-48</w:t>
      </w:r>
    </w:p>
    <w:p w14:paraId="280FF2C8" w14:textId="77777777" w:rsidR="008840B4" w:rsidRPr="008840B4" w:rsidRDefault="008840B4" w:rsidP="008840B4">
      <w:pPr>
        <w:pStyle w:val="EndNoteBibliography"/>
        <w:rPr>
          <w:noProof/>
        </w:rPr>
      </w:pPr>
      <w:r w:rsidRPr="008840B4">
        <w:rPr>
          <w:noProof/>
        </w:rPr>
        <w:lastRenderedPageBreak/>
        <w:t>[112]</w:t>
      </w:r>
      <w:r w:rsidRPr="008840B4">
        <w:rPr>
          <w:noProof/>
        </w:rPr>
        <w:tab/>
        <w:t>Kuznetsova A, Brockhoff PB, Christensen RHB. Lmertest package: Tests in linear mixed effects models. Journal of Statistical Software, 2017, 82: 1-26</w:t>
      </w:r>
    </w:p>
    <w:p w14:paraId="1542EC6D" w14:textId="77777777" w:rsidR="008840B4" w:rsidRPr="008840B4" w:rsidRDefault="008840B4" w:rsidP="008840B4">
      <w:pPr>
        <w:pStyle w:val="EndNoteBibliography"/>
        <w:rPr>
          <w:noProof/>
        </w:rPr>
      </w:pPr>
      <w:r w:rsidRPr="008840B4">
        <w:rPr>
          <w:noProof/>
        </w:rPr>
        <w:t>[113]</w:t>
      </w:r>
      <w:r w:rsidRPr="008840B4">
        <w:rPr>
          <w:noProof/>
        </w:rPr>
        <w:tab/>
        <w:t>Dreber A, Rand DG, Fudenberg D, et al. Winners don't punish. Nature, 2008, 452: 348-351</w:t>
      </w:r>
    </w:p>
    <w:p w14:paraId="74D127F1" w14:textId="77777777" w:rsidR="008840B4" w:rsidRPr="008840B4" w:rsidRDefault="008840B4" w:rsidP="008840B4">
      <w:pPr>
        <w:pStyle w:val="EndNoteBibliography"/>
        <w:rPr>
          <w:noProof/>
        </w:rPr>
      </w:pPr>
      <w:r w:rsidRPr="008840B4">
        <w:rPr>
          <w:noProof/>
        </w:rPr>
        <w:t>[114]</w:t>
      </w:r>
      <w:r w:rsidRPr="008840B4">
        <w:rPr>
          <w:noProof/>
        </w:rPr>
        <w:tab/>
        <w:t>Gurerk O, Irlenbusch B, Rockenbach B. The competitive advantage of sanctioning institutions. Science, 2006, 312: 108-111</w:t>
      </w:r>
    </w:p>
    <w:p w14:paraId="4C76ED19" w14:textId="4374D9B7" w:rsidR="00AC1EA0" w:rsidRDefault="00657026" w:rsidP="0077481A">
      <w:pPr>
        <w:jc w:val="both"/>
      </w:pPr>
      <w:r>
        <w:fldChar w:fldCharType="end"/>
      </w:r>
    </w:p>
    <w:p w14:paraId="257B221C" w14:textId="7460AFC8" w:rsidR="006D4A95" w:rsidRDefault="006D4A95"/>
    <w:sectPr w:rsidR="006D4A95" w:rsidSect="000353AA">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071C1" w14:textId="77777777" w:rsidR="003A6B71" w:rsidRDefault="003A6B71" w:rsidP="00C216C0">
      <w:r>
        <w:separator/>
      </w:r>
    </w:p>
  </w:endnote>
  <w:endnote w:type="continuationSeparator" w:id="0">
    <w:p w14:paraId="0149DAE7" w14:textId="77777777" w:rsidR="003A6B71" w:rsidRDefault="003A6B71" w:rsidP="00C21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Product Sans">
    <w:altName w:val="Calibri"/>
    <w:panose1 w:val="020B0403030502040203"/>
    <w:charset w:val="00"/>
    <w:family w:val="swiss"/>
    <w:pitch w:val="variable"/>
    <w:sig w:usb0="80000287" w:usb1="00000010" w:usb2="00000000" w:usb3="00000000" w:csb0="0000019F" w:csb1="00000000"/>
  </w:font>
  <w:font w:name="System">
    <w:altName w:val="Calibri"/>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2288832"/>
      <w:docPartObj>
        <w:docPartGallery w:val="Page Numbers (Bottom of Page)"/>
        <w:docPartUnique/>
      </w:docPartObj>
    </w:sdtPr>
    <w:sdtContent>
      <w:p w14:paraId="58E1D03E" w14:textId="6E5C82CC" w:rsidR="00411C61" w:rsidRDefault="00411C61" w:rsidP="004D5E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D18B82" w14:textId="77777777" w:rsidR="00411C61" w:rsidRDefault="00411C61" w:rsidP="00C216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0"/>
        <w:szCs w:val="20"/>
      </w:rPr>
      <w:id w:val="319708007"/>
      <w:docPartObj>
        <w:docPartGallery w:val="Page Numbers (Bottom of Page)"/>
        <w:docPartUnique/>
      </w:docPartObj>
    </w:sdtPr>
    <w:sdtContent>
      <w:p w14:paraId="7A53932D" w14:textId="71D3AF6D" w:rsidR="00411C61" w:rsidRPr="00C216C0" w:rsidRDefault="00411C61" w:rsidP="004D5E2B">
        <w:pPr>
          <w:pStyle w:val="Footer"/>
          <w:framePr w:wrap="none" w:vAnchor="text" w:hAnchor="margin" w:xAlign="right" w:y="1"/>
          <w:rPr>
            <w:rStyle w:val="PageNumber"/>
            <w:rFonts w:ascii="Arial" w:hAnsi="Arial" w:cs="Arial"/>
            <w:sz w:val="20"/>
            <w:szCs w:val="20"/>
          </w:rPr>
        </w:pPr>
        <w:r w:rsidRPr="00C216C0">
          <w:rPr>
            <w:rStyle w:val="PageNumber"/>
            <w:rFonts w:ascii="Arial" w:hAnsi="Arial" w:cs="Arial"/>
            <w:sz w:val="20"/>
            <w:szCs w:val="20"/>
          </w:rPr>
          <w:fldChar w:fldCharType="begin"/>
        </w:r>
        <w:r w:rsidRPr="00C216C0">
          <w:rPr>
            <w:rStyle w:val="PageNumber"/>
            <w:rFonts w:ascii="Arial" w:hAnsi="Arial" w:cs="Arial"/>
            <w:sz w:val="20"/>
            <w:szCs w:val="20"/>
          </w:rPr>
          <w:instrText xml:space="preserve"> PAGE </w:instrText>
        </w:r>
        <w:r w:rsidRPr="00C216C0">
          <w:rPr>
            <w:rStyle w:val="PageNumber"/>
            <w:rFonts w:ascii="Arial" w:hAnsi="Arial" w:cs="Arial"/>
            <w:sz w:val="20"/>
            <w:szCs w:val="20"/>
          </w:rPr>
          <w:fldChar w:fldCharType="separate"/>
        </w:r>
        <w:r w:rsidRPr="00C216C0">
          <w:rPr>
            <w:rStyle w:val="PageNumber"/>
            <w:rFonts w:ascii="Arial" w:hAnsi="Arial" w:cs="Arial"/>
            <w:noProof/>
            <w:sz w:val="20"/>
            <w:szCs w:val="20"/>
          </w:rPr>
          <w:t>1</w:t>
        </w:r>
        <w:r w:rsidRPr="00C216C0">
          <w:rPr>
            <w:rStyle w:val="PageNumber"/>
            <w:rFonts w:ascii="Arial" w:hAnsi="Arial" w:cs="Arial"/>
            <w:sz w:val="20"/>
            <w:szCs w:val="20"/>
          </w:rPr>
          <w:fldChar w:fldCharType="end"/>
        </w:r>
      </w:p>
    </w:sdtContent>
  </w:sdt>
  <w:p w14:paraId="3DD6F3CB" w14:textId="77777777" w:rsidR="00411C61" w:rsidRPr="00C216C0" w:rsidRDefault="00411C61" w:rsidP="00C216C0">
    <w:pPr>
      <w:pStyle w:val="Footer"/>
      <w:ind w:right="360"/>
      <w:rPr>
        <w:rFonts w:ascii="Arial" w:hAnsi="Arial" w:cs="Arial"/>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15683" w14:textId="77777777" w:rsidR="003A6B71" w:rsidRDefault="003A6B71" w:rsidP="00C216C0">
      <w:r>
        <w:separator/>
      </w:r>
    </w:p>
  </w:footnote>
  <w:footnote w:type="continuationSeparator" w:id="0">
    <w:p w14:paraId="11D119EA" w14:textId="77777777" w:rsidR="003A6B71" w:rsidRDefault="003A6B71" w:rsidP="00C216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84ABF"/>
    <w:multiLevelType w:val="hybridMultilevel"/>
    <w:tmpl w:val="E0DE69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5C41F0"/>
    <w:multiLevelType w:val="hybridMultilevel"/>
    <w:tmpl w:val="BC0230B4"/>
    <w:lvl w:ilvl="0" w:tplc="BFE8CE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3E3D67"/>
    <w:multiLevelType w:val="hybridMultilevel"/>
    <w:tmpl w:val="AA4A46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724B38"/>
    <w:multiLevelType w:val="hybridMultilevel"/>
    <w:tmpl w:val="E1C6010E"/>
    <w:lvl w:ilvl="0" w:tplc="BE2C1174">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B3C3F"/>
    <w:multiLevelType w:val="hybridMultilevel"/>
    <w:tmpl w:val="EA10EE3A"/>
    <w:lvl w:ilvl="0" w:tplc="A79A58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1300261"/>
    <w:multiLevelType w:val="hybridMultilevel"/>
    <w:tmpl w:val="80FA71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F7284F"/>
    <w:multiLevelType w:val="hybridMultilevel"/>
    <w:tmpl w:val="99CC9B7A"/>
    <w:lvl w:ilvl="0" w:tplc="98184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125FCC"/>
    <w:multiLevelType w:val="hybridMultilevel"/>
    <w:tmpl w:val="5ABC4FC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DD7792"/>
    <w:multiLevelType w:val="hybridMultilevel"/>
    <w:tmpl w:val="F7681458"/>
    <w:lvl w:ilvl="0" w:tplc="6060BB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3237B5"/>
    <w:multiLevelType w:val="hybridMultilevel"/>
    <w:tmpl w:val="CC68570A"/>
    <w:lvl w:ilvl="0" w:tplc="D9F2A3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C36680"/>
    <w:multiLevelType w:val="hybridMultilevel"/>
    <w:tmpl w:val="D2268CA4"/>
    <w:lvl w:ilvl="0" w:tplc="77102CC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84905305">
    <w:abstractNumId w:val="7"/>
  </w:num>
  <w:num w:numId="2" w16cid:durableId="2036347336">
    <w:abstractNumId w:val="5"/>
  </w:num>
  <w:num w:numId="3" w16cid:durableId="368998034">
    <w:abstractNumId w:val="2"/>
  </w:num>
  <w:num w:numId="4" w16cid:durableId="1946421075">
    <w:abstractNumId w:val="3"/>
  </w:num>
  <w:num w:numId="5" w16cid:durableId="1095785621">
    <w:abstractNumId w:val="0"/>
  </w:num>
  <w:num w:numId="6" w16cid:durableId="243759359">
    <w:abstractNumId w:val="1"/>
  </w:num>
  <w:num w:numId="7" w16cid:durableId="1523397696">
    <w:abstractNumId w:val="4"/>
  </w:num>
  <w:num w:numId="8" w16cid:durableId="645932673">
    <w:abstractNumId w:val="6"/>
  </w:num>
  <w:num w:numId="9" w16cid:durableId="548568259">
    <w:abstractNumId w:val="9"/>
  </w:num>
  <w:num w:numId="10" w16cid:durableId="522980834">
    <w:abstractNumId w:val="10"/>
  </w:num>
  <w:num w:numId="11" w16cid:durableId="10442164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Bulleti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z5r9daaawrswevsvjxzptlx5sas5dwxfvd&quot;&gt;My EndNote Library-Converted&lt;record-ids&gt;&lt;item&gt;2632&lt;/item&gt;&lt;item&gt;3206&lt;/item&gt;&lt;item&gt;3229&lt;/item&gt;&lt;item&gt;3967&lt;/item&gt;&lt;item&gt;4002&lt;/item&gt;&lt;item&gt;4644&lt;/item&gt;&lt;item&gt;4758&lt;/item&gt;&lt;item&gt;4765&lt;/item&gt;&lt;item&gt;4772&lt;/item&gt;&lt;item&gt;6141&lt;/item&gt;&lt;item&gt;6401&lt;/item&gt;&lt;item&gt;6759&lt;/item&gt;&lt;item&gt;6918&lt;/item&gt;&lt;item&gt;6949&lt;/item&gt;&lt;item&gt;6960&lt;/item&gt;&lt;item&gt;6962&lt;/item&gt;&lt;item&gt;7032&lt;/item&gt;&lt;item&gt;7047&lt;/item&gt;&lt;item&gt;7053&lt;/item&gt;&lt;item&gt;7085&lt;/item&gt;&lt;item&gt;7102&lt;/item&gt;&lt;item&gt;7118&lt;/item&gt;&lt;item&gt;7191&lt;/item&gt;&lt;item&gt;7199&lt;/item&gt;&lt;item&gt;7205&lt;/item&gt;&lt;item&gt;7216&lt;/item&gt;&lt;item&gt;7218&lt;/item&gt;&lt;item&gt;7222&lt;/item&gt;&lt;item&gt;7231&lt;/item&gt;&lt;item&gt;7274&lt;/item&gt;&lt;item&gt;7280&lt;/item&gt;&lt;item&gt;7379&lt;/item&gt;&lt;item&gt;7397&lt;/item&gt;&lt;item&gt;7402&lt;/item&gt;&lt;item&gt;7403&lt;/item&gt;&lt;item&gt;7447&lt;/item&gt;&lt;item&gt;7449&lt;/item&gt;&lt;item&gt;7451&lt;/item&gt;&lt;item&gt;7484&lt;/item&gt;&lt;item&gt;7489&lt;/item&gt;&lt;item&gt;7494&lt;/item&gt;&lt;item&gt;7495&lt;/item&gt;&lt;item&gt;7882&lt;/item&gt;&lt;item&gt;7883&lt;/item&gt;&lt;item&gt;7886&lt;/item&gt;&lt;item&gt;7887&lt;/item&gt;&lt;item&gt;7896&lt;/item&gt;&lt;item&gt;7897&lt;/item&gt;&lt;item&gt;7898&lt;/item&gt;&lt;item&gt;7899&lt;/item&gt;&lt;item&gt;7905&lt;/item&gt;&lt;item&gt;7986&lt;/item&gt;&lt;item&gt;7987&lt;/item&gt;&lt;item&gt;7989&lt;/item&gt;&lt;item&gt;8102&lt;/item&gt;&lt;item&gt;8123&lt;/item&gt;&lt;item&gt;8124&lt;/item&gt;&lt;item&gt;8125&lt;/item&gt;&lt;item&gt;8126&lt;/item&gt;&lt;item&gt;8127&lt;/item&gt;&lt;item&gt;8131&lt;/item&gt;&lt;item&gt;8132&lt;/item&gt;&lt;item&gt;8133&lt;/item&gt;&lt;item&gt;8134&lt;/item&gt;&lt;item&gt;8135&lt;/item&gt;&lt;item&gt;8136&lt;/item&gt;&lt;item&gt;8137&lt;/item&gt;&lt;item&gt;8138&lt;/item&gt;&lt;item&gt;8139&lt;/item&gt;&lt;item&gt;8140&lt;/item&gt;&lt;item&gt;8141&lt;/item&gt;&lt;item&gt;8142&lt;/item&gt;&lt;item&gt;8162&lt;/item&gt;&lt;item&gt;8172&lt;/item&gt;&lt;item&gt;8234&lt;/item&gt;&lt;item&gt;8235&lt;/item&gt;&lt;item&gt;8236&lt;/item&gt;&lt;item&gt;8238&lt;/item&gt;&lt;item&gt;8239&lt;/item&gt;&lt;item&gt;8240&lt;/item&gt;&lt;item&gt;8243&lt;/item&gt;&lt;item&gt;8244&lt;/item&gt;&lt;item&gt;8245&lt;/item&gt;&lt;item&gt;8247&lt;/item&gt;&lt;item&gt;8248&lt;/item&gt;&lt;item&gt;8250&lt;/item&gt;&lt;item&gt;8251&lt;/item&gt;&lt;item&gt;8284&lt;/item&gt;&lt;item&gt;8634&lt;/item&gt;&lt;item&gt;8635&lt;/item&gt;&lt;item&gt;8636&lt;/item&gt;&lt;item&gt;8637&lt;/item&gt;&lt;item&gt;8638&lt;/item&gt;&lt;item&gt;8639&lt;/item&gt;&lt;item&gt;8640&lt;/item&gt;&lt;item&gt;8641&lt;/item&gt;&lt;item&gt;8642&lt;/item&gt;&lt;item&gt;8643&lt;/item&gt;&lt;item&gt;8644&lt;/item&gt;&lt;item&gt;8645&lt;/item&gt;&lt;item&gt;8646&lt;/item&gt;&lt;item&gt;8647&lt;/item&gt;&lt;item&gt;8648&lt;/item&gt;&lt;item&gt;8649&lt;/item&gt;&lt;item&gt;8650&lt;/item&gt;&lt;item&gt;8651&lt;/item&gt;&lt;item&gt;8652&lt;/item&gt;&lt;item&gt;8653&lt;/item&gt;&lt;item&gt;8654&lt;/item&gt;&lt;item&gt;8655&lt;/item&gt;&lt;/record-ids&gt;&lt;/item&gt;&lt;/Libraries&gt;"/>
  </w:docVars>
  <w:rsids>
    <w:rsidRoot w:val="0012610C"/>
    <w:rsid w:val="0000059E"/>
    <w:rsid w:val="00000CFD"/>
    <w:rsid w:val="000040C7"/>
    <w:rsid w:val="00004D8E"/>
    <w:rsid w:val="00005B85"/>
    <w:rsid w:val="00007BC7"/>
    <w:rsid w:val="00007E01"/>
    <w:rsid w:val="000119B8"/>
    <w:rsid w:val="000120D4"/>
    <w:rsid w:val="00012439"/>
    <w:rsid w:val="000126FD"/>
    <w:rsid w:val="00013661"/>
    <w:rsid w:val="00013AAC"/>
    <w:rsid w:val="0001434E"/>
    <w:rsid w:val="0001512F"/>
    <w:rsid w:val="00017DA0"/>
    <w:rsid w:val="0002186F"/>
    <w:rsid w:val="0002348C"/>
    <w:rsid w:val="00023C39"/>
    <w:rsid w:val="0002465F"/>
    <w:rsid w:val="000249BD"/>
    <w:rsid w:val="00024D64"/>
    <w:rsid w:val="0002580C"/>
    <w:rsid w:val="00026FEE"/>
    <w:rsid w:val="00027388"/>
    <w:rsid w:val="00027F83"/>
    <w:rsid w:val="000300BA"/>
    <w:rsid w:val="00030386"/>
    <w:rsid w:val="000322BD"/>
    <w:rsid w:val="0003387E"/>
    <w:rsid w:val="000353AA"/>
    <w:rsid w:val="00035A85"/>
    <w:rsid w:val="00036F13"/>
    <w:rsid w:val="000370E6"/>
    <w:rsid w:val="000400FF"/>
    <w:rsid w:val="000401CA"/>
    <w:rsid w:val="00040C8F"/>
    <w:rsid w:val="000412CC"/>
    <w:rsid w:val="00041C44"/>
    <w:rsid w:val="00042052"/>
    <w:rsid w:val="00042ABB"/>
    <w:rsid w:val="00042D4E"/>
    <w:rsid w:val="00043F79"/>
    <w:rsid w:val="00044F52"/>
    <w:rsid w:val="000468EA"/>
    <w:rsid w:val="00047954"/>
    <w:rsid w:val="00050240"/>
    <w:rsid w:val="00053B59"/>
    <w:rsid w:val="00054854"/>
    <w:rsid w:val="00056306"/>
    <w:rsid w:val="0005642D"/>
    <w:rsid w:val="000579E8"/>
    <w:rsid w:val="00057CA2"/>
    <w:rsid w:val="00057FB2"/>
    <w:rsid w:val="00060E49"/>
    <w:rsid w:val="0006129A"/>
    <w:rsid w:val="00061B71"/>
    <w:rsid w:val="00062050"/>
    <w:rsid w:val="00062723"/>
    <w:rsid w:val="0006327B"/>
    <w:rsid w:val="000639C5"/>
    <w:rsid w:val="00064BA5"/>
    <w:rsid w:val="00065D73"/>
    <w:rsid w:val="000662A7"/>
    <w:rsid w:val="0006699D"/>
    <w:rsid w:val="00066A52"/>
    <w:rsid w:val="0006734D"/>
    <w:rsid w:val="00071A1F"/>
    <w:rsid w:val="00071C9E"/>
    <w:rsid w:val="00071E51"/>
    <w:rsid w:val="0007239C"/>
    <w:rsid w:val="00074287"/>
    <w:rsid w:val="00074992"/>
    <w:rsid w:val="00075855"/>
    <w:rsid w:val="00076985"/>
    <w:rsid w:val="000773F3"/>
    <w:rsid w:val="000774D2"/>
    <w:rsid w:val="000778D0"/>
    <w:rsid w:val="00077CB8"/>
    <w:rsid w:val="00080F9A"/>
    <w:rsid w:val="0008282A"/>
    <w:rsid w:val="0008314F"/>
    <w:rsid w:val="00083621"/>
    <w:rsid w:val="00083AE8"/>
    <w:rsid w:val="00083D2E"/>
    <w:rsid w:val="00083EC5"/>
    <w:rsid w:val="00085F94"/>
    <w:rsid w:val="000872B9"/>
    <w:rsid w:val="000906CC"/>
    <w:rsid w:val="00090910"/>
    <w:rsid w:val="0009097E"/>
    <w:rsid w:val="00090DE0"/>
    <w:rsid w:val="000912AD"/>
    <w:rsid w:val="000917E9"/>
    <w:rsid w:val="00091ECA"/>
    <w:rsid w:val="00092A56"/>
    <w:rsid w:val="00093279"/>
    <w:rsid w:val="00093778"/>
    <w:rsid w:val="00097F2A"/>
    <w:rsid w:val="000A2890"/>
    <w:rsid w:val="000A527C"/>
    <w:rsid w:val="000A6028"/>
    <w:rsid w:val="000A60E0"/>
    <w:rsid w:val="000A6672"/>
    <w:rsid w:val="000A7D3A"/>
    <w:rsid w:val="000B0BEE"/>
    <w:rsid w:val="000B1174"/>
    <w:rsid w:val="000B12CC"/>
    <w:rsid w:val="000B1EBD"/>
    <w:rsid w:val="000B2349"/>
    <w:rsid w:val="000B2410"/>
    <w:rsid w:val="000B2BE2"/>
    <w:rsid w:val="000B3136"/>
    <w:rsid w:val="000B36F5"/>
    <w:rsid w:val="000B495F"/>
    <w:rsid w:val="000B5029"/>
    <w:rsid w:val="000B5B16"/>
    <w:rsid w:val="000B61D7"/>
    <w:rsid w:val="000B6917"/>
    <w:rsid w:val="000B6CC2"/>
    <w:rsid w:val="000B716A"/>
    <w:rsid w:val="000C084E"/>
    <w:rsid w:val="000C4575"/>
    <w:rsid w:val="000C4739"/>
    <w:rsid w:val="000C49C2"/>
    <w:rsid w:val="000C4EB6"/>
    <w:rsid w:val="000C536D"/>
    <w:rsid w:val="000C5B91"/>
    <w:rsid w:val="000C5E49"/>
    <w:rsid w:val="000C66F5"/>
    <w:rsid w:val="000C6D84"/>
    <w:rsid w:val="000C786E"/>
    <w:rsid w:val="000C7F26"/>
    <w:rsid w:val="000D27DE"/>
    <w:rsid w:val="000D3B2D"/>
    <w:rsid w:val="000D42D6"/>
    <w:rsid w:val="000D4976"/>
    <w:rsid w:val="000D4CC7"/>
    <w:rsid w:val="000D5109"/>
    <w:rsid w:val="000D7CB1"/>
    <w:rsid w:val="000E0333"/>
    <w:rsid w:val="000E1722"/>
    <w:rsid w:val="000E6EE4"/>
    <w:rsid w:val="000E7F3C"/>
    <w:rsid w:val="000F1FF1"/>
    <w:rsid w:val="000F28C5"/>
    <w:rsid w:val="000F38AB"/>
    <w:rsid w:val="000F5E67"/>
    <w:rsid w:val="000F6435"/>
    <w:rsid w:val="000F674A"/>
    <w:rsid w:val="000F68C5"/>
    <w:rsid w:val="000F6C5F"/>
    <w:rsid w:val="000F70D7"/>
    <w:rsid w:val="000F7451"/>
    <w:rsid w:val="00100812"/>
    <w:rsid w:val="00100F16"/>
    <w:rsid w:val="00101D2F"/>
    <w:rsid w:val="00105301"/>
    <w:rsid w:val="0010676C"/>
    <w:rsid w:val="00106C5C"/>
    <w:rsid w:val="00106CC5"/>
    <w:rsid w:val="00111D4E"/>
    <w:rsid w:val="00111ED0"/>
    <w:rsid w:val="001122EF"/>
    <w:rsid w:val="00112E57"/>
    <w:rsid w:val="00113C35"/>
    <w:rsid w:val="00114606"/>
    <w:rsid w:val="0011602D"/>
    <w:rsid w:val="00116919"/>
    <w:rsid w:val="00117742"/>
    <w:rsid w:val="001202DC"/>
    <w:rsid w:val="0012256F"/>
    <w:rsid w:val="00122A0F"/>
    <w:rsid w:val="0012355B"/>
    <w:rsid w:val="00124BF0"/>
    <w:rsid w:val="0012610C"/>
    <w:rsid w:val="0013190A"/>
    <w:rsid w:val="00131968"/>
    <w:rsid w:val="001329DA"/>
    <w:rsid w:val="00133947"/>
    <w:rsid w:val="00134168"/>
    <w:rsid w:val="001345BC"/>
    <w:rsid w:val="00135193"/>
    <w:rsid w:val="001355AC"/>
    <w:rsid w:val="00136E25"/>
    <w:rsid w:val="0013762F"/>
    <w:rsid w:val="00137654"/>
    <w:rsid w:val="00137E9A"/>
    <w:rsid w:val="001405D7"/>
    <w:rsid w:val="00141715"/>
    <w:rsid w:val="0014190F"/>
    <w:rsid w:val="00141CFE"/>
    <w:rsid w:val="00142C7C"/>
    <w:rsid w:val="001450B4"/>
    <w:rsid w:val="0014684E"/>
    <w:rsid w:val="00146F99"/>
    <w:rsid w:val="0014707A"/>
    <w:rsid w:val="00147121"/>
    <w:rsid w:val="00151152"/>
    <w:rsid w:val="0015162B"/>
    <w:rsid w:val="00152216"/>
    <w:rsid w:val="00152D6F"/>
    <w:rsid w:val="00153EA8"/>
    <w:rsid w:val="00154002"/>
    <w:rsid w:val="00154559"/>
    <w:rsid w:val="00154971"/>
    <w:rsid w:val="00154C7A"/>
    <w:rsid w:val="00156030"/>
    <w:rsid w:val="001566EC"/>
    <w:rsid w:val="001567A5"/>
    <w:rsid w:val="00157029"/>
    <w:rsid w:val="001571E3"/>
    <w:rsid w:val="001606AF"/>
    <w:rsid w:val="00162C1C"/>
    <w:rsid w:val="00162CA9"/>
    <w:rsid w:val="001632AE"/>
    <w:rsid w:val="0016416D"/>
    <w:rsid w:val="00164B9A"/>
    <w:rsid w:val="00164FD1"/>
    <w:rsid w:val="001659B5"/>
    <w:rsid w:val="00165B81"/>
    <w:rsid w:val="00165DC4"/>
    <w:rsid w:val="0016606E"/>
    <w:rsid w:val="00170E3E"/>
    <w:rsid w:val="001710E3"/>
    <w:rsid w:val="00172A55"/>
    <w:rsid w:val="00172AAC"/>
    <w:rsid w:val="00172C4F"/>
    <w:rsid w:val="001749F5"/>
    <w:rsid w:val="001755FF"/>
    <w:rsid w:val="001808AA"/>
    <w:rsid w:val="00180EDF"/>
    <w:rsid w:val="00180F68"/>
    <w:rsid w:val="00181F87"/>
    <w:rsid w:val="00183953"/>
    <w:rsid w:val="00185703"/>
    <w:rsid w:val="00186584"/>
    <w:rsid w:val="00187032"/>
    <w:rsid w:val="001871E3"/>
    <w:rsid w:val="00187278"/>
    <w:rsid w:val="0018728D"/>
    <w:rsid w:val="00187D42"/>
    <w:rsid w:val="00191FD5"/>
    <w:rsid w:val="001940A3"/>
    <w:rsid w:val="0019441C"/>
    <w:rsid w:val="00194C91"/>
    <w:rsid w:val="00195EA8"/>
    <w:rsid w:val="001968B9"/>
    <w:rsid w:val="001969F0"/>
    <w:rsid w:val="00197246"/>
    <w:rsid w:val="001A046A"/>
    <w:rsid w:val="001A12F2"/>
    <w:rsid w:val="001A22F8"/>
    <w:rsid w:val="001A2DC4"/>
    <w:rsid w:val="001A5073"/>
    <w:rsid w:val="001A54E4"/>
    <w:rsid w:val="001A6E1A"/>
    <w:rsid w:val="001A6E98"/>
    <w:rsid w:val="001A70A3"/>
    <w:rsid w:val="001B02AC"/>
    <w:rsid w:val="001B13B8"/>
    <w:rsid w:val="001B3296"/>
    <w:rsid w:val="001B3E5C"/>
    <w:rsid w:val="001B44FF"/>
    <w:rsid w:val="001B507D"/>
    <w:rsid w:val="001B509E"/>
    <w:rsid w:val="001B60FF"/>
    <w:rsid w:val="001B6335"/>
    <w:rsid w:val="001B63CA"/>
    <w:rsid w:val="001B6873"/>
    <w:rsid w:val="001B73EE"/>
    <w:rsid w:val="001B79E6"/>
    <w:rsid w:val="001B7ADF"/>
    <w:rsid w:val="001C06B2"/>
    <w:rsid w:val="001C1923"/>
    <w:rsid w:val="001C2560"/>
    <w:rsid w:val="001C3379"/>
    <w:rsid w:val="001C3758"/>
    <w:rsid w:val="001C46F6"/>
    <w:rsid w:val="001C54A6"/>
    <w:rsid w:val="001C582D"/>
    <w:rsid w:val="001C5C94"/>
    <w:rsid w:val="001C6CBF"/>
    <w:rsid w:val="001C756E"/>
    <w:rsid w:val="001C76AA"/>
    <w:rsid w:val="001D0741"/>
    <w:rsid w:val="001D2C36"/>
    <w:rsid w:val="001D3388"/>
    <w:rsid w:val="001D5666"/>
    <w:rsid w:val="001D6E25"/>
    <w:rsid w:val="001E0B63"/>
    <w:rsid w:val="001E23EA"/>
    <w:rsid w:val="001E363B"/>
    <w:rsid w:val="001E3A80"/>
    <w:rsid w:val="001E418B"/>
    <w:rsid w:val="001E429B"/>
    <w:rsid w:val="001E4CC7"/>
    <w:rsid w:val="001E4DB8"/>
    <w:rsid w:val="001E5771"/>
    <w:rsid w:val="001E7D30"/>
    <w:rsid w:val="001E7E88"/>
    <w:rsid w:val="001F0BA6"/>
    <w:rsid w:val="001F2855"/>
    <w:rsid w:val="001F2E99"/>
    <w:rsid w:val="001F46D7"/>
    <w:rsid w:val="001F480C"/>
    <w:rsid w:val="001F5EF2"/>
    <w:rsid w:val="001F6CC3"/>
    <w:rsid w:val="002004EC"/>
    <w:rsid w:val="00200584"/>
    <w:rsid w:val="0020162A"/>
    <w:rsid w:val="00206B4A"/>
    <w:rsid w:val="002106B8"/>
    <w:rsid w:val="0021120F"/>
    <w:rsid w:val="002116C5"/>
    <w:rsid w:val="002116EC"/>
    <w:rsid w:val="0021283A"/>
    <w:rsid w:val="0021344E"/>
    <w:rsid w:val="002137F4"/>
    <w:rsid w:val="00215D40"/>
    <w:rsid w:val="00216F1E"/>
    <w:rsid w:val="00217306"/>
    <w:rsid w:val="00217BBE"/>
    <w:rsid w:val="00220446"/>
    <w:rsid w:val="00221572"/>
    <w:rsid w:val="00221CB7"/>
    <w:rsid w:val="00225C7C"/>
    <w:rsid w:val="00226328"/>
    <w:rsid w:val="00226875"/>
    <w:rsid w:val="00227395"/>
    <w:rsid w:val="00227F96"/>
    <w:rsid w:val="00231AF6"/>
    <w:rsid w:val="00232416"/>
    <w:rsid w:val="00232808"/>
    <w:rsid w:val="00232871"/>
    <w:rsid w:val="00233940"/>
    <w:rsid w:val="002343DE"/>
    <w:rsid w:val="00234E80"/>
    <w:rsid w:val="00235BC3"/>
    <w:rsid w:val="00236254"/>
    <w:rsid w:val="00236A1F"/>
    <w:rsid w:val="00237131"/>
    <w:rsid w:val="00240228"/>
    <w:rsid w:val="002406B8"/>
    <w:rsid w:val="00240FC7"/>
    <w:rsid w:val="002426B8"/>
    <w:rsid w:val="00242B26"/>
    <w:rsid w:val="00243443"/>
    <w:rsid w:val="002442B8"/>
    <w:rsid w:val="00244364"/>
    <w:rsid w:val="002453C5"/>
    <w:rsid w:val="0024712F"/>
    <w:rsid w:val="0025071F"/>
    <w:rsid w:val="00250F05"/>
    <w:rsid w:val="00251AEE"/>
    <w:rsid w:val="002522F2"/>
    <w:rsid w:val="00253508"/>
    <w:rsid w:val="0025550C"/>
    <w:rsid w:val="002558A0"/>
    <w:rsid w:val="00255C5C"/>
    <w:rsid w:val="00255F9A"/>
    <w:rsid w:val="002565B1"/>
    <w:rsid w:val="00256EE8"/>
    <w:rsid w:val="002619A7"/>
    <w:rsid w:val="00261A46"/>
    <w:rsid w:val="0026206F"/>
    <w:rsid w:val="00262D9E"/>
    <w:rsid w:val="00263662"/>
    <w:rsid w:val="00264A07"/>
    <w:rsid w:val="00266E3C"/>
    <w:rsid w:val="00266F36"/>
    <w:rsid w:val="00267984"/>
    <w:rsid w:val="002712EA"/>
    <w:rsid w:val="002718F9"/>
    <w:rsid w:val="0027276E"/>
    <w:rsid w:val="0027487F"/>
    <w:rsid w:val="00275E43"/>
    <w:rsid w:val="00275E71"/>
    <w:rsid w:val="00277947"/>
    <w:rsid w:val="00280E73"/>
    <w:rsid w:val="002816F5"/>
    <w:rsid w:val="00282BBC"/>
    <w:rsid w:val="00282C23"/>
    <w:rsid w:val="002845AA"/>
    <w:rsid w:val="00284953"/>
    <w:rsid w:val="00287ED2"/>
    <w:rsid w:val="002905BB"/>
    <w:rsid w:val="00290F15"/>
    <w:rsid w:val="00291AC9"/>
    <w:rsid w:val="0029485F"/>
    <w:rsid w:val="00294F89"/>
    <w:rsid w:val="00296360"/>
    <w:rsid w:val="00297257"/>
    <w:rsid w:val="002A02F0"/>
    <w:rsid w:val="002A0570"/>
    <w:rsid w:val="002A07A0"/>
    <w:rsid w:val="002A07D8"/>
    <w:rsid w:val="002A47E5"/>
    <w:rsid w:val="002A5252"/>
    <w:rsid w:val="002A5591"/>
    <w:rsid w:val="002A5706"/>
    <w:rsid w:val="002A5F76"/>
    <w:rsid w:val="002A760A"/>
    <w:rsid w:val="002A795A"/>
    <w:rsid w:val="002A7ECC"/>
    <w:rsid w:val="002A7F93"/>
    <w:rsid w:val="002B0B1B"/>
    <w:rsid w:val="002B1172"/>
    <w:rsid w:val="002B1CEE"/>
    <w:rsid w:val="002B21FC"/>
    <w:rsid w:val="002B38A7"/>
    <w:rsid w:val="002B38BE"/>
    <w:rsid w:val="002B447C"/>
    <w:rsid w:val="002B4C33"/>
    <w:rsid w:val="002B5AE1"/>
    <w:rsid w:val="002B5DFF"/>
    <w:rsid w:val="002B5FD8"/>
    <w:rsid w:val="002B7637"/>
    <w:rsid w:val="002B76D5"/>
    <w:rsid w:val="002C062A"/>
    <w:rsid w:val="002C091B"/>
    <w:rsid w:val="002C3692"/>
    <w:rsid w:val="002C3DB2"/>
    <w:rsid w:val="002C530B"/>
    <w:rsid w:val="002C53D5"/>
    <w:rsid w:val="002C6F4E"/>
    <w:rsid w:val="002C7E1C"/>
    <w:rsid w:val="002D1E55"/>
    <w:rsid w:val="002D1FB7"/>
    <w:rsid w:val="002D34F0"/>
    <w:rsid w:val="002D3DCC"/>
    <w:rsid w:val="002D4BA5"/>
    <w:rsid w:val="002D4BD4"/>
    <w:rsid w:val="002D5317"/>
    <w:rsid w:val="002D5F30"/>
    <w:rsid w:val="002D7F55"/>
    <w:rsid w:val="002E051D"/>
    <w:rsid w:val="002E0A7C"/>
    <w:rsid w:val="002E3CAF"/>
    <w:rsid w:val="002E43FC"/>
    <w:rsid w:val="002E5312"/>
    <w:rsid w:val="002E5DAE"/>
    <w:rsid w:val="002E6208"/>
    <w:rsid w:val="002E63AF"/>
    <w:rsid w:val="002E73B0"/>
    <w:rsid w:val="002E75BE"/>
    <w:rsid w:val="002E7AF6"/>
    <w:rsid w:val="002F1234"/>
    <w:rsid w:val="002F1570"/>
    <w:rsid w:val="002F15DC"/>
    <w:rsid w:val="002F19E4"/>
    <w:rsid w:val="002F20EF"/>
    <w:rsid w:val="002F20F2"/>
    <w:rsid w:val="002F24AA"/>
    <w:rsid w:val="002F3D63"/>
    <w:rsid w:val="002F476A"/>
    <w:rsid w:val="002F5C89"/>
    <w:rsid w:val="002F6635"/>
    <w:rsid w:val="002F6820"/>
    <w:rsid w:val="002F765E"/>
    <w:rsid w:val="002F7A60"/>
    <w:rsid w:val="00301058"/>
    <w:rsid w:val="00302A33"/>
    <w:rsid w:val="00302B41"/>
    <w:rsid w:val="0030445C"/>
    <w:rsid w:val="0030460E"/>
    <w:rsid w:val="00304C74"/>
    <w:rsid w:val="00304EFB"/>
    <w:rsid w:val="00305230"/>
    <w:rsid w:val="00305B35"/>
    <w:rsid w:val="003061C6"/>
    <w:rsid w:val="0030678E"/>
    <w:rsid w:val="0031051E"/>
    <w:rsid w:val="003107B2"/>
    <w:rsid w:val="00310F86"/>
    <w:rsid w:val="003116C6"/>
    <w:rsid w:val="00311710"/>
    <w:rsid w:val="0031289F"/>
    <w:rsid w:val="00312DBE"/>
    <w:rsid w:val="0031480C"/>
    <w:rsid w:val="00314D3C"/>
    <w:rsid w:val="003156E1"/>
    <w:rsid w:val="00315D9D"/>
    <w:rsid w:val="003168CC"/>
    <w:rsid w:val="00316A7B"/>
    <w:rsid w:val="00317A9A"/>
    <w:rsid w:val="00317B7E"/>
    <w:rsid w:val="00320D70"/>
    <w:rsid w:val="0032218F"/>
    <w:rsid w:val="00322428"/>
    <w:rsid w:val="00322922"/>
    <w:rsid w:val="003229E7"/>
    <w:rsid w:val="0032392C"/>
    <w:rsid w:val="00323978"/>
    <w:rsid w:val="00323D57"/>
    <w:rsid w:val="00324F07"/>
    <w:rsid w:val="003251AC"/>
    <w:rsid w:val="0032604F"/>
    <w:rsid w:val="00326741"/>
    <w:rsid w:val="00326BBC"/>
    <w:rsid w:val="003279C0"/>
    <w:rsid w:val="00330355"/>
    <w:rsid w:val="00332040"/>
    <w:rsid w:val="003322C0"/>
    <w:rsid w:val="0033272B"/>
    <w:rsid w:val="00332ED1"/>
    <w:rsid w:val="00334E21"/>
    <w:rsid w:val="00335C99"/>
    <w:rsid w:val="00336C36"/>
    <w:rsid w:val="00340022"/>
    <w:rsid w:val="003401AD"/>
    <w:rsid w:val="00340D81"/>
    <w:rsid w:val="0034260A"/>
    <w:rsid w:val="00342F48"/>
    <w:rsid w:val="00343330"/>
    <w:rsid w:val="00343BDD"/>
    <w:rsid w:val="00345558"/>
    <w:rsid w:val="003457BA"/>
    <w:rsid w:val="0034591B"/>
    <w:rsid w:val="0034601B"/>
    <w:rsid w:val="003514F7"/>
    <w:rsid w:val="003533F0"/>
    <w:rsid w:val="0035383E"/>
    <w:rsid w:val="00354DE2"/>
    <w:rsid w:val="003551DE"/>
    <w:rsid w:val="00355D77"/>
    <w:rsid w:val="00356626"/>
    <w:rsid w:val="00356D56"/>
    <w:rsid w:val="0036120D"/>
    <w:rsid w:val="00361796"/>
    <w:rsid w:val="00363BDE"/>
    <w:rsid w:val="00364A81"/>
    <w:rsid w:val="00365450"/>
    <w:rsid w:val="00365BA9"/>
    <w:rsid w:val="00365D55"/>
    <w:rsid w:val="00366E59"/>
    <w:rsid w:val="00367043"/>
    <w:rsid w:val="0036777F"/>
    <w:rsid w:val="00367BCD"/>
    <w:rsid w:val="00370528"/>
    <w:rsid w:val="003706C2"/>
    <w:rsid w:val="00370737"/>
    <w:rsid w:val="00370C0C"/>
    <w:rsid w:val="00372CC8"/>
    <w:rsid w:val="00375905"/>
    <w:rsid w:val="00376965"/>
    <w:rsid w:val="003809FF"/>
    <w:rsid w:val="00381B2A"/>
    <w:rsid w:val="00381C6B"/>
    <w:rsid w:val="0038397B"/>
    <w:rsid w:val="00383A50"/>
    <w:rsid w:val="00383EB5"/>
    <w:rsid w:val="003868C9"/>
    <w:rsid w:val="00386C96"/>
    <w:rsid w:val="003870D3"/>
    <w:rsid w:val="00387F92"/>
    <w:rsid w:val="003908F0"/>
    <w:rsid w:val="00390D3B"/>
    <w:rsid w:val="0039202E"/>
    <w:rsid w:val="00392221"/>
    <w:rsid w:val="00392427"/>
    <w:rsid w:val="00392476"/>
    <w:rsid w:val="00392CCF"/>
    <w:rsid w:val="00393258"/>
    <w:rsid w:val="00393F8B"/>
    <w:rsid w:val="003944A6"/>
    <w:rsid w:val="00395047"/>
    <w:rsid w:val="003953FA"/>
    <w:rsid w:val="00396BD1"/>
    <w:rsid w:val="003973A1"/>
    <w:rsid w:val="003A0D42"/>
    <w:rsid w:val="003A10CD"/>
    <w:rsid w:val="003A47F2"/>
    <w:rsid w:val="003A4883"/>
    <w:rsid w:val="003A69DB"/>
    <w:rsid w:val="003A6B71"/>
    <w:rsid w:val="003B0BCB"/>
    <w:rsid w:val="003B1967"/>
    <w:rsid w:val="003B29C2"/>
    <w:rsid w:val="003B359C"/>
    <w:rsid w:val="003B378A"/>
    <w:rsid w:val="003B3F36"/>
    <w:rsid w:val="003B407F"/>
    <w:rsid w:val="003B4AB0"/>
    <w:rsid w:val="003B4C14"/>
    <w:rsid w:val="003B4F2A"/>
    <w:rsid w:val="003B531A"/>
    <w:rsid w:val="003B568E"/>
    <w:rsid w:val="003B7196"/>
    <w:rsid w:val="003C07A3"/>
    <w:rsid w:val="003C0E82"/>
    <w:rsid w:val="003C2CD8"/>
    <w:rsid w:val="003C33C5"/>
    <w:rsid w:val="003C469D"/>
    <w:rsid w:val="003C46C9"/>
    <w:rsid w:val="003D093C"/>
    <w:rsid w:val="003D3375"/>
    <w:rsid w:val="003D3585"/>
    <w:rsid w:val="003D43BB"/>
    <w:rsid w:val="003D504A"/>
    <w:rsid w:val="003D58D9"/>
    <w:rsid w:val="003D5E10"/>
    <w:rsid w:val="003D6CC9"/>
    <w:rsid w:val="003D6DEF"/>
    <w:rsid w:val="003D7777"/>
    <w:rsid w:val="003E12C5"/>
    <w:rsid w:val="003E12E2"/>
    <w:rsid w:val="003E1882"/>
    <w:rsid w:val="003E1A7E"/>
    <w:rsid w:val="003E1CC1"/>
    <w:rsid w:val="003E248F"/>
    <w:rsid w:val="003E28D3"/>
    <w:rsid w:val="003E3366"/>
    <w:rsid w:val="003E3708"/>
    <w:rsid w:val="003E3873"/>
    <w:rsid w:val="003E3876"/>
    <w:rsid w:val="003E4E2A"/>
    <w:rsid w:val="003E699C"/>
    <w:rsid w:val="003E6BC2"/>
    <w:rsid w:val="003E737A"/>
    <w:rsid w:val="003F00CD"/>
    <w:rsid w:val="003F0F44"/>
    <w:rsid w:val="003F152B"/>
    <w:rsid w:val="003F2493"/>
    <w:rsid w:val="003F28A2"/>
    <w:rsid w:val="003F396F"/>
    <w:rsid w:val="003F3EBB"/>
    <w:rsid w:val="003F494B"/>
    <w:rsid w:val="003F4D97"/>
    <w:rsid w:val="003F51B5"/>
    <w:rsid w:val="003F56EE"/>
    <w:rsid w:val="003F65E6"/>
    <w:rsid w:val="003F6801"/>
    <w:rsid w:val="00400DBA"/>
    <w:rsid w:val="004015BC"/>
    <w:rsid w:val="004015FA"/>
    <w:rsid w:val="00402626"/>
    <w:rsid w:val="0040324D"/>
    <w:rsid w:val="00403A16"/>
    <w:rsid w:val="00403FA4"/>
    <w:rsid w:val="0040587B"/>
    <w:rsid w:val="004071CB"/>
    <w:rsid w:val="00410593"/>
    <w:rsid w:val="00411C61"/>
    <w:rsid w:val="00411C82"/>
    <w:rsid w:val="0041242B"/>
    <w:rsid w:val="004124FE"/>
    <w:rsid w:val="0041372D"/>
    <w:rsid w:val="00413DF2"/>
    <w:rsid w:val="004167B3"/>
    <w:rsid w:val="0042001E"/>
    <w:rsid w:val="00421032"/>
    <w:rsid w:val="00421452"/>
    <w:rsid w:val="00423857"/>
    <w:rsid w:val="00425A99"/>
    <w:rsid w:val="00430119"/>
    <w:rsid w:val="00431AB0"/>
    <w:rsid w:val="0043236D"/>
    <w:rsid w:val="00433F29"/>
    <w:rsid w:val="0043424A"/>
    <w:rsid w:val="004364E3"/>
    <w:rsid w:val="00437887"/>
    <w:rsid w:val="004379B9"/>
    <w:rsid w:val="00440F0F"/>
    <w:rsid w:val="004410ED"/>
    <w:rsid w:val="004419A5"/>
    <w:rsid w:val="00443969"/>
    <w:rsid w:val="00444539"/>
    <w:rsid w:val="00445508"/>
    <w:rsid w:val="00446BF8"/>
    <w:rsid w:val="004506E1"/>
    <w:rsid w:val="00450722"/>
    <w:rsid w:val="00451394"/>
    <w:rsid w:val="00451D5A"/>
    <w:rsid w:val="00452D95"/>
    <w:rsid w:val="00452FF7"/>
    <w:rsid w:val="004534B6"/>
    <w:rsid w:val="00453D7E"/>
    <w:rsid w:val="0045456A"/>
    <w:rsid w:val="004552EE"/>
    <w:rsid w:val="00457E43"/>
    <w:rsid w:val="00461923"/>
    <w:rsid w:val="00461DA9"/>
    <w:rsid w:val="00462321"/>
    <w:rsid w:val="00462B54"/>
    <w:rsid w:val="00464FFF"/>
    <w:rsid w:val="00466840"/>
    <w:rsid w:val="00466D30"/>
    <w:rsid w:val="00470D21"/>
    <w:rsid w:val="00472282"/>
    <w:rsid w:val="004727CE"/>
    <w:rsid w:val="004728DF"/>
    <w:rsid w:val="00473685"/>
    <w:rsid w:val="004740C7"/>
    <w:rsid w:val="004748DE"/>
    <w:rsid w:val="004749DB"/>
    <w:rsid w:val="00474C74"/>
    <w:rsid w:val="00475D13"/>
    <w:rsid w:val="00476169"/>
    <w:rsid w:val="004771A1"/>
    <w:rsid w:val="004819E0"/>
    <w:rsid w:val="00482CE7"/>
    <w:rsid w:val="00483D54"/>
    <w:rsid w:val="00484003"/>
    <w:rsid w:val="004848B7"/>
    <w:rsid w:val="00486480"/>
    <w:rsid w:val="004866D4"/>
    <w:rsid w:val="00486877"/>
    <w:rsid w:val="00486CC3"/>
    <w:rsid w:val="004879B7"/>
    <w:rsid w:val="00490038"/>
    <w:rsid w:val="0049014C"/>
    <w:rsid w:val="00490511"/>
    <w:rsid w:val="00490B4F"/>
    <w:rsid w:val="00490DE1"/>
    <w:rsid w:val="0049195F"/>
    <w:rsid w:val="0049276C"/>
    <w:rsid w:val="0049281F"/>
    <w:rsid w:val="00492D84"/>
    <w:rsid w:val="0049365C"/>
    <w:rsid w:val="00493EC5"/>
    <w:rsid w:val="00494CC2"/>
    <w:rsid w:val="00494D03"/>
    <w:rsid w:val="00495540"/>
    <w:rsid w:val="00497B4B"/>
    <w:rsid w:val="004A01B2"/>
    <w:rsid w:val="004A0F1A"/>
    <w:rsid w:val="004A1149"/>
    <w:rsid w:val="004A3021"/>
    <w:rsid w:val="004A4A41"/>
    <w:rsid w:val="004A653A"/>
    <w:rsid w:val="004A6949"/>
    <w:rsid w:val="004A6AF9"/>
    <w:rsid w:val="004A73C4"/>
    <w:rsid w:val="004A7FCA"/>
    <w:rsid w:val="004B1693"/>
    <w:rsid w:val="004B18D1"/>
    <w:rsid w:val="004B40A6"/>
    <w:rsid w:val="004B50D1"/>
    <w:rsid w:val="004B5AEE"/>
    <w:rsid w:val="004B637D"/>
    <w:rsid w:val="004B6C4C"/>
    <w:rsid w:val="004C002D"/>
    <w:rsid w:val="004C113C"/>
    <w:rsid w:val="004C17B3"/>
    <w:rsid w:val="004C4060"/>
    <w:rsid w:val="004C5D68"/>
    <w:rsid w:val="004C7FC5"/>
    <w:rsid w:val="004D02C6"/>
    <w:rsid w:val="004D197D"/>
    <w:rsid w:val="004D1DE9"/>
    <w:rsid w:val="004D23D5"/>
    <w:rsid w:val="004D30B5"/>
    <w:rsid w:val="004D3995"/>
    <w:rsid w:val="004D4338"/>
    <w:rsid w:val="004D52EB"/>
    <w:rsid w:val="004D58EE"/>
    <w:rsid w:val="004D5E2B"/>
    <w:rsid w:val="004D675E"/>
    <w:rsid w:val="004D702B"/>
    <w:rsid w:val="004D7CE4"/>
    <w:rsid w:val="004E04AF"/>
    <w:rsid w:val="004E1FA1"/>
    <w:rsid w:val="004E3F0A"/>
    <w:rsid w:val="004E642F"/>
    <w:rsid w:val="004E749D"/>
    <w:rsid w:val="004E781D"/>
    <w:rsid w:val="004F0275"/>
    <w:rsid w:val="004F0357"/>
    <w:rsid w:val="004F1F46"/>
    <w:rsid w:val="004F2631"/>
    <w:rsid w:val="004F2D5C"/>
    <w:rsid w:val="004F3D3D"/>
    <w:rsid w:val="00500222"/>
    <w:rsid w:val="00501AD4"/>
    <w:rsid w:val="005020F4"/>
    <w:rsid w:val="0050216B"/>
    <w:rsid w:val="0050277D"/>
    <w:rsid w:val="00502D51"/>
    <w:rsid w:val="00504C8C"/>
    <w:rsid w:val="005057B2"/>
    <w:rsid w:val="00505877"/>
    <w:rsid w:val="00506059"/>
    <w:rsid w:val="00506066"/>
    <w:rsid w:val="00507162"/>
    <w:rsid w:val="005071EE"/>
    <w:rsid w:val="00507DC9"/>
    <w:rsid w:val="0051100C"/>
    <w:rsid w:val="00511422"/>
    <w:rsid w:val="00511CDC"/>
    <w:rsid w:val="00511E3B"/>
    <w:rsid w:val="00512B37"/>
    <w:rsid w:val="00512D91"/>
    <w:rsid w:val="00513362"/>
    <w:rsid w:val="005136AA"/>
    <w:rsid w:val="00515438"/>
    <w:rsid w:val="005169B0"/>
    <w:rsid w:val="00516FC8"/>
    <w:rsid w:val="005203EE"/>
    <w:rsid w:val="005214CC"/>
    <w:rsid w:val="00521F19"/>
    <w:rsid w:val="00524568"/>
    <w:rsid w:val="00524681"/>
    <w:rsid w:val="005262AF"/>
    <w:rsid w:val="0052657D"/>
    <w:rsid w:val="00530361"/>
    <w:rsid w:val="00531841"/>
    <w:rsid w:val="00531DF3"/>
    <w:rsid w:val="00531F73"/>
    <w:rsid w:val="005320CF"/>
    <w:rsid w:val="00532B28"/>
    <w:rsid w:val="005337C4"/>
    <w:rsid w:val="005343C8"/>
    <w:rsid w:val="00534F70"/>
    <w:rsid w:val="00536835"/>
    <w:rsid w:val="00537896"/>
    <w:rsid w:val="00537B61"/>
    <w:rsid w:val="00537F3E"/>
    <w:rsid w:val="005410E5"/>
    <w:rsid w:val="00541771"/>
    <w:rsid w:val="00541B5F"/>
    <w:rsid w:val="00543D93"/>
    <w:rsid w:val="005462E2"/>
    <w:rsid w:val="00546FA8"/>
    <w:rsid w:val="0054784C"/>
    <w:rsid w:val="005478BC"/>
    <w:rsid w:val="00547D0E"/>
    <w:rsid w:val="00547D9C"/>
    <w:rsid w:val="00552F25"/>
    <w:rsid w:val="00554A94"/>
    <w:rsid w:val="00556045"/>
    <w:rsid w:val="005562E5"/>
    <w:rsid w:val="005569F5"/>
    <w:rsid w:val="00556E61"/>
    <w:rsid w:val="0055774A"/>
    <w:rsid w:val="005608A1"/>
    <w:rsid w:val="005617E5"/>
    <w:rsid w:val="00561F5F"/>
    <w:rsid w:val="00562577"/>
    <w:rsid w:val="005635F4"/>
    <w:rsid w:val="005667B0"/>
    <w:rsid w:val="00566F0C"/>
    <w:rsid w:val="00567093"/>
    <w:rsid w:val="005673B9"/>
    <w:rsid w:val="00567D9B"/>
    <w:rsid w:val="005700BF"/>
    <w:rsid w:val="005706F4"/>
    <w:rsid w:val="00570706"/>
    <w:rsid w:val="00571FFC"/>
    <w:rsid w:val="00573577"/>
    <w:rsid w:val="005737D7"/>
    <w:rsid w:val="00575223"/>
    <w:rsid w:val="00577A43"/>
    <w:rsid w:val="00580003"/>
    <w:rsid w:val="005834A4"/>
    <w:rsid w:val="0058352A"/>
    <w:rsid w:val="00583B69"/>
    <w:rsid w:val="0058629B"/>
    <w:rsid w:val="00590A4A"/>
    <w:rsid w:val="00593B67"/>
    <w:rsid w:val="005940D3"/>
    <w:rsid w:val="00595ED5"/>
    <w:rsid w:val="00595F7B"/>
    <w:rsid w:val="00596AC2"/>
    <w:rsid w:val="005976B2"/>
    <w:rsid w:val="00597B4E"/>
    <w:rsid w:val="005A05E2"/>
    <w:rsid w:val="005A15A2"/>
    <w:rsid w:val="005A197C"/>
    <w:rsid w:val="005A23B4"/>
    <w:rsid w:val="005A2562"/>
    <w:rsid w:val="005A2787"/>
    <w:rsid w:val="005A3374"/>
    <w:rsid w:val="005A36FC"/>
    <w:rsid w:val="005A3F9C"/>
    <w:rsid w:val="005A4EDE"/>
    <w:rsid w:val="005A5227"/>
    <w:rsid w:val="005A63C7"/>
    <w:rsid w:val="005A6708"/>
    <w:rsid w:val="005A707F"/>
    <w:rsid w:val="005A7617"/>
    <w:rsid w:val="005A7967"/>
    <w:rsid w:val="005B2672"/>
    <w:rsid w:val="005B2A8F"/>
    <w:rsid w:val="005B3451"/>
    <w:rsid w:val="005B3927"/>
    <w:rsid w:val="005B3F44"/>
    <w:rsid w:val="005B4FC8"/>
    <w:rsid w:val="005B5346"/>
    <w:rsid w:val="005B6EF5"/>
    <w:rsid w:val="005C06D2"/>
    <w:rsid w:val="005C06E3"/>
    <w:rsid w:val="005C2A32"/>
    <w:rsid w:val="005C2EFA"/>
    <w:rsid w:val="005C304B"/>
    <w:rsid w:val="005C3EFA"/>
    <w:rsid w:val="005C438D"/>
    <w:rsid w:val="005C43CE"/>
    <w:rsid w:val="005C4748"/>
    <w:rsid w:val="005C603D"/>
    <w:rsid w:val="005C63CC"/>
    <w:rsid w:val="005D14DB"/>
    <w:rsid w:val="005D3E57"/>
    <w:rsid w:val="005D4A5E"/>
    <w:rsid w:val="005D589C"/>
    <w:rsid w:val="005D67BE"/>
    <w:rsid w:val="005D6A84"/>
    <w:rsid w:val="005D6D45"/>
    <w:rsid w:val="005D6EEF"/>
    <w:rsid w:val="005D7073"/>
    <w:rsid w:val="005D79B3"/>
    <w:rsid w:val="005D79C0"/>
    <w:rsid w:val="005E149A"/>
    <w:rsid w:val="005E172E"/>
    <w:rsid w:val="005E186D"/>
    <w:rsid w:val="005E24B2"/>
    <w:rsid w:val="005E301A"/>
    <w:rsid w:val="005E408E"/>
    <w:rsid w:val="005E4F81"/>
    <w:rsid w:val="005E5436"/>
    <w:rsid w:val="005E5671"/>
    <w:rsid w:val="005E708A"/>
    <w:rsid w:val="005F104F"/>
    <w:rsid w:val="005F222C"/>
    <w:rsid w:val="005F23DC"/>
    <w:rsid w:val="005F2C74"/>
    <w:rsid w:val="005F3107"/>
    <w:rsid w:val="005F38E4"/>
    <w:rsid w:val="005F3C92"/>
    <w:rsid w:val="005F449D"/>
    <w:rsid w:val="005F4B42"/>
    <w:rsid w:val="005F53B2"/>
    <w:rsid w:val="00600661"/>
    <w:rsid w:val="0060077F"/>
    <w:rsid w:val="00600B95"/>
    <w:rsid w:val="006019AF"/>
    <w:rsid w:val="00602887"/>
    <w:rsid w:val="00603D8A"/>
    <w:rsid w:val="00604A13"/>
    <w:rsid w:val="00604C5E"/>
    <w:rsid w:val="00604E05"/>
    <w:rsid w:val="0060530F"/>
    <w:rsid w:val="00605500"/>
    <w:rsid w:val="006056E4"/>
    <w:rsid w:val="00606488"/>
    <w:rsid w:val="00607257"/>
    <w:rsid w:val="00607A64"/>
    <w:rsid w:val="00607FA8"/>
    <w:rsid w:val="00610A38"/>
    <w:rsid w:val="00610A71"/>
    <w:rsid w:val="00610EB8"/>
    <w:rsid w:val="00610F83"/>
    <w:rsid w:val="00611902"/>
    <w:rsid w:val="00611ABA"/>
    <w:rsid w:val="00612F05"/>
    <w:rsid w:val="0061405D"/>
    <w:rsid w:val="0061416F"/>
    <w:rsid w:val="006144CA"/>
    <w:rsid w:val="00614FA4"/>
    <w:rsid w:val="00616813"/>
    <w:rsid w:val="00616A82"/>
    <w:rsid w:val="00616B31"/>
    <w:rsid w:val="006171F9"/>
    <w:rsid w:val="00617A7D"/>
    <w:rsid w:val="00620AC9"/>
    <w:rsid w:val="00621B10"/>
    <w:rsid w:val="00621F46"/>
    <w:rsid w:val="0062284B"/>
    <w:rsid w:val="00622C97"/>
    <w:rsid w:val="00624B06"/>
    <w:rsid w:val="006252EF"/>
    <w:rsid w:val="00632C44"/>
    <w:rsid w:val="00634A53"/>
    <w:rsid w:val="00635B26"/>
    <w:rsid w:val="00636A17"/>
    <w:rsid w:val="006374D0"/>
    <w:rsid w:val="006406CF"/>
    <w:rsid w:val="006408CD"/>
    <w:rsid w:val="006410DE"/>
    <w:rsid w:val="00641C2D"/>
    <w:rsid w:val="0064291E"/>
    <w:rsid w:val="006438FB"/>
    <w:rsid w:val="00643B35"/>
    <w:rsid w:val="006442AF"/>
    <w:rsid w:val="00644834"/>
    <w:rsid w:val="00645293"/>
    <w:rsid w:val="00646A1B"/>
    <w:rsid w:val="006472D4"/>
    <w:rsid w:val="0065004B"/>
    <w:rsid w:val="0065306F"/>
    <w:rsid w:val="006547EC"/>
    <w:rsid w:val="00655DEB"/>
    <w:rsid w:val="00655FF2"/>
    <w:rsid w:val="00656109"/>
    <w:rsid w:val="006565F0"/>
    <w:rsid w:val="00656FCA"/>
    <w:rsid w:val="00657026"/>
    <w:rsid w:val="00660A9F"/>
    <w:rsid w:val="00660D17"/>
    <w:rsid w:val="0066149F"/>
    <w:rsid w:val="00661594"/>
    <w:rsid w:val="00662F7D"/>
    <w:rsid w:val="00662F98"/>
    <w:rsid w:val="006637C6"/>
    <w:rsid w:val="00664077"/>
    <w:rsid w:val="0066447C"/>
    <w:rsid w:val="00664D7A"/>
    <w:rsid w:val="006652BB"/>
    <w:rsid w:val="006659B1"/>
    <w:rsid w:val="00667219"/>
    <w:rsid w:val="0066788C"/>
    <w:rsid w:val="00667FB1"/>
    <w:rsid w:val="0067023A"/>
    <w:rsid w:val="006709A1"/>
    <w:rsid w:val="00670AD2"/>
    <w:rsid w:val="00671001"/>
    <w:rsid w:val="00671DBD"/>
    <w:rsid w:val="006730D2"/>
    <w:rsid w:val="00676357"/>
    <w:rsid w:val="006766CD"/>
    <w:rsid w:val="00677C7B"/>
    <w:rsid w:val="00680E23"/>
    <w:rsid w:val="00681260"/>
    <w:rsid w:val="006813F1"/>
    <w:rsid w:val="00681F6C"/>
    <w:rsid w:val="00683387"/>
    <w:rsid w:val="00683D2F"/>
    <w:rsid w:val="00683F1E"/>
    <w:rsid w:val="0068414E"/>
    <w:rsid w:val="0068451B"/>
    <w:rsid w:val="006848B2"/>
    <w:rsid w:val="006857BD"/>
    <w:rsid w:val="0068584E"/>
    <w:rsid w:val="0068672A"/>
    <w:rsid w:val="00686DB0"/>
    <w:rsid w:val="00687221"/>
    <w:rsid w:val="00687A8B"/>
    <w:rsid w:val="00687C93"/>
    <w:rsid w:val="00690D91"/>
    <w:rsid w:val="006912A7"/>
    <w:rsid w:val="00694F13"/>
    <w:rsid w:val="006958E7"/>
    <w:rsid w:val="00696523"/>
    <w:rsid w:val="0069698F"/>
    <w:rsid w:val="00697EA3"/>
    <w:rsid w:val="006A0EC3"/>
    <w:rsid w:val="006A14C2"/>
    <w:rsid w:val="006A227B"/>
    <w:rsid w:val="006A337A"/>
    <w:rsid w:val="006A3572"/>
    <w:rsid w:val="006A3840"/>
    <w:rsid w:val="006A3A87"/>
    <w:rsid w:val="006A3C75"/>
    <w:rsid w:val="006A44F3"/>
    <w:rsid w:val="006A4C60"/>
    <w:rsid w:val="006A4E52"/>
    <w:rsid w:val="006A561F"/>
    <w:rsid w:val="006A59C5"/>
    <w:rsid w:val="006A5CBF"/>
    <w:rsid w:val="006A6175"/>
    <w:rsid w:val="006A7A78"/>
    <w:rsid w:val="006B01E0"/>
    <w:rsid w:val="006B082C"/>
    <w:rsid w:val="006B1695"/>
    <w:rsid w:val="006B5056"/>
    <w:rsid w:val="006B6CE0"/>
    <w:rsid w:val="006C07AC"/>
    <w:rsid w:val="006C146A"/>
    <w:rsid w:val="006C2383"/>
    <w:rsid w:val="006C267B"/>
    <w:rsid w:val="006C2B25"/>
    <w:rsid w:val="006C2DD8"/>
    <w:rsid w:val="006C3951"/>
    <w:rsid w:val="006C64F6"/>
    <w:rsid w:val="006D02C8"/>
    <w:rsid w:val="006D0420"/>
    <w:rsid w:val="006D13B7"/>
    <w:rsid w:val="006D22A4"/>
    <w:rsid w:val="006D3962"/>
    <w:rsid w:val="006D4A95"/>
    <w:rsid w:val="006D61A8"/>
    <w:rsid w:val="006E0517"/>
    <w:rsid w:val="006E05A9"/>
    <w:rsid w:val="006E0938"/>
    <w:rsid w:val="006E1974"/>
    <w:rsid w:val="006E1E96"/>
    <w:rsid w:val="006E2209"/>
    <w:rsid w:val="006E47FE"/>
    <w:rsid w:val="006E62FE"/>
    <w:rsid w:val="006E7F39"/>
    <w:rsid w:val="006E7FB9"/>
    <w:rsid w:val="006F01DE"/>
    <w:rsid w:val="006F1D20"/>
    <w:rsid w:val="006F1E4F"/>
    <w:rsid w:val="006F1F0F"/>
    <w:rsid w:val="006F2AA2"/>
    <w:rsid w:val="006F3194"/>
    <w:rsid w:val="006F436A"/>
    <w:rsid w:val="006F54A2"/>
    <w:rsid w:val="006F7C47"/>
    <w:rsid w:val="00702125"/>
    <w:rsid w:val="00703F1C"/>
    <w:rsid w:val="00703FA1"/>
    <w:rsid w:val="00705563"/>
    <w:rsid w:val="007055C2"/>
    <w:rsid w:val="007061C2"/>
    <w:rsid w:val="007068EC"/>
    <w:rsid w:val="00706E83"/>
    <w:rsid w:val="007076FB"/>
    <w:rsid w:val="00711771"/>
    <w:rsid w:val="0071195D"/>
    <w:rsid w:val="00714F83"/>
    <w:rsid w:val="007160AA"/>
    <w:rsid w:val="007165E3"/>
    <w:rsid w:val="00716A6E"/>
    <w:rsid w:val="00716F5E"/>
    <w:rsid w:val="00717138"/>
    <w:rsid w:val="00717FA0"/>
    <w:rsid w:val="007205CF"/>
    <w:rsid w:val="00720696"/>
    <w:rsid w:val="0072270F"/>
    <w:rsid w:val="00722C41"/>
    <w:rsid w:val="00723270"/>
    <w:rsid w:val="0072391A"/>
    <w:rsid w:val="00724B8A"/>
    <w:rsid w:val="00724E29"/>
    <w:rsid w:val="00726778"/>
    <w:rsid w:val="007268C5"/>
    <w:rsid w:val="00730413"/>
    <w:rsid w:val="00730B11"/>
    <w:rsid w:val="0073384B"/>
    <w:rsid w:val="00733F52"/>
    <w:rsid w:val="007341B5"/>
    <w:rsid w:val="00735674"/>
    <w:rsid w:val="00737EC2"/>
    <w:rsid w:val="00740175"/>
    <w:rsid w:val="00741394"/>
    <w:rsid w:val="007416F7"/>
    <w:rsid w:val="00741A87"/>
    <w:rsid w:val="007431FF"/>
    <w:rsid w:val="00744F41"/>
    <w:rsid w:val="00745534"/>
    <w:rsid w:val="00745AA1"/>
    <w:rsid w:val="00745EC4"/>
    <w:rsid w:val="00746C2E"/>
    <w:rsid w:val="00747975"/>
    <w:rsid w:val="00750FF1"/>
    <w:rsid w:val="00751576"/>
    <w:rsid w:val="00751FF1"/>
    <w:rsid w:val="007542D1"/>
    <w:rsid w:val="0075496C"/>
    <w:rsid w:val="00756526"/>
    <w:rsid w:val="00756659"/>
    <w:rsid w:val="0075792A"/>
    <w:rsid w:val="00757DED"/>
    <w:rsid w:val="00757FAB"/>
    <w:rsid w:val="00760CE6"/>
    <w:rsid w:val="00762229"/>
    <w:rsid w:val="00764596"/>
    <w:rsid w:val="00764BD8"/>
    <w:rsid w:val="0076569C"/>
    <w:rsid w:val="00765B89"/>
    <w:rsid w:val="007668C5"/>
    <w:rsid w:val="00766A1D"/>
    <w:rsid w:val="00766EEC"/>
    <w:rsid w:val="0076754B"/>
    <w:rsid w:val="00767B3C"/>
    <w:rsid w:val="0077105D"/>
    <w:rsid w:val="007723FE"/>
    <w:rsid w:val="00773104"/>
    <w:rsid w:val="00773B70"/>
    <w:rsid w:val="00773F5D"/>
    <w:rsid w:val="0077481A"/>
    <w:rsid w:val="007758DF"/>
    <w:rsid w:val="007764AF"/>
    <w:rsid w:val="007801DE"/>
    <w:rsid w:val="007835C6"/>
    <w:rsid w:val="0078368B"/>
    <w:rsid w:val="00784FAD"/>
    <w:rsid w:val="007859B1"/>
    <w:rsid w:val="00786256"/>
    <w:rsid w:val="00787D8D"/>
    <w:rsid w:val="00787E04"/>
    <w:rsid w:val="00793295"/>
    <w:rsid w:val="007932B5"/>
    <w:rsid w:val="007932CB"/>
    <w:rsid w:val="00794D33"/>
    <w:rsid w:val="007961AE"/>
    <w:rsid w:val="00796288"/>
    <w:rsid w:val="00797D8B"/>
    <w:rsid w:val="007A0E4A"/>
    <w:rsid w:val="007A1A6B"/>
    <w:rsid w:val="007A26D7"/>
    <w:rsid w:val="007A40DC"/>
    <w:rsid w:val="007A4D4A"/>
    <w:rsid w:val="007A69DE"/>
    <w:rsid w:val="007A76F5"/>
    <w:rsid w:val="007B0F5B"/>
    <w:rsid w:val="007B1425"/>
    <w:rsid w:val="007B20A7"/>
    <w:rsid w:val="007B21D6"/>
    <w:rsid w:val="007B3764"/>
    <w:rsid w:val="007B4F73"/>
    <w:rsid w:val="007B526B"/>
    <w:rsid w:val="007B5589"/>
    <w:rsid w:val="007B568A"/>
    <w:rsid w:val="007B5917"/>
    <w:rsid w:val="007B5B8A"/>
    <w:rsid w:val="007B677F"/>
    <w:rsid w:val="007C070D"/>
    <w:rsid w:val="007C3E3C"/>
    <w:rsid w:val="007C4700"/>
    <w:rsid w:val="007C4883"/>
    <w:rsid w:val="007C49F6"/>
    <w:rsid w:val="007C5216"/>
    <w:rsid w:val="007C64E6"/>
    <w:rsid w:val="007C6C07"/>
    <w:rsid w:val="007C78EF"/>
    <w:rsid w:val="007D0315"/>
    <w:rsid w:val="007D1452"/>
    <w:rsid w:val="007D286F"/>
    <w:rsid w:val="007D390B"/>
    <w:rsid w:val="007D3AF2"/>
    <w:rsid w:val="007D4054"/>
    <w:rsid w:val="007D4629"/>
    <w:rsid w:val="007D4A2D"/>
    <w:rsid w:val="007D4EFC"/>
    <w:rsid w:val="007D5189"/>
    <w:rsid w:val="007D5BCD"/>
    <w:rsid w:val="007D6156"/>
    <w:rsid w:val="007D666A"/>
    <w:rsid w:val="007D7255"/>
    <w:rsid w:val="007D7B3B"/>
    <w:rsid w:val="007E0576"/>
    <w:rsid w:val="007E06EF"/>
    <w:rsid w:val="007E1622"/>
    <w:rsid w:val="007E1B78"/>
    <w:rsid w:val="007E1C30"/>
    <w:rsid w:val="007E232B"/>
    <w:rsid w:val="007E363A"/>
    <w:rsid w:val="007E3F5B"/>
    <w:rsid w:val="007E5361"/>
    <w:rsid w:val="007E563E"/>
    <w:rsid w:val="007E5793"/>
    <w:rsid w:val="007E5F4F"/>
    <w:rsid w:val="007E5FBE"/>
    <w:rsid w:val="007E6764"/>
    <w:rsid w:val="007E7FDF"/>
    <w:rsid w:val="007F1F25"/>
    <w:rsid w:val="007F2902"/>
    <w:rsid w:val="007F2EAD"/>
    <w:rsid w:val="007F3544"/>
    <w:rsid w:val="007F4214"/>
    <w:rsid w:val="007F5314"/>
    <w:rsid w:val="007F5FE4"/>
    <w:rsid w:val="0080101E"/>
    <w:rsid w:val="00801CE6"/>
    <w:rsid w:val="00802987"/>
    <w:rsid w:val="00802E58"/>
    <w:rsid w:val="00803E91"/>
    <w:rsid w:val="008043A1"/>
    <w:rsid w:val="0080523E"/>
    <w:rsid w:val="008067DC"/>
    <w:rsid w:val="0080689B"/>
    <w:rsid w:val="00807752"/>
    <w:rsid w:val="008119B1"/>
    <w:rsid w:val="00811F8F"/>
    <w:rsid w:val="0081607E"/>
    <w:rsid w:val="008171D6"/>
    <w:rsid w:val="008174C0"/>
    <w:rsid w:val="008176C9"/>
    <w:rsid w:val="00820072"/>
    <w:rsid w:val="00820403"/>
    <w:rsid w:val="008215B1"/>
    <w:rsid w:val="0082167C"/>
    <w:rsid w:val="008219F5"/>
    <w:rsid w:val="0082229B"/>
    <w:rsid w:val="008237C3"/>
    <w:rsid w:val="00823B47"/>
    <w:rsid w:val="00823C56"/>
    <w:rsid w:val="0082439C"/>
    <w:rsid w:val="00826131"/>
    <w:rsid w:val="00832BEC"/>
    <w:rsid w:val="00834397"/>
    <w:rsid w:val="00835171"/>
    <w:rsid w:val="00835917"/>
    <w:rsid w:val="00836AB8"/>
    <w:rsid w:val="008370BE"/>
    <w:rsid w:val="008372CB"/>
    <w:rsid w:val="00837AF9"/>
    <w:rsid w:val="00843C5F"/>
    <w:rsid w:val="00844517"/>
    <w:rsid w:val="00846441"/>
    <w:rsid w:val="00846DC6"/>
    <w:rsid w:val="00850F70"/>
    <w:rsid w:val="0085361B"/>
    <w:rsid w:val="008541AA"/>
    <w:rsid w:val="008541AC"/>
    <w:rsid w:val="00855B87"/>
    <w:rsid w:val="00856269"/>
    <w:rsid w:val="008574F3"/>
    <w:rsid w:val="00857FFA"/>
    <w:rsid w:val="00860794"/>
    <w:rsid w:val="008609EF"/>
    <w:rsid w:val="00860D05"/>
    <w:rsid w:val="00860FCC"/>
    <w:rsid w:val="00861369"/>
    <w:rsid w:val="00861AE9"/>
    <w:rsid w:val="008620E8"/>
    <w:rsid w:val="008625C4"/>
    <w:rsid w:val="00862F00"/>
    <w:rsid w:val="00864B56"/>
    <w:rsid w:val="00865E35"/>
    <w:rsid w:val="00870848"/>
    <w:rsid w:val="00871DAB"/>
    <w:rsid w:val="00872429"/>
    <w:rsid w:val="00872F26"/>
    <w:rsid w:val="0087345E"/>
    <w:rsid w:val="008735D4"/>
    <w:rsid w:val="00874945"/>
    <w:rsid w:val="00874C91"/>
    <w:rsid w:val="00874FFF"/>
    <w:rsid w:val="00875EF9"/>
    <w:rsid w:val="00881D56"/>
    <w:rsid w:val="00882592"/>
    <w:rsid w:val="00882AFE"/>
    <w:rsid w:val="008840B4"/>
    <w:rsid w:val="00885A8A"/>
    <w:rsid w:val="00885BD8"/>
    <w:rsid w:val="00886DA8"/>
    <w:rsid w:val="00890358"/>
    <w:rsid w:val="0089340B"/>
    <w:rsid w:val="008937E4"/>
    <w:rsid w:val="00893F49"/>
    <w:rsid w:val="0089446E"/>
    <w:rsid w:val="0089461F"/>
    <w:rsid w:val="0089561F"/>
    <w:rsid w:val="00896954"/>
    <w:rsid w:val="008973C6"/>
    <w:rsid w:val="00897759"/>
    <w:rsid w:val="00897BE8"/>
    <w:rsid w:val="008A0B2F"/>
    <w:rsid w:val="008A1521"/>
    <w:rsid w:val="008A1E84"/>
    <w:rsid w:val="008A1F32"/>
    <w:rsid w:val="008A2FAC"/>
    <w:rsid w:val="008A346D"/>
    <w:rsid w:val="008A5562"/>
    <w:rsid w:val="008A5B91"/>
    <w:rsid w:val="008B024F"/>
    <w:rsid w:val="008B0B6C"/>
    <w:rsid w:val="008B342D"/>
    <w:rsid w:val="008B37E8"/>
    <w:rsid w:val="008B3E99"/>
    <w:rsid w:val="008B417E"/>
    <w:rsid w:val="008B489A"/>
    <w:rsid w:val="008B66E2"/>
    <w:rsid w:val="008B785D"/>
    <w:rsid w:val="008B7979"/>
    <w:rsid w:val="008C1858"/>
    <w:rsid w:val="008C406E"/>
    <w:rsid w:val="008C446B"/>
    <w:rsid w:val="008C568C"/>
    <w:rsid w:val="008C64AF"/>
    <w:rsid w:val="008C7F26"/>
    <w:rsid w:val="008D0C06"/>
    <w:rsid w:val="008D1A2D"/>
    <w:rsid w:val="008D2752"/>
    <w:rsid w:val="008D2948"/>
    <w:rsid w:val="008D30EB"/>
    <w:rsid w:val="008D523D"/>
    <w:rsid w:val="008D5A4F"/>
    <w:rsid w:val="008D5FBA"/>
    <w:rsid w:val="008D6665"/>
    <w:rsid w:val="008E1A0F"/>
    <w:rsid w:val="008E2400"/>
    <w:rsid w:val="008E303B"/>
    <w:rsid w:val="008E37D2"/>
    <w:rsid w:val="008E3E53"/>
    <w:rsid w:val="008E57EB"/>
    <w:rsid w:val="008E6419"/>
    <w:rsid w:val="008E7CBF"/>
    <w:rsid w:val="008F03CC"/>
    <w:rsid w:val="008F0731"/>
    <w:rsid w:val="008F0C6D"/>
    <w:rsid w:val="008F0F4B"/>
    <w:rsid w:val="008F559F"/>
    <w:rsid w:val="008F5E52"/>
    <w:rsid w:val="008F6355"/>
    <w:rsid w:val="008F63A2"/>
    <w:rsid w:val="008F7380"/>
    <w:rsid w:val="008F73D6"/>
    <w:rsid w:val="008F7FF8"/>
    <w:rsid w:val="0090017D"/>
    <w:rsid w:val="009001D6"/>
    <w:rsid w:val="009006E5"/>
    <w:rsid w:val="00902216"/>
    <w:rsid w:val="00902F4A"/>
    <w:rsid w:val="00902FC6"/>
    <w:rsid w:val="0090649E"/>
    <w:rsid w:val="0090682F"/>
    <w:rsid w:val="00907F1F"/>
    <w:rsid w:val="00910D9B"/>
    <w:rsid w:val="0091264B"/>
    <w:rsid w:val="00913B79"/>
    <w:rsid w:val="00914193"/>
    <w:rsid w:val="00915967"/>
    <w:rsid w:val="00915F58"/>
    <w:rsid w:val="009167FC"/>
    <w:rsid w:val="00916E24"/>
    <w:rsid w:val="0092285E"/>
    <w:rsid w:val="00923745"/>
    <w:rsid w:val="009248A0"/>
    <w:rsid w:val="00925B0D"/>
    <w:rsid w:val="00930EC8"/>
    <w:rsid w:val="009314F6"/>
    <w:rsid w:val="0093264E"/>
    <w:rsid w:val="00932ECD"/>
    <w:rsid w:val="00932F76"/>
    <w:rsid w:val="00933BA5"/>
    <w:rsid w:val="009345A4"/>
    <w:rsid w:val="0093470C"/>
    <w:rsid w:val="00934C84"/>
    <w:rsid w:val="00935A87"/>
    <w:rsid w:val="009367E8"/>
    <w:rsid w:val="00936A38"/>
    <w:rsid w:val="00937282"/>
    <w:rsid w:val="0093770F"/>
    <w:rsid w:val="00937A67"/>
    <w:rsid w:val="00937C6C"/>
    <w:rsid w:val="00937E6D"/>
    <w:rsid w:val="00940E85"/>
    <w:rsid w:val="009420C6"/>
    <w:rsid w:val="00943366"/>
    <w:rsid w:val="009433BB"/>
    <w:rsid w:val="009445BD"/>
    <w:rsid w:val="009448FC"/>
    <w:rsid w:val="00945A4B"/>
    <w:rsid w:val="009465EB"/>
    <w:rsid w:val="00946CAB"/>
    <w:rsid w:val="00946F61"/>
    <w:rsid w:val="0095084B"/>
    <w:rsid w:val="0095194D"/>
    <w:rsid w:val="009528F2"/>
    <w:rsid w:val="0095303E"/>
    <w:rsid w:val="00953F70"/>
    <w:rsid w:val="00954A06"/>
    <w:rsid w:val="00954E81"/>
    <w:rsid w:val="00954EC5"/>
    <w:rsid w:val="00955DB3"/>
    <w:rsid w:val="009566E5"/>
    <w:rsid w:val="0095740D"/>
    <w:rsid w:val="00957921"/>
    <w:rsid w:val="009636DB"/>
    <w:rsid w:val="00964CFE"/>
    <w:rsid w:val="009668F4"/>
    <w:rsid w:val="00967EEE"/>
    <w:rsid w:val="009703A7"/>
    <w:rsid w:val="00970D5A"/>
    <w:rsid w:val="00972758"/>
    <w:rsid w:val="00973109"/>
    <w:rsid w:val="00974713"/>
    <w:rsid w:val="00975761"/>
    <w:rsid w:val="00975AF9"/>
    <w:rsid w:val="00976077"/>
    <w:rsid w:val="00976A95"/>
    <w:rsid w:val="00976D6C"/>
    <w:rsid w:val="00976DD4"/>
    <w:rsid w:val="009815DD"/>
    <w:rsid w:val="00981705"/>
    <w:rsid w:val="00981A5C"/>
    <w:rsid w:val="00985FE9"/>
    <w:rsid w:val="00986EC6"/>
    <w:rsid w:val="00986FF3"/>
    <w:rsid w:val="00990618"/>
    <w:rsid w:val="00991753"/>
    <w:rsid w:val="00991E66"/>
    <w:rsid w:val="00993E48"/>
    <w:rsid w:val="0099409A"/>
    <w:rsid w:val="00994397"/>
    <w:rsid w:val="00996211"/>
    <w:rsid w:val="0099633F"/>
    <w:rsid w:val="009A22D5"/>
    <w:rsid w:val="009A2BBE"/>
    <w:rsid w:val="009A3C3B"/>
    <w:rsid w:val="009A4C75"/>
    <w:rsid w:val="009A4F81"/>
    <w:rsid w:val="009A5462"/>
    <w:rsid w:val="009A5CC6"/>
    <w:rsid w:val="009A6774"/>
    <w:rsid w:val="009A698A"/>
    <w:rsid w:val="009A6D03"/>
    <w:rsid w:val="009A700F"/>
    <w:rsid w:val="009A710B"/>
    <w:rsid w:val="009A7364"/>
    <w:rsid w:val="009B1E61"/>
    <w:rsid w:val="009B2CF2"/>
    <w:rsid w:val="009B536F"/>
    <w:rsid w:val="009B5D06"/>
    <w:rsid w:val="009B601B"/>
    <w:rsid w:val="009B6CAF"/>
    <w:rsid w:val="009B7C78"/>
    <w:rsid w:val="009C06CE"/>
    <w:rsid w:val="009C0E7E"/>
    <w:rsid w:val="009C0F66"/>
    <w:rsid w:val="009C115B"/>
    <w:rsid w:val="009C14E8"/>
    <w:rsid w:val="009C163E"/>
    <w:rsid w:val="009C1EFA"/>
    <w:rsid w:val="009C39A8"/>
    <w:rsid w:val="009C3D2B"/>
    <w:rsid w:val="009C6C0E"/>
    <w:rsid w:val="009C7B16"/>
    <w:rsid w:val="009D039F"/>
    <w:rsid w:val="009D1692"/>
    <w:rsid w:val="009D2517"/>
    <w:rsid w:val="009D2C5A"/>
    <w:rsid w:val="009D2DB2"/>
    <w:rsid w:val="009D39E5"/>
    <w:rsid w:val="009D485F"/>
    <w:rsid w:val="009D5C63"/>
    <w:rsid w:val="009D628D"/>
    <w:rsid w:val="009D636B"/>
    <w:rsid w:val="009D6CFE"/>
    <w:rsid w:val="009E1304"/>
    <w:rsid w:val="009E2B36"/>
    <w:rsid w:val="009E2C34"/>
    <w:rsid w:val="009E2F05"/>
    <w:rsid w:val="009E41CA"/>
    <w:rsid w:val="009E4C3A"/>
    <w:rsid w:val="009E63FC"/>
    <w:rsid w:val="009E66B0"/>
    <w:rsid w:val="009E6BFB"/>
    <w:rsid w:val="009F148B"/>
    <w:rsid w:val="009F1B12"/>
    <w:rsid w:val="009F2ADD"/>
    <w:rsid w:val="009F39B0"/>
    <w:rsid w:val="009F4485"/>
    <w:rsid w:val="009F5DD2"/>
    <w:rsid w:val="009F71E0"/>
    <w:rsid w:val="009F7589"/>
    <w:rsid w:val="00A002F4"/>
    <w:rsid w:val="00A01368"/>
    <w:rsid w:val="00A03940"/>
    <w:rsid w:val="00A03E20"/>
    <w:rsid w:val="00A04E85"/>
    <w:rsid w:val="00A05452"/>
    <w:rsid w:val="00A05D47"/>
    <w:rsid w:val="00A05F8C"/>
    <w:rsid w:val="00A06787"/>
    <w:rsid w:val="00A06FC8"/>
    <w:rsid w:val="00A076DF"/>
    <w:rsid w:val="00A07EBB"/>
    <w:rsid w:val="00A10902"/>
    <w:rsid w:val="00A10A8E"/>
    <w:rsid w:val="00A10AC5"/>
    <w:rsid w:val="00A10BB8"/>
    <w:rsid w:val="00A112B4"/>
    <w:rsid w:val="00A11A58"/>
    <w:rsid w:val="00A136EC"/>
    <w:rsid w:val="00A13AF5"/>
    <w:rsid w:val="00A13FBB"/>
    <w:rsid w:val="00A14BDE"/>
    <w:rsid w:val="00A16DE5"/>
    <w:rsid w:val="00A17D0E"/>
    <w:rsid w:val="00A20AE1"/>
    <w:rsid w:val="00A2134C"/>
    <w:rsid w:val="00A2358C"/>
    <w:rsid w:val="00A23C19"/>
    <w:rsid w:val="00A24069"/>
    <w:rsid w:val="00A250B3"/>
    <w:rsid w:val="00A279BA"/>
    <w:rsid w:val="00A307C2"/>
    <w:rsid w:val="00A30E01"/>
    <w:rsid w:val="00A314AA"/>
    <w:rsid w:val="00A334A6"/>
    <w:rsid w:val="00A34EC6"/>
    <w:rsid w:val="00A35AAC"/>
    <w:rsid w:val="00A35DE4"/>
    <w:rsid w:val="00A36830"/>
    <w:rsid w:val="00A43AC9"/>
    <w:rsid w:val="00A45F8C"/>
    <w:rsid w:val="00A46AC2"/>
    <w:rsid w:val="00A5127E"/>
    <w:rsid w:val="00A524E0"/>
    <w:rsid w:val="00A53842"/>
    <w:rsid w:val="00A542AF"/>
    <w:rsid w:val="00A5566B"/>
    <w:rsid w:val="00A55952"/>
    <w:rsid w:val="00A56686"/>
    <w:rsid w:val="00A579A1"/>
    <w:rsid w:val="00A62C4D"/>
    <w:rsid w:val="00A62F67"/>
    <w:rsid w:val="00A6368A"/>
    <w:rsid w:val="00A63ECE"/>
    <w:rsid w:val="00A642BF"/>
    <w:rsid w:val="00A64B34"/>
    <w:rsid w:val="00A65F99"/>
    <w:rsid w:val="00A667DB"/>
    <w:rsid w:val="00A6749F"/>
    <w:rsid w:val="00A704D9"/>
    <w:rsid w:val="00A7090D"/>
    <w:rsid w:val="00A70C51"/>
    <w:rsid w:val="00A70E38"/>
    <w:rsid w:val="00A72FDC"/>
    <w:rsid w:val="00A7508B"/>
    <w:rsid w:val="00A75455"/>
    <w:rsid w:val="00A7665F"/>
    <w:rsid w:val="00A779D4"/>
    <w:rsid w:val="00A80EE6"/>
    <w:rsid w:val="00A814DA"/>
    <w:rsid w:val="00A83D80"/>
    <w:rsid w:val="00A83FAB"/>
    <w:rsid w:val="00A853D1"/>
    <w:rsid w:val="00A86770"/>
    <w:rsid w:val="00A8689F"/>
    <w:rsid w:val="00A907E8"/>
    <w:rsid w:val="00A917AC"/>
    <w:rsid w:val="00A91F40"/>
    <w:rsid w:val="00A93806"/>
    <w:rsid w:val="00A93A10"/>
    <w:rsid w:val="00A93A3F"/>
    <w:rsid w:val="00A93CE1"/>
    <w:rsid w:val="00A93CE8"/>
    <w:rsid w:val="00A94927"/>
    <w:rsid w:val="00A9736A"/>
    <w:rsid w:val="00A97D7F"/>
    <w:rsid w:val="00AA110F"/>
    <w:rsid w:val="00AA12ED"/>
    <w:rsid w:val="00AA28E4"/>
    <w:rsid w:val="00AA2A0B"/>
    <w:rsid w:val="00AA36BE"/>
    <w:rsid w:val="00AA3759"/>
    <w:rsid w:val="00AA39A5"/>
    <w:rsid w:val="00AA3CC5"/>
    <w:rsid w:val="00AA4886"/>
    <w:rsid w:val="00AA503E"/>
    <w:rsid w:val="00AA50D9"/>
    <w:rsid w:val="00AA52D3"/>
    <w:rsid w:val="00AA55A2"/>
    <w:rsid w:val="00AA6FE7"/>
    <w:rsid w:val="00AB1056"/>
    <w:rsid w:val="00AB32A1"/>
    <w:rsid w:val="00AB4B3C"/>
    <w:rsid w:val="00AB512C"/>
    <w:rsid w:val="00AB61AC"/>
    <w:rsid w:val="00AB6233"/>
    <w:rsid w:val="00AB66B9"/>
    <w:rsid w:val="00AB6891"/>
    <w:rsid w:val="00AB6DDF"/>
    <w:rsid w:val="00AC0184"/>
    <w:rsid w:val="00AC1EA0"/>
    <w:rsid w:val="00AC1EBD"/>
    <w:rsid w:val="00AC1F8D"/>
    <w:rsid w:val="00AC218D"/>
    <w:rsid w:val="00AC2DCD"/>
    <w:rsid w:val="00AC32CD"/>
    <w:rsid w:val="00AC4707"/>
    <w:rsid w:val="00AC4CB8"/>
    <w:rsid w:val="00AC5369"/>
    <w:rsid w:val="00AC6EFA"/>
    <w:rsid w:val="00AC71A6"/>
    <w:rsid w:val="00AC7810"/>
    <w:rsid w:val="00AC7CDE"/>
    <w:rsid w:val="00AD0627"/>
    <w:rsid w:val="00AD0B9B"/>
    <w:rsid w:val="00AD0DD5"/>
    <w:rsid w:val="00AD14D1"/>
    <w:rsid w:val="00AD19DE"/>
    <w:rsid w:val="00AD26B7"/>
    <w:rsid w:val="00AD2884"/>
    <w:rsid w:val="00AD3BBA"/>
    <w:rsid w:val="00AD3D66"/>
    <w:rsid w:val="00AD3E8C"/>
    <w:rsid w:val="00AD3EEF"/>
    <w:rsid w:val="00AD3FDF"/>
    <w:rsid w:val="00AD4345"/>
    <w:rsid w:val="00AD4BBB"/>
    <w:rsid w:val="00AD544F"/>
    <w:rsid w:val="00AD5B7E"/>
    <w:rsid w:val="00AD5F39"/>
    <w:rsid w:val="00AD6E30"/>
    <w:rsid w:val="00AD7680"/>
    <w:rsid w:val="00AD7B56"/>
    <w:rsid w:val="00AE1C78"/>
    <w:rsid w:val="00AE2A7B"/>
    <w:rsid w:val="00AE2D50"/>
    <w:rsid w:val="00AE2EF7"/>
    <w:rsid w:val="00AE3126"/>
    <w:rsid w:val="00AE3251"/>
    <w:rsid w:val="00AE3668"/>
    <w:rsid w:val="00AE43B8"/>
    <w:rsid w:val="00AE4A14"/>
    <w:rsid w:val="00AE4DDD"/>
    <w:rsid w:val="00AE53E6"/>
    <w:rsid w:val="00AE6D5C"/>
    <w:rsid w:val="00AE7FA1"/>
    <w:rsid w:val="00AF06B6"/>
    <w:rsid w:val="00AF11C9"/>
    <w:rsid w:val="00AF2D92"/>
    <w:rsid w:val="00AF2F1C"/>
    <w:rsid w:val="00AF4794"/>
    <w:rsid w:val="00AF5BF5"/>
    <w:rsid w:val="00AF613E"/>
    <w:rsid w:val="00AF6D1F"/>
    <w:rsid w:val="00AF6EC3"/>
    <w:rsid w:val="00AF7E13"/>
    <w:rsid w:val="00B00739"/>
    <w:rsid w:val="00B01CB4"/>
    <w:rsid w:val="00B022A4"/>
    <w:rsid w:val="00B02A40"/>
    <w:rsid w:val="00B04882"/>
    <w:rsid w:val="00B0588C"/>
    <w:rsid w:val="00B05D79"/>
    <w:rsid w:val="00B06C25"/>
    <w:rsid w:val="00B11542"/>
    <w:rsid w:val="00B1593C"/>
    <w:rsid w:val="00B159B4"/>
    <w:rsid w:val="00B20656"/>
    <w:rsid w:val="00B21267"/>
    <w:rsid w:val="00B212D8"/>
    <w:rsid w:val="00B212FF"/>
    <w:rsid w:val="00B2136D"/>
    <w:rsid w:val="00B214B7"/>
    <w:rsid w:val="00B21516"/>
    <w:rsid w:val="00B216D6"/>
    <w:rsid w:val="00B217B7"/>
    <w:rsid w:val="00B24665"/>
    <w:rsid w:val="00B24B49"/>
    <w:rsid w:val="00B2797C"/>
    <w:rsid w:val="00B301A6"/>
    <w:rsid w:val="00B30D02"/>
    <w:rsid w:val="00B31146"/>
    <w:rsid w:val="00B3152B"/>
    <w:rsid w:val="00B3272D"/>
    <w:rsid w:val="00B33BC2"/>
    <w:rsid w:val="00B33DBF"/>
    <w:rsid w:val="00B35017"/>
    <w:rsid w:val="00B35E85"/>
    <w:rsid w:val="00B360C8"/>
    <w:rsid w:val="00B37694"/>
    <w:rsid w:val="00B4279E"/>
    <w:rsid w:val="00B429E0"/>
    <w:rsid w:val="00B43480"/>
    <w:rsid w:val="00B4398E"/>
    <w:rsid w:val="00B43A44"/>
    <w:rsid w:val="00B43D52"/>
    <w:rsid w:val="00B43FEF"/>
    <w:rsid w:val="00B44172"/>
    <w:rsid w:val="00B46554"/>
    <w:rsid w:val="00B47B45"/>
    <w:rsid w:val="00B502B5"/>
    <w:rsid w:val="00B50A7B"/>
    <w:rsid w:val="00B512A7"/>
    <w:rsid w:val="00B524A7"/>
    <w:rsid w:val="00B5258F"/>
    <w:rsid w:val="00B538A1"/>
    <w:rsid w:val="00B54B1D"/>
    <w:rsid w:val="00B552B7"/>
    <w:rsid w:val="00B564D9"/>
    <w:rsid w:val="00B57781"/>
    <w:rsid w:val="00B610FC"/>
    <w:rsid w:val="00B62B78"/>
    <w:rsid w:val="00B63D45"/>
    <w:rsid w:val="00B65732"/>
    <w:rsid w:val="00B659AB"/>
    <w:rsid w:val="00B677FB"/>
    <w:rsid w:val="00B7097E"/>
    <w:rsid w:val="00B70A83"/>
    <w:rsid w:val="00B71428"/>
    <w:rsid w:val="00B71F49"/>
    <w:rsid w:val="00B72E9E"/>
    <w:rsid w:val="00B736A6"/>
    <w:rsid w:val="00B73743"/>
    <w:rsid w:val="00B73A82"/>
    <w:rsid w:val="00B74159"/>
    <w:rsid w:val="00B754F7"/>
    <w:rsid w:val="00B75655"/>
    <w:rsid w:val="00B75F6E"/>
    <w:rsid w:val="00B76B6E"/>
    <w:rsid w:val="00B77729"/>
    <w:rsid w:val="00B80CC4"/>
    <w:rsid w:val="00B838FB"/>
    <w:rsid w:val="00B842CF"/>
    <w:rsid w:val="00B84774"/>
    <w:rsid w:val="00B85FB1"/>
    <w:rsid w:val="00B86197"/>
    <w:rsid w:val="00B8623D"/>
    <w:rsid w:val="00B862C8"/>
    <w:rsid w:val="00B873DF"/>
    <w:rsid w:val="00B87559"/>
    <w:rsid w:val="00B94471"/>
    <w:rsid w:val="00B96EA3"/>
    <w:rsid w:val="00B97523"/>
    <w:rsid w:val="00B97912"/>
    <w:rsid w:val="00BA0A1D"/>
    <w:rsid w:val="00BA0DD2"/>
    <w:rsid w:val="00BA3A2D"/>
    <w:rsid w:val="00BA3B55"/>
    <w:rsid w:val="00BA4586"/>
    <w:rsid w:val="00BA47FF"/>
    <w:rsid w:val="00BA5121"/>
    <w:rsid w:val="00BA56EF"/>
    <w:rsid w:val="00BA7521"/>
    <w:rsid w:val="00BB013C"/>
    <w:rsid w:val="00BB1CC7"/>
    <w:rsid w:val="00BB4374"/>
    <w:rsid w:val="00BB4744"/>
    <w:rsid w:val="00BB75CB"/>
    <w:rsid w:val="00BC0A81"/>
    <w:rsid w:val="00BC1281"/>
    <w:rsid w:val="00BC187B"/>
    <w:rsid w:val="00BC28E2"/>
    <w:rsid w:val="00BC342C"/>
    <w:rsid w:val="00BC379A"/>
    <w:rsid w:val="00BC5B8E"/>
    <w:rsid w:val="00BC71E4"/>
    <w:rsid w:val="00BC72C3"/>
    <w:rsid w:val="00BD1883"/>
    <w:rsid w:val="00BD1BA9"/>
    <w:rsid w:val="00BD3C3E"/>
    <w:rsid w:val="00BD44CE"/>
    <w:rsid w:val="00BD46F0"/>
    <w:rsid w:val="00BD4C38"/>
    <w:rsid w:val="00BD50ED"/>
    <w:rsid w:val="00BD53D5"/>
    <w:rsid w:val="00BD5AF0"/>
    <w:rsid w:val="00BD5EA4"/>
    <w:rsid w:val="00BD6E28"/>
    <w:rsid w:val="00BE0BD0"/>
    <w:rsid w:val="00BE1220"/>
    <w:rsid w:val="00BE190D"/>
    <w:rsid w:val="00BE1E60"/>
    <w:rsid w:val="00BE21DE"/>
    <w:rsid w:val="00BE4E9F"/>
    <w:rsid w:val="00BE5C25"/>
    <w:rsid w:val="00BE5FC9"/>
    <w:rsid w:val="00BE7DDC"/>
    <w:rsid w:val="00BF07FE"/>
    <w:rsid w:val="00BF13C9"/>
    <w:rsid w:val="00BF1CE4"/>
    <w:rsid w:val="00BF2826"/>
    <w:rsid w:val="00BF2A3D"/>
    <w:rsid w:val="00BF2B96"/>
    <w:rsid w:val="00BF3985"/>
    <w:rsid w:val="00BF4D32"/>
    <w:rsid w:val="00BF51A1"/>
    <w:rsid w:val="00BF619E"/>
    <w:rsid w:val="00BF7E52"/>
    <w:rsid w:val="00C00EF2"/>
    <w:rsid w:val="00C027C3"/>
    <w:rsid w:val="00C02D3C"/>
    <w:rsid w:val="00C03745"/>
    <w:rsid w:val="00C039AC"/>
    <w:rsid w:val="00C048F5"/>
    <w:rsid w:val="00C05D1C"/>
    <w:rsid w:val="00C06D69"/>
    <w:rsid w:val="00C076E3"/>
    <w:rsid w:val="00C07A13"/>
    <w:rsid w:val="00C137DD"/>
    <w:rsid w:val="00C146FD"/>
    <w:rsid w:val="00C15518"/>
    <w:rsid w:val="00C16A76"/>
    <w:rsid w:val="00C200E8"/>
    <w:rsid w:val="00C206BB"/>
    <w:rsid w:val="00C2071B"/>
    <w:rsid w:val="00C20803"/>
    <w:rsid w:val="00C216C0"/>
    <w:rsid w:val="00C22487"/>
    <w:rsid w:val="00C22990"/>
    <w:rsid w:val="00C22CEE"/>
    <w:rsid w:val="00C22E05"/>
    <w:rsid w:val="00C23E2E"/>
    <w:rsid w:val="00C2462D"/>
    <w:rsid w:val="00C24A99"/>
    <w:rsid w:val="00C2665F"/>
    <w:rsid w:val="00C2674D"/>
    <w:rsid w:val="00C26DA9"/>
    <w:rsid w:val="00C304F2"/>
    <w:rsid w:val="00C30E0D"/>
    <w:rsid w:val="00C31035"/>
    <w:rsid w:val="00C330F5"/>
    <w:rsid w:val="00C356CB"/>
    <w:rsid w:val="00C36FDC"/>
    <w:rsid w:val="00C40390"/>
    <w:rsid w:val="00C40EDD"/>
    <w:rsid w:val="00C417B1"/>
    <w:rsid w:val="00C42F92"/>
    <w:rsid w:val="00C43028"/>
    <w:rsid w:val="00C45B59"/>
    <w:rsid w:val="00C502CB"/>
    <w:rsid w:val="00C51999"/>
    <w:rsid w:val="00C5352E"/>
    <w:rsid w:val="00C53901"/>
    <w:rsid w:val="00C546A5"/>
    <w:rsid w:val="00C55278"/>
    <w:rsid w:val="00C553CB"/>
    <w:rsid w:val="00C5541C"/>
    <w:rsid w:val="00C55505"/>
    <w:rsid w:val="00C5694A"/>
    <w:rsid w:val="00C57661"/>
    <w:rsid w:val="00C57696"/>
    <w:rsid w:val="00C57B4D"/>
    <w:rsid w:val="00C57F49"/>
    <w:rsid w:val="00C57FE1"/>
    <w:rsid w:val="00C6046D"/>
    <w:rsid w:val="00C60F43"/>
    <w:rsid w:val="00C6473F"/>
    <w:rsid w:val="00C6588D"/>
    <w:rsid w:val="00C65E2C"/>
    <w:rsid w:val="00C66A09"/>
    <w:rsid w:val="00C66B81"/>
    <w:rsid w:val="00C674EC"/>
    <w:rsid w:val="00C70304"/>
    <w:rsid w:val="00C7035C"/>
    <w:rsid w:val="00C71281"/>
    <w:rsid w:val="00C722BA"/>
    <w:rsid w:val="00C72DE4"/>
    <w:rsid w:val="00C735CF"/>
    <w:rsid w:val="00C744BF"/>
    <w:rsid w:val="00C745AD"/>
    <w:rsid w:val="00C74C2E"/>
    <w:rsid w:val="00C759CB"/>
    <w:rsid w:val="00C7744C"/>
    <w:rsid w:val="00C77B34"/>
    <w:rsid w:val="00C802CA"/>
    <w:rsid w:val="00C808EE"/>
    <w:rsid w:val="00C80F54"/>
    <w:rsid w:val="00C8208F"/>
    <w:rsid w:val="00C826D1"/>
    <w:rsid w:val="00C82A8A"/>
    <w:rsid w:val="00C82D3A"/>
    <w:rsid w:val="00C8328A"/>
    <w:rsid w:val="00C8452B"/>
    <w:rsid w:val="00C85442"/>
    <w:rsid w:val="00C87477"/>
    <w:rsid w:val="00C90FC0"/>
    <w:rsid w:val="00C91711"/>
    <w:rsid w:val="00C9455F"/>
    <w:rsid w:val="00C95226"/>
    <w:rsid w:val="00C96892"/>
    <w:rsid w:val="00C9763C"/>
    <w:rsid w:val="00CA0B3A"/>
    <w:rsid w:val="00CA1F06"/>
    <w:rsid w:val="00CA252D"/>
    <w:rsid w:val="00CA2555"/>
    <w:rsid w:val="00CA25C2"/>
    <w:rsid w:val="00CA280B"/>
    <w:rsid w:val="00CA2AC5"/>
    <w:rsid w:val="00CA30FE"/>
    <w:rsid w:val="00CA3404"/>
    <w:rsid w:val="00CA4699"/>
    <w:rsid w:val="00CA4C1E"/>
    <w:rsid w:val="00CA5404"/>
    <w:rsid w:val="00CA690B"/>
    <w:rsid w:val="00CA7E3B"/>
    <w:rsid w:val="00CB17C2"/>
    <w:rsid w:val="00CB1ACF"/>
    <w:rsid w:val="00CB2102"/>
    <w:rsid w:val="00CB26A5"/>
    <w:rsid w:val="00CB2C8B"/>
    <w:rsid w:val="00CB46CF"/>
    <w:rsid w:val="00CB509B"/>
    <w:rsid w:val="00CB7016"/>
    <w:rsid w:val="00CC07A4"/>
    <w:rsid w:val="00CC0BA3"/>
    <w:rsid w:val="00CC3623"/>
    <w:rsid w:val="00CC4627"/>
    <w:rsid w:val="00CC56F3"/>
    <w:rsid w:val="00CC5E74"/>
    <w:rsid w:val="00CC61C3"/>
    <w:rsid w:val="00CC6BB2"/>
    <w:rsid w:val="00CC7F02"/>
    <w:rsid w:val="00CD019E"/>
    <w:rsid w:val="00CD06D7"/>
    <w:rsid w:val="00CD0B59"/>
    <w:rsid w:val="00CD182A"/>
    <w:rsid w:val="00CD2AD6"/>
    <w:rsid w:val="00CD3461"/>
    <w:rsid w:val="00CD369B"/>
    <w:rsid w:val="00CD36A0"/>
    <w:rsid w:val="00CD3A95"/>
    <w:rsid w:val="00CE01D2"/>
    <w:rsid w:val="00CE09CE"/>
    <w:rsid w:val="00CE31BB"/>
    <w:rsid w:val="00CE72E4"/>
    <w:rsid w:val="00CE77BB"/>
    <w:rsid w:val="00CE78D9"/>
    <w:rsid w:val="00CF0DC7"/>
    <w:rsid w:val="00CF0EB0"/>
    <w:rsid w:val="00CF1430"/>
    <w:rsid w:val="00CF2A77"/>
    <w:rsid w:val="00CF3695"/>
    <w:rsid w:val="00CF5C5B"/>
    <w:rsid w:val="00D00F48"/>
    <w:rsid w:val="00D01A98"/>
    <w:rsid w:val="00D0251F"/>
    <w:rsid w:val="00D034C4"/>
    <w:rsid w:val="00D0461C"/>
    <w:rsid w:val="00D0517E"/>
    <w:rsid w:val="00D05723"/>
    <w:rsid w:val="00D05961"/>
    <w:rsid w:val="00D06079"/>
    <w:rsid w:val="00D07F9D"/>
    <w:rsid w:val="00D10FB3"/>
    <w:rsid w:val="00D21B9E"/>
    <w:rsid w:val="00D220A2"/>
    <w:rsid w:val="00D24061"/>
    <w:rsid w:val="00D25154"/>
    <w:rsid w:val="00D25B68"/>
    <w:rsid w:val="00D25C34"/>
    <w:rsid w:val="00D26386"/>
    <w:rsid w:val="00D2691B"/>
    <w:rsid w:val="00D27A4F"/>
    <w:rsid w:val="00D27F51"/>
    <w:rsid w:val="00D300FF"/>
    <w:rsid w:val="00D304D1"/>
    <w:rsid w:val="00D30B33"/>
    <w:rsid w:val="00D30E19"/>
    <w:rsid w:val="00D3182B"/>
    <w:rsid w:val="00D3209B"/>
    <w:rsid w:val="00D327CB"/>
    <w:rsid w:val="00D32BBC"/>
    <w:rsid w:val="00D340D9"/>
    <w:rsid w:val="00D34CCB"/>
    <w:rsid w:val="00D35725"/>
    <w:rsid w:val="00D37041"/>
    <w:rsid w:val="00D37D2F"/>
    <w:rsid w:val="00D414FC"/>
    <w:rsid w:val="00D420CE"/>
    <w:rsid w:val="00D44099"/>
    <w:rsid w:val="00D44200"/>
    <w:rsid w:val="00D454AC"/>
    <w:rsid w:val="00D45E85"/>
    <w:rsid w:val="00D46027"/>
    <w:rsid w:val="00D4606D"/>
    <w:rsid w:val="00D502A3"/>
    <w:rsid w:val="00D508CB"/>
    <w:rsid w:val="00D51022"/>
    <w:rsid w:val="00D51664"/>
    <w:rsid w:val="00D51726"/>
    <w:rsid w:val="00D52AAD"/>
    <w:rsid w:val="00D53CC4"/>
    <w:rsid w:val="00D541EF"/>
    <w:rsid w:val="00D547C8"/>
    <w:rsid w:val="00D55FBB"/>
    <w:rsid w:val="00D560B1"/>
    <w:rsid w:val="00D571B7"/>
    <w:rsid w:val="00D572A4"/>
    <w:rsid w:val="00D57C70"/>
    <w:rsid w:val="00D6071F"/>
    <w:rsid w:val="00D60DAD"/>
    <w:rsid w:val="00D611DA"/>
    <w:rsid w:val="00D62770"/>
    <w:rsid w:val="00D62C0F"/>
    <w:rsid w:val="00D64907"/>
    <w:rsid w:val="00D64D2B"/>
    <w:rsid w:val="00D719CA"/>
    <w:rsid w:val="00D71B79"/>
    <w:rsid w:val="00D727A9"/>
    <w:rsid w:val="00D72A8F"/>
    <w:rsid w:val="00D7351E"/>
    <w:rsid w:val="00D749DE"/>
    <w:rsid w:val="00D74C1D"/>
    <w:rsid w:val="00D75EAD"/>
    <w:rsid w:val="00D7618E"/>
    <w:rsid w:val="00D7623E"/>
    <w:rsid w:val="00D76553"/>
    <w:rsid w:val="00D76A72"/>
    <w:rsid w:val="00D76C23"/>
    <w:rsid w:val="00D7765C"/>
    <w:rsid w:val="00D7785E"/>
    <w:rsid w:val="00D8048F"/>
    <w:rsid w:val="00D80E9E"/>
    <w:rsid w:val="00D80F8D"/>
    <w:rsid w:val="00D82E0C"/>
    <w:rsid w:val="00D85468"/>
    <w:rsid w:val="00D856A9"/>
    <w:rsid w:val="00D86325"/>
    <w:rsid w:val="00D8678F"/>
    <w:rsid w:val="00D8711E"/>
    <w:rsid w:val="00D872AC"/>
    <w:rsid w:val="00D90C2E"/>
    <w:rsid w:val="00D90F2E"/>
    <w:rsid w:val="00D91F63"/>
    <w:rsid w:val="00D933CB"/>
    <w:rsid w:val="00D97CD6"/>
    <w:rsid w:val="00DA0D4C"/>
    <w:rsid w:val="00DA268A"/>
    <w:rsid w:val="00DA295B"/>
    <w:rsid w:val="00DA31FD"/>
    <w:rsid w:val="00DA4736"/>
    <w:rsid w:val="00DA4F68"/>
    <w:rsid w:val="00DA54D0"/>
    <w:rsid w:val="00DA5781"/>
    <w:rsid w:val="00DA6F00"/>
    <w:rsid w:val="00DA6FC1"/>
    <w:rsid w:val="00DA72FD"/>
    <w:rsid w:val="00DA7F3C"/>
    <w:rsid w:val="00DB01FC"/>
    <w:rsid w:val="00DB1664"/>
    <w:rsid w:val="00DB3755"/>
    <w:rsid w:val="00DB3798"/>
    <w:rsid w:val="00DB5051"/>
    <w:rsid w:val="00DB6974"/>
    <w:rsid w:val="00DB6A6F"/>
    <w:rsid w:val="00DB7332"/>
    <w:rsid w:val="00DB7B7F"/>
    <w:rsid w:val="00DB7C0D"/>
    <w:rsid w:val="00DC036C"/>
    <w:rsid w:val="00DC08F8"/>
    <w:rsid w:val="00DC0946"/>
    <w:rsid w:val="00DC1638"/>
    <w:rsid w:val="00DC1EEB"/>
    <w:rsid w:val="00DC3A29"/>
    <w:rsid w:val="00DC427E"/>
    <w:rsid w:val="00DC647A"/>
    <w:rsid w:val="00DD57A2"/>
    <w:rsid w:val="00DD5F23"/>
    <w:rsid w:val="00DD6CDA"/>
    <w:rsid w:val="00DD7970"/>
    <w:rsid w:val="00DE03B4"/>
    <w:rsid w:val="00DE25F7"/>
    <w:rsid w:val="00DE335B"/>
    <w:rsid w:val="00DE35FB"/>
    <w:rsid w:val="00DE409B"/>
    <w:rsid w:val="00DE4B26"/>
    <w:rsid w:val="00DE5DE9"/>
    <w:rsid w:val="00DE7295"/>
    <w:rsid w:val="00DE7FDC"/>
    <w:rsid w:val="00DF0665"/>
    <w:rsid w:val="00DF0C3E"/>
    <w:rsid w:val="00DF0EF6"/>
    <w:rsid w:val="00DF1601"/>
    <w:rsid w:val="00DF20DC"/>
    <w:rsid w:val="00DF2207"/>
    <w:rsid w:val="00DF3CC9"/>
    <w:rsid w:val="00DF3E98"/>
    <w:rsid w:val="00DF4BE0"/>
    <w:rsid w:val="00DF58D9"/>
    <w:rsid w:val="00DF5C02"/>
    <w:rsid w:val="00DF5D7C"/>
    <w:rsid w:val="00DF5E2D"/>
    <w:rsid w:val="00DF6DCB"/>
    <w:rsid w:val="00DF6E45"/>
    <w:rsid w:val="00DF72DE"/>
    <w:rsid w:val="00E00104"/>
    <w:rsid w:val="00E00250"/>
    <w:rsid w:val="00E0300F"/>
    <w:rsid w:val="00E05D97"/>
    <w:rsid w:val="00E060B3"/>
    <w:rsid w:val="00E0611A"/>
    <w:rsid w:val="00E07B3F"/>
    <w:rsid w:val="00E10536"/>
    <w:rsid w:val="00E10A07"/>
    <w:rsid w:val="00E10D14"/>
    <w:rsid w:val="00E11026"/>
    <w:rsid w:val="00E11561"/>
    <w:rsid w:val="00E13F85"/>
    <w:rsid w:val="00E1400D"/>
    <w:rsid w:val="00E14197"/>
    <w:rsid w:val="00E14441"/>
    <w:rsid w:val="00E14D10"/>
    <w:rsid w:val="00E151C4"/>
    <w:rsid w:val="00E15528"/>
    <w:rsid w:val="00E1577B"/>
    <w:rsid w:val="00E15853"/>
    <w:rsid w:val="00E15A22"/>
    <w:rsid w:val="00E15FF0"/>
    <w:rsid w:val="00E16475"/>
    <w:rsid w:val="00E16990"/>
    <w:rsid w:val="00E20308"/>
    <w:rsid w:val="00E20586"/>
    <w:rsid w:val="00E20790"/>
    <w:rsid w:val="00E21B34"/>
    <w:rsid w:val="00E22C49"/>
    <w:rsid w:val="00E2385A"/>
    <w:rsid w:val="00E24D8D"/>
    <w:rsid w:val="00E24FEB"/>
    <w:rsid w:val="00E24FF5"/>
    <w:rsid w:val="00E251CA"/>
    <w:rsid w:val="00E259D8"/>
    <w:rsid w:val="00E2602E"/>
    <w:rsid w:val="00E27434"/>
    <w:rsid w:val="00E318AC"/>
    <w:rsid w:val="00E327D4"/>
    <w:rsid w:val="00E338D9"/>
    <w:rsid w:val="00E33FA1"/>
    <w:rsid w:val="00E342FC"/>
    <w:rsid w:val="00E35554"/>
    <w:rsid w:val="00E364BF"/>
    <w:rsid w:val="00E40FD9"/>
    <w:rsid w:val="00E42ACB"/>
    <w:rsid w:val="00E44530"/>
    <w:rsid w:val="00E44AEC"/>
    <w:rsid w:val="00E44C81"/>
    <w:rsid w:val="00E45362"/>
    <w:rsid w:val="00E456F8"/>
    <w:rsid w:val="00E45CD2"/>
    <w:rsid w:val="00E45F9B"/>
    <w:rsid w:val="00E51DD9"/>
    <w:rsid w:val="00E5295D"/>
    <w:rsid w:val="00E53259"/>
    <w:rsid w:val="00E539D7"/>
    <w:rsid w:val="00E564BA"/>
    <w:rsid w:val="00E568DB"/>
    <w:rsid w:val="00E56F6A"/>
    <w:rsid w:val="00E572F1"/>
    <w:rsid w:val="00E57E1B"/>
    <w:rsid w:val="00E606AA"/>
    <w:rsid w:val="00E60C15"/>
    <w:rsid w:val="00E62139"/>
    <w:rsid w:val="00E62853"/>
    <w:rsid w:val="00E6337A"/>
    <w:rsid w:val="00E63FAC"/>
    <w:rsid w:val="00E64316"/>
    <w:rsid w:val="00E647BA"/>
    <w:rsid w:val="00E64D19"/>
    <w:rsid w:val="00E64F7C"/>
    <w:rsid w:val="00E6565F"/>
    <w:rsid w:val="00E659FD"/>
    <w:rsid w:val="00E65F61"/>
    <w:rsid w:val="00E65FC2"/>
    <w:rsid w:val="00E66100"/>
    <w:rsid w:val="00E66C1D"/>
    <w:rsid w:val="00E66EA6"/>
    <w:rsid w:val="00E66ECF"/>
    <w:rsid w:val="00E674F4"/>
    <w:rsid w:val="00E70529"/>
    <w:rsid w:val="00E706C9"/>
    <w:rsid w:val="00E70B91"/>
    <w:rsid w:val="00E70D13"/>
    <w:rsid w:val="00E71572"/>
    <w:rsid w:val="00E729D8"/>
    <w:rsid w:val="00E73D04"/>
    <w:rsid w:val="00E740C6"/>
    <w:rsid w:val="00E758D6"/>
    <w:rsid w:val="00E76271"/>
    <w:rsid w:val="00E76CF5"/>
    <w:rsid w:val="00E82F4E"/>
    <w:rsid w:val="00E83084"/>
    <w:rsid w:val="00E8377A"/>
    <w:rsid w:val="00E839B6"/>
    <w:rsid w:val="00E85531"/>
    <w:rsid w:val="00E8670A"/>
    <w:rsid w:val="00E86BBA"/>
    <w:rsid w:val="00E874FB"/>
    <w:rsid w:val="00E87B3F"/>
    <w:rsid w:val="00E87C0A"/>
    <w:rsid w:val="00E92796"/>
    <w:rsid w:val="00E92835"/>
    <w:rsid w:val="00E93510"/>
    <w:rsid w:val="00E9395B"/>
    <w:rsid w:val="00E93FE9"/>
    <w:rsid w:val="00E94755"/>
    <w:rsid w:val="00E9571E"/>
    <w:rsid w:val="00E95CF8"/>
    <w:rsid w:val="00E96F56"/>
    <w:rsid w:val="00E978C4"/>
    <w:rsid w:val="00EA03C9"/>
    <w:rsid w:val="00EA394A"/>
    <w:rsid w:val="00EA4DE8"/>
    <w:rsid w:val="00EA5122"/>
    <w:rsid w:val="00EA65E0"/>
    <w:rsid w:val="00EA78E7"/>
    <w:rsid w:val="00EB010E"/>
    <w:rsid w:val="00EB18C4"/>
    <w:rsid w:val="00EB2C24"/>
    <w:rsid w:val="00EB44D9"/>
    <w:rsid w:val="00EB5D5B"/>
    <w:rsid w:val="00EB6769"/>
    <w:rsid w:val="00EB6A6E"/>
    <w:rsid w:val="00EB6DBD"/>
    <w:rsid w:val="00EB7026"/>
    <w:rsid w:val="00EB7462"/>
    <w:rsid w:val="00EC1B03"/>
    <w:rsid w:val="00EC2549"/>
    <w:rsid w:val="00EC3000"/>
    <w:rsid w:val="00EC35C3"/>
    <w:rsid w:val="00EC3920"/>
    <w:rsid w:val="00EC3B6D"/>
    <w:rsid w:val="00EC4702"/>
    <w:rsid w:val="00EC5801"/>
    <w:rsid w:val="00EC5A8E"/>
    <w:rsid w:val="00EC5C69"/>
    <w:rsid w:val="00ED13CE"/>
    <w:rsid w:val="00ED213C"/>
    <w:rsid w:val="00ED22C7"/>
    <w:rsid w:val="00ED2C85"/>
    <w:rsid w:val="00ED4ACC"/>
    <w:rsid w:val="00ED56AC"/>
    <w:rsid w:val="00ED5CE6"/>
    <w:rsid w:val="00ED675A"/>
    <w:rsid w:val="00ED79D2"/>
    <w:rsid w:val="00ED7B1C"/>
    <w:rsid w:val="00EE0ACD"/>
    <w:rsid w:val="00EE1125"/>
    <w:rsid w:val="00EE13B5"/>
    <w:rsid w:val="00EE2047"/>
    <w:rsid w:val="00EE47C6"/>
    <w:rsid w:val="00EE5F89"/>
    <w:rsid w:val="00EE78BA"/>
    <w:rsid w:val="00EE79DA"/>
    <w:rsid w:val="00EF1237"/>
    <w:rsid w:val="00EF17E8"/>
    <w:rsid w:val="00EF19EB"/>
    <w:rsid w:val="00EF3474"/>
    <w:rsid w:val="00EF3F90"/>
    <w:rsid w:val="00EF5659"/>
    <w:rsid w:val="00EF62CC"/>
    <w:rsid w:val="00EF634E"/>
    <w:rsid w:val="00EF777A"/>
    <w:rsid w:val="00F00BBB"/>
    <w:rsid w:val="00F017B1"/>
    <w:rsid w:val="00F04412"/>
    <w:rsid w:val="00F0487B"/>
    <w:rsid w:val="00F05217"/>
    <w:rsid w:val="00F053E0"/>
    <w:rsid w:val="00F055DF"/>
    <w:rsid w:val="00F102D1"/>
    <w:rsid w:val="00F107B0"/>
    <w:rsid w:val="00F11330"/>
    <w:rsid w:val="00F114F7"/>
    <w:rsid w:val="00F12467"/>
    <w:rsid w:val="00F132FD"/>
    <w:rsid w:val="00F1351B"/>
    <w:rsid w:val="00F135DE"/>
    <w:rsid w:val="00F1375B"/>
    <w:rsid w:val="00F13B50"/>
    <w:rsid w:val="00F14887"/>
    <w:rsid w:val="00F160B4"/>
    <w:rsid w:val="00F16521"/>
    <w:rsid w:val="00F1699C"/>
    <w:rsid w:val="00F20A1B"/>
    <w:rsid w:val="00F21364"/>
    <w:rsid w:val="00F2216D"/>
    <w:rsid w:val="00F23496"/>
    <w:rsid w:val="00F235FC"/>
    <w:rsid w:val="00F2459F"/>
    <w:rsid w:val="00F255DC"/>
    <w:rsid w:val="00F25EAD"/>
    <w:rsid w:val="00F30A50"/>
    <w:rsid w:val="00F31070"/>
    <w:rsid w:val="00F33ACE"/>
    <w:rsid w:val="00F34B87"/>
    <w:rsid w:val="00F34CB1"/>
    <w:rsid w:val="00F356D3"/>
    <w:rsid w:val="00F370F2"/>
    <w:rsid w:val="00F40EDC"/>
    <w:rsid w:val="00F41665"/>
    <w:rsid w:val="00F420B0"/>
    <w:rsid w:val="00F422E6"/>
    <w:rsid w:val="00F47103"/>
    <w:rsid w:val="00F47692"/>
    <w:rsid w:val="00F50EE1"/>
    <w:rsid w:val="00F51B0A"/>
    <w:rsid w:val="00F529AC"/>
    <w:rsid w:val="00F53242"/>
    <w:rsid w:val="00F550E9"/>
    <w:rsid w:val="00F556EF"/>
    <w:rsid w:val="00F55A4D"/>
    <w:rsid w:val="00F5616F"/>
    <w:rsid w:val="00F600AC"/>
    <w:rsid w:val="00F6039E"/>
    <w:rsid w:val="00F6073C"/>
    <w:rsid w:val="00F61026"/>
    <w:rsid w:val="00F61508"/>
    <w:rsid w:val="00F6232B"/>
    <w:rsid w:val="00F62925"/>
    <w:rsid w:val="00F629E4"/>
    <w:rsid w:val="00F62F79"/>
    <w:rsid w:val="00F632C3"/>
    <w:rsid w:val="00F63801"/>
    <w:rsid w:val="00F649EA"/>
    <w:rsid w:val="00F66381"/>
    <w:rsid w:val="00F67C7C"/>
    <w:rsid w:val="00F67F0F"/>
    <w:rsid w:val="00F73CA5"/>
    <w:rsid w:val="00F73F4A"/>
    <w:rsid w:val="00F743F1"/>
    <w:rsid w:val="00F7746A"/>
    <w:rsid w:val="00F77AF8"/>
    <w:rsid w:val="00F82184"/>
    <w:rsid w:val="00F8229A"/>
    <w:rsid w:val="00F829B0"/>
    <w:rsid w:val="00F834DE"/>
    <w:rsid w:val="00F83999"/>
    <w:rsid w:val="00F85A62"/>
    <w:rsid w:val="00F85FBF"/>
    <w:rsid w:val="00F867E8"/>
    <w:rsid w:val="00F877F7"/>
    <w:rsid w:val="00F87EE0"/>
    <w:rsid w:val="00F90A2C"/>
    <w:rsid w:val="00F90B5A"/>
    <w:rsid w:val="00F912A7"/>
    <w:rsid w:val="00F9185E"/>
    <w:rsid w:val="00F92099"/>
    <w:rsid w:val="00F9366D"/>
    <w:rsid w:val="00F93B40"/>
    <w:rsid w:val="00F959E9"/>
    <w:rsid w:val="00F95F4D"/>
    <w:rsid w:val="00F9635E"/>
    <w:rsid w:val="00F97F43"/>
    <w:rsid w:val="00FA2A87"/>
    <w:rsid w:val="00FA671E"/>
    <w:rsid w:val="00FA7FBC"/>
    <w:rsid w:val="00FB0F21"/>
    <w:rsid w:val="00FB1F93"/>
    <w:rsid w:val="00FB2C25"/>
    <w:rsid w:val="00FB3999"/>
    <w:rsid w:val="00FB50EC"/>
    <w:rsid w:val="00FB5925"/>
    <w:rsid w:val="00FB5935"/>
    <w:rsid w:val="00FB5949"/>
    <w:rsid w:val="00FB6965"/>
    <w:rsid w:val="00FB7E9C"/>
    <w:rsid w:val="00FC06E7"/>
    <w:rsid w:val="00FC2FC8"/>
    <w:rsid w:val="00FC3064"/>
    <w:rsid w:val="00FC335B"/>
    <w:rsid w:val="00FC413B"/>
    <w:rsid w:val="00FC6EEF"/>
    <w:rsid w:val="00FD0F96"/>
    <w:rsid w:val="00FD4AF7"/>
    <w:rsid w:val="00FD4D4B"/>
    <w:rsid w:val="00FD53F1"/>
    <w:rsid w:val="00FD587E"/>
    <w:rsid w:val="00FD5AC5"/>
    <w:rsid w:val="00FD788F"/>
    <w:rsid w:val="00FE179B"/>
    <w:rsid w:val="00FE1F8F"/>
    <w:rsid w:val="00FE28A7"/>
    <w:rsid w:val="00FE3486"/>
    <w:rsid w:val="00FE44D3"/>
    <w:rsid w:val="00FE514F"/>
    <w:rsid w:val="00FE601D"/>
    <w:rsid w:val="00FE6CD2"/>
    <w:rsid w:val="00FE753C"/>
    <w:rsid w:val="00FE75FE"/>
    <w:rsid w:val="00FF01FA"/>
    <w:rsid w:val="00FF179E"/>
    <w:rsid w:val="00FF298E"/>
    <w:rsid w:val="00FF60BC"/>
    <w:rsid w:val="00FF6D2A"/>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98DFF5"/>
  <w15:docId w15:val="{A3226510-4602-794E-989A-C3E86424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104F"/>
    <w:rPr>
      <w:rFonts w:ascii="Times New Roman" w:eastAsia="Times New Roman" w:hAnsi="Times New Roman" w:cs="Times New Roman"/>
      <w:lang w:bidi="th-TH"/>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SBodyText">
    <w:name w:val="RS_Body Text"/>
    <w:basedOn w:val="Normal"/>
    <w:rsid w:val="007E232B"/>
    <w:rPr>
      <w:rFonts w:eastAsiaTheme="minorEastAsia"/>
      <w:lang w:eastAsia="en-US" w:bidi="ar-SA"/>
    </w:rPr>
  </w:style>
  <w:style w:type="paragraph" w:customStyle="1" w:styleId="EndNoteBibliographyTitle">
    <w:name w:val="EndNote Bibliography Title"/>
    <w:basedOn w:val="Normal"/>
    <w:link w:val="EndNoteBibliographyTitleChar"/>
    <w:rsid w:val="00657026"/>
    <w:pPr>
      <w:jc w:val="center"/>
    </w:pPr>
    <w:rPr>
      <w:rFonts w:eastAsiaTheme="minorEastAsia"/>
      <w:lang w:bidi="ar-SA"/>
    </w:rPr>
  </w:style>
  <w:style w:type="character" w:customStyle="1" w:styleId="EndNoteBibliographyTitleChar">
    <w:name w:val="EndNote Bibliography Title Char"/>
    <w:basedOn w:val="DefaultParagraphFont"/>
    <w:link w:val="EndNoteBibliographyTitle"/>
    <w:rsid w:val="00657026"/>
    <w:rPr>
      <w:rFonts w:ascii="Times New Roman" w:hAnsi="Times New Roman" w:cs="Times New Roman"/>
    </w:rPr>
  </w:style>
  <w:style w:type="paragraph" w:customStyle="1" w:styleId="EndNoteBibliography">
    <w:name w:val="EndNote Bibliography"/>
    <w:basedOn w:val="Normal"/>
    <w:link w:val="EndNoteBibliographyChar"/>
    <w:rsid w:val="00657026"/>
    <w:rPr>
      <w:rFonts w:eastAsiaTheme="minorEastAsia"/>
      <w:lang w:bidi="ar-SA"/>
    </w:rPr>
  </w:style>
  <w:style w:type="character" w:customStyle="1" w:styleId="EndNoteBibliographyChar">
    <w:name w:val="EndNote Bibliography Char"/>
    <w:basedOn w:val="DefaultParagraphFont"/>
    <w:link w:val="EndNoteBibliography"/>
    <w:rsid w:val="00657026"/>
    <w:rPr>
      <w:rFonts w:ascii="Times New Roman" w:hAnsi="Times New Roman" w:cs="Times New Roman"/>
    </w:rPr>
  </w:style>
  <w:style w:type="paragraph" w:styleId="Footer">
    <w:name w:val="footer"/>
    <w:basedOn w:val="Normal"/>
    <w:link w:val="FooterChar"/>
    <w:uiPriority w:val="99"/>
    <w:unhideWhenUsed/>
    <w:rsid w:val="00C216C0"/>
    <w:pPr>
      <w:tabs>
        <w:tab w:val="center" w:pos="4680"/>
        <w:tab w:val="right" w:pos="9360"/>
      </w:tabs>
    </w:pPr>
    <w:rPr>
      <w:rFonts w:asciiTheme="minorHAnsi" w:eastAsiaTheme="minorEastAsia" w:hAnsiTheme="minorHAnsi" w:cstheme="minorBidi"/>
      <w:lang w:bidi="ar-SA"/>
    </w:rPr>
  </w:style>
  <w:style w:type="character" w:customStyle="1" w:styleId="FooterChar">
    <w:name w:val="Footer Char"/>
    <w:basedOn w:val="DefaultParagraphFont"/>
    <w:link w:val="Footer"/>
    <w:uiPriority w:val="99"/>
    <w:rsid w:val="00C216C0"/>
  </w:style>
  <w:style w:type="character" w:styleId="PageNumber">
    <w:name w:val="page number"/>
    <w:basedOn w:val="DefaultParagraphFont"/>
    <w:uiPriority w:val="99"/>
    <w:semiHidden/>
    <w:unhideWhenUsed/>
    <w:rsid w:val="00C216C0"/>
  </w:style>
  <w:style w:type="paragraph" w:styleId="Header">
    <w:name w:val="header"/>
    <w:basedOn w:val="Normal"/>
    <w:link w:val="HeaderChar"/>
    <w:uiPriority w:val="99"/>
    <w:unhideWhenUsed/>
    <w:rsid w:val="00C216C0"/>
    <w:pPr>
      <w:tabs>
        <w:tab w:val="center" w:pos="4680"/>
        <w:tab w:val="right" w:pos="9360"/>
      </w:tabs>
    </w:pPr>
    <w:rPr>
      <w:rFonts w:asciiTheme="minorHAnsi" w:eastAsiaTheme="minorEastAsia" w:hAnsiTheme="minorHAnsi" w:cstheme="minorBidi"/>
      <w:lang w:bidi="ar-SA"/>
    </w:rPr>
  </w:style>
  <w:style w:type="character" w:customStyle="1" w:styleId="HeaderChar">
    <w:name w:val="Header Char"/>
    <w:basedOn w:val="DefaultParagraphFont"/>
    <w:link w:val="Header"/>
    <w:uiPriority w:val="99"/>
    <w:rsid w:val="00C216C0"/>
  </w:style>
  <w:style w:type="paragraph" w:styleId="BalloonText">
    <w:name w:val="Balloon Text"/>
    <w:basedOn w:val="Normal"/>
    <w:link w:val="BalloonTextChar"/>
    <w:uiPriority w:val="99"/>
    <w:semiHidden/>
    <w:unhideWhenUsed/>
    <w:rsid w:val="002453C5"/>
    <w:rPr>
      <w:rFonts w:cs="Angsana New"/>
      <w:sz w:val="18"/>
      <w:szCs w:val="22"/>
    </w:rPr>
  </w:style>
  <w:style w:type="character" w:customStyle="1" w:styleId="BalloonTextChar">
    <w:name w:val="Balloon Text Char"/>
    <w:basedOn w:val="DefaultParagraphFont"/>
    <w:link w:val="BalloonText"/>
    <w:uiPriority w:val="99"/>
    <w:semiHidden/>
    <w:rsid w:val="002453C5"/>
    <w:rPr>
      <w:rFonts w:ascii="Times New Roman" w:eastAsia="Times New Roman" w:hAnsi="Times New Roman" w:cs="Angsana New"/>
      <w:sz w:val="18"/>
      <w:szCs w:val="22"/>
      <w:lang w:bidi="th-TH"/>
    </w:rPr>
  </w:style>
  <w:style w:type="character" w:styleId="CommentReference">
    <w:name w:val="annotation reference"/>
    <w:basedOn w:val="DefaultParagraphFont"/>
    <w:uiPriority w:val="99"/>
    <w:semiHidden/>
    <w:unhideWhenUsed/>
    <w:rsid w:val="005343C8"/>
    <w:rPr>
      <w:sz w:val="16"/>
      <w:szCs w:val="16"/>
    </w:rPr>
  </w:style>
  <w:style w:type="paragraph" w:styleId="CommentText">
    <w:name w:val="annotation text"/>
    <w:basedOn w:val="Normal"/>
    <w:link w:val="CommentTextChar"/>
    <w:uiPriority w:val="99"/>
    <w:semiHidden/>
    <w:unhideWhenUsed/>
    <w:rsid w:val="005343C8"/>
    <w:rPr>
      <w:rFonts w:cs="Angsana New"/>
      <w:sz w:val="20"/>
      <w:szCs w:val="25"/>
    </w:rPr>
  </w:style>
  <w:style w:type="character" w:customStyle="1" w:styleId="CommentTextChar">
    <w:name w:val="Comment Text Char"/>
    <w:basedOn w:val="DefaultParagraphFont"/>
    <w:link w:val="CommentText"/>
    <w:uiPriority w:val="99"/>
    <w:semiHidden/>
    <w:rsid w:val="005343C8"/>
    <w:rPr>
      <w:rFonts w:ascii="Times New Roman" w:eastAsia="Times New Roman" w:hAnsi="Times New Roman" w:cs="Angsana New"/>
      <w:sz w:val="20"/>
      <w:szCs w:val="25"/>
      <w:lang w:bidi="th-TH"/>
    </w:rPr>
  </w:style>
  <w:style w:type="paragraph" w:styleId="CommentSubject">
    <w:name w:val="annotation subject"/>
    <w:basedOn w:val="CommentText"/>
    <w:next w:val="CommentText"/>
    <w:link w:val="CommentSubjectChar"/>
    <w:uiPriority w:val="99"/>
    <w:semiHidden/>
    <w:unhideWhenUsed/>
    <w:rsid w:val="005343C8"/>
    <w:rPr>
      <w:b/>
      <w:bCs/>
    </w:rPr>
  </w:style>
  <w:style w:type="character" w:customStyle="1" w:styleId="CommentSubjectChar">
    <w:name w:val="Comment Subject Char"/>
    <w:basedOn w:val="CommentTextChar"/>
    <w:link w:val="CommentSubject"/>
    <w:uiPriority w:val="99"/>
    <w:semiHidden/>
    <w:rsid w:val="005343C8"/>
    <w:rPr>
      <w:rFonts w:ascii="Times New Roman" w:eastAsia="Times New Roman" w:hAnsi="Times New Roman" w:cs="Angsana New"/>
      <w:b/>
      <w:bCs/>
      <w:sz w:val="20"/>
      <w:szCs w:val="25"/>
      <w:lang w:bidi="th-TH"/>
    </w:rPr>
  </w:style>
  <w:style w:type="table" w:styleId="TableGrid">
    <w:name w:val="Table Grid"/>
    <w:basedOn w:val="TableNormal"/>
    <w:uiPriority w:val="39"/>
    <w:rsid w:val="00952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6EE4"/>
    <w:pPr>
      <w:ind w:left="720"/>
      <w:contextualSpacing/>
    </w:pPr>
    <w:rPr>
      <w:rFonts w:cs="Angsana New"/>
      <w:szCs w:val="30"/>
    </w:rPr>
  </w:style>
  <w:style w:type="paragraph" w:styleId="NormalWeb">
    <w:name w:val="Normal (Web)"/>
    <w:basedOn w:val="Normal"/>
    <w:uiPriority w:val="99"/>
    <w:unhideWhenUsed/>
    <w:rsid w:val="00531DF3"/>
    <w:pPr>
      <w:spacing w:before="100" w:beforeAutospacing="1" w:after="100" w:afterAutospacing="1"/>
    </w:pPr>
  </w:style>
  <w:style w:type="paragraph" w:styleId="Revision">
    <w:name w:val="Revision"/>
    <w:hidden/>
    <w:uiPriority w:val="99"/>
    <w:semiHidden/>
    <w:rsid w:val="005262AF"/>
    <w:rPr>
      <w:rFonts w:ascii="Times New Roman" w:eastAsia="Times New Roman" w:hAnsi="Times New Roman" w:cs="Angsana New"/>
      <w:szCs w:val="30"/>
      <w:lang w:bidi="th-TH"/>
    </w:rPr>
  </w:style>
  <w:style w:type="character" w:styleId="Hyperlink">
    <w:name w:val="Hyperlink"/>
    <w:basedOn w:val="DefaultParagraphFont"/>
    <w:uiPriority w:val="99"/>
    <w:unhideWhenUsed/>
    <w:rsid w:val="000B2410"/>
    <w:rPr>
      <w:color w:val="0563C1" w:themeColor="hyperlink"/>
      <w:u w:val="single"/>
    </w:rPr>
  </w:style>
  <w:style w:type="character" w:styleId="UnresolvedMention">
    <w:name w:val="Unresolved Mention"/>
    <w:basedOn w:val="DefaultParagraphFont"/>
    <w:uiPriority w:val="99"/>
    <w:rsid w:val="000B24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27923">
      <w:bodyDiv w:val="1"/>
      <w:marLeft w:val="0"/>
      <w:marRight w:val="0"/>
      <w:marTop w:val="0"/>
      <w:marBottom w:val="0"/>
      <w:divBdr>
        <w:top w:val="none" w:sz="0" w:space="0" w:color="auto"/>
        <w:left w:val="none" w:sz="0" w:space="0" w:color="auto"/>
        <w:bottom w:val="none" w:sz="0" w:space="0" w:color="auto"/>
        <w:right w:val="none" w:sz="0" w:space="0" w:color="auto"/>
      </w:divBdr>
    </w:div>
    <w:div w:id="153374452">
      <w:bodyDiv w:val="1"/>
      <w:marLeft w:val="0"/>
      <w:marRight w:val="0"/>
      <w:marTop w:val="0"/>
      <w:marBottom w:val="0"/>
      <w:divBdr>
        <w:top w:val="none" w:sz="0" w:space="0" w:color="auto"/>
        <w:left w:val="none" w:sz="0" w:space="0" w:color="auto"/>
        <w:bottom w:val="none" w:sz="0" w:space="0" w:color="auto"/>
        <w:right w:val="none" w:sz="0" w:space="0" w:color="auto"/>
      </w:divBdr>
      <w:divsChild>
        <w:div w:id="1618223020">
          <w:marLeft w:val="0"/>
          <w:marRight w:val="0"/>
          <w:marTop w:val="0"/>
          <w:marBottom w:val="0"/>
          <w:divBdr>
            <w:top w:val="none" w:sz="0" w:space="0" w:color="auto"/>
            <w:left w:val="none" w:sz="0" w:space="0" w:color="auto"/>
            <w:bottom w:val="none" w:sz="0" w:space="0" w:color="auto"/>
            <w:right w:val="none" w:sz="0" w:space="0" w:color="auto"/>
          </w:divBdr>
          <w:divsChild>
            <w:div w:id="287398037">
              <w:marLeft w:val="0"/>
              <w:marRight w:val="0"/>
              <w:marTop w:val="0"/>
              <w:marBottom w:val="0"/>
              <w:divBdr>
                <w:top w:val="none" w:sz="0" w:space="0" w:color="auto"/>
                <w:left w:val="none" w:sz="0" w:space="0" w:color="auto"/>
                <w:bottom w:val="none" w:sz="0" w:space="0" w:color="auto"/>
                <w:right w:val="none" w:sz="0" w:space="0" w:color="auto"/>
              </w:divBdr>
              <w:divsChild>
                <w:div w:id="98631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159">
      <w:bodyDiv w:val="1"/>
      <w:marLeft w:val="0"/>
      <w:marRight w:val="0"/>
      <w:marTop w:val="0"/>
      <w:marBottom w:val="0"/>
      <w:divBdr>
        <w:top w:val="none" w:sz="0" w:space="0" w:color="auto"/>
        <w:left w:val="none" w:sz="0" w:space="0" w:color="auto"/>
        <w:bottom w:val="none" w:sz="0" w:space="0" w:color="auto"/>
        <w:right w:val="none" w:sz="0" w:space="0" w:color="auto"/>
      </w:divBdr>
      <w:divsChild>
        <w:div w:id="1491630155">
          <w:marLeft w:val="0"/>
          <w:marRight w:val="0"/>
          <w:marTop w:val="0"/>
          <w:marBottom w:val="0"/>
          <w:divBdr>
            <w:top w:val="none" w:sz="0" w:space="0" w:color="auto"/>
            <w:left w:val="none" w:sz="0" w:space="0" w:color="auto"/>
            <w:bottom w:val="none" w:sz="0" w:space="0" w:color="auto"/>
            <w:right w:val="none" w:sz="0" w:space="0" w:color="auto"/>
          </w:divBdr>
          <w:divsChild>
            <w:div w:id="556361033">
              <w:marLeft w:val="0"/>
              <w:marRight w:val="0"/>
              <w:marTop w:val="0"/>
              <w:marBottom w:val="0"/>
              <w:divBdr>
                <w:top w:val="none" w:sz="0" w:space="0" w:color="auto"/>
                <w:left w:val="none" w:sz="0" w:space="0" w:color="auto"/>
                <w:bottom w:val="none" w:sz="0" w:space="0" w:color="auto"/>
                <w:right w:val="none" w:sz="0" w:space="0" w:color="auto"/>
              </w:divBdr>
              <w:divsChild>
                <w:div w:id="130122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132673">
      <w:bodyDiv w:val="1"/>
      <w:marLeft w:val="0"/>
      <w:marRight w:val="0"/>
      <w:marTop w:val="0"/>
      <w:marBottom w:val="0"/>
      <w:divBdr>
        <w:top w:val="none" w:sz="0" w:space="0" w:color="auto"/>
        <w:left w:val="none" w:sz="0" w:space="0" w:color="auto"/>
        <w:bottom w:val="none" w:sz="0" w:space="0" w:color="auto"/>
        <w:right w:val="none" w:sz="0" w:space="0" w:color="auto"/>
      </w:divBdr>
      <w:divsChild>
        <w:div w:id="1186092633">
          <w:marLeft w:val="0"/>
          <w:marRight w:val="0"/>
          <w:marTop w:val="0"/>
          <w:marBottom w:val="0"/>
          <w:divBdr>
            <w:top w:val="none" w:sz="0" w:space="0" w:color="auto"/>
            <w:left w:val="none" w:sz="0" w:space="0" w:color="auto"/>
            <w:bottom w:val="none" w:sz="0" w:space="0" w:color="auto"/>
            <w:right w:val="none" w:sz="0" w:space="0" w:color="auto"/>
          </w:divBdr>
          <w:divsChild>
            <w:div w:id="481046340">
              <w:marLeft w:val="0"/>
              <w:marRight w:val="0"/>
              <w:marTop w:val="0"/>
              <w:marBottom w:val="0"/>
              <w:divBdr>
                <w:top w:val="none" w:sz="0" w:space="0" w:color="auto"/>
                <w:left w:val="none" w:sz="0" w:space="0" w:color="auto"/>
                <w:bottom w:val="none" w:sz="0" w:space="0" w:color="auto"/>
                <w:right w:val="none" w:sz="0" w:space="0" w:color="auto"/>
              </w:divBdr>
              <w:divsChild>
                <w:div w:id="1838886512">
                  <w:marLeft w:val="0"/>
                  <w:marRight w:val="0"/>
                  <w:marTop w:val="0"/>
                  <w:marBottom w:val="0"/>
                  <w:divBdr>
                    <w:top w:val="none" w:sz="0" w:space="0" w:color="auto"/>
                    <w:left w:val="none" w:sz="0" w:space="0" w:color="auto"/>
                    <w:bottom w:val="none" w:sz="0" w:space="0" w:color="auto"/>
                    <w:right w:val="none" w:sz="0" w:space="0" w:color="auto"/>
                  </w:divBdr>
                  <w:divsChild>
                    <w:div w:id="158487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934456">
      <w:bodyDiv w:val="1"/>
      <w:marLeft w:val="0"/>
      <w:marRight w:val="0"/>
      <w:marTop w:val="0"/>
      <w:marBottom w:val="0"/>
      <w:divBdr>
        <w:top w:val="none" w:sz="0" w:space="0" w:color="auto"/>
        <w:left w:val="none" w:sz="0" w:space="0" w:color="auto"/>
        <w:bottom w:val="none" w:sz="0" w:space="0" w:color="auto"/>
        <w:right w:val="none" w:sz="0" w:space="0" w:color="auto"/>
      </w:divBdr>
      <w:divsChild>
        <w:div w:id="53089470">
          <w:marLeft w:val="0"/>
          <w:marRight w:val="0"/>
          <w:marTop w:val="0"/>
          <w:marBottom w:val="0"/>
          <w:divBdr>
            <w:top w:val="none" w:sz="0" w:space="0" w:color="auto"/>
            <w:left w:val="none" w:sz="0" w:space="0" w:color="auto"/>
            <w:bottom w:val="none" w:sz="0" w:space="0" w:color="auto"/>
            <w:right w:val="none" w:sz="0" w:space="0" w:color="auto"/>
          </w:divBdr>
          <w:divsChild>
            <w:div w:id="1199318612">
              <w:marLeft w:val="0"/>
              <w:marRight w:val="0"/>
              <w:marTop w:val="0"/>
              <w:marBottom w:val="0"/>
              <w:divBdr>
                <w:top w:val="none" w:sz="0" w:space="0" w:color="auto"/>
                <w:left w:val="none" w:sz="0" w:space="0" w:color="auto"/>
                <w:bottom w:val="none" w:sz="0" w:space="0" w:color="auto"/>
                <w:right w:val="none" w:sz="0" w:space="0" w:color="auto"/>
              </w:divBdr>
              <w:divsChild>
                <w:div w:id="1179731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773009">
      <w:bodyDiv w:val="1"/>
      <w:marLeft w:val="0"/>
      <w:marRight w:val="0"/>
      <w:marTop w:val="0"/>
      <w:marBottom w:val="0"/>
      <w:divBdr>
        <w:top w:val="none" w:sz="0" w:space="0" w:color="auto"/>
        <w:left w:val="none" w:sz="0" w:space="0" w:color="auto"/>
        <w:bottom w:val="none" w:sz="0" w:space="0" w:color="auto"/>
        <w:right w:val="none" w:sz="0" w:space="0" w:color="auto"/>
      </w:divBdr>
    </w:div>
    <w:div w:id="1361975838">
      <w:bodyDiv w:val="1"/>
      <w:marLeft w:val="0"/>
      <w:marRight w:val="0"/>
      <w:marTop w:val="0"/>
      <w:marBottom w:val="0"/>
      <w:divBdr>
        <w:top w:val="none" w:sz="0" w:space="0" w:color="auto"/>
        <w:left w:val="none" w:sz="0" w:space="0" w:color="auto"/>
        <w:bottom w:val="none" w:sz="0" w:space="0" w:color="auto"/>
        <w:right w:val="none" w:sz="0" w:space="0" w:color="auto"/>
      </w:divBdr>
    </w:div>
    <w:div w:id="1742563295">
      <w:bodyDiv w:val="1"/>
      <w:marLeft w:val="0"/>
      <w:marRight w:val="0"/>
      <w:marTop w:val="0"/>
      <w:marBottom w:val="0"/>
      <w:divBdr>
        <w:top w:val="none" w:sz="0" w:space="0" w:color="auto"/>
        <w:left w:val="none" w:sz="0" w:space="0" w:color="auto"/>
        <w:bottom w:val="none" w:sz="0" w:space="0" w:color="auto"/>
        <w:right w:val="none" w:sz="0" w:space="0" w:color="auto"/>
      </w:divBdr>
      <w:divsChild>
        <w:div w:id="909199207">
          <w:marLeft w:val="0"/>
          <w:marRight w:val="0"/>
          <w:marTop w:val="0"/>
          <w:marBottom w:val="0"/>
          <w:divBdr>
            <w:top w:val="none" w:sz="0" w:space="0" w:color="auto"/>
            <w:left w:val="none" w:sz="0" w:space="0" w:color="auto"/>
            <w:bottom w:val="none" w:sz="0" w:space="0" w:color="auto"/>
            <w:right w:val="none" w:sz="0" w:space="0" w:color="auto"/>
          </w:divBdr>
          <w:divsChild>
            <w:div w:id="1077019783">
              <w:marLeft w:val="0"/>
              <w:marRight w:val="0"/>
              <w:marTop w:val="0"/>
              <w:marBottom w:val="0"/>
              <w:divBdr>
                <w:top w:val="none" w:sz="0" w:space="0" w:color="auto"/>
                <w:left w:val="none" w:sz="0" w:space="0" w:color="auto"/>
                <w:bottom w:val="none" w:sz="0" w:space="0" w:color="auto"/>
                <w:right w:val="none" w:sz="0" w:space="0" w:color="auto"/>
              </w:divBdr>
              <w:divsChild>
                <w:div w:id="73782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5810">
      <w:bodyDiv w:val="1"/>
      <w:marLeft w:val="0"/>
      <w:marRight w:val="0"/>
      <w:marTop w:val="0"/>
      <w:marBottom w:val="0"/>
      <w:divBdr>
        <w:top w:val="none" w:sz="0" w:space="0" w:color="auto"/>
        <w:left w:val="none" w:sz="0" w:space="0" w:color="auto"/>
        <w:bottom w:val="none" w:sz="0" w:space="0" w:color="auto"/>
        <w:right w:val="none" w:sz="0" w:space="0" w:color="auto"/>
      </w:divBdr>
      <w:divsChild>
        <w:div w:id="556864383">
          <w:marLeft w:val="0"/>
          <w:marRight w:val="0"/>
          <w:marTop w:val="0"/>
          <w:marBottom w:val="0"/>
          <w:divBdr>
            <w:top w:val="none" w:sz="0" w:space="0" w:color="auto"/>
            <w:left w:val="none" w:sz="0" w:space="0" w:color="auto"/>
            <w:bottom w:val="none" w:sz="0" w:space="0" w:color="auto"/>
            <w:right w:val="none" w:sz="0" w:space="0" w:color="auto"/>
          </w:divBdr>
          <w:divsChild>
            <w:div w:id="438839023">
              <w:marLeft w:val="0"/>
              <w:marRight w:val="0"/>
              <w:marTop w:val="0"/>
              <w:marBottom w:val="0"/>
              <w:divBdr>
                <w:top w:val="none" w:sz="0" w:space="0" w:color="auto"/>
                <w:left w:val="none" w:sz="0" w:space="0" w:color="auto"/>
                <w:bottom w:val="none" w:sz="0" w:space="0" w:color="auto"/>
                <w:right w:val="none" w:sz="0" w:space="0" w:color="auto"/>
              </w:divBdr>
              <w:divsChild>
                <w:div w:id="46327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928428">
      <w:bodyDiv w:val="1"/>
      <w:marLeft w:val="0"/>
      <w:marRight w:val="0"/>
      <w:marTop w:val="0"/>
      <w:marBottom w:val="0"/>
      <w:divBdr>
        <w:top w:val="none" w:sz="0" w:space="0" w:color="auto"/>
        <w:left w:val="none" w:sz="0" w:space="0" w:color="auto"/>
        <w:bottom w:val="none" w:sz="0" w:space="0" w:color="auto"/>
        <w:right w:val="none" w:sz="0" w:space="0" w:color="auto"/>
      </w:divBdr>
    </w:div>
    <w:div w:id="1941448318">
      <w:bodyDiv w:val="1"/>
      <w:marLeft w:val="0"/>
      <w:marRight w:val="0"/>
      <w:marTop w:val="0"/>
      <w:marBottom w:val="0"/>
      <w:divBdr>
        <w:top w:val="none" w:sz="0" w:space="0" w:color="auto"/>
        <w:left w:val="none" w:sz="0" w:space="0" w:color="auto"/>
        <w:bottom w:val="none" w:sz="0" w:space="0" w:color="auto"/>
        <w:right w:val="none" w:sz="0" w:space="0" w:color="auto"/>
      </w:divBdr>
      <w:divsChild>
        <w:div w:id="380402469">
          <w:marLeft w:val="0"/>
          <w:marRight w:val="0"/>
          <w:marTop w:val="0"/>
          <w:marBottom w:val="0"/>
          <w:divBdr>
            <w:top w:val="none" w:sz="0" w:space="0" w:color="auto"/>
            <w:left w:val="none" w:sz="0" w:space="0" w:color="auto"/>
            <w:bottom w:val="none" w:sz="0" w:space="0" w:color="auto"/>
            <w:right w:val="none" w:sz="0" w:space="0" w:color="auto"/>
          </w:divBdr>
          <w:divsChild>
            <w:div w:id="1306667378">
              <w:marLeft w:val="0"/>
              <w:marRight w:val="0"/>
              <w:marTop w:val="0"/>
              <w:marBottom w:val="0"/>
              <w:divBdr>
                <w:top w:val="none" w:sz="0" w:space="0" w:color="auto"/>
                <w:left w:val="none" w:sz="0" w:space="0" w:color="auto"/>
                <w:bottom w:val="none" w:sz="0" w:space="0" w:color="auto"/>
                <w:right w:val="none" w:sz="0" w:space="0" w:color="auto"/>
              </w:divBdr>
              <w:divsChild>
                <w:div w:id="21365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yperlink" Target="https://www.Forbes.Com/billionaire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s://data.Worldbank.Org/indicator/si.Pov.Gini?Locations=u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yperlink" Target="https://ucannualwage.Ucop.Edu/wage/"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4D52BA-DF47-8040-B3FA-3227A9CC71F6}">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9FCBB-3477-B246-BAA3-381C2EA49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6044</Words>
  <Characters>91451</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hiro</dc:creator>
  <cp:keywords/>
  <dc:description/>
  <cp:lastModifiedBy>Akihiro Nishi</cp:lastModifiedBy>
  <cp:revision>6</cp:revision>
  <cp:lastPrinted>2021-12-18T13:45:00Z</cp:lastPrinted>
  <dcterms:created xsi:type="dcterms:W3CDTF">2022-09-19T19:45:00Z</dcterms:created>
  <dcterms:modified xsi:type="dcterms:W3CDTF">2022-10-2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332</vt:lpwstr>
  </property>
  <property fmtid="{D5CDD505-2E9C-101B-9397-08002B2CF9AE}" pid="3" name="grammarly_documentContext">
    <vt:lpwstr>{"goals":[],"domain":"general","emotions":[],"dialect":"american"}</vt:lpwstr>
  </property>
</Properties>
</file>